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5AE16B" w14:textId="77777777" w:rsidR="00157D2B" w:rsidRPr="007E7021" w:rsidRDefault="00157D2B" w:rsidP="00747831">
      <w:pPr>
        <w:pStyle w:val="FreeForm"/>
        <w:spacing w:line="360" w:lineRule="auto"/>
        <w:jc w:val="center"/>
        <w:rPr>
          <w:rFonts w:ascii="Times New Roman" w:hAnsi="Times New Roman"/>
          <w:b/>
          <w:color w:val="000000" w:themeColor="text1"/>
          <w:lang w:val="en-CA"/>
        </w:rPr>
      </w:pPr>
      <w:r w:rsidRPr="007E7021">
        <w:rPr>
          <w:rFonts w:ascii="Times New Roman" w:hAnsi="Times New Roman"/>
          <w:b/>
          <w:color w:val="000000" w:themeColor="text1"/>
          <w:lang w:val="en-CA"/>
        </w:rPr>
        <w:t>H</w:t>
      </w:r>
      <w:r w:rsidR="00747831" w:rsidRPr="007E7021">
        <w:rPr>
          <w:rFonts w:ascii="Times New Roman" w:hAnsi="Times New Roman"/>
          <w:b/>
          <w:color w:val="000000" w:themeColor="text1"/>
          <w:lang w:val="en-CA"/>
        </w:rPr>
        <w:t>ow i</w:t>
      </w:r>
      <w:r w:rsidR="00453F7C" w:rsidRPr="007E7021">
        <w:rPr>
          <w:rFonts w:ascii="Times New Roman" w:hAnsi="Times New Roman"/>
          <w:b/>
          <w:color w:val="000000" w:themeColor="text1"/>
          <w:lang w:val="en-CA"/>
        </w:rPr>
        <w:t xml:space="preserve">nterventionist accounts of causation </w:t>
      </w:r>
      <w:r w:rsidR="00747831" w:rsidRPr="007E7021">
        <w:rPr>
          <w:rFonts w:ascii="Times New Roman" w:hAnsi="Times New Roman"/>
          <w:b/>
          <w:color w:val="000000" w:themeColor="text1"/>
          <w:lang w:val="en-CA"/>
        </w:rPr>
        <w:t xml:space="preserve">work </w:t>
      </w:r>
      <w:r w:rsidR="00453F7C" w:rsidRPr="007E7021">
        <w:rPr>
          <w:rFonts w:ascii="Times New Roman" w:hAnsi="Times New Roman"/>
          <w:b/>
          <w:color w:val="000000" w:themeColor="text1"/>
          <w:lang w:val="en-CA"/>
        </w:rPr>
        <w:t>in experimental practice</w:t>
      </w:r>
      <w:r w:rsidR="00747831" w:rsidRPr="007E7021">
        <w:rPr>
          <w:rFonts w:ascii="Times New Roman" w:hAnsi="Times New Roman"/>
          <w:b/>
          <w:color w:val="000000" w:themeColor="text1"/>
          <w:lang w:val="en-CA"/>
        </w:rPr>
        <w:t xml:space="preserve"> </w:t>
      </w:r>
    </w:p>
    <w:p w14:paraId="27446764" w14:textId="75735F39" w:rsidR="00AA583F" w:rsidRPr="007E7021" w:rsidRDefault="00747831" w:rsidP="00747831">
      <w:pPr>
        <w:pStyle w:val="FreeForm"/>
        <w:spacing w:line="360" w:lineRule="auto"/>
        <w:jc w:val="center"/>
        <w:rPr>
          <w:rFonts w:ascii="Times New Roman" w:hAnsi="Times New Roman"/>
          <w:b/>
          <w:color w:val="000000" w:themeColor="text1"/>
          <w:lang w:val="en-CA"/>
        </w:rPr>
      </w:pPr>
      <w:r w:rsidRPr="007E7021">
        <w:rPr>
          <w:rFonts w:ascii="Times New Roman" w:hAnsi="Times New Roman"/>
          <w:b/>
          <w:color w:val="000000" w:themeColor="text1"/>
          <w:lang w:val="en-CA"/>
        </w:rPr>
        <w:t xml:space="preserve">and why </w:t>
      </w:r>
      <w:r w:rsidR="0039663D" w:rsidRPr="007E7021">
        <w:rPr>
          <w:rFonts w:ascii="Times New Roman" w:hAnsi="Times New Roman"/>
          <w:b/>
          <w:color w:val="000000" w:themeColor="text1"/>
          <w:lang w:val="en-CA"/>
        </w:rPr>
        <w:t>there is no need to worry about supervenience</w:t>
      </w:r>
    </w:p>
    <w:p w14:paraId="5652B559" w14:textId="77777777" w:rsidR="00586D9B" w:rsidRPr="007E7021" w:rsidRDefault="00586D9B">
      <w:pPr>
        <w:pStyle w:val="FreeForm"/>
        <w:spacing w:line="360" w:lineRule="auto"/>
        <w:jc w:val="center"/>
        <w:rPr>
          <w:rFonts w:ascii="Times New Roman" w:hAnsi="Times New Roman"/>
          <w:color w:val="000000" w:themeColor="text1"/>
          <w:lang w:val="en-CA"/>
        </w:rPr>
      </w:pPr>
    </w:p>
    <w:p w14:paraId="3E040973" w14:textId="77777777" w:rsidR="00586D9B" w:rsidRPr="007E7021" w:rsidRDefault="00586D9B">
      <w:pPr>
        <w:pStyle w:val="FreeForm"/>
        <w:spacing w:line="360" w:lineRule="auto"/>
        <w:jc w:val="center"/>
        <w:rPr>
          <w:rFonts w:ascii="Times New Roman" w:hAnsi="Times New Roman"/>
          <w:color w:val="000000" w:themeColor="text1"/>
          <w:lang w:val="en-CA"/>
        </w:rPr>
      </w:pPr>
      <w:r w:rsidRPr="007E7021">
        <w:rPr>
          <w:rFonts w:ascii="Times New Roman" w:hAnsi="Times New Roman"/>
          <w:color w:val="000000" w:themeColor="text1"/>
          <w:lang w:val="en-CA"/>
        </w:rPr>
        <w:t>Tudor M. Baetu</w:t>
      </w:r>
    </w:p>
    <w:p w14:paraId="3BEB4CC1" w14:textId="77777777" w:rsidR="00586D9B" w:rsidRPr="007E7021" w:rsidRDefault="00586D9B">
      <w:pPr>
        <w:pStyle w:val="FreeForm"/>
        <w:spacing w:line="360" w:lineRule="auto"/>
        <w:jc w:val="both"/>
        <w:rPr>
          <w:rFonts w:ascii="Times New Roman" w:hAnsi="Times New Roman"/>
          <w:color w:val="000000" w:themeColor="text1"/>
          <w:lang w:val="en-CA"/>
        </w:rPr>
      </w:pPr>
    </w:p>
    <w:p w14:paraId="2484D328" w14:textId="77777777" w:rsidR="00586D9B" w:rsidRPr="007E7021" w:rsidRDefault="00586D9B">
      <w:pPr>
        <w:pStyle w:val="FreeForm"/>
        <w:spacing w:line="360" w:lineRule="auto"/>
        <w:jc w:val="both"/>
        <w:rPr>
          <w:rFonts w:ascii="Times New Roman" w:hAnsi="Times New Roman"/>
          <w:color w:val="000000" w:themeColor="text1"/>
          <w:lang w:val="en-CA"/>
        </w:rPr>
      </w:pPr>
    </w:p>
    <w:p w14:paraId="571CD3EE" w14:textId="77777777" w:rsidR="00F82B57" w:rsidRPr="007E7021" w:rsidRDefault="00F82B57">
      <w:pPr>
        <w:pStyle w:val="FreeForm"/>
        <w:spacing w:line="360" w:lineRule="auto"/>
        <w:jc w:val="both"/>
        <w:rPr>
          <w:rFonts w:ascii="Times New Roman" w:hAnsi="Times New Roman"/>
          <w:color w:val="000000" w:themeColor="text1"/>
          <w:lang w:val="en-CA"/>
        </w:rPr>
      </w:pPr>
    </w:p>
    <w:p w14:paraId="5B0BEB8B" w14:textId="77777777" w:rsidR="004D489C" w:rsidRPr="007E7021" w:rsidRDefault="004D489C">
      <w:pPr>
        <w:pStyle w:val="FreeForm"/>
        <w:spacing w:line="360" w:lineRule="auto"/>
        <w:jc w:val="both"/>
        <w:rPr>
          <w:rFonts w:ascii="Times New Roman" w:hAnsi="Times New Roman"/>
          <w:color w:val="000000" w:themeColor="text1"/>
          <w:lang w:val="en-CA"/>
        </w:rPr>
      </w:pPr>
    </w:p>
    <w:p w14:paraId="12FB8B54" w14:textId="6C53AD02" w:rsidR="00F82B57" w:rsidRPr="007E7021" w:rsidRDefault="00F82B57">
      <w:pPr>
        <w:pStyle w:val="FreeForm"/>
        <w:spacing w:line="360" w:lineRule="auto"/>
        <w:jc w:val="both"/>
        <w:rPr>
          <w:rFonts w:ascii="Times New Roman" w:hAnsi="Times New Roman"/>
          <w:color w:val="000000" w:themeColor="text1"/>
          <w:lang w:val="en-CA"/>
        </w:rPr>
      </w:pPr>
    </w:p>
    <w:p w14:paraId="10488797" w14:textId="77777777" w:rsidR="00586D9B" w:rsidRPr="007E7021" w:rsidRDefault="00586D9B">
      <w:pPr>
        <w:pStyle w:val="FreeForm"/>
        <w:spacing w:line="360" w:lineRule="auto"/>
        <w:jc w:val="both"/>
        <w:rPr>
          <w:rFonts w:ascii="Times New Roman" w:hAnsi="Times New Roman"/>
          <w:color w:val="000000" w:themeColor="text1"/>
          <w:lang w:val="en-CA"/>
        </w:rPr>
      </w:pPr>
    </w:p>
    <w:p w14:paraId="4986651A" w14:textId="77777777" w:rsidR="00586D9B" w:rsidRPr="007E7021" w:rsidRDefault="00586D9B" w:rsidP="006B27B2">
      <w:pPr>
        <w:pStyle w:val="Heading1"/>
        <w:rPr>
          <w:color w:val="000000" w:themeColor="text1"/>
          <w:lang w:val="en-CA"/>
        </w:rPr>
      </w:pPr>
      <w:r w:rsidRPr="007E7021">
        <w:rPr>
          <w:color w:val="000000" w:themeColor="text1"/>
          <w:lang w:val="en-CA"/>
        </w:rPr>
        <w:t>Abstract</w:t>
      </w:r>
    </w:p>
    <w:p w14:paraId="22EA81F7" w14:textId="06E5380A" w:rsidR="00A13EA1" w:rsidRPr="007E7021" w:rsidRDefault="004225B4" w:rsidP="00A13EA1">
      <w:pPr>
        <w:pStyle w:val="FreeForm"/>
        <w:spacing w:line="360" w:lineRule="auto"/>
        <w:ind w:firstLine="720"/>
        <w:jc w:val="both"/>
        <w:rPr>
          <w:rFonts w:ascii="Times New Roman" w:hAnsi="Times New Roman"/>
          <w:color w:val="000000" w:themeColor="text1"/>
          <w:lang w:val="en-CA"/>
        </w:rPr>
      </w:pPr>
      <w:r w:rsidRPr="007E7021">
        <w:rPr>
          <w:rFonts w:ascii="Times New Roman" w:hAnsi="Times New Roman"/>
          <w:color w:val="000000" w:themeColor="text1"/>
          <w:lang w:val="en-CA"/>
        </w:rPr>
        <w:t xml:space="preserve">It has been argued that </w:t>
      </w:r>
      <w:r w:rsidR="00E14E87" w:rsidRPr="007E7021">
        <w:rPr>
          <w:rFonts w:ascii="Times New Roman" w:hAnsi="Times New Roman"/>
          <w:color w:val="000000" w:themeColor="text1"/>
          <w:lang w:val="en-CA"/>
        </w:rPr>
        <w:t>supervenience generate</w:t>
      </w:r>
      <w:r w:rsidR="00930DFB" w:rsidRPr="007E7021">
        <w:rPr>
          <w:rFonts w:ascii="Times New Roman" w:hAnsi="Times New Roman"/>
          <w:color w:val="000000" w:themeColor="text1"/>
          <w:lang w:val="en-CA"/>
        </w:rPr>
        <w:t>s</w:t>
      </w:r>
      <w:r w:rsidR="00E14E87" w:rsidRPr="007E7021">
        <w:rPr>
          <w:rFonts w:ascii="Times New Roman" w:hAnsi="Times New Roman"/>
          <w:color w:val="000000" w:themeColor="text1"/>
          <w:lang w:val="en-CA"/>
        </w:rPr>
        <w:t xml:space="preserve"> unavoidable </w:t>
      </w:r>
      <w:r w:rsidRPr="007E7021">
        <w:rPr>
          <w:rFonts w:ascii="Times New Roman" w:hAnsi="Times New Roman"/>
          <w:color w:val="000000" w:themeColor="text1"/>
          <w:lang w:val="en-CA"/>
        </w:rPr>
        <w:t>confounding problem</w:t>
      </w:r>
      <w:r w:rsidR="00EF7D01" w:rsidRPr="007E7021">
        <w:rPr>
          <w:rFonts w:ascii="Times New Roman" w:hAnsi="Times New Roman"/>
          <w:color w:val="000000" w:themeColor="text1"/>
          <w:lang w:val="en-CA"/>
        </w:rPr>
        <w:t>s</w:t>
      </w:r>
      <w:r w:rsidR="00ED288A" w:rsidRPr="007E7021">
        <w:rPr>
          <w:rFonts w:ascii="Times New Roman" w:hAnsi="Times New Roman"/>
          <w:color w:val="000000" w:themeColor="text1"/>
          <w:lang w:val="en-CA"/>
        </w:rPr>
        <w:t xml:space="preserve"> </w:t>
      </w:r>
      <w:r w:rsidR="00E14E87" w:rsidRPr="007E7021">
        <w:rPr>
          <w:rFonts w:ascii="Times New Roman" w:hAnsi="Times New Roman"/>
          <w:color w:val="000000" w:themeColor="text1"/>
          <w:lang w:val="en-CA"/>
        </w:rPr>
        <w:t xml:space="preserve">for </w:t>
      </w:r>
      <w:r w:rsidR="00462C71" w:rsidRPr="007E7021">
        <w:rPr>
          <w:rFonts w:ascii="Times New Roman" w:hAnsi="Times New Roman"/>
          <w:color w:val="000000" w:themeColor="text1"/>
          <w:lang w:val="en-CA"/>
        </w:rPr>
        <w:t>interventionist accounts of causation</w:t>
      </w:r>
      <w:r w:rsidR="00797300" w:rsidRPr="007E7021">
        <w:rPr>
          <w:rFonts w:ascii="Times New Roman" w:hAnsi="Times New Roman"/>
          <w:color w:val="000000" w:themeColor="text1"/>
          <w:lang w:val="en-CA"/>
        </w:rPr>
        <w:t>, to the point that we must choose between interventionism and supervenience</w:t>
      </w:r>
      <w:r w:rsidRPr="007E7021">
        <w:rPr>
          <w:rFonts w:ascii="Times New Roman" w:hAnsi="Times New Roman"/>
          <w:color w:val="000000" w:themeColor="text1"/>
          <w:lang w:val="en-CA"/>
        </w:rPr>
        <w:t xml:space="preserve">. </w:t>
      </w:r>
      <w:r w:rsidR="00AE334C" w:rsidRPr="007E7021">
        <w:rPr>
          <w:rFonts w:ascii="Times New Roman" w:hAnsi="Times New Roman"/>
          <w:color w:val="000000" w:themeColor="text1"/>
          <w:lang w:val="en-CA"/>
        </w:rPr>
        <w:t>According to one</w:t>
      </w:r>
      <w:r w:rsidR="00A13EA1" w:rsidRPr="007E7021">
        <w:rPr>
          <w:rFonts w:ascii="Times New Roman" w:hAnsi="Times New Roman"/>
          <w:color w:val="000000" w:themeColor="text1"/>
          <w:lang w:val="en-CA"/>
        </w:rPr>
        <w:t xml:space="preserve"> solution</w:t>
      </w:r>
      <w:r w:rsidR="003C0D87" w:rsidRPr="007E7021">
        <w:rPr>
          <w:rFonts w:ascii="Times New Roman" w:hAnsi="Times New Roman"/>
          <w:color w:val="000000" w:themeColor="text1"/>
          <w:lang w:val="en-CA"/>
        </w:rPr>
        <w:t xml:space="preserve">, </w:t>
      </w:r>
      <w:r w:rsidR="00AE334C" w:rsidRPr="007E7021">
        <w:rPr>
          <w:rFonts w:ascii="Times New Roman" w:hAnsi="Times New Roman"/>
          <w:color w:val="000000" w:themeColor="text1"/>
          <w:lang w:val="en-CA"/>
        </w:rPr>
        <w:t xml:space="preserve">the dilemma </w:t>
      </w:r>
      <w:r w:rsidR="00432660" w:rsidRPr="007E7021">
        <w:rPr>
          <w:rFonts w:ascii="Times New Roman" w:hAnsi="Times New Roman"/>
          <w:color w:val="000000" w:themeColor="text1"/>
          <w:lang w:val="en-CA"/>
        </w:rPr>
        <w:t>can</w:t>
      </w:r>
      <w:r w:rsidR="00AE334C" w:rsidRPr="007E7021">
        <w:rPr>
          <w:rFonts w:ascii="Times New Roman" w:hAnsi="Times New Roman"/>
          <w:color w:val="000000" w:themeColor="text1"/>
          <w:lang w:val="en-CA"/>
        </w:rPr>
        <w:t xml:space="preserve"> be defused by </w:t>
      </w:r>
      <w:r w:rsidRPr="007E7021">
        <w:rPr>
          <w:rFonts w:ascii="Times New Roman" w:hAnsi="Times New Roman"/>
          <w:color w:val="000000" w:themeColor="text1"/>
          <w:lang w:val="en-CA"/>
        </w:rPr>
        <w:t>exclud</w:t>
      </w:r>
      <w:r w:rsidR="00AE334C" w:rsidRPr="007E7021">
        <w:rPr>
          <w:rFonts w:ascii="Times New Roman" w:hAnsi="Times New Roman"/>
          <w:color w:val="000000" w:themeColor="text1"/>
          <w:lang w:val="en-CA"/>
        </w:rPr>
        <w:t>ing</w:t>
      </w:r>
      <w:r w:rsidRPr="007E7021">
        <w:rPr>
          <w:rFonts w:ascii="Times New Roman" w:hAnsi="Times New Roman"/>
          <w:color w:val="000000" w:themeColor="text1"/>
          <w:lang w:val="en-CA"/>
        </w:rPr>
        <w:t xml:space="preserve"> non-causal determinants of an outcome as potential confounders. </w:t>
      </w:r>
      <w:r w:rsidR="00D4606F" w:rsidRPr="007E7021">
        <w:rPr>
          <w:rFonts w:ascii="Times New Roman" w:hAnsi="Times New Roman"/>
          <w:color w:val="000000" w:themeColor="text1"/>
          <w:lang w:val="en-CA"/>
        </w:rPr>
        <w:t xml:space="preserve">I argue that </w:t>
      </w:r>
      <w:r w:rsidR="00924093" w:rsidRPr="007E7021">
        <w:rPr>
          <w:rFonts w:ascii="Times New Roman" w:hAnsi="Times New Roman"/>
          <w:color w:val="000000" w:themeColor="text1"/>
          <w:lang w:val="en-CA"/>
        </w:rPr>
        <w:t xml:space="preserve">this solution </w:t>
      </w:r>
      <w:r w:rsidR="00930DFB" w:rsidRPr="007E7021">
        <w:rPr>
          <w:rFonts w:ascii="Times New Roman" w:hAnsi="Times New Roman"/>
          <w:color w:val="000000" w:themeColor="text1"/>
          <w:lang w:val="en-CA"/>
        </w:rPr>
        <w:t>undermine</w:t>
      </w:r>
      <w:r w:rsidR="00A13EA1" w:rsidRPr="007E7021">
        <w:rPr>
          <w:rFonts w:ascii="Times New Roman" w:hAnsi="Times New Roman"/>
          <w:color w:val="000000" w:themeColor="text1"/>
          <w:lang w:val="en-CA"/>
        </w:rPr>
        <w:t>s</w:t>
      </w:r>
      <w:r w:rsidR="00930DFB" w:rsidRPr="007E7021">
        <w:rPr>
          <w:rFonts w:ascii="Times New Roman" w:hAnsi="Times New Roman"/>
          <w:color w:val="000000" w:themeColor="text1"/>
          <w:lang w:val="en-CA"/>
        </w:rPr>
        <w:t xml:space="preserve"> the </w:t>
      </w:r>
      <w:r w:rsidR="00230017" w:rsidRPr="007E7021">
        <w:rPr>
          <w:rFonts w:ascii="Times New Roman" w:hAnsi="Times New Roman"/>
          <w:color w:val="000000" w:themeColor="text1"/>
          <w:lang w:val="en-CA"/>
        </w:rPr>
        <w:t xml:space="preserve">methodological </w:t>
      </w:r>
      <w:r w:rsidR="00930DFB" w:rsidRPr="007E7021">
        <w:rPr>
          <w:rFonts w:ascii="Times New Roman" w:hAnsi="Times New Roman"/>
          <w:color w:val="000000" w:themeColor="text1"/>
          <w:lang w:val="en-CA"/>
        </w:rPr>
        <w:t>validity</w:t>
      </w:r>
      <w:r w:rsidR="00EF7D01" w:rsidRPr="007E7021">
        <w:rPr>
          <w:rFonts w:ascii="Times New Roman" w:hAnsi="Times New Roman"/>
          <w:color w:val="000000" w:themeColor="text1"/>
          <w:lang w:val="en-CA"/>
        </w:rPr>
        <w:t xml:space="preserve"> of causal </w:t>
      </w:r>
      <w:r w:rsidR="00230017" w:rsidRPr="007E7021">
        <w:rPr>
          <w:rFonts w:ascii="Times New Roman" w:hAnsi="Times New Roman"/>
          <w:color w:val="000000" w:themeColor="text1"/>
          <w:lang w:val="en-CA"/>
        </w:rPr>
        <w:t>tests</w:t>
      </w:r>
      <w:r w:rsidR="00EF7D01" w:rsidRPr="007E7021">
        <w:rPr>
          <w:rFonts w:ascii="Times New Roman" w:hAnsi="Times New Roman"/>
          <w:color w:val="000000" w:themeColor="text1"/>
          <w:lang w:val="en-CA"/>
        </w:rPr>
        <w:t xml:space="preserve">. </w:t>
      </w:r>
      <w:r w:rsidR="00F47C91" w:rsidRPr="007E7021">
        <w:rPr>
          <w:rFonts w:ascii="Times New Roman" w:hAnsi="Times New Roman"/>
          <w:color w:val="000000" w:themeColor="text1"/>
          <w:lang w:val="en-CA"/>
        </w:rPr>
        <w:t>Moreover</w:t>
      </w:r>
      <w:r w:rsidR="00A13EA1" w:rsidRPr="007E7021">
        <w:rPr>
          <w:rFonts w:ascii="Times New Roman" w:hAnsi="Times New Roman"/>
          <w:color w:val="000000" w:themeColor="text1"/>
          <w:lang w:val="en-CA"/>
        </w:rPr>
        <w:t xml:space="preserve">, </w:t>
      </w:r>
      <w:r w:rsidR="00797300" w:rsidRPr="007E7021">
        <w:rPr>
          <w:rFonts w:ascii="Times New Roman" w:hAnsi="Times New Roman"/>
          <w:color w:val="000000" w:themeColor="text1"/>
          <w:lang w:val="en-CA"/>
        </w:rPr>
        <w:t xml:space="preserve">we </w:t>
      </w:r>
      <w:proofErr w:type="gramStart"/>
      <w:r w:rsidR="00797300" w:rsidRPr="007E7021">
        <w:rPr>
          <w:rFonts w:ascii="Times New Roman" w:hAnsi="Times New Roman"/>
          <w:color w:val="000000" w:themeColor="text1"/>
          <w:lang w:val="en-CA"/>
        </w:rPr>
        <w:t>don’t</w:t>
      </w:r>
      <w:proofErr w:type="gramEnd"/>
      <w:r w:rsidR="00797300" w:rsidRPr="007E7021">
        <w:rPr>
          <w:rFonts w:ascii="Times New Roman" w:hAnsi="Times New Roman"/>
          <w:color w:val="000000" w:themeColor="text1"/>
          <w:lang w:val="en-CA"/>
        </w:rPr>
        <w:t xml:space="preserve"> have to choose between interventionism and supervenience</w:t>
      </w:r>
      <w:r w:rsidR="00F331DE" w:rsidRPr="007E7021">
        <w:rPr>
          <w:rFonts w:ascii="Times New Roman" w:hAnsi="Times New Roman"/>
          <w:color w:val="000000" w:themeColor="text1"/>
          <w:lang w:val="en-CA"/>
        </w:rPr>
        <w:t xml:space="preserve"> in the first place</w:t>
      </w:r>
      <w:r w:rsidR="00797300" w:rsidRPr="007E7021">
        <w:rPr>
          <w:rFonts w:ascii="Times New Roman" w:hAnsi="Times New Roman"/>
          <w:color w:val="000000" w:themeColor="text1"/>
          <w:lang w:val="en-CA"/>
        </w:rPr>
        <w:t>. S</w:t>
      </w:r>
      <w:r w:rsidR="00A13EA1" w:rsidRPr="007E7021">
        <w:rPr>
          <w:rFonts w:ascii="Times New Roman" w:hAnsi="Times New Roman"/>
          <w:color w:val="000000" w:themeColor="text1"/>
          <w:lang w:val="en-CA"/>
        </w:rPr>
        <w:t xml:space="preserve">ome </w:t>
      </w:r>
      <w:r w:rsidR="00930DFB" w:rsidRPr="007E7021">
        <w:rPr>
          <w:rFonts w:ascii="Times New Roman" w:hAnsi="Times New Roman"/>
          <w:color w:val="000000" w:themeColor="text1"/>
          <w:lang w:val="en-CA"/>
        </w:rPr>
        <w:t xml:space="preserve">confounding </w:t>
      </w:r>
      <w:r w:rsidR="00EF7D01" w:rsidRPr="007E7021">
        <w:rPr>
          <w:rFonts w:ascii="Times New Roman" w:hAnsi="Times New Roman"/>
          <w:color w:val="000000" w:themeColor="text1"/>
          <w:lang w:val="en-CA"/>
        </w:rPr>
        <w:t xml:space="preserve">problems </w:t>
      </w:r>
      <w:r w:rsidR="00A13EA1" w:rsidRPr="007E7021">
        <w:rPr>
          <w:rFonts w:ascii="Times New Roman" w:hAnsi="Times New Roman"/>
          <w:color w:val="000000" w:themeColor="text1"/>
          <w:lang w:val="en-CA"/>
        </w:rPr>
        <w:t xml:space="preserve">are </w:t>
      </w:r>
      <w:r w:rsidR="00924093" w:rsidRPr="007E7021">
        <w:rPr>
          <w:rFonts w:ascii="Times New Roman" w:hAnsi="Times New Roman"/>
          <w:color w:val="000000" w:themeColor="text1"/>
          <w:lang w:val="en-CA"/>
        </w:rPr>
        <w:t xml:space="preserve">effectively </w:t>
      </w:r>
      <w:r w:rsidR="00A13EA1" w:rsidRPr="007E7021">
        <w:rPr>
          <w:rFonts w:ascii="Times New Roman" w:hAnsi="Times New Roman"/>
          <w:color w:val="000000" w:themeColor="text1"/>
          <w:lang w:val="en-CA"/>
        </w:rPr>
        <w:t xml:space="preserve">circumvented by experimental designs routinely employed in science. </w:t>
      </w:r>
      <w:r w:rsidR="002B0279" w:rsidRPr="007E7021">
        <w:rPr>
          <w:rFonts w:ascii="Times New Roman" w:hAnsi="Times New Roman"/>
          <w:color w:val="000000" w:themeColor="text1"/>
          <w:lang w:val="en-CA"/>
        </w:rPr>
        <w:t>T</w:t>
      </w:r>
      <w:r w:rsidR="00A13EA1" w:rsidRPr="007E7021">
        <w:rPr>
          <w:rFonts w:ascii="Times New Roman" w:hAnsi="Times New Roman"/>
          <w:color w:val="000000" w:themeColor="text1"/>
          <w:lang w:val="en-CA"/>
        </w:rPr>
        <w:t xml:space="preserve">he remaining confounding issues </w:t>
      </w:r>
      <w:bookmarkStart w:id="0" w:name="_Hlk42099904"/>
      <w:r w:rsidR="00A274D7" w:rsidRPr="007E7021">
        <w:rPr>
          <w:rFonts w:ascii="Times New Roman" w:hAnsi="Times New Roman"/>
          <w:color w:val="000000" w:themeColor="text1"/>
          <w:lang w:val="en-CA"/>
        </w:rPr>
        <w:t xml:space="preserve">concern </w:t>
      </w:r>
      <w:r w:rsidR="00F47C91" w:rsidRPr="007E7021">
        <w:rPr>
          <w:rFonts w:ascii="Times New Roman" w:hAnsi="Times New Roman"/>
          <w:color w:val="000000" w:themeColor="text1"/>
          <w:lang w:val="en-CA"/>
        </w:rPr>
        <w:t xml:space="preserve">the </w:t>
      </w:r>
      <w:bookmarkEnd w:id="0"/>
      <w:r w:rsidR="00A274D7" w:rsidRPr="007E7021">
        <w:rPr>
          <w:rFonts w:ascii="Times New Roman" w:hAnsi="Times New Roman"/>
          <w:color w:val="000000" w:themeColor="text1"/>
          <w:lang w:val="en-CA"/>
        </w:rPr>
        <w:t>physical interpretation of variables and cannot be solved by choosing between interventionism and supervenience</w:t>
      </w:r>
      <w:r w:rsidR="00F47C91" w:rsidRPr="007E7021">
        <w:rPr>
          <w:rFonts w:ascii="Times New Roman" w:hAnsi="Times New Roman"/>
          <w:color w:val="000000" w:themeColor="text1"/>
          <w:lang w:val="en-CA"/>
        </w:rPr>
        <w:t>.</w:t>
      </w:r>
      <w:r w:rsidR="00A13EA1" w:rsidRPr="007E7021">
        <w:rPr>
          <w:rFonts w:ascii="Times New Roman" w:hAnsi="Times New Roman"/>
          <w:color w:val="000000" w:themeColor="text1"/>
          <w:lang w:val="en-CA"/>
        </w:rPr>
        <w:t xml:space="preserve"> </w:t>
      </w:r>
    </w:p>
    <w:p w14:paraId="1EE3264A" w14:textId="77777777" w:rsidR="00736E51" w:rsidRPr="007E7021" w:rsidRDefault="00736E51" w:rsidP="00027308">
      <w:pPr>
        <w:pStyle w:val="FreeForm"/>
        <w:spacing w:line="360" w:lineRule="auto"/>
        <w:jc w:val="both"/>
        <w:rPr>
          <w:rFonts w:ascii="Times New Roman" w:hAnsi="Times New Roman"/>
          <w:color w:val="000000" w:themeColor="text1"/>
          <w:lang w:val="en-CA"/>
        </w:rPr>
      </w:pPr>
    </w:p>
    <w:p w14:paraId="4D4A9FDF" w14:textId="2728AFF9" w:rsidR="00586D9B" w:rsidRPr="007E7021" w:rsidRDefault="00341D9F" w:rsidP="006B27B2">
      <w:pPr>
        <w:pStyle w:val="Heading1"/>
        <w:rPr>
          <w:color w:val="000000" w:themeColor="text1"/>
          <w:lang w:val="en-CA"/>
        </w:rPr>
      </w:pPr>
      <w:r w:rsidRPr="007E7021">
        <w:rPr>
          <w:color w:val="000000" w:themeColor="text1"/>
          <w:lang w:val="en-CA"/>
        </w:rPr>
        <w:t>1. Interventionism and</w:t>
      </w:r>
      <w:r w:rsidR="004D79F2" w:rsidRPr="007E7021">
        <w:rPr>
          <w:color w:val="000000" w:themeColor="text1"/>
          <w:lang w:val="en-CA"/>
        </w:rPr>
        <w:t xml:space="preserve"> </w:t>
      </w:r>
      <w:r w:rsidRPr="007E7021">
        <w:rPr>
          <w:color w:val="000000" w:themeColor="text1"/>
          <w:lang w:val="en-CA"/>
        </w:rPr>
        <w:t>mixed</w:t>
      </w:r>
      <w:r w:rsidR="004D79F2" w:rsidRPr="007E7021">
        <w:rPr>
          <w:color w:val="000000" w:themeColor="text1"/>
          <w:lang w:val="en-CA"/>
        </w:rPr>
        <w:t>-level causal models</w:t>
      </w:r>
    </w:p>
    <w:p w14:paraId="42C8B1C1" w14:textId="2D5DA3B6" w:rsidR="00DF664A" w:rsidRPr="007E7021" w:rsidRDefault="005849F1" w:rsidP="00E92C5E">
      <w:pPr>
        <w:pStyle w:val="FreeForm"/>
        <w:spacing w:line="360" w:lineRule="auto"/>
        <w:ind w:firstLine="720"/>
        <w:jc w:val="both"/>
        <w:rPr>
          <w:rFonts w:ascii="Times New Roman" w:hAnsi="Times New Roman"/>
          <w:color w:val="000000" w:themeColor="text1"/>
          <w:lang w:val="en-CA"/>
        </w:rPr>
      </w:pPr>
      <w:r w:rsidRPr="007E7021">
        <w:rPr>
          <w:rFonts w:ascii="Times New Roman" w:hAnsi="Times New Roman"/>
          <w:color w:val="000000" w:themeColor="text1"/>
          <w:lang w:val="en-CA"/>
        </w:rPr>
        <w:t>T</w:t>
      </w:r>
      <w:r w:rsidR="002E4882" w:rsidRPr="007E7021">
        <w:rPr>
          <w:rFonts w:ascii="Times New Roman" w:hAnsi="Times New Roman"/>
          <w:color w:val="000000" w:themeColor="text1"/>
          <w:lang w:val="en-CA"/>
        </w:rPr>
        <w:t xml:space="preserve">he </w:t>
      </w:r>
      <w:r w:rsidR="000C62D7" w:rsidRPr="007E7021">
        <w:rPr>
          <w:rFonts w:ascii="Times New Roman" w:hAnsi="Times New Roman"/>
          <w:color w:val="000000" w:themeColor="text1"/>
          <w:lang w:val="en-CA"/>
        </w:rPr>
        <w:t xml:space="preserve">scientific </w:t>
      </w:r>
      <w:r w:rsidR="00DE10FB" w:rsidRPr="007E7021">
        <w:rPr>
          <w:rFonts w:ascii="Times New Roman" w:hAnsi="Times New Roman"/>
          <w:color w:val="000000" w:themeColor="text1"/>
          <w:lang w:val="en-CA"/>
        </w:rPr>
        <w:t>defen</w:t>
      </w:r>
      <w:r w:rsidR="00C92172" w:rsidRPr="007E7021">
        <w:rPr>
          <w:rFonts w:ascii="Times New Roman" w:hAnsi="Times New Roman"/>
          <w:color w:val="000000" w:themeColor="text1"/>
          <w:lang w:val="en-CA"/>
        </w:rPr>
        <w:t>c</w:t>
      </w:r>
      <w:r w:rsidR="00DE10FB" w:rsidRPr="007E7021">
        <w:rPr>
          <w:rFonts w:ascii="Times New Roman" w:hAnsi="Times New Roman"/>
          <w:color w:val="000000" w:themeColor="text1"/>
          <w:lang w:val="en-CA"/>
        </w:rPr>
        <w:t>e of</w:t>
      </w:r>
      <w:r w:rsidRPr="007E7021">
        <w:rPr>
          <w:rFonts w:ascii="Times New Roman" w:hAnsi="Times New Roman"/>
          <w:color w:val="000000" w:themeColor="text1"/>
          <w:lang w:val="en-CA"/>
        </w:rPr>
        <w:t xml:space="preserve"> </w:t>
      </w:r>
      <w:r w:rsidR="00E92C5E" w:rsidRPr="007E7021">
        <w:rPr>
          <w:rFonts w:ascii="Times New Roman" w:hAnsi="Times New Roman"/>
          <w:color w:val="000000" w:themeColor="text1"/>
          <w:lang w:val="en-CA"/>
        </w:rPr>
        <w:t xml:space="preserve">explanatory and predictive models aggregating what may be construed as ‘lower-level’ biological causes and ‘higher-level’ psychological and social determinants of a phenomenon or outcome </w:t>
      </w:r>
      <w:r w:rsidR="00DE10FB" w:rsidRPr="007E7021">
        <w:rPr>
          <w:rFonts w:ascii="Times New Roman" w:hAnsi="Times New Roman"/>
          <w:color w:val="000000" w:themeColor="text1"/>
          <w:lang w:val="en-CA"/>
        </w:rPr>
        <w:t>rests on the notion</w:t>
      </w:r>
      <w:r w:rsidR="002E4882" w:rsidRPr="007E7021">
        <w:rPr>
          <w:rFonts w:ascii="Times New Roman" w:hAnsi="Times New Roman"/>
          <w:color w:val="000000" w:themeColor="text1"/>
          <w:lang w:val="en-CA"/>
        </w:rPr>
        <w:t xml:space="preserve"> that </w:t>
      </w:r>
      <w:r w:rsidR="00881AEC" w:rsidRPr="007E7021">
        <w:rPr>
          <w:rFonts w:ascii="Times New Roman" w:hAnsi="Times New Roman"/>
          <w:color w:val="000000" w:themeColor="text1"/>
          <w:lang w:val="en-CA"/>
        </w:rPr>
        <w:t>the elucidation of the causal structure of the world</w:t>
      </w:r>
      <w:r w:rsidR="002E4882" w:rsidRPr="007E7021">
        <w:rPr>
          <w:rFonts w:ascii="Times New Roman" w:hAnsi="Times New Roman"/>
          <w:color w:val="000000" w:themeColor="text1"/>
          <w:lang w:val="en-CA"/>
        </w:rPr>
        <w:t xml:space="preserve"> is a </w:t>
      </w:r>
      <w:r w:rsidR="0085507E" w:rsidRPr="007E7021">
        <w:rPr>
          <w:rFonts w:ascii="Times New Roman" w:hAnsi="Times New Roman"/>
          <w:color w:val="000000" w:themeColor="text1"/>
          <w:lang w:val="en-CA"/>
        </w:rPr>
        <w:t>matter</w:t>
      </w:r>
      <w:r w:rsidR="002E4882" w:rsidRPr="007E7021">
        <w:rPr>
          <w:rFonts w:ascii="Times New Roman" w:hAnsi="Times New Roman"/>
          <w:color w:val="000000" w:themeColor="text1"/>
          <w:lang w:val="en-CA"/>
        </w:rPr>
        <w:t xml:space="preserve"> of experimental inquiry.</w:t>
      </w:r>
      <w:r w:rsidR="00E92C5E" w:rsidRPr="007E7021">
        <w:rPr>
          <w:rStyle w:val="FootnoteReference"/>
          <w:rFonts w:ascii="Times New Roman" w:hAnsi="Times New Roman"/>
          <w:color w:val="000000" w:themeColor="text1"/>
          <w:lang w:val="en-CA"/>
        </w:rPr>
        <w:footnoteReference w:id="1"/>
      </w:r>
      <w:r w:rsidR="002E4882" w:rsidRPr="007E7021">
        <w:rPr>
          <w:rFonts w:ascii="Times New Roman" w:hAnsi="Times New Roman"/>
          <w:color w:val="000000" w:themeColor="text1"/>
          <w:lang w:val="en-CA"/>
        </w:rPr>
        <w:t xml:space="preserve"> </w:t>
      </w:r>
      <w:r w:rsidR="004B6030" w:rsidRPr="007E7021">
        <w:rPr>
          <w:rFonts w:ascii="Times New Roman" w:hAnsi="Times New Roman"/>
          <w:color w:val="000000" w:themeColor="text1"/>
          <w:lang w:val="en-CA"/>
        </w:rPr>
        <w:t xml:space="preserve">If it is possible to intervene on </w:t>
      </w:r>
      <w:r w:rsidR="00663F5A" w:rsidRPr="007E7021">
        <w:rPr>
          <w:rFonts w:ascii="Times New Roman" w:hAnsi="Times New Roman"/>
          <w:color w:val="000000" w:themeColor="text1"/>
          <w:lang w:val="en-CA"/>
        </w:rPr>
        <w:t>a</w:t>
      </w:r>
      <w:r w:rsidR="004B6030" w:rsidRPr="007E7021">
        <w:rPr>
          <w:rFonts w:ascii="Times New Roman" w:hAnsi="Times New Roman"/>
          <w:color w:val="000000" w:themeColor="text1"/>
          <w:lang w:val="en-CA"/>
        </w:rPr>
        <w:t xml:space="preserve"> </w:t>
      </w:r>
      <w:r w:rsidR="00CC6AE2" w:rsidRPr="007E7021">
        <w:rPr>
          <w:rFonts w:ascii="Times New Roman" w:hAnsi="Times New Roman"/>
          <w:color w:val="000000" w:themeColor="text1"/>
          <w:lang w:val="en-CA"/>
        </w:rPr>
        <w:t>variable</w:t>
      </w:r>
      <w:r w:rsidR="004B6030" w:rsidRPr="007E7021">
        <w:rPr>
          <w:rFonts w:ascii="Times New Roman" w:hAnsi="Times New Roman"/>
          <w:color w:val="000000" w:themeColor="text1"/>
          <w:lang w:val="en-CA"/>
        </w:rPr>
        <w:t xml:space="preserve"> and measure </w:t>
      </w:r>
      <w:r w:rsidR="004B6030" w:rsidRPr="007E7021">
        <w:rPr>
          <w:rFonts w:ascii="Times New Roman" w:hAnsi="Times New Roman"/>
          <w:color w:val="000000" w:themeColor="text1"/>
          <w:lang w:val="en-CA"/>
        </w:rPr>
        <w:lastRenderedPageBreak/>
        <w:t>a change in a</w:t>
      </w:r>
      <w:r w:rsidR="00612446" w:rsidRPr="007E7021">
        <w:rPr>
          <w:rFonts w:ascii="Times New Roman" w:hAnsi="Times New Roman"/>
          <w:color w:val="000000" w:themeColor="text1"/>
          <w:lang w:val="en-CA"/>
        </w:rPr>
        <w:t>n</w:t>
      </w:r>
      <w:r w:rsidR="004B6030" w:rsidRPr="007E7021">
        <w:rPr>
          <w:rFonts w:ascii="Times New Roman" w:hAnsi="Times New Roman"/>
          <w:color w:val="000000" w:themeColor="text1"/>
          <w:lang w:val="en-CA"/>
        </w:rPr>
        <w:t xml:space="preserve"> </w:t>
      </w:r>
      <w:r w:rsidR="00612446" w:rsidRPr="007E7021">
        <w:rPr>
          <w:rFonts w:ascii="Times New Roman" w:hAnsi="Times New Roman"/>
          <w:color w:val="000000" w:themeColor="text1"/>
          <w:lang w:val="en-CA"/>
        </w:rPr>
        <w:t>outcome</w:t>
      </w:r>
      <w:r w:rsidR="004B6030" w:rsidRPr="007E7021">
        <w:rPr>
          <w:rFonts w:ascii="Times New Roman" w:hAnsi="Times New Roman"/>
          <w:color w:val="000000" w:themeColor="text1"/>
          <w:lang w:val="en-CA"/>
        </w:rPr>
        <w:t xml:space="preserve">, then the </w:t>
      </w:r>
      <w:r w:rsidR="00CC6AE2" w:rsidRPr="007E7021">
        <w:rPr>
          <w:rFonts w:ascii="Times New Roman" w:hAnsi="Times New Roman"/>
          <w:color w:val="000000" w:themeColor="text1"/>
          <w:lang w:val="en-CA"/>
        </w:rPr>
        <w:t>variable</w:t>
      </w:r>
      <w:r w:rsidR="004B6030" w:rsidRPr="007E7021">
        <w:rPr>
          <w:rFonts w:ascii="Times New Roman" w:hAnsi="Times New Roman"/>
          <w:color w:val="000000" w:themeColor="text1"/>
          <w:lang w:val="en-CA"/>
        </w:rPr>
        <w:t xml:space="preserve"> is causally relevant to that </w:t>
      </w:r>
      <w:r w:rsidR="00612446" w:rsidRPr="007E7021">
        <w:rPr>
          <w:rFonts w:ascii="Times New Roman" w:hAnsi="Times New Roman"/>
          <w:color w:val="000000" w:themeColor="text1"/>
          <w:lang w:val="en-CA"/>
        </w:rPr>
        <w:t>outcome</w:t>
      </w:r>
      <w:r w:rsidR="004B6030" w:rsidRPr="007E7021">
        <w:rPr>
          <w:rFonts w:ascii="Times New Roman" w:hAnsi="Times New Roman"/>
          <w:color w:val="000000" w:themeColor="text1"/>
          <w:lang w:val="en-CA"/>
        </w:rPr>
        <w:t>.</w:t>
      </w:r>
      <w:r w:rsidR="002E4882" w:rsidRPr="007E7021">
        <w:rPr>
          <w:rFonts w:ascii="Times New Roman" w:hAnsi="Times New Roman"/>
          <w:color w:val="000000" w:themeColor="text1"/>
          <w:lang w:val="en-CA"/>
        </w:rPr>
        <w:t xml:space="preserve"> </w:t>
      </w:r>
      <w:r w:rsidR="00663F5A" w:rsidRPr="007E7021">
        <w:rPr>
          <w:rFonts w:ascii="Times New Roman" w:hAnsi="Times New Roman"/>
          <w:color w:val="000000" w:themeColor="text1"/>
          <w:lang w:val="en-CA"/>
        </w:rPr>
        <w:t xml:space="preserve">It doesn’t matter </w:t>
      </w:r>
      <w:r w:rsidR="0085507E" w:rsidRPr="007E7021">
        <w:rPr>
          <w:rFonts w:ascii="Times New Roman" w:hAnsi="Times New Roman"/>
          <w:color w:val="000000" w:themeColor="text1"/>
          <w:lang w:val="en-CA"/>
        </w:rPr>
        <w:t>that</w:t>
      </w:r>
      <w:r w:rsidR="00663F5A" w:rsidRPr="007E7021">
        <w:rPr>
          <w:rFonts w:ascii="Times New Roman" w:hAnsi="Times New Roman"/>
          <w:color w:val="000000" w:themeColor="text1"/>
          <w:lang w:val="en-CA"/>
        </w:rPr>
        <w:t xml:space="preserve"> </w:t>
      </w:r>
      <w:r w:rsidR="00280369" w:rsidRPr="007E7021">
        <w:rPr>
          <w:rFonts w:ascii="Times New Roman" w:hAnsi="Times New Roman"/>
          <w:color w:val="000000" w:themeColor="text1"/>
          <w:lang w:val="en-CA"/>
        </w:rPr>
        <w:t xml:space="preserve">the </w:t>
      </w:r>
      <w:r w:rsidR="00CC6AE2" w:rsidRPr="007E7021">
        <w:rPr>
          <w:rFonts w:ascii="Times New Roman" w:hAnsi="Times New Roman"/>
          <w:color w:val="000000" w:themeColor="text1"/>
          <w:lang w:val="en-CA"/>
        </w:rPr>
        <w:t>variable</w:t>
      </w:r>
      <w:r w:rsidR="00663F5A" w:rsidRPr="007E7021">
        <w:rPr>
          <w:rFonts w:ascii="Times New Roman" w:hAnsi="Times New Roman"/>
          <w:color w:val="000000" w:themeColor="text1"/>
          <w:lang w:val="en-CA"/>
        </w:rPr>
        <w:t xml:space="preserve"> in question is psychological or social rather than biological</w:t>
      </w:r>
      <w:r w:rsidR="00BA6E58">
        <w:rPr>
          <w:rFonts w:ascii="Times New Roman" w:hAnsi="Times New Roman"/>
          <w:color w:val="000000" w:themeColor="text1"/>
          <w:lang w:val="en-CA"/>
        </w:rPr>
        <w:t xml:space="preserve"> </w:t>
      </w:r>
      <w:r w:rsidR="00BA6E58">
        <w:rPr>
          <w:rFonts w:ascii="Times New Roman" w:hAnsi="Times New Roman"/>
          <w:color w:val="000000" w:themeColor="text1"/>
          <w:lang w:val="en-CA"/>
        </w:rPr>
        <w:fldChar w:fldCharType="begin"/>
      </w:r>
      <w:r w:rsidR="00BA6E58">
        <w:rPr>
          <w:rFonts w:ascii="Times New Roman" w:hAnsi="Times New Roman"/>
          <w:color w:val="000000" w:themeColor="text1"/>
          <w:lang w:val="en-CA"/>
        </w:rPr>
        <w:instrText xml:space="preserve"> ADDIN EN.CITE &lt;EndNote&gt;&lt;Cite&gt;&lt;Author&gt;Campbell&lt;/Author&gt;&lt;Year&gt;2008&lt;/Year&gt;&lt;RecNum&gt;1090&lt;/RecNum&gt;&lt;DisplayText&gt;(Campbell 2008)&lt;/DisplayText&gt;&lt;record&gt;&lt;rec-number&gt;1090&lt;/rec-number&gt;&lt;foreign-keys&gt;&lt;key app="EN" db-id="zs09tazvjrw50eestfmx0seosdx92dzas2ra" timestamp="1464937372"&gt;1090&lt;/key&gt;&lt;/foreign-keys&gt;&lt;ref-type name="Electronic Book Section"&gt;60&lt;/ref-type&gt;&lt;contributors&gt;&lt;authors&gt;&lt;author&gt;Campbell, J.&lt;/author&gt;&lt;/authors&gt;&lt;secondary-authors&gt;&lt;author&gt;K. Kendler &lt;/author&gt;&lt;author&gt;J. Parnas&lt;/author&gt;&lt;/secondary-authors&gt;&lt;/contributors&gt;&lt;titles&gt;&lt;title&gt;Causation in Psychiatry&lt;/title&gt;&lt;secondary-title&gt;Philosophical Issues in Psychiatry&lt;/secondary-title&gt;&lt;/titles&gt;&lt;pages&gt;196-216&lt;/pages&gt;&lt;dates&gt;&lt;year&gt;2008&lt;/year&gt;&lt;/dates&gt;&lt;pub-location&gt;Baltimore&lt;/pub-location&gt;&lt;publisher&gt;Johns Hopkins University Press&lt;/publisher&gt;&lt;urls&gt;&lt;/urls&gt;&lt;/record&gt;&lt;/Cite&gt;&lt;/EndNote&gt;</w:instrText>
      </w:r>
      <w:r w:rsidR="00BA6E58">
        <w:rPr>
          <w:rFonts w:ascii="Times New Roman" w:hAnsi="Times New Roman"/>
          <w:color w:val="000000" w:themeColor="text1"/>
          <w:lang w:val="en-CA"/>
        </w:rPr>
        <w:fldChar w:fldCharType="separate"/>
      </w:r>
      <w:r w:rsidR="00BA6E58">
        <w:rPr>
          <w:rFonts w:ascii="Times New Roman" w:hAnsi="Times New Roman"/>
          <w:noProof/>
          <w:color w:val="000000" w:themeColor="text1"/>
          <w:lang w:val="en-CA"/>
        </w:rPr>
        <w:t>(Campbell 2008)</w:t>
      </w:r>
      <w:r w:rsidR="00BA6E58">
        <w:rPr>
          <w:rFonts w:ascii="Times New Roman" w:hAnsi="Times New Roman"/>
          <w:color w:val="000000" w:themeColor="text1"/>
          <w:lang w:val="en-CA"/>
        </w:rPr>
        <w:fldChar w:fldCharType="end"/>
      </w:r>
      <w:r w:rsidR="00663F5A" w:rsidRPr="007E7021">
        <w:rPr>
          <w:rFonts w:ascii="Times New Roman" w:hAnsi="Times New Roman"/>
          <w:color w:val="000000" w:themeColor="text1"/>
          <w:lang w:val="en-CA"/>
        </w:rPr>
        <w:t xml:space="preserve">. </w:t>
      </w:r>
      <w:r w:rsidR="001260CB" w:rsidRPr="007E7021">
        <w:rPr>
          <w:rFonts w:ascii="Times New Roman" w:hAnsi="Times New Roman"/>
          <w:color w:val="000000" w:themeColor="text1"/>
          <w:lang w:val="en-CA"/>
        </w:rPr>
        <w:t>T</w:t>
      </w:r>
      <w:r w:rsidR="00293848" w:rsidRPr="007E7021">
        <w:rPr>
          <w:rFonts w:ascii="Times New Roman" w:hAnsi="Times New Roman"/>
          <w:color w:val="000000" w:themeColor="text1"/>
          <w:lang w:val="en-CA"/>
        </w:rPr>
        <w:t xml:space="preserve">he </w:t>
      </w:r>
      <w:r w:rsidR="00341D9F" w:rsidRPr="007E7021">
        <w:rPr>
          <w:rFonts w:ascii="Times New Roman" w:hAnsi="Times New Roman"/>
          <w:color w:val="000000" w:themeColor="text1"/>
          <w:lang w:val="en-CA"/>
        </w:rPr>
        <w:t>experimentalist’s</w:t>
      </w:r>
      <w:r w:rsidR="00F86BC3" w:rsidRPr="007E7021">
        <w:rPr>
          <w:rFonts w:ascii="Times New Roman" w:hAnsi="Times New Roman"/>
          <w:color w:val="000000" w:themeColor="text1"/>
          <w:lang w:val="en-CA"/>
        </w:rPr>
        <w:t xml:space="preserve"> </w:t>
      </w:r>
      <w:r w:rsidR="00293848" w:rsidRPr="007E7021">
        <w:rPr>
          <w:rFonts w:ascii="Times New Roman" w:hAnsi="Times New Roman"/>
          <w:color w:val="000000" w:themeColor="text1"/>
          <w:lang w:val="en-CA"/>
        </w:rPr>
        <w:t xml:space="preserve">argument should </w:t>
      </w:r>
      <w:r w:rsidR="006C39C7" w:rsidRPr="007E7021">
        <w:rPr>
          <w:rFonts w:ascii="Times New Roman" w:hAnsi="Times New Roman"/>
          <w:color w:val="000000" w:themeColor="text1"/>
          <w:lang w:val="en-CA"/>
        </w:rPr>
        <w:t>extend</w:t>
      </w:r>
      <w:r w:rsidR="00293848" w:rsidRPr="007E7021">
        <w:rPr>
          <w:rFonts w:ascii="Times New Roman" w:hAnsi="Times New Roman"/>
          <w:color w:val="000000" w:themeColor="text1"/>
          <w:lang w:val="en-CA"/>
        </w:rPr>
        <w:t xml:space="preserve"> to interventionist accounts of causation, </w:t>
      </w:r>
      <w:r w:rsidR="008C7E7A" w:rsidRPr="007E7021">
        <w:rPr>
          <w:rFonts w:ascii="Times New Roman" w:hAnsi="Times New Roman"/>
          <w:color w:val="000000" w:themeColor="text1"/>
          <w:lang w:val="en-CA"/>
        </w:rPr>
        <w:t>including</w:t>
      </w:r>
      <w:r w:rsidR="00293848" w:rsidRPr="007E7021">
        <w:rPr>
          <w:rFonts w:ascii="Times New Roman" w:hAnsi="Times New Roman"/>
          <w:color w:val="000000" w:themeColor="text1"/>
          <w:lang w:val="en-CA"/>
        </w:rPr>
        <w:t xml:space="preserve"> the </w:t>
      </w:r>
      <w:r w:rsidR="00D03416" w:rsidRPr="007E7021">
        <w:rPr>
          <w:rFonts w:ascii="Times New Roman" w:hAnsi="Times New Roman"/>
          <w:color w:val="000000" w:themeColor="text1"/>
          <w:lang w:val="en-CA"/>
        </w:rPr>
        <w:t>influential account</w:t>
      </w:r>
      <w:r w:rsidR="00293848" w:rsidRPr="007E7021">
        <w:rPr>
          <w:rFonts w:ascii="Times New Roman" w:hAnsi="Times New Roman"/>
          <w:color w:val="000000" w:themeColor="text1"/>
          <w:lang w:val="en-CA"/>
        </w:rPr>
        <w:t xml:space="preserve"> developed by James Woodward </w:t>
      </w:r>
      <w:r w:rsidR="00293848" w:rsidRPr="007E7021">
        <w:rPr>
          <w:rFonts w:ascii="Times New Roman" w:hAnsi="Times New Roman"/>
          <w:color w:val="000000" w:themeColor="text1"/>
          <w:lang w:val="en-CA"/>
        </w:rPr>
        <w:fldChar w:fldCharType="begin"/>
      </w:r>
      <w:r w:rsidR="00293848" w:rsidRPr="007E7021">
        <w:rPr>
          <w:rFonts w:ascii="Times New Roman" w:hAnsi="Times New Roman"/>
          <w:color w:val="000000" w:themeColor="text1"/>
          <w:lang w:val="en-CA"/>
        </w:rPr>
        <w:instrText xml:space="preserve"> ADDIN EN.CITE &lt;EndNote&gt;&lt;Cite ExcludeAuth="1"&gt;&lt;Author&gt;Woodward&lt;/Author&gt;&lt;Year&gt;2003&lt;/Year&gt;&lt;RecNum&gt;247&lt;/RecNum&gt;&lt;DisplayText&gt;(2003)&lt;/DisplayText&gt;&lt;record&gt;&lt;rec-number&gt;247&lt;/rec-number&gt;&lt;foreign-keys&gt;&lt;key app="EN" db-id="zs09tazvjrw50eestfmx0seosdx92dzas2ra" timestamp="1232821293"&gt;247&lt;/key&gt;&lt;/foreign-keys&gt;&lt;ref-type name="Book"&gt;6&lt;/ref-type&gt;&lt;contributors&gt;&lt;authors&gt;&lt;author&gt;Woodward, J.&lt;/author&gt;&lt;/authors&gt;&lt;/contributors&gt;&lt;titles&gt;&lt;title&gt;Making Things Happen: A Theory of Causal Explanation&lt;/title&gt;&lt;/titles&gt;&lt;dates&gt;&lt;year&gt;2003&lt;/year&gt;&lt;/dates&gt;&lt;pub-location&gt;Oxford&lt;/pub-location&gt;&lt;publisher&gt;Oxford University Press&lt;/publisher&gt;&lt;urls&gt;&lt;/urls&gt;&lt;/record&gt;&lt;/Cite&gt;&lt;/EndNote&gt;</w:instrText>
      </w:r>
      <w:r w:rsidR="00293848" w:rsidRPr="007E7021">
        <w:rPr>
          <w:rFonts w:ascii="Times New Roman" w:hAnsi="Times New Roman"/>
          <w:color w:val="000000" w:themeColor="text1"/>
          <w:lang w:val="en-CA"/>
        </w:rPr>
        <w:fldChar w:fldCharType="separate"/>
      </w:r>
      <w:r w:rsidR="00293848" w:rsidRPr="007E7021">
        <w:rPr>
          <w:rFonts w:ascii="Times New Roman" w:hAnsi="Times New Roman"/>
          <w:color w:val="000000" w:themeColor="text1"/>
          <w:lang w:val="en-CA"/>
        </w:rPr>
        <w:t>(2003)</w:t>
      </w:r>
      <w:r w:rsidR="00293848" w:rsidRPr="007E7021">
        <w:rPr>
          <w:rFonts w:ascii="Times New Roman" w:hAnsi="Times New Roman"/>
          <w:color w:val="000000" w:themeColor="text1"/>
          <w:lang w:val="en-CA"/>
        </w:rPr>
        <w:fldChar w:fldCharType="end"/>
      </w:r>
      <w:r w:rsidR="00293848" w:rsidRPr="007E7021">
        <w:rPr>
          <w:rFonts w:ascii="Times New Roman" w:hAnsi="Times New Roman"/>
          <w:color w:val="000000" w:themeColor="text1"/>
          <w:lang w:val="en-CA"/>
        </w:rPr>
        <w:t>. After all, t</w:t>
      </w:r>
      <w:r w:rsidR="002919E6" w:rsidRPr="007E7021">
        <w:rPr>
          <w:rFonts w:ascii="Times New Roman" w:hAnsi="Times New Roman"/>
          <w:color w:val="000000" w:themeColor="text1"/>
          <w:lang w:val="en-CA"/>
        </w:rPr>
        <w:t xml:space="preserve">he </w:t>
      </w:r>
      <w:r w:rsidR="00426422" w:rsidRPr="007E7021">
        <w:rPr>
          <w:rFonts w:ascii="Times New Roman" w:hAnsi="Times New Roman"/>
          <w:color w:val="000000" w:themeColor="text1"/>
          <w:lang w:val="en-CA"/>
        </w:rPr>
        <w:t>notion</w:t>
      </w:r>
      <w:r w:rsidR="004B6030" w:rsidRPr="007E7021">
        <w:rPr>
          <w:rFonts w:ascii="Times New Roman" w:hAnsi="Times New Roman"/>
          <w:color w:val="000000" w:themeColor="text1"/>
          <w:lang w:val="en-CA"/>
        </w:rPr>
        <w:t xml:space="preserve"> </w:t>
      </w:r>
      <w:r w:rsidR="002919E6" w:rsidRPr="007E7021">
        <w:rPr>
          <w:rFonts w:ascii="Times New Roman" w:hAnsi="Times New Roman"/>
          <w:color w:val="000000" w:themeColor="text1"/>
          <w:lang w:val="en-CA"/>
        </w:rPr>
        <w:t xml:space="preserve">that </w:t>
      </w:r>
      <w:r w:rsidR="00CC3F9A" w:rsidRPr="007E7021">
        <w:rPr>
          <w:rFonts w:ascii="Times New Roman" w:hAnsi="Times New Roman"/>
          <w:color w:val="000000" w:themeColor="text1"/>
          <w:lang w:val="en-CA"/>
        </w:rPr>
        <w:t xml:space="preserve">causal relevance is demonstrated by </w:t>
      </w:r>
      <w:r w:rsidR="00161E89" w:rsidRPr="007E7021">
        <w:rPr>
          <w:rFonts w:ascii="Times New Roman" w:hAnsi="Times New Roman"/>
          <w:color w:val="000000" w:themeColor="text1"/>
          <w:lang w:val="en-CA"/>
        </w:rPr>
        <w:t>means of experimental interventions</w:t>
      </w:r>
      <w:r w:rsidR="00D26DCD" w:rsidRPr="007E7021">
        <w:rPr>
          <w:rFonts w:ascii="Times New Roman" w:hAnsi="Times New Roman"/>
          <w:color w:val="000000" w:themeColor="text1"/>
          <w:lang w:val="en-CA"/>
        </w:rPr>
        <w:t xml:space="preserve"> </w:t>
      </w:r>
      <w:r w:rsidR="009F033F" w:rsidRPr="007E7021">
        <w:rPr>
          <w:rFonts w:ascii="Times New Roman" w:hAnsi="Times New Roman"/>
          <w:color w:val="000000" w:themeColor="text1"/>
          <w:lang w:val="en-CA"/>
        </w:rPr>
        <w:t xml:space="preserve">is </w:t>
      </w:r>
      <w:r w:rsidR="005A4B65" w:rsidRPr="007E7021">
        <w:rPr>
          <w:rFonts w:ascii="Times New Roman" w:hAnsi="Times New Roman"/>
          <w:color w:val="000000" w:themeColor="text1"/>
          <w:lang w:val="en-CA"/>
        </w:rPr>
        <w:t>the</w:t>
      </w:r>
      <w:r w:rsidR="009F033F" w:rsidRPr="007E7021">
        <w:rPr>
          <w:rFonts w:ascii="Times New Roman" w:hAnsi="Times New Roman"/>
          <w:color w:val="000000" w:themeColor="text1"/>
          <w:lang w:val="en-CA"/>
        </w:rPr>
        <w:t xml:space="preserve"> </w:t>
      </w:r>
      <w:r w:rsidR="005A4B65" w:rsidRPr="007E7021">
        <w:rPr>
          <w:rFonts w:ascii="Times New Roman" w:hAnsi="Times New Roman"/>
          <w:color w:val="000000" w:themeColor="text1"/>
          <w:lang w:val="en-CA"/>
        </w:rPr>
        <w:t>core</w:t>
      </w:r>
      <w:r w:rsidR="00293848" w:rsidRPr="007E7021">
        <w:rPr>
          <w:rFonts w:ascii="Times New Roman" w:hAnsi="Times New Roman"/>
          <w:color w:val="000000" w:themeColor="text1"/>
          <w:lang w:val="en-CA"/>
        </w:rPr>
        <w:t xml:space="preserve"> tenet</w:t>
      </w:r>
      <w:r w:rsidR="00865F66" w:rsidRPr="007E7021">
        <w:rPr>
          <w:rFonts w:ascii="Times New Roman" w:hAnsi="Times New Roman"/>
          <w:color w:val="000000" w:themeColor="text1"/>
          <w:lang w:val="en-CA"/>
        </w:rPr>
        <w:t xml:space="preserve"> of </w:t>
      </w:r>
      <w:r w:rsidR="00293848" w:rsidRPr="007E7021">
        <w:rPr>
          <w:rFonts w:ascii="Times New Roman" w:hAnsi="Times New Roman"/>
          <w:color w:val="000000" w:themeColor="text1"/>
          <w:lang w:val="en-CA"/>
        </w:rPr>
        <w:t>such accounts</w:t>
      </w:r>
      <w:r w:rsidR="00BA6E58">
        <w:rPr>
          <w:rFonts w:ascii="Times New Roman" w:hAnsi="Times New Roman"/>
          <w:color w:val="000000" w:themeColor="text1"/>
          <w:lang w:val="en-CA"/>
        </w:rPr>
        <w:t xml:space="preserve"> </w:t>
      </w:r>
      <w:r w:rsidR="00BA6E58">
        <w:rPr>
          <w:rFonts w:ascii="Times New Roman" w:hAnsi="Times New Roman"/>
          <w:color w:val="000000" w:themeColor="text1"/>
          <w:lang w:val="en-CA"/>
        </w:rPr>
        <w:fldChar w:fldCharType="begin"/>
      </w:r>
      <w:r w:rsidR="00BA6E58">
        <w:rPr>
          <w:rFonts w:ascii="Times New Roman" w:hAnsi="Times New Roman"/>
          <w:color w:val="000000" w:themeColor="text1"/>
          <w:lang w:val="en-CA"/>
        </w:rPr>
        <w:instrText xml:space="preserve"> ADDIN EN.CITE &lt;EndNote&gt;&lt;Cite&gt;&lt;Author&gt;Holland&lt;/Author&gt;&lt;Year&gt;1986&lt;/Year&gt;&lt;RecNum&gt;1402&lt;/RecNum&gt;&lt;DisplayText&gt;(Holland 1986)&lt;/DisplayText&gt;&lt;record&gt;&lt;rec-number&gt;1402&lt;/rec-number&gt;&lt;foreign-keys&gt;&lt;key app="EN" db-id="zs09tazvjrw50eestfmx0seosdx92dzas2ra" timestamp="1606930621"&gt;1402&lt;/key&gt;&lt;/foreign-keys&gt;&lt;ref-type name="Journal Article"&gt;17&lt;/ref-type&gt;&lt;contributors&gt;&lt;authors&gt;&lt;author&gt;Holland, P. W. &lt;/author&gt;&lt;/authors&gt;&lt;/contributors&gt;&lt;titles&gt;&lt;title&gt;Statistics and Causal Inference&lt;/title&gt;&lt;secondary-title&gt;Journal of the American Statistical Association&lt;/secondary-title&gt;&lt;/titles&gt;&lt;periodical&gt;&lt;full-title&gt;Journal of the American Statistical Association&lt;/full-title&gt;&lt;/periodical&gt;&lt;pages&gt;945-960&lt;/pages&gt;&lt;volume&gt;81&lt;/volume&gt;&lt;number&gt;396&lt;/number&gt;&lt;dates&gt;&lt;year&gt;1986&lt;/year&gt;&lt;/dates&gt;&lt;urls&gt;&lt;/urls&gt;&lt;/record&gt;&lt;/Cite&gt;&lt;/EndNote&gt;</w:instrText>
      </w:r>
      <w:r w:rsidR="00BA6E58">
        <w:rPr>
          <w:rFonts w:ascii="Times New Roman" w:hAnsi="Times New Roman"/>
          <w:color w:val="000000" w:themeColor="text1"/>
          <w:lang w:val="en-CA"/>
        </w:rPr>
        <w:fldChar w:fldCharType="separate"/>
      </w:r>
      <w:r w:rsidR="00BA6E58">
        <w:rPr>
          <w:rFonts w:ascii="Times New Roman" w:hAnsi="Times New Roman"/>
          <w:noProof/>
          <w:color w:val="000000" w:themeColor="text1"/>
          <w:lang w:val="en-CA"/>
        </w:rPr>
        <w:t>(Holland 1986)</w:t>
      </w:r>
      <w:r w:rsidR="00BA6E58">
        <w:rPr>
          <w:rFonts w:ascii="Times New Roman" w:hAnsi="Times New Roman"/>
          <w:color w:val="000000" w:themeColor="text1"/>
          <w:lang w:val="en-CA"/>
        </w:rPr>
        <w:fldChar w:fldCharType="end"/>
      </w:r>
      <w:r w:rsidR="009F033F" w:rsidRPr="007E7021">
        <w:rPr>
          <w:rFonts w:ascii="Times New Roman" w:hAnsi="Times New Roman"/>
          <w:color w:val="000000" w:themeColor="text1"/>
          <w:lang w:val="en-CA"/>
        </w:rPr>
        <w:t>.</w:t>
      </w:r>
      <w:r w:rsidR="00547766" w:rsidRPr="007E7021">
        <w:rPr>
          <w:rFonts w:ascii="Times New Roman" w:hAnsi="Times New Roman"/>
          <w:color w:val="000000" w:themeColor="text1"/>
          <w:lang w:val="en-CA"/>
        </w:rPr>
        <w:t xml:space="preserve"> </w:t>
      </w:r>
      <w:r w:rsidR="009F033F" w:rsidRPr="007E7021">
        <w:rPr>
          <w:rFonts w:ascii="Times New Roman" w:hAnsi="Times New Roman"/>
          <w:color w:val="000000" w:themeColor="text1"/>
          <w:lang w:val="en-CA"/>
        </w:rPr>
        <w:t>Since the experimental</w:t>
      </w:r>
      <w:r w:rsidR="00F57011" w:rsidRPr="007E7021">
        <w:rPr>
          <w:rFonts w:ascii="Times New Roman" w:hAnsi="Times New Roman"/>
          <w:color w:val="000000" w:themeColor="text1"/>
          <w:lang w:val="en-CA"/>
        </w:rPr>
        <w:t xml:space="preserve"> scientist</w:t>
      </w:r>
      <w:r w:rsidR="009F033F" w:rsidRPr="007E7021">
        <w:rPr>
          <w:rFonts w:ascii="Times New Roman" w:hAnsi="Times New Roman"/>
          <w:color w:val="000000" w:themeColor="text1"/>
          <w:lang w:val="en-CA"/>
        </w:rPr>
        <w:t xml:space="preserve"> is free to test the causal relationship</w:t>
      </w:r>
      <w:r w:rsidR="001C68E4" w:rsidRPr="007E7021">
        <w:rPr>
          <w:rFonts w:ascii="Times New Roman" w:hAnsi="Times New Roman"/>
          <w:color w:val="000000" w:themeColor="text1"/>
          <w:lang w:val="en-CA"/>
        </w:rPr>
        <w:t>s</w:t>
      </w:r>
      <w:r w:rsidR="009F033F" w:rsidRPr="007E7021">
        <w:rPr>
          <w:rFonts w:ascii="Times New Roman" w:hAnsi="Times New Roman"/>
          <w:color w:val="000000" w:themeColor="text1"/>
          <w:lang w:val="en-CA"/>
        </w:rPr>
        <w:t xml:space="preserve"> between any two variables</w:t>
      </w:r>
      <w:r w:rsidR="00E262AC" w:rsidRPr="007E7021">
        <w:rPr>
          <w:rFonts w:ascii="Times New Roman" w:hAnsi="Times New Roman"/>
          <w:color w:val="000000" w:themeColor="text1"/>
          <w:lang w:val="en-CA"/>
        </w:rPr>
        <w:t xml:space="preserve">, it seems only natural to </w:t>
      </w:r>
      <w:r w:rsidR="00CE556C" w:rsidRPr="007E7021">
        <w:rPr>
          <w:rFonts w:ascii="Times New Roman" w:hAnsi="Times New Roman"/>
          <w:color w:val="000000" w:themeColor="text1"/>
          <w:lang w:val="en-CA"/>
        </w:rPr>
        <w:t>conclude</w:t>
      </w:r>
      <w:r w:rsidR="00E262AC" w:rsidRPr="007E7021">
        <w:rPr>
          <w:rFonts w:ascii="Times New Roman" w:hAnsi="Times New Roman"/>
          <w:color w:val="000000" w:themeColor="text1"/>
          <w:lang w:val="en-CA"/>
        </w:rPr>
        <w:t>,</w:t>
      </w:r>
      <w:r w:rsidR="006E4812" w:rsidRPr="007E7021">
        <w:rPr>
          <w:rFonts w:ascii="Times New Roman" w:hAnsi="Times New Roman"/>
          <w:color w:val="000000" w:themeColor="text1"/>
          <w:lang w:val="en-CA"/>
        </w:rPr>
        <w:t xml:space="preserve"> as Woodward himself does,</w:t>
      </w:r>
      <w:r w:rsidR="00E262AC" w:rsidRPr="007E7021">
        <w:rPr>
          <w:rFonts w:ascii="Times New Roman" w:hAnsi="Times New Roman"/>
          <w:color w:val="000000" w:themeColor="text1"/>
          <w:lang w:val="en-CA"/>
        </w:rPr>
        <w:t xml:space="preserve"> </w:t>
      </w:r>
      <w:r w:rsidR="006E4812" w:rsidRPr="007E7021">
        <w:rPr>
          <w:rFonts w:ascii="Times New Roman" w:hAnsi="Times New Roman"/>
          <w:color w:val="000000" w:themeColor="text1"/>
          <w:lang w:val="en-CA"/>
        </w:rPr>
        <w:t xml:space="preserve">that </w:t>
      </w:r>
      <w:r w:rsidR="00015FA8" w:rsidRPr="007E7021">
        <w:rPr>
          <w:rFonts w:ascii="Times New Roman" w:hAnsi="Times New Roman"/>
          <w:color w:val="000000" w:themeColor="text1"/>
          <w:lang w:val="en-CA"/>
        </w:rPr>
        <w:t xml:space="preserve">in the context of an interventionist account of causation, “there is no bar in principle to mixing variables that are at what might seem to be different ‘levels’ in causal claims” </w:t>
      </w:r>
      <w:r w:rsidR="00015FA8" w:rsidRPr="007E7021">
        <w:rPr>
          <w:rFonts w:ascii="Times New Roman" w:hAnsi="Times New Roman"/>
          <w:color w:val="000000" w:themeColor="text1"/>
          <w:lang w:val="en-CA"/>
        </w:rPr>
        <w:fldChar w:fldCharType="begin"/>
      </w:r>
      <w:r w:rsidR="009F1725" w:rsidRPr="007E7021">
        <w:rPr>
          <w:rFonts w:ascii="Times New Roman" w:hAnsi="Times New Roman"/>
          <w:color w:val="000000" w:themeColor="text1"/>
          <w:lang w:val="en-CA"/>
        </w:rPr>
        <w:instrText xml:space="preserve"> ADDIN EN.CITE &lt;EndNote&gt;&lt;Cite ExcludeAuth="1"&gt;&lt;Author&gt;Woodward&lt;/Author&gt;&lt;Year&gt;2008&lt;/Year&gt;&lt;RecNum&gt;1053&lt;/RecNum&gt;&lt;Pages&gt;222&lt;/Pages&gt;&lt;DisplayText&gt;(2008, 222)&lt;/DisplayText&gt;&lt;record&gt;&lt;rec-number&gt;1053&lt;/rec-number&gt;&lt;foreign-keys&gt;&lt;key app="EN" db-id="zs09tazvjrw50eestfmx0seosdx92dzas2ra" timestamp="1476183332"&gt;1053&lt;/key&gt;&lt;/foreign-keys&gt;&lt;ref-type name="Book Section"&gt;5&lt;/ref-type&gt;&lt;contributors&gt;&lt;authors&gt;&lt;author&gt;Woodward, J.&lt;/author&gt;&lt;/authors&gt;&lt;secondary-authors&gt;&lt;author&gt;K. Kendler&lt;/author&gt;&lt;author&gt;J. Parnas&lt;/author&gt;&lt;/secondary-authors&gt;&lt;/contributors&gt;&lt;titles&gt;&lt;title&gt;Cause and Explanation in Psychiatry: An Interventionist Perspective&lt;/title&gt;&lt;secondary-title&gt;Philosophical Issues in Psychiatry: Explanation, Phenomenology and Nosology&lt;/secondary-title&gt;&lt;/titles&gt;&lt;dates&gt;&lt;year&gt;2008&lt;/year&gt;&lt;/dates&gt;&lt;pub-location&gt;Baltimore&lt;/pub-location&gt;&lt;publisher&gt;Johns Hopkins University Press&lt;/publisher&gt;&lt;urls&gt;&lt;/urls&gt;&lt;/record&gt;&lt;/Cite&gt;&lt;/EndNote&gt;</w:instrText>
      </w:r>
      <w:r w:rsidR="00015FA8" w:rsidRPr="007E7021">
        <w:rPr>
          <w:rFonts w:ascii="Times New Roman" w:hAnsi="Times New Roman"/>
          <w:color w:val="000000" w:themeColor="text1"/>
          <w:lang w:val="en-CA"/>
        </w:rPr>
        <w:fldChar w:fldCharType="separate"/>
      </w:r>
      <w:r w:rsidR="006E4812" w:rsidRPr="007E7021">
        <w:rPr>
          <w:rFonts w:ascii="Times New Roman" w:hAnsi="Times New Roman"/>
          <w:color w:val="000000" w:themeColor="text1"/>
          <w:lang w:val="en-CA"/>
        </w:rPr>
        <w:t>(2008, 222)</w:t>
      </w:r>
      <w:r w:rsidR="00015FA8" w:rsidRPr="007E7021">
        <w:rPr>
          <w:rFonts w:ascii="Times New Roman" w:hAnsi="Times New Roman"/>
          <w:color w:val="000000" w:themeColor="text1"/>
          <w:lang w:val="en-CA"/>
        </w:rPr>
        <w:fldChar w:fldCharType="end"/>
      </w:r>
      <w:r w:rsidR="00015FA8" w:rsidRPr="007E7021">
        <w:rPr>
          <w:rFonts w:ascii="Times New Roman" w:hAnsi="Times New Roman"/>
          <w:color w:val="000000" w:themeColor="text1"/>
          <w:lang w:val="en-CA"/>
        </w:rPr>
        <w:t xml:space="preserve">. </w:t>
      </w:r>
    </w:p>
    <w:p w14:paraId="7109D532" w14:textId="0127FDCA" w:rsidR="006F715D" w:rsidRPr="007E7021" w:rsidRDefault="006A123A" w:rsidP="009F40DC">
      <w:pPr>
        <w:pStyle w:val="FreeForm"/>
        <w:spacing w:line="360" w:lineRule="auto"/>
        <w:ind w:firstLine="720"/>
        <w:jc w:val="both"/>
        <w:rPr>
          <w:rFonts w:ascii="Times New Roman" w:hAnsi="Times New Roman"/>
          <w:color w:val="000000" w:themeColor="text1"/>
          <w:lang w:val="en-CA"/>
        </w:rPr>
      </w:pPr>
      <w:r w:rsidRPr="007E7021">
        <w:rPr>
          <w:rFonts w:ascii="Times New Roman" w:hAnsi="Times New Roman"/>
          <w:color w:val="000000" w:themeColor="text1"/>
          <w:lang w:val="en-CA"/>
        </w:rPr>
        <w:t>I</w:t>
      </w:r>
      <w:r w:rsidR="007E2D17" w:rsidRPr="007E7021">
        <w:rPr>
          <w:rFonts w:ascii="Times New Roman" w:hAnsi="Times New Roman"/>
          <w:color w:val="000000" w:themeColor="text1"/>
          <w:lang w:val="en-CA"/>
        </w:rPr>
        <w:t xml:space="preserve">t </w:t>
      </w:r>
      <w:r w:rsidR="009C7676" w:rsidRPr="007E7021">
        <w:rPr>
          <w:rFonts w:ascii="Times New Roman" w:hAnsi="Times New Roman"/>
          <w:color w:val="000000" w:themeColor="text1"/>
          <w:lang w:val="en-CA"/>
        </w:rPr>
        <w:t>would seem</w:t>
      </w:r>
      <w:r w:rsidRPr="007E7021">
        <w:rPr>
          <w:rFonts w:ascii="Times New Roman" w:hAnsi="Times New Roman"/>
          <w:color w:val="000000" w:themeColor="text1"/>
          <w:lang w:val="en-CA"/>
        </w:rPr>
        <w:t xml:space="preserve">, however, </w:t>
      </w:r>
      <w:r w:rsidR="007E2D17" w:rsidRPr="007E7021">
        <w:rPr>
          <w:rFonts w:ascii="Times New Roman" w:hAnsi="Times New Roman"/>
          <w:color w:val="000000" w:themeColor="text1"/>
          <w:lang w:val="en-CA"/>
        </w:rPr>
        <w:t xml:space="preserve">that </w:t>
      </w:r>
      <w:r w:rsidR="002F689A" w:rsidRPr="007E7021">
        <w:rPr>
          <w:rFonts w:ascii="Times New Roman" w:hAnsi="Times New Roman"/>
          <w:color w:val="000000" w:themeColor="text1"/>
          <w:lang w:val="en-CA"/>
        </w:rPr>
        <w:t>this</w:t>
      </w:r>
      <w:r w:rsidR="005A4B65" w:rsidRPr="007E7021">
        <w:rPr>
          <w:rFonts w:ascii="Times New Roman" w:hAnsi="Times New Roman"/>
          <w:color w:val="000000" w:themeColor="text1"/>
          <w:lang w:val="en-CA"/>
        </w:rPr>
        <w:t xml:space="preserve"> conclusion is </w:t>
      </w:r>
      <w:r w:rsidRPr="007E7021">
        <w:rPr>
          <w:rFonts w:ascii="Times New Roman" w:hAnsi="Times New Roman"/>
          <w:color w:val="000000" w:themeColor="text1"/>
          <w:lang w:val="en-CA"/>
        </w:rPr>
        <w:t>problematic</w:t>
      </w:r>
      <w:r w:rsidR="005A4B65" w:rsidRPr="007E7021">
        <w:rPr>
          <w:rFonts w:ascii="Times New Roman" w:hAnsi="Times New Roman"/>
          <w:color w:val="000000" w:themeColor="text1"/>
          <w:lang w:val="en-CA"/>
        </w:rPr>
        <w:t xml:space="preserve">. </w:t>
      </w:r>
      <w:r w:rsidR="00C931FB" w:rsidRPr="007E7021">
        <w:rPr>
          <w:rFonts w:ascii="Times New Roman" w:hAnsi="Times New Roman"/>
          <w:color w:val="000000" w:themeColor="text1"/>
          <w:lang w:val="en-CA"/>
        </w:rPr>
        <w:t xml:space="preserve">Michael Baumgartner </w:t>
      </w:r>
      <w:r w:rsidR="00C931FB" w:rsidRPr="007E7021">
        <w:rPr>
          <w:rFonts w:ascii="Times New Roman" w:hAnsi="Times New Roman"/>
          <w:color w:val="000000" w:themeColor="text1"/>
          <w:lang w:val="en-CA"/>
        </w:rPr>
        <w:fldChar w:fldCharType="begin"/>
      </w:r>
      <w:r w:rsidR="00C931FB" w:rsidRPr="007E7021">
        <w:rPr>
          <w:rFonts w:ascii="Times New Roman" w:hAnsi="Times New Roman"/>
          <w:color w:val="000000" w:themeColor="text1"/>
          <w:lang w:val="en-CA"/>
        </w:rPr>
        <w:instrText xml:space="preserve"> ADDIN EN.CITE &lt;EndNote&gt;&lt;Cite ExcludeAuth="1"&gt;&lt;Author&gt;Baumgartner&lt;/Author&gt;&lt;Year&gt;2009&lt;/Year&gt;&lt;RecNum&gt;1298&lt;/RecNum&gt;&lt;DisplayText&gt;(2009)&lt;/DisplayText&gt;&lt;record&gt;&lt;rec-number&gt;1298&lt;/rec-number&gt;&lt;foreign-keys&gt;&lt;key app="EN" db-id="zs09tazvjrw50eestfmx0seosdx92dzas2ra" timestamp="1555679276"&gt;1298&lt;/key&gt;&lt;/foreign-keys&gt;&lt;ref-type name="Journal Article"&gt;17&lt;/ref-type&gt;&lt;contributors&gt;&lt;authors&gt;&lt;author&gt;Baumgartner, M.&lt;/author&gt;&lt;/authors&gt;&lt;/contributors&gt;&lt;titles&gt;&lt;title&gt;Interventionist Causal Exclusion and Non-Reductive Physicalism&lt;/title&gt;&lt;secondary-title&gt;International Studies in the Philosophy of Science&lt;/secondary-title&gt;&lt;/titles&gt;&lt;periodical&gt;&lt;full-title&gt;International Studies in the Philosophy of Science&lt;/full-title&gt;&lt;/periodical&gt;&lt;pages&gt;161-178&lt;/pages&gt;&lt;volume&gt;23&lt;/volume&gt;&lt;number&gt;2&lt;/number&gt;&lt;dates&gt;&lt;year&gt;2009&lt;/year&gt;&lt;/dates&gt;&lt;urls&gt;&lt;/urls&gt;&lt;/record&gt;&lt;/Cite&gt;&lt;/EndNote&gt;</w:instrText>
      </w:r>
      <w:r w:rsidR="00C931FB" w:rsidRPr="007E7021">
        <w:rPr>
          <w:rFonts w:ascii="Times New Roman" w:hAnsi="Times New Roman"/>
          <w:color w:val="000000" w:themeColor="text1"/>
          <w:lang w:val="en-CA"/>
        </w:rPr>
        <w:fldChar w:fldCharType="separate"/>
      </w:r>
      <w:r w:rsidR="00C931FB" w:rsidRPr="007E7021">
        <w:rPr>
          <w:rFonts w:ascii="Times New Roman" w:hAnsi="Times New Roman"/>
          <w:color w:val="000000" w:themeColor="text1"/>
          <w:lang w:val="en-CA"/>
        </w:rPr>
        <w:t>(2009)</w:t>
      </w:r>
      <w:r w:rsidR="00C931FB" w:rsidRPr="007E7021">
        <w:rPr>
          <w:rFonts w:ascii="Times New Roman" w:hAnsi="Times New Roman"/>
          <w:color w:val="000000" w:themeColor="text1"/>
          <w:lang w:val="en-CA"/>
        </w:rPr>
        <w:fldChar w:fldCharType="end"/>
      </w:r>
      <w:r w:rsidR="00BF0CF0" w:rsidRPr="007E7021">
        <w:rPr>
          <w:rFonts w:ascii="Times New Roman" w:hAnsi="Times New Roman"/>
          <w:color w:val="000000" w:themeColor="text1"/>
          <w:lang w:val="en-CA"/>
        </w:rPr>
        <w:t xml:space="preserve"> points out that, according to</w:t>
      </w:r>
      <w:r w:rsidR="00C931FB" w:rsidRPr="007E7021">
        <w:rPr>
          <w:rFonts w:ascii="Times New Roman" w:hAnsi="Times New Roman"/>
          <w:color w:val="000000" w:themeColor="text1"/>
          <w:lang w:val="en-CA"/>
        </w:rPr>
        <w:t xml:space="preserve"> Woodward’s </w:t>
      </w:r>
      <w:r w:rsidR="00BF0CF0" w:rsidRPr="007E7021">
        <w:rPr>
          <w:rFonts w:ascii="Times New Roman" w:hAnsi="Times New Roman"/>
          <w:color w:val="000000" w:themeColor="text1"/>
          <w:lang w:val="en-CA"/>
        </w:rPr>
        <w:t>own account, interventions must satisfy</w:t>
      </w:r>
      <w:r w:rsidR="002D056E" w:rsidRPr="007E7021">
        <w:rPr>
          <w:rFonts w:ascii="Times New Roman" w:hAnsi="Times New Roman"/>
          <w:color w:val="000000" w:themeColor="text1"/>
          <w:lang w:val="en-CA"/>
        </w:rPr>
        <w:t xml:space="preserve"> </w:t>
      </w:r>
      <w:r w:rsidR="00D6001D" w:rsidRPr="007E7021">
        <w:rPr>
          <w:rFonts w:ascii="Times New Roman" w:hAnsi="Times New Roman"/>
          <w:color w:val="000000" w:themeColor="text1"/>
          <w:lang w:val="en-CA"/>
        </w:rPr>
        <w:t>a</w:t>
      </w:r>
      <w:r w:rsidR="002D056E" w:rsidRPr="007E7021">
        <w:rPr>
          <w:rFonts w:ascii="Times New Roman" w:hAnsi="Times New Roman"/>
          <w:color w:val="000000" w:themeColor="text1"/>
          <w:lang w:val="en-CA"/>
        </w:rPr>
        <w:t xml:space="preserve"> </w:t>
      </w:r>
      <w:r w:rsidR="008058B8" w:rsidRPr="007E7021">
        <w:rPr>
          <w:rFonts w:ascii="Times New Roman" w:hAnsi="Times New Roman"/>
          <w:color w:val="000000" w:themeColor="text1"/>
          <w:lang w:val="en-CA"/>
        </w:rPr>
        <w:t xml:space="preserve">fixability </w:t>
      </w:r>
      <w:r w:rsidR="00D6001D" w:rsidRPr="007E7021">
        <w:rPr>
          <w:rFonts w:ascii="Times New Roman" w:hAnsi="Times New Roman"/>
          <w:color w:val="000000" w:themeColor="text1"/>
          <w:lang w:val="en-CA"/>
        </w:rPr>
        <w:t>clause</w:t>
      </w:r>
      <w:r w:rsidR="00A92F16" w:rsidRPr="007E7021">
        <w:rPr>
          <w:rFonts w:ascii="Times New Roman" w:hAnsi="Times New Roman"/>
          <w:color w:val="000000" w:themeColor="text1"/>
          <w:lang w:val="en-CA"/>
        </w:rPr>
        <w:t xml:space="preserve"> </w:t>
      </w:r>
      <w:r w:rsidR="008058B8" w:rsidRPr="007E7021">
        <w:rPr>
          <w:rFonts w:ascii="Times New Roman" w:hAnsi="Times New Roman"/>
          <w:color w:val="000000" w:themeColor="text1"/>
          <w:lang w:val="en-CA"/>
        </w:rPr>
        <w:t xml:space="preserve">and </w:t>
      </w:r>
      <w:r w:rsidR="00A92F16" w:rsidRPr="007E7021">
        <w:rPr>
          <w:rFonts w:ascii="Times New Roman" w:hAnsi="Times New Roman"/>
          <w:color w:val="000000" w:themeColor="text1"/>
          <w:lang w:val="en-CA"/>
        </w:rPr>
        <w:t>the</w:t>
      </w:r>
      <w:r w:rsidR="00823C81" w:rsidRPr="007E7021">
        <w:rPr>
          <w:rFonts w:ascii="Times New Roman" w:hAnsi="Times New Roman"/>
          <w:color w:val="000000" w:themeColor="text1"/>
          <w:lang w:val="en-CA"/>
        </w:rPr>
        <w:t xml:space="preserve"> </w:t>
      </w:r>
      <w:r w:rsidR="00A92F16" w:rsidRPr="007E7021">
        <w:rPr>
          <w:rFonts w:ascii="Times New Roman" w:hAnsi="Times New Roman"/>
          <w:color w:val="000000" w:themeColor="text1"/>
          <w:lang w:val="en-CA"/>
        </w:rPr>
        <w:t xml:space="preserve">requirements of </w:t>
      </w:r>
      <w:r w:rsidR="00823C81" w:rsidRPr="007E7021">
        <w:rPr>
          <w:rFonts w:ascii="Times New Roman" w:hAnsi="Times New Roman"/>
          <w:color w:val="000000" w:themeColor="text1"/>
          <w:lang w:val="en-CA"/>
        </w:rPr>
        <w:t xml:space="preserve">an </w:t>
      </w:r>
      <w:r w:rsidR="008058B8" w:rsidRPr="007E7021">
        <w:rPr>
          <w:rFonts w:ascii="Times New Roman" w:hAnsi="Times New Roman"/>
          <w:color w:val="000000" w:themeColor="text1"/>
          <w:lang w:val="en-CA"/>
        </w:rPr>
        <w:t>ideal intervention</w:t>
      </w:r>
      <w:r w:rsidR="00FF62CA" w:rsidRPr="007E7021">
        <w:rPr>
          <w:rFonts w:ascii="Times New Roman" w:hAnsi="Times New Roman"/>
          <w:color w:val="000000" w:themeColor="text1"/>
          <w:lang w:val="en-CA"/>
        </w:rPr>
        <w:t>.</w:t>
      </w:r>
      <w:r w:rsidR="009E3AEE" w:rsidRPr="007E7021">
        <w:rPr>
          <w:rFonts w:ascii="Times New Roman" w:hAnsi="Times New Roman"/>
          <w:color w:val="000000" w:themeColor="text1"/>
          <w:lang w:val="en-CA"/>
        </w:rPr>
        <w:t xml:space="preserve"> </w:t>
      </w:r>
      <w:r w:rsidR="00DD4B0B" w:rsidRPr="007E7021">
        <w:rPr>
          <w:rFonts w:ascii="Times New Roman" w:hAnsi="Times New Roman"/>
          <w:color w:val="000000" w:themeColor="text1"/>
          <w:lang w:val="en-CA"/>
        </w:rPr>
        <w:t xml:space="preserve">Failure to satisfy </w:t>
      </w:r>
      <w:r w:rsidR="00C73253" w:rsidRPr="007E7021">
        <w:rPr>
          <w:rFonts w:ascii="Times New Roman" w:hAnsi="Times New Roman"/>
          <w:color w:val="000000" w:themeColor="text1"/>
          <w:lang w:val="en-CA"/>
        </w:rPr>
        <w:t>either</w:t>
      </w:r>
      <w:r w:rsidR="00DD4B0B" w:rsidRPr="007E7021">
        <w:rPr>
          <w:rFonts w:ascii="Times New Roman" w:hAnsi="Times New Roman"/>
          <w:color w:val="000000" w:themeColor="text1"/>
          <w:lang w:val="en-CA"/>
        </w:rPr>
        <w:t xml:space="preserve"> creates </w:t>
      </w:r>
      <w:r w:rsidR="00C73253" w:rsidRPr="007E7021">
        <w:rPr>
          <w:rFonts w:ascii="Times New Roman" w:hAnsi="Times New Roman"/>
          <w:color w:val="000000" w:themeColor="text1"/>
          <w:lang w:val="en-CA"/>
        </w:rPr>
        <w:t xml:space="preserve">a </w:t>
      </w:r>
      <w:r w:rsidR="00DD4B0B" w:rsidRPr="007E7021">
        <w:rPr>
          <w:rFonts w:ascii="Times New Roman" w:hAnsi="Times New Roman"/>
          <w:color w:val="000000" w:themeColor="text1"/>
          <w:lang w:val="en-CA"/>
        </w:rPr>
        <w:t xml:space="preserve">confounding problem, since </w:t>
      </w:r>
      <w:r w:rsidR="009F40DC" w:rsidRPr="007E7021">
        <w:rPr>
          <w:rFonts w:ascii="Times New Roman" w:hAnsi="Times New Roman"/>
          <w:color w:val="000000" w:themeColor="text1"/>
          <w:lang w:val="en-CA"/>
        </w:rPr>
        <w:t xml:space="preserve">it leaves open the possibility that changes in variables </w:t>
      </w:r>
      <w:r w:rsidR="00D96DBD" w:rsidRPr="007E7021">
        <w:rPr>
          <w:rFonts w:ascii="Times New Roman" w:hAnsi="Times New Roman"/>
          <w:color w:val="000000" w:themeColor="text1"/>
          <w:lang w:val="en-CA"/>
        </w:rPr>
        <w:t xml:space="preserve">other </w:t>
      </w:r>
      <w:r w:rsidR="009F40DC" w:rsidRPr="007E7021">
        <w:rPr>
          <w:rFonts w:ascii="Times New Roman" w:hAnsi="Times New Roman"/>
          <w:color w:val="000000" w:themeColor="text1"/>
          <w:lang w:val="en-CA"/>
        </w:rPr>
        <w:t>than the intended target of the intervention may be responsible for</w:t>
      </w:r>
      <w:r w:rsidR="002D0718" w:rsidRPr="007E7021">
        <w:rPr>
          <w:rFonts w:ascii="Times New Roman" w:hAnsi="Times New Roman"/>
          <w:color w:val="000000" w:themeColor="text1"/>
          <w:lang w:val="en-CA"/>
        </w:rPr>
        <w:t xml:space="preserve"> </w:t>
      </w:r>
      <w:r w:rsidR="009F40DC" w:rsidRPr="007E7021">
        <w:rPr>
          <w:rFonts w:ascii="Times New Roman" w:hAnsi="Times New Roman"/>
          <w:color w:val="000000" w:themeColor="text1"/>
          <w:lang w:val="en-CA"/>
        </w:rPr>
        <w:t xml:space="preserve">the observed differences in outcome. </w:t>
      </w:r>
    </w:p>
    <w:p w14:paraId="7C91505E" w14:textId="0E2E7A9A" w:rsidR="005A4B65" w:rsidRPr="007E7021" w:rsidRDefault="00F20EBD" w:rsidP="00BD2D83">
      <w:pPr>
        <w:pStyle w:val="FreeForm"/>
        <w:spacing w:line="360" w:lineRule="auto"/>
        <w:ind w:firstLine="720"/>
        <w:jc w:val="both"/>
        <w:rPr>
          <w:rFonts w:ascii="Times New Roman" w:hAnsi="Times New Roman"/>
          <w:color w:val="000000" w:themeColor="text1"/>
          <w:lang w:val="en-CA"/>
        </w:rPr>
      </w:pPr>
      <w:r w:rsidRPr="007E7021">
        <w:rPr>
          <w:rFonts w:ascii="Times New Roman" w:hAnsi="Times New Roman"/>
          <w:color w:val="000000" w:themeColor="text1"/>
          <w:lang w:val="en-CA"/>
        </w:rPr>
        <w:t xml:space="preserve">In response to the challenge, </w:t>
      </w:r>
      <w:r w:rsidR="00A32D1E" w:rsidRPr="007E7021">
        <w:rPr>
          <w:rFonts w:ascii="Times New Roman" w:hAnsi="Times New Roman"/>
          <w:color w:val="000000" w:themeColor="text1"/>
          <w:lang w:val="en-CA"/>
        </w:rPr>
        <w:t xml:space="preserve">Woodward </w:t>
      </w:r>
      <w:r w:rsidR="00F3002A" w:rsidRPr="007E7021">
        <w:rPr>
          <w:rFonts w:ascii="Times New Roman" w:hAnsi="Times New Roman"/>
          <w:color w:val="000000" w:themeColor="text1"/>
          <w:lang w:val="en-CA"/>
        </w:rPr>
        <w:fldChar w:fldCharType="begin"/>
      </w:r>
      <w:r w:rsidR="00F3002A" w:rsidRPr="007E7021">
        <w:rPr>
          <w:rFonts w:ascii="Times New Roman" w:hAnsi="Times New Roman"/>
          <w:color w:val="000000" w:themeColor="text1"/>
          <w:lang w:val="en-CA"/>
        </w:rPr>
        <w:instrText xml:space="preserve"> ADDIN EN.CITE &lt;EndNote&gt;&lt;Cite ExcludeAuth="1"&gt;&lt;Author&gt;Woodward&lt;/Author&gt;&lt;Year&gt;2015&lt;/Year&gt;&lt;RecNum&gt;1299&lt;/RecNum&gt;&lt;Pages&gt;323&lt;/Pages&gt;&lt;DisplayText&gt;(2015, 323)&lt;/DisplayText&gt;&lt;record&gt;&lt;rec-number&gt;1299&lt;/rec-number&gt;&lt;foreign-keys&gt;&lt;key app="EN" db-id="zs09tazvjrw50eestfmx0seosdx92dzas2ra" timestamp="1555777951"&gt;1299&lt;/key&gt;&lt;/foreign-keys&gt;&lt;ref-type name="Journal Article"&gt;17&lt;/ref-type&gt;&lt;contributors&gt;&lt;authors&gt;&lt;author&gt;Woodward, J.&lt;/author&gt;&lt;/authors&gt;&lt;/contributors&gt;&lt;titles&gt;&lt;title&gt;Interventionism and Causal Exclusion&lt;/title&gt;&lt;secondary-title&gt;Philosophy and Phenomenological Research&lt;/secondary-title&gt;&lt;/titles&gt;&lt;periodical&gt;&lt;full-title&gt;Philosophy and Phenomenological Research&lt;/full-title&gt;&lt;/periodical&gt;&lt;pages&gt;303-347&lt;/pages&gt;&lt;volume&gt;91&lt;/volume&gt;&lt;number&gt;2&lt;/number&gt;&lt;dates&gt;&lt;year&gt;2015&lt;/year&gt;&lt;/dates&gt;&lt;urls&gt;&lt;/urls&gt;&lt;/record&gt;&lt;/Cite&gt;&lt;/EndNote&gt;</w:instrText>
      </w:r>
      <w:r w:rsidR="00F3002A" w:rsidRPr="007E7021">
        <w:rPr>
          <w:rFonts w:ascii="Times New Roman" w:hAnsi="Times New Roman"/>
          <w:color w:val="000000" w:themeColor="text1"/>
          <w:lang w:val="en-CA"/>
        </w:rPr>
        <w:fldChar w:fldCharType="separate"/>
      </w:r>
      <w:r w:rsidR="00F3002A" w:rsidRPr="007E7021">
        <w:rPr>
          <w:rFonts w:ascii="Times New Roman" w:hAnsi="Times New Roman"/>
          <w:color w:val="000000" w:themeColor="text1"/>
          <w:lang w:val="en-CA"/>
        </w:rPr>
        <w:t>(2015, 323)</w:t>
      </w:r>
      <w:r w:rsidR="00F3002A" w:rsidRPr="007E7021">
        <w:rPr>
          <w:rFonts w:ascii="Times New Roman" w:hAnsi="Times New Roman"/>
          <w:color w:val="000000" w:themeColor="text1"/>
          <w:lang w:val="en-CA"/>
        </w:rPr>
        <w:fldChar w:fldCharType="end"/>
      </w:r>
      <w:r w:rsidR="00F3002A" w:rsidRPr="007E7021">
        <w:rPr>
          <w:rFonts w:ascii="Times New Roman" w:hAnsi="Times New Roman"/>
          <w:color w:val="000000" w:themeColor="text1"/>
          <w:lang w:val="en-CA"/>
        </w:rPr>
        <w:t xml:space="preserve"> </w:t>
      </w:r>
      <w:r w:rsidR="00D55BC5" w:rsidRPr="007E7021">
        <w:rPr>
          <w:rFonts w:ascii="Times New Roman" w:hAnsi="Times New Roman"/>
          <w:color w:val="000000" w:themeColor="text1"/>
          <w:lang w:val="en-CA"/>
        </w:rPr>
        <w:t>proposes</w:t>
      </w:r>
      <w:r w:rsidRPr="007E7021">
        <w:rPr>
          <w:rFonts w:ascii="Times New Roman" w:hAnsi="Times New Roman"/>
          <w:color w:val="000000" w:themeColor="text1"/>
          <w:lang w:val="en-CA"/>
        </w:rPr>
        <w:t xml:space="preserve"> </w:t>
      </w:r>
      <w:r w:rsidR="00275D60" w:rsidRPr="007E7021">
        <w:rPr>
          <w:rFonts w:ascii="Times New Roman" w:hAnsi="Times New Roman"/>
          <w:color w:val="000000" w:themeColor="text1"/>
          <w:lang w:val="en-CA"/>
        </w:rPr>
        <w:t xml:space="preserve">that </w:t>
      </w:r>
      <w:r w:rsidR="00F3002A" w:rsidRPr="007E7021">
        <w:rPr>
          <w:rFonts w:ascii="Times New Roman" w:hAnsi="Times New Roman"/>
          <w:color w:val="000000" w:themeColor="text1"/>
          <w:lang w:val="en-CA"/>
        </w:rPr>
        <w:t>“it is inappropriate to control for supervenience bases in assessing the causal efficacy of supervening properties</w:t>
      </w:r>
      <w:r w:rsidR="00C92172" w:rsidRPr="007E7021">
        <w:rPr>
          <w:rFonts w:ascii="Times New Roman" w:hAnsi="Times New Roman"/>
          <w:color w:val="000000" w:themeColor="text1"/>
          <w:lang w:val="en-CA"/>
        </w:rPr>
        <w:t>.”</w:t>
      </w:r>
      <w:r w:rsidR="003B6594" w:rsidRPr="007E7021">
        <w:rPr>
          <w:rFonts w:ascii="Times New Roman" w:hAnsi="Times New Roman"/>
          <w:color w:val="000000" w:themeColor="text1"/>
          <w:lang w:val="en-CA"/>
        </w:rPr>
        <w:t xml:space="preserve"> </w:t>
      </w:r>
      <w:r w:rsidR="004B46FB" w:rsidRPr="007E7021">
        <w:rPr>
          <w:rFonts w:ascii="Times New Roman" w:hAnsi="Times New Roman"/>
          <w:color w:val="000000" w:themeColor="text1"/>
          <w:lang w:val="en-CA"/>
        </w:rPr>
        <w:t>He</w:t>
      </w:r>
      <w:r w:rsidR="003B6594" w:rsidRPr="007E7021">
        <w:rPr>
          <w:rFonts w:ascii="Times New Roman" w:hAnsi="Times New Roman"/>
          <w:color w:val="000000" w:themeColor="text1"/>
          <w:lang w:val="en-CA"/>
        </w:rPr>
        <w:t xml:space="preserve"> </w:t>
      </w:r>
      <w:r w:rsidR="004B46FB" w:rsidRPr="007E7021">
        <w:rPr>
          <w:rFonts w:ascii="Times New Roman" w:hAnsi="Times New Roman"/>
          <w:color w:val="000000" w:themeColor="text1"/>
          <w:lang w:val="en-CA"/>
        </w:rPr>
        <w:t>justifies this claim</w:t>
      </w:r>
      <w:r w:rsidR="00765117" w:rsidRPr="007E7021">
        <w:rPr>
          <w:rFonts w:ascii="Times New Roman" w:hAnsi="Times New Roman"/>
          <w:color w:val="000000" w:themeColor="text1"/>
          <w:lang w:val="en-CA"/>
        </w:rPr>
        <w:t xml:space="preserve"> </w:t>
      </w:r>
      <w:r w:rsidR="004B46FB" w:rsidRPr="007E7021">
        <w:rPr>
          <w:rFonts w:ascii="Times New Roman" w:hAnsi="Times New Roman"/>
          <w:color w:val="000000" w:themeColor="text1"/>
          <w:lang w:val="en-CA"/>
        </w:rPr>
        <w:t>by arguing</w:t>
      </w:r>
      <w:r w:rsidR="00765117" w:rsidRPr="007E7021">
        <w:rPr>
          <w:rFonts w:ascii="Times New Roman" w:hAnsi="Times New Roman"/>
          <w:color w:val="000000" w:themeColor="text1"/>
          <w:lang w:val="en-CA"/>
        </w:rPr>
        <w:t xml:space="preserve"> that </w:t>
      </w:r>
      <w:r w:rsidR="009767CA" w:rsidRPr="007E7021">
        <w:rPr>
          <w:rFonts w:ascii="Times New Roman" w:hAnsi="Times New Roman"/>
          <w:color w:val="000000" w:themeColor="text1"/>
          <w:lang w:val="en-CA"/>
        </w:rPr>
        <w:t xml:space="preserve">matters of definition </w:t>
      </w:r>
      <w:r w:rsidR="00C130A1" w:rsidRPr="007E7021">
        <w:rPr>
          <w:rFonts w:ascii="Times New Roman" w:hAnsi="Times New Roman"/>
          <w:color w:val="000000" w:themeColor="text1"/>
          <w:lang w:val="en-CA"/>
        </w:rPr>
        <w:t>and</w:t>
      </w:r>
      <w:r w:rsidR="009767CA" w:rsidRPr="007E7021">
        <w:rPr>
          <w:rFonts w:ascii="Times New Roman" w:hAnsi="Times New Roman"/>
          <w:color w:val="000000" w:themeColor="text1"/>
          <w:lang w:val="en-CA"/>
        </w:rPr>
        <w:t xml:space="preserve"> metaphysical </w:t>
      </w:r>
      <w:r w:rsidR="00C130A1" w:rsidRPr="007E7021">
        <w:rPr>
          <w:rFonts w:ascii="Times New Roman" w:hAnsi="Times New Roman"/>
          <w:color w:val="000000" w:themeColor="text1"/>
          <w:lang w:val="en-CA"/>
        </w:rPr>
        <w:t>necessity</w:t>
      </w:r>
      <w:r w:rsidR="009767CA" w:rsidRPr="007E7021">
        <w:rPr>
          <w:rFonts w:ascii="Times New Roman" w:hAnsi="Times New Roman"/>
          <w:color w:val="000000" w:themeColor="text1"/>
          <w:lang w:val="en-CA"/>
        </w:rPr>
        <w:t xml:space="preserve"> </w:t>
      </w:r>
      <w:r w:rsidR="00C130A1" w:rsidRPr="007E7021">
        <w:rPr>
          <w:rFonts w:ascii="Times New Roman" w:hAnsi="Times New Roman"/>
          <w:color w:val="000000" w:themeColor="text1"/>
          <w:lang w:val="en-CA"/>
        </w:rPr>
        <w:t xml:space="preserve">act as prior constraints on possible </w:t>
      </w:r>
      <w:r w:rsidR="00F47465" w:rsidRPr="007E7021">
        <w:rPr>
          <w:rFonts w:ascii="Times New Roman" w:hAnsi="Times New Roman"/>
          <w:color w:val="000000" w:themeColor="text1"/>
          <w:lang w:val="en-CA"/>
        </w:rPr>
        <w:t>causal relationships between variables</w:t>
      </w:r>
      <w:r w:rsidR="00C130A1" w:rsidRPr="007E7021">
        <w:rPr>
          <w:rFonts w:ascii="Times New Roman" w:hAnsi="Times New Roman"/>
          <w:color w:val="000000" w:themeColor="text1"/>
          <w:lang w:val="en-CA"/>
        </w:rPr>
        <w:t>. T</w:t>
      </w:r>
      <w:r w:rsidR="00A92CA4" w:rsidRPr="007E7021">
        <w:rPr>
          <w:rFonts w:ascii="Times New Roman" w:hAnsi="Times New Roman"/>
          <w:color w:val="000000" w:themeColor="text1"/>
          <w:lang w:val="en-CA"/>
        </w:rPr>
        <w:t xml:space="preserve">he </w:t>
      </w:r>
      <w:r w:rsidR="00995CB3" w:rsidRPr="007E7021">
        <w:rPr>
          <w:rFonts w:ascii="Times New Roman" w:hAnsi="Times New Roman"/>
          <w:color w:val="000000" w:themeColor="text1"/>
          <w:lang w:val="en-CA"/>
        </w:rPr>
        <w:t>solution is</w:t>
      </w:r>
      <w:r w:rsidR="006F52F4" w:rsidRPr="007E7021">
        <w:rPr>
          <w:rFonts w:ascii="Times New Roman" w:hAnsi="Times New Roman"/>
          <w:color w:val="000000" w:themeColor="text1"/>
          <w:lang w:val="en-CA"/>
        </w:rPr>
        <w:t xml:space="preserve"> therefore</w:t>
      </w:r>
      <w:r w:rsidR="00995CB3" w:rsidRPr="007E7021">
        <w:rPr>
          <w:rFonts w:ascii="Times New Roman" w:hAnsi="Times New Roman"/>
          <w:color w:val="000000" w:themeColor="text1"/>
          <w:lang w:val="en-CA"/>
        </w:rPr>
        <w:t xml:space="preserve"> to </w:t>
      </w:r>
      <w:r w:rsidR="00C130A1" w:rsidRPr="007E7021">
        <w:rPr>
          <w:rFonts w:ascii="Times New Roman" w:hAnsi="Times New Roman"/>
          <w:color w:val="000000" w:themeColor="text1"/>
          <w:lang w:val="en-CA"/>
        </w:rPr>
        <w:t xml:space="preserve">exclude variables </w:t>
      </w:r>
      <w:r w:rsidR="000E0CB0" w:rsidRPr="007E7021">
        <w:rPr>
          <w:rFonts w:ascii="Times New Roman" w:hAnsi="Times New Roman"/>
          <w:color w:val="000000" w:themeColor="text1"/>
          <w:lang w:val="en-CA"/>
        </w:rPr>
        <w:t xml:space="preserve">assumed to be </w:t>
      </w:r>
      <w:r w:rsidR="00C130A1" w:rsidRPr="007E7021">
        <w:rPr>
          <w:rFonts w:ascii="Times New Roman" w:hAnsi="Times New Roman"/>
          <w:color w:val="000000" w:themeColor="text1"/>
          <w:lang w:val="en-CA"/>
        </w:rPr>
        <w:t>standing in supervenience, definitional, nomological, identity and other non-causal relationships with the tested (independent) variable as potential confounders. This effectively entails a modification of interventionis</w:t>
      </w:r>
      <w:r w:rsidR="00D05C88" w:rsidRPr="007E7021">
        <w:rPr>
          <w:rFonts w:ascii="Times New Roman" w:hAnsi="Times New Roman"/>
          <w:color w:val="000000" w:themeColor="text1"/>
          <w:lang w:val="en-CA"/>
        </w:rPr>
        <w:t xml:space="preserve">m </w:t>
      </w:r>
      <w:r w:rsidR="00DD12C5" w:rsidRPr="007E7021">
        <w:rPr>
          <w:rFonts w:ascii="Times New Roman" w:hAnsi="Times New Roman"/>
          <w:color w:val="000000" w:themeColor="text1"/>
          <w:lang w:val="en-CA"/>
        </w:rPr>
        <w:t>to</w:t>
      </w:r>
      <w:r w:rsidR="00C130A1" w:rsidRPr="007E7021">
        <w:rPr>
          <w:rFonts w:ascii="Times New Roman" w:hAnsi="Times New Roman"/>
          <w:color w:val="000000" w:themeColor="text1"/>
          <w:lang w:val="en-CA"/>
        </w:rPr>
        <w:t xml:space="preserve"> allow for </w:t>
      </w:r>
      <w:r w:rsidR="00D55BC5" w:rsidRPr="007E7021">
        <w:rPr>
          <w:rFonts w:ascii="Times New Roman" w:hAnsi="Times New Roman"/>
          <w:color w:val="000000" w:themeColor="text1"/>
          <w:lang w:val="en-CA"/>
        </w:rPr>
        <w:t xml:space="preserve">inaccurate, or </w:t>
      </w:r>
      <w:r w:rsidR="00C130A1" w:rsidRPr="007E7021">
        <w:rPr>
          <w:rFonts w:ascii="Times New Roman" w:hAnsi="Times New Roman"/>
          <w:color w:val="000000" w:themeColor="text1"/>
          <w:lang w:val="en-CA"/>
        </w:rPr>
        <w:t>‘fat-handed</w:t>
      </w:r>
      <w:r w:rsidR="00C92172" w:rsidRPr="007E7021">
        <w:rPr>
          <w:rFonts w:ascii="Times New Roman" w:hAnsi="Times New Roman"/>
          <w:color w:val="000000" w:themeColor="text1"/>
          <w:lang w:val="en-CA"/>
        </w:rPr>
        <w:t>’</w:t>
      </w:r>
      <w:r w:rsidR="00C130A1" w:rsidRPr="007E7021">
        <w:rPr>
          <w:rFonts w:ascii="Times New Roman" w:hAnsi="Times New Roman"/>
          <w:color w:val="000000" w:themeColor="text1"/>
          <w:lang w:val="en-CA"/>
        </w:rPr>
        <w:t xml:space="preserve"> interventions targeting </w:t>
      </w:r>
      <w:r w:rsidR="00977608" w:rsidRPr="007E7021">
        <w:rPr>
          <w:rFonts w:ascii="Times New Roman" w:hAnsi="Times New Roman"/>
          <w:color w:val="000000" w:themeColor="text1"/>
          <w:lang w:val="en-CA"/>
        </w:rPr>
        <w:t>simultaneously</w:t>
      </w:r>
      <w:r w:rsidR="00C130A1" w:rsidRPr="007E7021">
        <w:rPr>
          <w:rFonts w:ascii="Times New Roman" w:hAnsi="Times New Roman"/>
          <w:color w:val="000000" w:themeColor="text1"/>
          <w:lang w:val="en-CA"/>
        </w:rPr>
        <w:t xml:space="preserve"> variables standing in non-causal relationships. </w:t>
      </w:r>
    </w:p>
    <w:p w14:paraId="003222E0" w14:textId="4E1EC747" w:rsidR="00981F13" w:rsidRPr="007E7021" w:rsidRDefault="00A62376" w:rsidP="00545748">
      <w:pPr>
        <w:pStyle w:val="FreeForm"/>
        <w:spacing w:line="360" w:lineRule="auto"/>
        <w:ind w:firstLine="720"/>
        <w:jc w:val="both"/>
        <w:rPr>
          <w:rFonts w:ascii="Times New Roman" w:hAnsi="Times New Roman"/>
          <w:color w:val="000000" w:themeColor="text1"/>
          <w:lang w:val="en-CA"/>
        </w:rPr>
      </w:pPr>
      <w:r w:rsidRPr="007E7021">
        <w:rPr>
          <w:rFonts w:ascii="Times New Roman" w:hAnsi="Times New Roman"/>
          <w:color w:val="000000" w:themeColor="text1"/>
          <w:lang w:val="en-CA"/>
        </w:rPr>
        <w:t xml:space="preserve">In this paper, </w:t>
      </w:r>
      <w:r w:rsidR="0056080F" w:rsidRPr="007E7021">
        <w:rPr>
          <w:rFonts w:ascii="Times New Roman" w:hAnsi="Times New Roman"/>
          <w:color w:val="000000" w:themeColor="text1"/>
          <w:lang w:val="en-CA"/>
        </w:rPr>
        <w:t xml:space="preserve">I argue that Woodward’s solution constitutes an </w:t>
      </w:r>
      <w:r w:rsidR="00066A3B" w:rsidRPr="007E7021">
        <w:rPr>
          <w:rFonts w:ascii="Times New Roman" w:hAnsi="Times New Roman"/>
          <w:color w:val="000000" w:themeColor="text1"/>
          <w:lang w:val="en-CA"/>
        </w:rPr>
        <w:t>un</w:t>
      </w:r>
      <w:r w:rsidR="0056080F" w:rsidRPr="007E7021">
        <w:rPr>
          <w:rFonts w:ascii="Times New Roman" w:hAnsi="Times New Roman"/>
          <w:color w:val="000000" w:themeColor="text1"/>
          <w:lang w:val="en-CA"/>
        </w:rPr>
        <w:t xml:space="preserve">acceptable compromise undermining the </w:t>
      </w:r>
      <w:r w:rsidR="00B226F6" w:rsidRPr="007E7021">
        <w:rPr>
          <w:rFonts w:ascii="Times New Roman" w:hAnsi="Times New Roman"/>
          <w:color w:val="000000" w:themeColor="text1"/>
          <w:lang w:val="en-CA"/>
        </w:rPr>
        <w:t>empirical</w:t>
      </w:r>
      <w:r w:rsidR="0056080F" w:rsidRPr="007E7021">
        <w:rPr>
          <w:rFonts w:ascii="Times New Roman" w:hAnsi="Times New Roman"/>
          <w:color w:val="000000" w:themeColor="text1"/>
          <w:lang w:val="en-CA"/>
        </w:rPr>
        <w:t xml:space="preserve"> foundations of </w:t>
      </w:r>
      <w:r w:rsidR="00F9666F" w:rsidRPr="007E7021">
        <w:rPr>
          <w:rFonts w:ascii="Times New Roman" w:hAnsi="Times New Roman"/>
          <w:color w:val="000000" w:themeColor="text1"/>
          <w:lang w:val="en-CA"/>
        </w:rPr>
        <w:t>science</w:t>
      </w:r>
      <w:r w:rsidR="00961245" w:rsidRPr="007E7021">
        <w:rPr>
          <w:rFonts w:ascii="Times New Roman" w:hAnsi="Times New Roman"/>
          <w:color w:val="000000" w:themeColor="text1"/>
          <w:lang w:val="en-CA"/>
        </w:rPr>
        <w:t>.</w:t>
      </w:r>
      <w:r w:rsidR="006F19FF" w:rsidRPr="007E7021">
        <w:rPr>
          <w:rFonts w:ascii="Times New Roman" w:hAnsi="Times New Roman"/>
          <w:color w:val="000000" w:themeColor="text1"/>
          <w:lang w:val="en-CA"/>
        </w:rPr>
        <w:t xml:space="preserve"> </w:t>
      </w:r>
      <w:r w:rsidR="000F2501" w:rsidRPr="007E7021">
        <w:rPr>
          <w:rFonts w:ascii="Times New Roman" w:hAnsi="Times New Roman"/>
          <w:color w:val="000000" w:themeColor="text1"/>
          <w:lang w:val="en-CA"/>
        </w:rPr>
        <w:t xml:space="preserve">My </w:t>
      </w:r>
      <w:r w:rsidR="000F63DF" w:rsidRPr="007E7021">
        <w:rPr>
          <w:rFonts w:ascii="Times New Roman" w:hAnsi="Times New Roman"/>
          <w:color w:val="000000" w:themeColor="text1"/>
          <w:lang w:val="en-CA"/>
        </w:rPr>
        <w:t>rejection</w:t>
      </w:r>
      <w:r w:rsidR="000F2501" w:rsidRPr="007E7021">
        <w:rPr>
          <w:rFonts w:ascii="Times New Roman" w:hAnsi="Times New Roman"/>
          <w:color w:val="000000" w:themeColor="text1"/>
          <w:lang w:val="en-CA"/>
        </w:rPr>
        <w:t xml:space="preserve"> </w:t>
      </w:r>
      <w:r w:rsidR="006F19FF" w:rsidRPr="007E7021">
        <w:rPr>
          <w:rFonts w:ascii="Times New Roman" w:hAnsi="Times New Roman"/>
          <w:color w:val="000000" w:themeColor="text1"/>
          <w:lang w:val="en-CA"/>
        </w:rPr>
        <w:t xml:space="preserve">of Woodward’s solution </w:t>
      </w:r>
      <w:r w:rsidR="000F2501" w:rsidRPr="007E7021">
        <w:rPr>
          <w:rFonts w:ascii="Times New Roman" w:hAnsi="Times New Roman"/>
          <w:color w:val="000000" w:themeColor="text1"/>
          <w:lang w:val="en-CA"/>
        </w:rPr>
        <w:t xml:space="preserve">is </w:t>
      </w:r>
      <w:r w:rsidR="000F63DF" w:rsidRPr="007E7021">
        <w:rPr>
          <w:rFonts w:ascii="Times New Roman" w:hAnsi="Times New Roman"/>
          <w:color w:val="000000" w:themeColor="text1"/>
          <w:lang w:val="en-CA"/>
        </w:rPr>
        <w:t>motivated by</w:t>
      </w:r>
      <w:r w:rsidR="000F2501" w:rsidRPr="007E7021">
        <w:rPr>
          <w:rFonts w:ascii="Times New Roman" w:hAnsi="Times New Roman"/>
          <w:color w:val="000000" w:themeColor="text1"/>
          <w:lang w:val="en-CA"/>
        </w:rPr>
        <w:t xml:space="preserve"> </w:t>
      </w:r>
      <w:r w:rsidR="00981F13" w:rsidRPr="007E7021">
        <w:rPr>
          <w:rFonts w:ascii="Times New Roman" w:hAnsi="Times New Roman"/>
          <w:color w:val="000000" w:themeColor="text1"/>
          <w:lang w:val="en-CA"/>
        </w:rPr>
        <w:t>two</w:t>
      </w:r>
      <w:r w:rsidR="000F2501" w:rsidRPr="007E7021">
        <w:rPr>
          <w:rFonts w:ascii="Times New Roman" w:hAnsi="Times New Roman"/>
          <w:color w:val="000000" w:themeColor="text1"/>
          <w:lang w:val="en-CA"/>
        </w:rPr>
        <w:t xml:space="preserve"> consideration</w:t>
      </w:r>
      <w:r w:rsidR="00EB05F0" w:rsidRPr="007E7021">
        <w:rPr>
          <w:rFonts w:ascii="Times New Roman" w:hAnsi="Times New Roman"/>
          <w:color w:val="000000" w:themeColor="text1"/>
          <w:lang w:val="en-CA"/>
        </w:rPr>
        <w:t>s</w:t>
      </w:r>
      <w:r w:rsidR="0088181D" w:rsidRPr="007E7021">
        <w:rPr>
          <w:rFonts w:ascii="Times New Roman" w:hAnsi="Times New Roman"/>
          <w:color w:val="000000" w:themeColor="text1"/>
          <w:lang w:val="en-CA"/>
        </w:rPr>
        <w:t>.</w:t>
      </w:r>
      <w:r w:rsidR="00097284" w:rsidRPr="007E7021">
        <w:rPr>
          <w:rFonts w:ascii="Times New Roman" w:hAnsi="Times New Roman"/>
          <w:color w:val="000000" w:themeColor="text1"/>
          <w:lang w:val="en-CA"/>
        </w:rPr>
        <w:t xml:space="preserve"> </w:t>
      </w:r>
      <w:r w:rsidR="0088181D" w:rsidRPr="007E7021">
        <w:rPr>
          <w:rFonts w:ascii="Times New Roman" w:hAnsi="Times New Roman"/>
          <w:color w:val="000000" w:themeColor="text1"/>
          <w:lang w:val="en-CA"/>
        </w:rPr>
        <w:t>F</w:t>
      </w:r>
      <w:r w:rsidR="00212429" w:rsidRPr="007E7021">
        <w:rPr>
          <w:rFonts w:ascii="Times New Roman" w:hAnsi="Times New Roman"/>
          <w:color w:val="000000" w:themeColor="text1"/>
          <w:lang w:val="en-CA"/>
        </w:rPr>
        <w:t xml:space="preserve">irst, </w:t>
      </w:r>
      <w:r w:rsidR="00097284" w:rsidRPr="007E7021">
        <w:rPr>
          <w:rFonts w:ascii="Times New Roman" w:hAnsi="Times New Roman"/>
          <w:color w:val="000000" w:themeColor="text1"/>
          <w:lang w:val="en-CA"/>
        </w:rPr>
        <w:t xml:space="preserve">the </w:t>
      </w:r>
      <w:r w:rsidR="00984B64" w:rsidRPr="007E7021">
        <w:rPr>
          <w:rFonts w:ascii="Times New Roman" w:hAnsi="Times New Roman"/>
          <w:color w:val="000000" w:themeColor="text1"/>
          <w:lang w:val="en-CA"/>
        </w:rPr>
        <w:t xml:space="preserve">methodological </w:t>
      </w:r>
      <w:r w:rsidR="00097284" w:rsidRPr="007E7021">
        <w:rPr>
          <w:rFonts w:ascii="Times New Roman" w:hAnsi="Times New Roman"/>
          <w:color w:val="000000" w:themeColor="text1"/>
          <w:lang w:val="en-CA"/>
        </w:rPr>
        <w:t xml:space="preserve">consensus </w:t>
      </w:r>
      <w:r w:rsidR="00A134F6" w:rsidRPr="007E7021">
        <w:rPr>
          <w:rFonts w:ascii="Times New Roman" w:hAnsi="Times New Roman"/>
          <w:color w:val="000000" w:themeColor="text1"/>
          <w:lang w:val="en-CA"/>
        </w:rPr>
        <w:t xml:space="preserve">is </w:t>
      </w:r>
      <w:r w:rsidR="00097284" w:rsidRPr="007E7021">
        <w:rPr>
          <w:rFonts w:ascii="Times New Roman" w:hAnsi="Times New Roman"/>
          <w:color w:val="000000" w:themeColor="text1"/>
          <w:lang w:val="en-CA"/>
        </w:rPr>
        <w:t>that confounded studies cannot yield conclusive result</w:t>
      </w:r>
      <w:r w:rsidR="008A265B" w:rsidRPr="007E7021">
        <w:rPr>
          <w:rFonts w:ascii="Times New Roman" w:hAnsi="Times New Roman"/>
          <w:color w:val="000000" w:themeColor="text1"/>
          <w:lang w:val="en-CA"/>
        </w:rPr>
        <w:t>s</w:t>
      </w:r>
      <w:r w:rsidR="00097284" w:rsidRPr="007E7021">
        <w:rPr>
          <w:rFonts w:ascii="Times New Roman" w:hAnsi="Times New Roman"/>
          <w:color w:val="000000" w:themeColor="text1"/>
          <w:lang w:val="en-CA"/>
        </w:rPr>
        <w:t xml:space="preserve"> </w:t>
      </w:r>
      <w:r w:rsidR="005D19EB" w:rsidRPr="007E7021">
        <w:rPr>
          <w:rFonts w:ascii="Times New Roman" w:hAnsi="Times New Roman"/>
          <w:color w:val="000000" w:themeColor="text1"/>
          <w:lang w:val="en-CA"/>
        </w:rPr>
        <w:t>because</w:t>
      </w:r>
      <w:r w:rsidR="00097284" w:rsidRPr="007E7021">
        <w:rPr>
          <w:rFonts w:ascii="Times New Roman" w:hAnsi="Times New Roman"/>
          <w:color w:val="000000" w:themeColor="text1"/>
          <w:lang w:val="en-CA"/>
        </w:rPr>
        <w:t xml:space="preserve"> they fail to differentiate between rival explanations</w:t>
      </w:r>
      <w:r w:rsidR="0088181D" w:rsidRPr="007E7021">
        <w:rPr>
          <w:rFonts w:ascii="Times New Roman" w:hAnsi="Times New Roman"/>
          <w:color w:val="000000" w:themeColor="text1"/>
          <w:lang w:val="en-CA"/>
        </w:rPr>
        <w:t>.</w:t>
      </w:r>
      <w:r w:rsidR="000F63DF" w:rsidRPr="007E7021">
        <w:rPr>
          <w:rFonts w:ascii="Times New Roman" w:hAnsi="Times New Roman"/>
          <w:color w:val="000000" w:themeColor="text1"/>
          <w:lang w:val="en-CA"/>
        </w:rPr>
        <w:t xml:space="preserve"> </w:t>
      </w:r>
      <w:r w:rsidR="0088181D" w:rsidRPr="007E7021">
        <w:rPr>
          <w:rFonts w:ascii="Times New Roman" w:hAnsi="Times New Roman"/>
          <w:color w:val="000000" w:themeColor="text1"/>
          <w:lang w:val="en-CA"/>
        </w:rPr>
        <w:t>A</w:t>
      </w:r>
      <w:r w:rsidR="000F63DF" w:rsidRPr="007E7021">
        <w:rPr>
          <w:rFonts w:ascii="Times New Roman" w:hAnsi="Times New Roman"/>
          <w:color w:val="000000" w:themeColor="text1"/>
          <w:lang w:val="en-CA"/>
        </w:rPr>
        <w:t xml:space="preserve">nd </w:t>
      </w:r>
      <w:r w:rsidR="00212429" w:rsidRPr="007E7021">
        <w:rPr>
          <w:rFonts w:ascii="Times New Roman" w:hAnsi="Times New Roman"/>
          <w:color w:val="000000" w:themeColor="text1"/>
          <w:lang w:val="en-CA"/>
        </w:rPr>
        <w:t xml:space="preserve">second, </w:t>
      </w:r>
      <w:r w:rsidR="00097284" w:rsidRPr="007E7021">
        <w:rPr>
          <w:rFonts w:ascii="Times New Roman" w:hAnsi="Times New Roman"/>
          <w:color w:val="000000" w:themeColor="text1"/>
          <w:lang w:val="en-CA"/>
        </w:rPr>
        <w:t xml:space="preserve">the </w:t>
      </w:r>
      <w:r w:rsidR="00973285" w:rsidRPr="007E7021">
        <w:rPr>
          <w:rFonts w:ascii="Times New Roman" w:hAnsi="Times New Roman"/>
          <w:color w:val="000000" w:themeColor="text1"/>
          <w:lang w:val="en-CA"/>
        </w:rPr>
        <w:t>concept</w:t>
      </w:r>
      <w:r w:rsidR="00212429" w:rsidRPr="007E7021">
        <w:rPr>
          <w:rFonts w:ascii="Times New Roman" w:hAnsi="Times New Roman"/>
          <w:color w:val="000000" w:themeColor="text1"/>
          <w:lang w:val="en-CA"/>
        </w:rPr>
        <w:t>s</w:t>
      </w:r>
      <w:r w:rsidR="000F2501" w:rsidRPr="007E7021">
        <w:rPr>
          <w:rFonts w:ascii="Times New Roman" w:hAnsi="Times New Roman"/>
          <w:color w:val="000000" w:themeColor="text1"/>
          <w:lang w:val="en-CA"/>
        </w:rPr>
        <w:t xml:space="preserve"> of definitional and metaphysical constraints proposed by Woodward </w:t>
      </w:r>
      <w:r w:rsidR="00212429" w:rsidRPr="007E7021">
        <w:rPr>
          <w:rFonts w:ascii="Times New Roman" w:hAnsi="Times New Roman"/>
          <w:color w:val="000000" w:themeColor="text1"/>
          <w:lang w:val="en-CA"/>
        </w:rPr>
        <w:t>are</w:t>
      </w:r>
      <w:r w:rsidR="000F2501" w:rsidRPr="007E7021">
        <w:rPr>
          <w:rFonts w:ascii="Times New Roman" w:hAnsi="Times New Roman"/>
          <w:color w:val="000000" w:themeColor="text1"/>
          <w:lang w:val="en-CA"/>
        </w:rPr>
        <w:t xml:space="preserve"> </w:t>
      </w:r>
      <w:r w:rsidR="000F63DF" w:rsidRPr="007E7021">
        <w:rPr>
          <w:rFonts w:ascii="Times New Roman" w:hAnsi="Times New Roman"/>
          <w:color w:val="000000" w:themeColor="text1"/>
          <w:lang w:val="en-CA"/>
        </w:rPr>
        <w:t>model</w:t>
      </w:r>
      <w:r w:rsidR="005077CC" w:rsidRPr="007E7021">
        <w:rPr>
          <w:rFonts w:ascii="Times New Roman" w:hAnsi="Times New Roman"/>
          <w:color w:val="000000" w:themeColor="text1"/>
          <w:lang w:val="en-CA"/>
        </w:rPr>
        <w:t>l</w:t>
      </w:r>
      <w:r w:rsidR="000F63DF" w:rsidRPr="007E7021">
        <w:rPr>
          <w:rFonts w:ascii="Times New Roman" w:hAnsi="Times New Roman"/>
          <w:color w:val="000000" w:themeColor="text1"/>
          <w:lang w:val="en-CA"/>
        </w:rPr>
        <w:t>ed after</w:t>
      </w:r>
      <w:r w:rsidR="000F2501" w:rsidRPr="007E7021">
        <w:rPr>
          <w:rFonts w:ascii="Times New Roman" w:hAnsi="Times New Roman"/>
          <w:color w:val="000000" w:themeColor="text1"/>
          <w:lang w:val="en-CA"/>
        </w:rPr>
        <w:t xml:space="preserve"> a spurious example. </w:t>
      </w:r>
      <w:r w:rsidR="006F715D" w:rsidRPr="007E7021">
        <w:rPr>
          <w:rFonts w:ascii="Times New Roman" w:hAnsi="Times New Roman"/>
          <w:color w:val="000000" w:themeColor="text1"/>
          <w:lang w:val="en-CA"/>
        </w:rPr>
        <w:t xml:space="preserve">I further argue that </w:t>
      </w:r>
      <w:r w:rsidR="00984B64" w:rsidRPr="007E7021">
        <w:rPr>
          <w:rFonts w:ascii="Times New Roman" w:hAnsi="Times New Roman"/>
          <w:color w:val="000000" w:themeColor="text1"/>
          <w:lang w:val="en-CA"/>
        </w:rPr>
        <w:t xml:space="preserve">Woodward is </w:t>
      </w:r>
      <w:r w:rsidR="00504747" w:rsidRPr="007E7021">
        <w:rPr>
          <w:rFonts w:ascii="Times New Roman" w:hAnsi="Times New Roman"/>
          <w:color w:val="000000" w:themeColor="text1"/>
          <w:lang w:val="en-CA"/>
        </w:rPr>
        <w:t xml:space="preserve">also </w:t>
      </w:r>
      <w:r w:rsidR="00984B64" w:rsidRPr="007E7021">
        <w:rPr>
          <w:rFonts w:ascii="Times New Roman" w:hAnsi="Times New Roman"/>
          <w:color w:val="000000" w:themeColor="text1"/>
          <w:lang w:val="en-CA"/>
        </w:rPr>
        <w:t>mistak</w:t>
      </w:r>
      <w:r w:rsidR="00A134F6" w:rsidRPr="007E7021">
        <w:rPr>
          <w:rFonts w:ascii="Times New Roman" w:hAnsi="Times New Roman"/>
          <w:color w:val="000000" w:themeColor="text1"/>
          <w:lang w:val="en-CA"/>
        </w:rPr>
        <w:t>en</w:t>
      </w:r>
      <w:r w:rsidR="00984B64" w:rsidRPr="007E7021">
        <w:rPr>
          <w:rFonts w:ascii="Times New Roman" w:hAnsi="Times New Roman"/>
          <w:color w:val="000000" w:themeColor="text1"/>
          <w:lang w:val="en-CA"/>
        </w:rPr>
        <w:t xml:space="preserve"> in thinking that </w:t>
      </w:r>
      <w:r w:rsidR="00961245" w:rsidRPr="007E7021">
        <w:rPr>
          <w:rFonts w:ascii="Times New Roman" w:hAnsi="Times New Roman"/>
          <w:color w:val="000000" w:themeColor="text1"/>
          <w:lang w:val="en-CA"/>
        </w:rPr>
        <w:t xml:space="preserve">Baumgartner’s challenge </w:t>
      </w:r>
      <w:r w:rsidR="00984B64" w:rsidRPr="007E7021">
        <w:rPr>
          <w:rFonts w:ascii="Times New Roman" w:hAnsi="Times New Roman"/>
          <w:color w:val="000000" w:themeColor="text1"/>
          <w:lang w:val="en-CA"/>
        </w:rPr>
        <w:t>posits</w:t>
      </w:r>
      <w:r w:rsidR="00961245" w:rsidRPr="007E7021">
        <w:rPr>
          <w:rFonts w:ascii="Times New Roman" w:hAnsi="Times New Roman"/>
          <w:color w:val="000000" w:themeColor="text1"/>
          <w:lang w:val="en-CA"/>
        </w:rPr>
        <w:t xml:space="preserve"> an unsurmountable dilemma. </w:t>
      </w:r>
      <w:r w:rsidR="00984B64" w:rsidRPr="007E7021">
        <w:rPr>
          <w:rFonts w:ascii="Times New Roman" w:hAnsi="Times New Roman"/>
          <w:color w:val="000000" w:themeColor="text1"/>
          <w:lang w:val="en-CA"/>
        </w:rPr>
        <w:t xml:space="preserve">Confounding problems arising from violations of the fixability requirement </w:t>
      </w:r>
      <w:r w:rsidR="00CE7910" w:rsidRPr="007E7021">
        <w:rPr>
          <w:rFonts w:ascii="Times New Roman" w:hAnsi="Times New Roman"/>
          <w:color w:val="000000" w:themeColor="text1"/>
          <w:lang w:val="en-CA"/>
        </w:rPr>
        <w:t>are</w:t>
      </w:r>
      <w:r w:rsidR="00984B64" w:rsidRPr="007E7021">
        <w:rPr>
          <w:rFonts w:ascii="Times New Roman" w:hAnsi="Times New Roman"/>
          <w:color w:val="000000" w:themeColor="text1"/>
          <w:lang w:val="en-CA"/>
        </w:rPr>
        <w:t xml:space="preserve"> </w:t>
      </w:r>
      <w:r w:rsidR="00981F13" w:rsidRPr="007E7021">
        <w:rPr>
          <w:rFonts w:ascii="Times New Roman" w:hAnsi="Times New Roman"/>
          <w:color w:val="000000" w:themeColor="text1"/>
          <w:lang w:val="en-CA"/>
        </w:rPr>
        <w:t xml:space="preserve">circumvented </w:t>
      </w:r>
      <w:r w:rsidR="00CE7910" w:rsidRPr="007E7021">
        <w:rPr>
          <w:rFonts w:ascii="Times New Roman" w:hAnsi="Times New Roman"/>
          <w:color w:val="000000" w:themeColor="text1"/>
          <w:lang w:val="en-CA"/>
        </w:rPr>
        <w:t xml:space="preserve">by </w:t>
      </w:r>
      <w:r w:rsidR="00981F13" w:rsidRPr="007E7021">
        <w:rPr>
          <w:rFonts w:ascii="Times New Roman" w:hAnsi="Times New Roman"/>
          <w:color w:val="000000" w:themeColor="text1"/>
          <w:lang w:val="en-CA"/>
        </w:rPr>
        <w:t>parallel experimental designs</w:t>
      </w:r>
      <w:r w:rsidR="00984B64" w:rsidRPr="007E7021">
        <w:rPr>
          <w:rFonts w:ascii="Times New Roman" w:hAnsi="Times New Roman"/>
          <w:color w:val="000000" w:themeColor="text1"/>
          <w:lang w:val="en-CA"/>
        </w:rPr>
        <w:t xml:space="preserve"> typically </w:t>
      </w:r>
      <w:r w:rsidR="00984B64" w:rsidRPr="007E7021">
        <w:rPr>
          <w:rFonts w:ascii="Times New Roman" w:hAnsi="Times New Roman"/>
          <w:color w:val="000000" w:themeColor="text1"/>
          <w:lang w:val="en-CA"/>
        </w:rPr>
        <w:lastRenderedPageBreak/>
        <w:t>deployed in basic and clinical biomedical research. These experiments rely on comparability, rather than fixability, which means that no</w:t>
      </w:r>
      <w:r w:rsidR="00981F13" w:rsidRPr="007E7021">
        <w:rPr>
          <w:rFonts w:ascii="Times New Roman" w:hAnsi="Times New Roman"/>
          <w:color w:val="000000" w:themeColor="text1"/>
          <w:lang w:val="en-CA"/>
        </w:rPr>
        <w:t xml:space="preserve"> prior knowledge about the nature of confounders–be them causal, supervenience bases or something else</w:t>
      </w:r>
      <w:r w:rsidR="00984B64" w:rsidRPr="007E7021">
        <w:rPr>
          <w:rFonts w:ascii="Times New Roman" w:hAnsi="Times New Roman"/>
          <w:color w:val="000000" w:themeColor="text1"/>
          <w:lang w:val="en-CA"/>
        </w:rPr>
        <w:t xml:space="preserve">–needs to be assumed or hypothesized. </w:t>
      </w:r>
      <w:r w:rsidR="006F715D" w:rsidRPr="007E7021">
        <w:rPr>
          <w:rFonts w:ascii="Times New Roman" w:hAnsi="Times New Roman"/>
          <w:color w:val="000000" w:themeColor="text1"/>
          <w:lang w:val="en-CA"/>
        </w:rPr>
        <w:t>As for confounding problems arising from violations of the requirement for accurate</w:t>
      </w:r>
      <w:r w:rsidR="00B10CC3" w:rsidRPr="007E7021">
        <w:rPr>
          <w:rFonts w:ascii="Times New Roman" w:hAnsi="Times New Roman"/>
          <w:color w:val="000000" w:themeColor="text1"/>
          <w:lang w:val="en-CA"/>
        </w:rPr>
        <w:t xml:space="preserve"> interventions, </w:t>
      </w:r>
      <w:r w:rsidR="00A134F6" w:rsidRPr="007E7021">
        <w:rPr>
          <w:rFonts w:ascii="Times New Roman" w:hAnsi="Times New Roman"/>
          <w:color w:val="000000" w:themeColor="text1"/>
          <w:lang w:val="en-CA"/>
        </w:rPr>
        <w:t xml:space="preserve">they </w:t>
      </w:r>
      <w:r w:rsidR="00545748" w:rsidRPr="007E7021">
        <w:rPr>
          <w:rFonts w:ascii="Times New Roman" w:hAnsi="Times New Roman"/>
          <w:color w:val="000000" w:themeColor="text1"/>
          <w:lang w:val="en-CA"/>
        </w:rPr>
        <w:t xml:space="preserve">reflect an uncertainty about the </w:t>
      </w:r>
      <w:r w:rsidR="00771950" w:rsidRPr="007E7021">
        <w:rPr>
          <w:rFonts w:ascii="Times New Roman" w:hAnsi="Times New Roman"/>
          <w:color w:val="000000" w:themeColor="text1"/>
          <w:lang w:val="en-CA"/>
        </w:rPr>
        <w:t xml:space="preserve">physical interpretation of variables and can only be addressed by </w:t>
      </w:r>
      <w:r w:rsidR="00DD12C5">
        <w:rPr>
          <w:rFonts w:ascii="Times New Roman" w:hAnsi="Times New Roman"/>
          <w:color w:val="000000" w:themeColor="text1"/>
          <w:lang w:val="en-CA"/>
        </w:rPr>
        <w:t>gathering</w:t>
      </w:r>
      <w:r w:rsidR="00771950" w:rsidRPr="007E7021">
        <w:rPr>
          <w:rFonts w:ascii="Times New Roman" w:hAnsi="Times New Roman"/>
          <w:color w:val="000000" w:themeColor="text1"/>
          <w:lang w:val="en-CA"/>
        </w:rPr>
        <w:t xml:space="preserve"> additional information about the world</w:t>
      </w:r>
      <w:r w:rsidR="00545748" w:rsidRPr="007E7021">
        <w:rPr>
          <w:rFonts w:ascii="Times New Roman" w:hAnsi="Times New Roman"/>
          <w:color w:val="000000" w:themeColor="text1"/>
          <w:lang w:val="en-CA"/>
        </w:rPr>
        <w:t>.</w:t>
      </w:r>
    </w:p>
    <w:p w14:paraId="79179DBB" w14:textId="065EFFAE" w:rsidR="00AB4370" w:rsidRPr="007E7021" w:rsidRDefault="0037139F" w:rsidP="00FE4247">
      <w:pPr>
        <w:pStyle w:val="FreeForm"/>
        <w:spacing w:line="360" w:lineRule="auto"/>
        <w:ind w:firstLine="720"/>
        <w:jc w:val="both"/>
        <w:rPr>
          <w:rFonts w:ascii="Times New Roman" w:hAnsi="Times New Roman"/>
          <w:color w:val="000000" w:themeColor="text1"/>
          <w:lang w:val="en-CA"/>
        </w:rPr>
      </w:pPr>
      <w:r w:rsidRPr="007E7021">
        <w:rPr>
          <w:rFonts w:ascii="Times New Roman" w:hAnsi="Times New Roman"/>
          <w:color w:val="000000" w:themeColor="text1"/>
          <w:lang w:val="en-CA"/>
        </w:rPr>
        <w:t xml:space="preserve">In Section 2, I discuss </w:t>
      </w:r>
      <w:r w:rsidR="00DB3CDC" w:rsidRPr="007E7021">
        <w:rPr>
          <w:rFonts w:ascii="Times New Roman" w:hAnsi="Times New Roman"/>
          <w:color w:val="000000" w:themeColor="text1"/>
          <w:lang w:val="en-CA"/>
        </w:rPr>
        <w:t xml:space="preserve">some peculiarities of Woodward’s account, drawing a preliminary contrast with interventionism as commonly understood in experimental practice. </w:t>
      </w:r>
      <w:r w:rsidR="00524E58" w:rsidRPr="007E7021">
        <w:rPr>
          <w:rFonts w:ascii="Times New Roman" w:hAnsi="Times New Roman"/>
          <w:color w:val="000000" w:themeColor="text1"/>
          <w:lang w:val="en-CA"/>
        </w:rPr>
        <w:t xml:space="preserve">In Section 3, </w:t>
      </w:r>
      <w:r w:rsidR="003F48DD" w:rsidRPr="007E7021">
        <w:rPr>
          <w:rFonts w:ascii="Times New Roman" w:hAnsi="Times New Roman"/>
          <w:color w:val="000000" w:themeColor="text1"/>
          <w:lang w:val="en-CA"/>
        </w:rPr>
        <w:t xml:space="preserve">I </w:t>
      </w:r>
      <w:r w:rsidR="00B66DCB" w:rsidRPr="007E7021">
        <w:rPr>
          <w:rFonts w:ascii="Times New Roman" w:hAnsi="Times New Roman"/>
          <w:color w:val="000000" w:themeColor="text1"/>
          <w:lang w:val="en-CA"/>
        </w:rPr>
        <w:t>analy</w:t>
      </w:r>
      <w:r w:rsidR="00C92172" w:rsidRPr="007E7021">
        <w:rPr>
          <w:rFonts w:ascii="Times New Roman" w:hAnsi="Times New Roman"/>
          <w:color w:val="000000" w:themeColor="text1"/>
          <w:lang w:val="en-CA"/>
        </w:rPr>
        <w:t>z</w:t>
      </w:r>
      <w:r w:rsidR="00B66DCB" w:rsidRPr="007E7021">
        <w:rPr>
          <w:rFonts w:ascii="Times New Roman" w:hAnsi="Times New Roman"/>
          <w:color w:val="000000" w:themeColor="text1"/>
          <w:lang w:val="en-CA"/>
        </w:rPr>
        <w:t>e</w:t>
      </w:r>
      <w:r w:rsidR="003F48DD" w:rsidRPr="007E7021">
        <w:rPr>
          <w:rFonts w:ascii="Times New Roman" w:hAnsi="Times New Roman"/>
          <w:color w:val="000000" w:themeColor="text1"/>
          <w:lang w:val="en-CA"/>
        </w:rPr>
        <w:t xml:space="preserve"> the </w:t>
      </w:r>
      <w:r w:rsidR="00060799" w:rsidRPr="007E7021">
        <w:rPr>
          <w:rFonts w:ascii="Times New Roman" w:hAnsi="Times New Roman"/>
          <w:color w:val="000000" w:themeColor="text1"/>
          <w:lang w:val="en-CA"/>
        </w:rPr>
        <w:t xml:space="preserve">most common type of experimental design in </w:t>
      </w:r>
      <w:r w:rsidR="008D78B5" w:rsidRPr="007E7021">
        <w:rPr>
          <w:rFonts w:ascii="Times New Roman" w:hAnsi="Times New Roman"/>
          <w:color w:val="000000" w:themeColor="text1"/>
          <w:lang w:val="en-CA"/>
        </w:rPr>
        <w:t>biomedical</w:t>
      </w:r>
      <w:r w:rsidR="00060799" w:rsidRPr="007E7021">
        <w:rPr>
          <w:rFonts w:ascii="Times New Roman" w:hAnsi="Times New Roman"/>
          <w:color w:val="000000" w:themeColor="text1"/>
          <w:lang w:val="en-CA"/>
        </w:rPr>
        <w:t xml:space="preserve"> research</w:t>
      </w:r>
      <w:r w:rsidR="00981F13" w:rsidRPr="007E7021">
        <w:rPr>
          <w:rFonts w:ascii="Times New Roman" w:hAnsi="Times New Roman"/>
          <w:color w:val="000000" w:themeColor="text1"/>
          <w:lang w:val="en-CA"/>
        </w:rPr>
        <w:t xml:space="preserve">, focusing on comparability as an alternative to the fixability requirement. </w:t>
      </w:r>
      <w:r w:rsidR="00F85CF7" w:rsidRPr="007E7021">
        <w:rPr>
          <w:rFonts w:ascii="Times New Roman" w:hAnsi="Times New Roman"/>
          <w:color w:val="000000" w:themeColor="text1"/>
          <w:lang w:val="en-CA"/>
        </w:rPr>
        <w:t xml:space="preserve">The main goals of Sections 2-3 are to emphasize the fact that causal inference proceeds via a systematic elimination of alternative explanations; and to show that the fixability assumption in Woodward’s account implies an experimental design subjected to limitations which do not affect more popular experimental designs employed in experimental research. </w:t>
      </w:r>
      <w:r w:rsidR="00113524" w:rsidRPr="007E7021">
        <w:rPr>
          <w:rFonts w:ascii="Times New Roman" w:hAnsi="Times New Roman"/>
          <w:color w:val="000000" w:themeColor="text1"/>
          <w:lang w:val="en-CA"/>
        </w:rPr>
        <w:t>In section 4</w:t>
      </w:r>
      <w:r w:rsidR="003A7FAC" w:rsidRPr="007E7021">
        <w:rPr>
          <w:rFonts w:ascii="Times New Roman" w:hAnsi="Times New Roman"/>
          <w:color w:val="000000" w:themeColor="text1"/>
          <w:lang w:val="en-CA"/>
        </w:rPr>
        <w:t xml:space="preserve">, I </w:t>
      </w:r>
      <w:r w:rsidR="00113524" w:rsidRPr="007E7021">
        <w:rPr>
          <w:rFonts w:ascii="Times New Roman" w:hAnsi="Times New Roman"/>
          <w:color w:val="000000" w:themeColor="text1"/>
          <w:lang w:val="en-CA"/>
        </w:rPr>
        <w:t>discuss Baumgartner</w:t>
      </w:r>
      <w:r w:rsidR="00B8436B" w:rsidRPr="007E7021">
        <w:rPr>
          <w:rFonts w:ascii="Times New Roman" w:hAnsi="Times New Roman"/>
          <w:color w:val="000000" w:themeColor="text1"/>
          <w:lang w:val="en-CA"/>
        </w:rPr>
        <w:t>’s challenge</w:t>
      </w:r>
      <w:r w:rsidR="0016522A" w:rsidRPr="007E7021">
        <w:rPr>
          <w:rFonts w:ascii="Times New Roman" w:hAnsi="Times New Roman"/>
          <w:color w:val="000000" w:themeColor="text1"/>
          <w:lang w:val="en-CA"/>
        </w:rPr>
        <w:t xml:space="preserve"> and</w:t>
      </w:r>
      <w:r w:rsidR="00113524" w:rsidRPr="007E7021">
        <w:rPr>
          <w:rFonts w:ascii="Times New Roman" w:hAnsi="Times New Roman"/>
          <w:color w:val="000000" w:themeColor="text1"/>
          <w:lang w:val="en-CA"/>
        </w:rPr>
        <w:t xml:space="preserve"> Woodward’s response</w:t>
      </w:r>
      <w:r w:rsidR="0016522A" w:rsidRPr="007E7021">
        <w:rPr>
          <w:rFonts w:ascii="Times New Roman" w:hAnsi="Times New Roman"/>
          <w:color w:val="000000" w:themeColor="text1"/>
          <w:lang w:val="en-CA"/>
        </w:rPr>
        <w:t>. In Section 5,</w:t>
      </w:r>
      <w:r w:rsidR="00113524" w:rsidRPr="007E7021">
        <w:rPr>
          <w:rFonts w:ascii="Times New Roman" w:hAnsi="Times New Roman"/>
          <w:color w:val="000000" w:themeColor="text1"/>
          <w:lang w:val="en-CA"/>
        </w:rPr>
        <w:t xml:space="preserve"> </w:t>
      </w:r>
      <w:r w:rsidR="0016522A" w:rsidRPr="007E7021">
        <w:rPr>
          <w:rFonts w:ascii="Times New Roman" w:hAnsi="Times New Roman"/>
          <w:color w:val="000000" w:themeColor="text1"/>
          <w:lang w:val="en-CA"/>
        </w:rPr>
        <w:t xml:space="preserve">I </w:t>
      </w:r>
      <w:r w:rsidR="00513C6D" w:rsidRPr="007E7021">
        <w:rPr>
          <w:rFonts w:ascii="Times New Roman" w:hAnsi="Times New Roman"/>
          <w:color w:val="000000" w:themeColor="text1"/>
          <w:lang w:val="en-CA"/>
        </w:rPr>
        <w:t>detail</w:t>
      </w:r>
      <w:r w:rsidR="0016522A" w:rsidRPr="007E7021">
        <w:rPr>
          <w:rFonts w:ascii="Times New Roman" w:hAnsi="Times New Roman"/>
          <w:color w:val="000000" w:themeColor="text1"/>
          <w:lang w:val="en-CA"/>
        </w:rPr>
        <w:t xml:space="preserve"> </w:t>
      </w:r>
      <w:r w:rsidR="00981F13" w:rsidRPr="007E7021">
        <w:rPr>
          <w:rFonts w:ascii="Times New Roman" w:hAnsi="Times New Roman"/>
          <w:color w:val="000000" w:themeColor="text1"/>
          <w:lang w:val="en-CA"/>
        </w:rPr>
        <w:t>the reasons for which I reject</w:t>
      </w:r>
      <w:r w:rsidR="0016522A" w:rsidRPr="007E7021">
        <w:rPr>
          <w:rFonts w:ascii="Times New Roman" w:hAnsi="Times New Roman"/>
          <w:color w:val="000000" w:themeColor="text1"/>
          <w:lang w:val="en-CA"/>
        </w:rPr>
        <w:t xml:space="preserve"> Woodward’s solution. In Section 6, </w:t>
      </w:r>
      <w:r w:rsidR="00212041" w:rsidRPr="007E7021">
        <w:rPr>
          <w:rFonts w:ascii="Times New Roman" w:hAnsi="Times New Roman"/>
          <w:color w:val="000000" w:themeColor="text1"/>
          <w:lang w:val="en-CA"/>
        </w:rPr>
        <w:t xml:space="preserve">I </w:t>
      </w:r>
      <w:r w:rsidR="00FE4247" w:rsidRPr="007E7021">
        <w:rPr>
          <w:rFonts w:ascii="Times New Roman" w:hAnsi="Times New Roman"/>
          <w:color w:val="000000" w:themeColor="text1"/>
          <w:lang w:val="en-CA"/>
        </w:rPr>
        <w:t>argue that</w:t>
      </w:r>
      <w:r w:rsidR="0016522A" w:rsidRPr="007E7021">
        <w:rPr>
          <w:rFonts w:ascii="Times New Roman" w:hAnsi="Times New Roman"/>
          <w:color w:val="000000" w:themeColor="text1"/>
          <w:lang w:val="en-CA"/>
        </w:rPr>
        <w:t xml:space="preserve"> Baumgartner’s challenge </w:t>
      </w:r>
      <w:r w:rsidR="00771950" w:rsidRPr="007E7021">
        <w:rPr>
          <w:rFonts w:ascii="Times New Roman" w:hAnsi="Times New Roman"/>
          <w:color w:val="000000" w:themeColor="text1"/>
          <w:lang w:val="en-CA"/>
        </w:rPr>
        <w:t>does not constitute a dilemma</w:t>
      </w:r>
      <w:r w:rsidR="0016522A" w:rsidRPr="007E7021">
        <w:rPr>
          <w:rFonts w:ascii="Times New Roman" w:hAnsi="Times New Roman"/>
          <w:color w:val="000000" w:themeColor="text1"/>
          <w:lang w:val="en-CA"/>
        </w:rPr>
        <w:t xml:space="preserve">. </w:t>
      </w:r>
      <w:r w:rsidR="00311765" w:rsidRPr="007E7021">
        <w:rPr>
          <w:rFonts w:ascii="Times New Roman" w:hAnsi="Times New Roman"/>
          <w:color w:val="000000" w:themeColor="text1"/>
          <w:lang w:val="en-CA"/>
        </w:rPr>
        <w:t xml:space="preserve">Section </w:t>
      </w:r>
      <w:r w:rsidR="0016522A" w:rsidRPr="007E7021">
        <w:rPr>
          <w:rFonts w:ascii="Times New Roman" w:hAnsi="Times New Roman"/>
          <w:color w:val="000000" w:themeColor="text1"/>
          <w:lang w:val="en-CA"/>
        </w:rPr>
        <w:t>7</w:t>
      </w:r>
      <w:r w:rsidR="00311765" w:rsidRPr="007E7021">
        <w:rPr>
          <w:rFonts w:ascii="Times New Roman" w:hAnsi="Times New Roman"/>
          <w:color w:val="000000" w:themeColor="text1"/>
          <w:lang w:val="en-CA"/>
        </w:rPr>
        <w:t xml:space="preserve"> </w:t>
      </w:r>
      <w:r w:rsidR="007431FD">
        <w:rPr>
          <w:rFonts w:ascii="Times New Roman" w:hAnsi="Times New Roman"/>
          <w:color w:val="000000" w:themeColor="text1"/>
          <w:lang w:val="en-CA"/>
        </w:rPr>
        <w:t>summarizes</w:t>
      </w:r>
      <w:r w:rsidR="00311765" w:rsidRPr="007E7021">
        <w:rPr>
          <w:rFonts w:ascii="Times New Roman" w:hAnsi="Times New Roman"/>
          <w:color w:val="000000" w:themeColor="text1"/>
          <w:lang w:val="en-CA"/>
        </w:rPr>
        <w:t xml:space="preserve"> the main claims made in the paper.  </w:t>
      </w:r>
    </w:p>
    <w:p w14:paraId="6D076DB9" w14:textId="77777777" w:rsidR="002B09B2" w:rsidRPr="007E7021" w:rsidRDefault="002B09B2" w:rsidP="00356FA2">
      <w:pPr>
        <w:pStyle w:val="FreeForm"/>
        <w:spacing w:line="360" w:lineRule="auto"/>
        <w:ind w:firstLine="720"/>
        <w:jc w:val="both"/>
        <w:rPr>
          <w:rFonts w:ascii="Times New Roman" w:hAnsi="Times New Roman"/>
          <w:color w:val="000000" w:themeColor="text1"/>
          <w:lang w:val="en-CA"/>
        </w:rPr>
      </w:pPr>
    </w:p>
    <w:p w14:paraId="312F749A" w14:textId="5642502C" w:rsidR="0000079B" w:rsidRPr="007E7021" w:rsidRDefault="0000079B" w:rsidP="00C84BC7">
      <w:pPr>
        <w:pStyle w:val="Heading1"/>
        <w:rPr>
          <w:color w:val="000000" w:themeColor="text1"/>
          <w:lang w:val="en-CA"/>
        </w:rPr>
      </w:pPr>
      <w:r w:rsidRPr="007E7021">
        <w:rPr>
          <w:color w:val="000000" w:themeColor="text1"/>
          <w:lang w:val="en-CA"/>
        </w:rPr>
        <w:t xml:space="preserve">2. </w:t>
      </w:r>
      <w:r w:rsidR="00D90B24" w:rsidRPr="007E7021">
        <w:rPr>
          <w:color w:val="000000" w:themeColor="text1"/>
          <w:lang w:val="en-CA"/>
        </w:rPr>
        <w:t>Woodward’s i</w:t>
      </w:r>
      <w:r w:rsidRPr="007E7021">
        <w:rPr>
          <w:color w:val="000000" w:themeColor="text1"/>
          <w:lang w:val="en-CA"/>
        </w:rPr>
        <w:t xml:space="preserve">nterventionist account of causation </w:t>
      </w:r>
    </w:p>
    <w:p w14:paraId="628F94A5" w14:textId="510F8DFA" w:rsidR="00003B90" w:rsidRPr="007E7021" w:rsidRDefault="00003B90" w:rsidP="00C84BC7">
      <w:pPr>
        <w:pStyle w:val="FreeForm"/>
        <w:keepNext/>
        <w:spacing w:line="360" w:lineRule="auto"/>
        <w:jc w:val="both"/>
        <w:rPr>
          <w:rFonts w:ascii="Times New Roman" w:hAnsi="Times New Roman"/>
          <w:i/>
          <w:color w:val="000000" w:themeColor="text1"/>
          <w:lang w:val="en-CA"/>
        </w:rPr>
      </w:pPr>
      <w:r w:rsidRPr="007E7021">
        <w:rPr>
          <w:rFonts w:ascii="Times New Roman" w:hAnsi="Times New Roman"/>
          <w:i/>
          <w:color w:val="000000" w:themeColor="text1"/>
          <w:lang w:val="en-CA"/>
        </w:rPr>
        <w:t>2.1 Manipulability and ideal interventions</w:t>
      </w:r>
    </w:p>
    <w:p w14:paraId="2414FB18" w14:textId="6669AF08" w:rsidR="00E54AD0" w:rsidRPr="007E7021" w:rsidRDefault="00E54AD0" w:rsidP="00E54AD0">
      <w:pPr>
        <w:pStyle w:val="FreeForm"/>
        <w:spacing w:line="360" w:lineRule="auto"/>
        <w:jc w:val="both"/>
        <w:rPr>
          <w:rFonts w:ascii="Times New Roman" w:hAnsi="Times New Roman"/>
          <w:color w:val="000000" w:themeColor="text1"/>
          <w:lang w:val="en-CA"/>
        </w:rPr>
      </w:pPr>
      <w:r w:rsidRPr="007E7021">
        <w:rPr>
          <w:rFonts w:ascii="Times New Roman" w:hAnsi="Times New Roman"/>
          <w:color w:val="000000" w:themeColor="text1"/>
          <w:lang w:val="en-CA"/>
        </w:rPr>
        <w:tab/>
        <w:t>Woodward</w:t>
      </w:r>
      <w:r w:rsidR="00BC6AEF">
        <w:rPr>
          <w:rFonts w:ascii="Times New Roman" w:hAnsi="Times New Roman"/>
          <w:color w:val="000000" w:themeColor="text1"/>
          <w:lang w:val="en-CA"/>
        </w:rPr>
        <w:t>’s</w:t>
      </w:r>
      <w:r w:rsidRPr="007E7021">
        <w:rPr>
          <w:rFonts w:ascii="Times New Roman" w:hAnsi="Times New Roman"/>
          <w:color w:val="000000" w:themeColor="text1"/>
          <w:lang w:val="en-CA"/>
        </w:rPr>
        <w:t xml:space="preserve"> </w:t>
      </w:r>
      <w:r w:rsidR="00A609C3" w:rsidRPr="007E7021">
        <w:rPr>
          <w:rFonts w:ascii="Times New Roman" w:hAnsi="Times New Roman"/>
          <w:color w:val="000000" w:themeColor="text1"/>
          <w:lang w:val="en-CA"/>
        </w:rPr>
        <w:t>interventionist</w:t>
      </w:r>
      <w:r w:rsidRPr="007E7021">
        <w:rPr>
          <w:rFonts w:ascii="Times New Roman" w:hAnsi="Times New Roman"/>
          <w:color w:val="000000" w:themeColor="text1"/>
          <w:lang w:val="en-CA"/>
        </w:rPr>
        <w:t xml:space="preserve"> account of causation </w:t>
      </w:r>
      <w:r w:rsidR="00BC6AEF">
        <w:rPr>
          <w:rFonts w:ascii="Times New Roman" w:hAnsi="Times New Roman"/>
          <w:color w:val="000000" w:themeColor="text1"/>
          <w:lang w:val="en-CA"/>
        </w:rPr>
        <w:t xml:space="preserve">rests </w:t>
      </w:r>
      <w:r w:rsidR="00DB4085" w:rsidRPr="007E7021">
        <w:rPr>
          <w:rFonts w:ascii="Times New Roman" w:hAnsi="Times New Roman"/>
          <w:color w:val="000000" w:themeColor="text1"/>
          <w:lang w:val="en-CA"/>
        </w:rPr>
        <w:t>on</w:t>
      </w:r>
      <w:r w:rsidRPr="007E7021">
        <w:rPr>
          <w:rFonts w:ascii="Times New Roman" w:hAnsi="Times New Roman"/>
          <w:color w:val="000000" w:themeColor="text1"/>
          <w:lang w:val="en-CA"/>
        </w:rPr>
        <w:t xml:space="preserve"> two </w:t>
      </w:r>
      <w:r w:rsidR="00602F50" w:rsidRPr="007E7021">
        <w:rPr>
          <w:rFonts w:ascii="Times New Roman" w:hAnsi="Times New Roman"/>
          <w:color w:val="000000" w:themeColor="text1"/>
          <w:lang w:val="en-CA"/>
        </w:rPr>
        <w:t>key</w:t>
      </w:r>
      <w:r w:rsidR="00481033" w:rsidRPr="007E7021">
        <w:rPr>
          <w:rFonts w:ascii="Times New Roman" w:hAnsi="Times New Roman"/>
          <w:color w:val="000000" w:themeColor="text1"/>
          <w:lang w:val="en-CA"/>
        </w:rPr>
        <w:t xml:space="preserve"> definitions, one specifying how causation relates to manipulability, the second what counts as a suitable intervention for manipulating a system </w:t>
      </w:r>
      <w:proofErr w:type="gramStart"/>
      <w:r w:rsidR="00481033" w:rsidRPr="007E7021">
        <w:rPr>
          <w:rFonts w:ascii="Times New Roman" w:hAnsi="Times New Roman"/>
          <w:color w:val="000000" w:themeColor="text1"/>
          <w:lang w:val="en-CA"/>
        </w:rPr>
        <w:t>in order to</w:t>
      </w:r>
      <w:proofErr w:type="gramEnd"/>
      <w:r w:rsidR="00481033" w:rsidRPr="007E7021">
        <w:rPr>
          <w:rFonts w:ascii="Times New Roman" w:hAnsi="Times New Roman"/>
          <w:color w:val="000000" w:themeColor="text1"/>
          <w:lang w:val="en-CA"/>
        </w:rPr>
        <w:t xml:space="preserve"> demonstrate causation:</w:t>
      </w:r>
    </w:p>
    <w:p w14:paraId="6152ED15" w14:textId="3CD7497B" w:rsidR="00E54AD0" w:rsidRPr="007E7021" w:rsidRDefault="00E54AD0" w:rsidP="00F34A99">
      <w:pPr>
        <w:pStyle w:val="FreeForm"/>
        <w:numPr>
          <w:ilvl w:val="0"/>
          <w:numId w:val="13"/>
        </w:numPr>
        <w:spacing w:line="360" w:lineRule="auto"/>
        <w:ind w:left="900" w:hanging="720"/>
        <w:jc w:val="both"/>
        <w:rPr>
          <w:rFonts w:ascii="Times New Roman" w:hAnsi="Times New Roman"/>
          <w:color w:val="000000" w:themeColor="text1"/>
          <w:lang w:val="en-CA"/>
        </w:rPr>
      </w:pPr>
      <w:r w:rsidRPr="007E7021">
        <w:rPr>
          <w:rFonts w:ascii="Times New Roman" w:hAnsi="Times New Roman"/>
          <w:color w:val="000000" w:themeColor="text1"/>
          <w:lang w:val="en-CA"/>
        </w:rPr>
        <w:t xml:space="preserve">“A necessary and sufficient condition for </w:t>
      </w:r>
      <w:r w:rsidRPr="007E7021">
        <w:rPr>
          <w:rFonts w:ascii="Times New Roman" w:hAnsi="Times New Roman"/>
          <w:i/>
          <w:iCs/>
          <w:color w:val="000000" w:themeColor="text1"/>
          <w:lang w:val="en-CA"/>
        </w:rPr>
        <w:t>X</w:t>
      </w:r>
      <w:r w:rsidRPr="007E7021">
        <w:rPr>
          <w:rFonts w:ascii="Times New Roman" w:hAnsi="Times New Roman"/>
          <w:color w:val="000000" w:themeColor="text1"/>
          <w:lang w:val="en-CA"/>
        </w:rPr>
        <w:t xml:space="preserve"> to be a (type-level) direct cause of </w:t>
      </w:r>
      <w:r w:rsidRPr="007E7021">
        <w:rPr>
          <w:rFonts w:ascii="Times New Roman" w:hAnsi="Times New Roman"/>
          <w:i/>
          <w:iCs/>
          <w:color w:val="000000" w:themeColor="text1"/>
          <w:lang w:val="en-CA"/>
        </w:rPr>
        <w:t>Y</w:t>
      </w:r>
      <w:r w:rsidRPr="007E7021">
        <w:rPr>
          <w:rFonts w:ascii="Times New Roman" w:hAnsi="Times New Roman"/>
          <w:color w:val="000000" w:themeColor="text1"/>
          <w:lang w:val="en-CA"/>
        </w:rPr>
        <w:t xml:space="preserve"> with respect to a variable set </w:t>
      </w:r>
      <w:r w:rsidRPr="007E7021">
        <w:rPr>
          <w:rFonts w:ascii="Times New Roman" w:hAnsi="Times New Roman"/>
          <w:i/>
          <w:iCs/>
          <w:color w:val="000000" w:themeColor="text1"/>
          <w:lang w:val="en-CA"/>
        </w:rPr>
        <w:t>V</w:t>
      </w:r>
      <w:r w:rsidRPr="007E7021">
        <w:rPr>
          <w:rFonts w:ascii="Times New Roman" w:hAnsi="Times New Roman"/>
          <w:color w:val="000000" w:themeColor="text1"/>
          <w:lang w:val="en-CA"/>
        </w:rPr>
        <w:t xml:space="preserve"> is that </w:t>
      </w:r>
      <w:bookmarkStart w:id="1" w:name="_Hlk41458280"/>
      <w:r w:rsidRPr="007E7021">
        <w:rPr>
          <w:rFonts w:ascii="Times New Roman" w:hAnsi="Times New Roman"/>
          <w:color w:val="000000" w:themeColor="text1"/>
          <w:lang w:val="en-CA"/>
        </w:rPr>
        <w:t xml:space="preserve">there be a possible intervention on </w:t>
      </w:r>
      <w:r w:rsidRPr="007E7021">
        <w:rPr>
          <w:rFonts w:ascii="Times New Roman" w:hAnsi="Times New Roman"/>
          <w:i/>
          <w:iCs/>
          <w:color w:val="000000" w:themeColor="text1"/>
          <w:lang w:val="en-CA"/>
        </w:rPr>
        <w:t>X</w:t>
      </w:r>
      <w:r w:rsidRPr="007E7021">
        <w:rPr>
          <w:rFonts w:ascii="Times New Roman" w:hAnsi="Times New Roman"/>
          <w:color w:val="000000" w:themeColor="text1"/>
          <w:lang w:val="en-CA"/>
        </w:rPr>
        <w:t xml:space="preserve"> that will change </w:t>
      </w:r>
      <w:r w:rsidRPr="007E7021">
        <w:rPr>
          <w:rFonts w:ascii="Times New Roman" w:hAnsi="Times New Roman"/>
          <w:i/>
          <w:iCs/>
          <w:color w:val="000000" w:themeColor="text1"/>
          <w:lang w:val="en-CA"/>
        </w:rPr>
        <w:t>Y</w:t>
      </w:r>
      <w:r w:rsidRPr="007E7021">
        <w:rPr>
          <w:rFonts w:ascii="Times New Roman" w:hAnsi="Times New Roman"/>
          <w:color w:val="000000" w:themeColor="text1"/>
          <w:lang w:val="en-CA"/>
        </w:rPr>
        <w:t xml:space="preserve"> </w:t>
      </w:r>
      <w:bookmarkEnd w:id="1"/>
      <w:r w:rsidRPr="007E7021">
        <w:rPr>
          <w:rFonts w:ascii="Times New Roman" w:hAnsi="Times New Roman"/>
          <w:color w:val="000000" w:themeColor="text1"/>
          <w:lang w:val="en-CA"/>
        </w:rPr>
        <w:t xml:space="preserve">or the probability distribution of </w:t>
      </w:r>
      <w:r w:rsidRPr="007E7021">
        <w:rPr>
          <w:rFonts w:ascii="Times New Roman" w:hAnsi="Times New Roman"/>
          <w:i/>
          <w:iCs/>
          <w:color w:val="000000" w:themeColor="text1"/>
          <w:lang w:val="en-CA"/>
        </w:rPr>
        <w:t>Y</w:t>
      </w:r>
      <w:r w:rsidRPr="007E7021">
        <w:rPr>
          <w:rFonts w:ascii="Times New Roman" w:hAnsi="Times New Roman"/>
          <w:color w:val="000000" w:themeColor="text1"/>
          <w:lang w:val="en-CA"/>
        </w:rPr>
        <w:t xml:space="preserve"> when one holds fixed at some value all other variables </w:t>
      </w:r>
      <w:r w:rsidRPr="007E7021">
        <w:rPr>
          <w:rFonts w:ascii="Times New Roman" w:hAnsi="Times New Roman"/>
          <w:i/>
          <w:iCs/>
          <w:color w:val="000000" w:themeColor="text1"/>
          <w:lang w:val="en-CA"/>
        </w:rPr>
        <w:t>Z</w:t>
      </w:r>
      <w:r w:rsidRPr="007E7021">
        <w:rPr>
          <w:rFonts w:ascii="Times New Roman" w:hAnsi="Times New Roman"/>
          <w:i/>
          <w:iCs/>
          <w:color w:val="000000" w:themeColor="text1"/>
          <w:vertAlign w:val="subscript"/>
          <w:lang w:val="en-CA"/>
        </w:rPr>
        <w:t>i</w:t>
      </w:r>
      <w:r w:rsidRPr="007E7021">
        <w:rPr>
          <w:rFonts w:ascii="Times New Roman" w:hAnsi="Times New Roman"/>
          <w:color w:val="000000" w:themeColor="text1"/>
          <w:lang w:val="en-CA"/>
        </w:rPr>
        <w:t xml:space="preserve"> in </w:t>
      </w:r>
      <w:r w:rsidRPr="007E7021">
        <w:rPr>
          <w:rFonts w:ascii="Times New Roman" w:hAnsi="Times New Roman"/>
          <w:i/>
          <w:iCs/>
          <w:color w:val="000000" w:themeColor="text1"/>
          <w:lang w:val="en-CA"/>
        </w:rPr>
        <w:t>V</w:t>
      </w:r>
      <w:r w:rsidRPr="007E7021">
        <w:rPr>
          <w:rFonts w:ascii="Times New Roman" w:hAnsi="Times New Roman"/>
          <w:color w:val="000000" w:themeColor="text1"/>
          <w:lang w:val="en-CA"/>
        </w:rPr>
        <w:t xml:space="preserve">. A necessary and sufficient condition for </w:t>
      </w:r>
      <w:r w:rsidRPr="007E7021">
        <w:rPr>
          <w:rFonts w:ascii="Times New Roman" w:hAnsi="Times New Roman"/>
          <w:i/>
          <w:iCs/>
          <w:color w:val="000000" w:themeColor="text1"/>
          <w:lang w:val="en-CA"/>
        </w:rPr>
        <w:t>X</w:t>
      </w:r>
      <w:r w:rsidRPr="007E7021">
        <w:rPr>
          <w:rFonts w:ascii="Times New Roman" w:hAnsi="Times New Roman"/>
          <w:color w:val="000000" w:themeColor="text1"/>
          <w:lang w:val="en-CA"/>
        </w:rPr>
        <w:t xml:space="preserve"> to be a (type-level) contributing cause of </w:t>
      </w:r>
      <w:r w:rsidRPr="007E7021">
        <w:rPr>
          <w:rFonts w:ascii="Times New Roman" w:hAnsi="Times New Roman"/>
          <w:i/>
          <w:iCs/>
          <w:color w:val="000000" w:themeColor="text1"/>
          <w:lang w:val="en-CA"/>
        </w:rPr>
        <w:t>Y</w:t>
      </w:r>
      <w:r w:rsidRPr="007E7021">
        <w:rPr>
          <w:rFonts w:ascii="Times New Roman" w:hAnsi="Times New Roman"/>
          <w:color w:val="000000" w:themeColor="text1"/>
          <w:lang w:val="en-CA"/>
        </w:rPr>
        <w:t xml:space="preserve"> with respect to variable set </w:t>
      </w:r>
      <w:r w:rsidRPr="007E7021">
        <w:rPr>
          <w:rFonts w:ascii="Times New Roman" w:hAnsi="Times New Roman"/>
          <w:i/>
          <w:iCs/>
          <w:color w:val="000000" w:themeColor="text1"/>
          <w:lang w:val="en-CA"/>
        </w:rPr>
        <w:t>V</w:t>
      </w:r>
      <w:r w:rsidRPr="007E7021">
        <w:rPr>
          <w:rFonts w:ascii="Times New Roman" w:hAnsi="Times New Roman"/>
          <w:color w:val="000000" w:themeColor="text1"/>
          <w:lang w:val="en-CA"/>
        </w:rPr>
        <w:t xml:space="preserve"> is that (</w:t>
      </w:r>
      <w:proofErr w:type="spellStart"/>
      <w:r w:rsidRPr="007E7021">
        <w:rPr>
          <w:rFonts w:ascii="Times New Roman" w:hAnsi="Times New Roman"/>
          <w:color w:val="000000" w:themeColor="text1"/>
          <w:lang w:val="en-CA"/>
        </w:rPr>
        <w:t>i</w:t>
      </w:r>
      <w:proofErr w:type="spellEnd"/>
      <w:r w:rsidRPr="007E7021">
        <w:rPr>
          <w:rFonts w:ascii="Times New Roman" w:hAnsi="Times New Roman"/>
          <w:color w:val="000000" w:themeColor="text1"/>
          <w:lang w:val="en-CA"/>
        </w:rPr>
        <w:t xml:space="preserve">) there be a directed path from </w:t>
      </w:r>
      <w:r w:rsidRPr="007E7021">
        <w:rPr>
          <w:rFonts w:ascii="Times New Roman" w:hAnsi="Times New Roman"/>
          <w:i/>
          <w:iCs/>
          <w:color w:val="000000" w:themeColor="text1"/>
          <w:lang w:val="en-CA"/>
        </w:rPr>
        <w:t>X</w:t>
      </w:r>
      <w:r w:rsidRPr="007E7021">
        <w:rPr>
          <w:rFonts w:ascii="Times New Roman" w:hAnsi="Times New Roman"/>
          <w:color w:val="000000" w:themeColor="text1"/>
          <w:lang w:val="en-CA"/>
        </w:rPr>
        <w:t xml:space="preserve"> to </w:t>
      </w:r>
      <w:r w:rsidRPr="007E7021">
        <w:rPr>
          <w:rFonts w:ascii="Times New Roman" w:hAnsi="Times New Roman"/>
          <w:i/>
          <w:iCs/>
          <w:color w:val="000000" w:themeColor="text1"/>
          <w:lang w:val="en-CA"/>
        </w:rPr>
        <w:t>Y</w:t>
      </w:r>
      <w:r w:rsidRPr="007E7021">
        <w:rPr>
          <w:rFonts w:ascii="Times New Roman" w:hAnsi="Times New Roman"/>
          <w:color w:val="000000" w:themeColor="text1"/>
          <w:lang w:val="en-CA"/>
        </w:rPr>
        <w:t xml:space="preserve"> such that each link in this path is a direct causal relationship; </w:t>
      </w:r>
      <w:r w:rsidR="00E82076">
        <w:rPr>
          <w:rFonts w:ascii="Times New Roman" w:hAnsi="Times New Roman"/>
          <w:color w:val="000000" w:themeColor="text1"/>
          <w:lang w:val="en-CA"/>
        </w:rPr>
        <w:t>[…]</w:t>
      </w:r>
      <w:r w:rsidRPr="007E7021">
        <w:rPr>
          <w:rFonts w:ascii="Times New Roman" w:hAnsi="Times New Roman"/>
          <w:color w:val="000000" w:themeColor="text1"/>
          <w:lang w:val="en-CA"/>
        </w:rPr>
        <w:t xml:space="preserve"> and that (ii) there be some intervention on </w:t>
      </w:r>
      <w:r w:rsidRPr="007E7021">
        <w:rPr>
          <w:rFonts w:ascii="Times New Roman" w:hAnsi="Times New Roman"/>
          <w:i/>
          <w:iCs/>
          <w:color w:val="000000" w:themeColor="text1"/>
          <w:lang w:val="en-CA"/>
        </w:rPr>
        <w:t>X</w:t>
      </w:r>
      <w:r w:rsidRPr="007E7021">
        <w:rPr>
          <w:rFonts w:ascii="Times New Roman" w:hAnsi="Times New Roman"/>
          <w:color w:val="000000" w:themeColor="text1"/>
          <w:lang w:val="en-CA"/>
        </w:rPr>
        <w:t xml:space="preserve"> that will change </w:t>
      </w:r>
      <w:r w:rsidRPr="007E7021">
        <w:rPr>
          <w:rFonts w:ascii="Times New Roman" w:hAnsi="Times New Roman"/>
          <w:i/>
          <w:iCs/>
          <w:color w:val="000000" w:themeColor="text1"/>
          <w:lang w:val="en-CA"/>
        </w:rPr>
        <w:t>Y</w:t>
      </w:r>
      <w:r w:rsidRPr="007E7021">
        <w:rPr>
          <w:rFonts w:ascii="Times New Roman" w:hAnsi="Times New Roman"/>
          <w:color w:val="000000" w:themeColor="text1"/>
          <w:lang w:val="en-CA"/>
        </w:rPr>
        <w:t xml:space="preserve"> when all other variables in </w:t>
      </w:r>
      <w:r w:rsidRPr="007E7021">
        <w:rPr>
          <w:rFonts w:ascii="Times New Roman" w:hAnsi="Times New Roman"/>
          <w:i/>
          <w:iCs/>
          <w:color w:val="000000" w:themeColor="text1"/>
          <w:lang w:val="en-CA"/>
        </w:rPr>
        <w:t>V</w:t>
      </w:r>
      <w:r w:rsidRPr="007E7021">
        <w:rPr>
          <w:rFonts w:ascii="Times New Roman" w:hAnsi="Times New Roman"/>
          <w:color w:val="000000" w:themeColor="text1"/>
          <w:lang w:val="en-CA"/>
        </w:rPr>
        <w:t xml:space="preserve"> that are not on this path are fixed at some value” </w:t>
      </w:r>
      <w:r w:rsidRPr="007E7021">
        <w:rPr>
          <w:rFonts w:ascii="Times New Roman" w:hAnsi="Times New Roman"/>
          <w:color w:val="000000" w:themeColor="text1"/>
          <w:lang w:val="en-CA"/>
        </w:rPr>
        <w:fldChar w:fldCharType="begin"/>
      </w:r>
      <w:r w:rsidRPr="007E7021">
        <w:rPr>
          <w:rFonts w:ascii="Times New Roman" w:hAnsi="Times New Roman"/>
          <w:color w:val="000000" w:themeColor="text1"/>
          <w:lang w:val="en-CA"/>
        </w:rPr>
        <w:instrText xml:space="preserve"> ADDIN EN.CITE &lt;EndNote&gt;&lt;Cite&gt;&lt;Author&gt;Woodward&lt;/Author&gt;&lt;Year&gt;2003&lt;/Year&gt;&lt;RecNum&gt;247&lt;/RecNum&gt;&lt;Pages&gt;59&lt;/Pages&gt;&lt;DisplayText&gt;(Woodward 2003, 59)&lt;/DisplayText&gt;&lt;record&gt;&lt;rec-number&gt;247&lt;/rec-number&gt;&lt;foreign-keys&gt;&lt;key app="EN" db-id="zs09tazvjrw50eestfmx0seosdx92dzas2ra" timestamp="1232821293"&gt;247&lt;/key&gt;&lt;/foreign-keys&gt;&lt;ref-type name="Book"&gt;6&lt;/ref-type&gt;&lt;contributors&gt;&lt;authors&gt;&lt;author&gt;Woodward, J.&lt;/author&gt;&lt;/authors&gt;&lt;/contributors&gt;&lt;titles&gt;&lt;title&gt;Making Things Happen: A Theory of Causal Explanation&lt;/title&gt;&lt;/titles&gt;&lt;dates&gt;&lt;year&gt;2003&lt;/year&gt;&lt;/dates&gt;&lt;pub-location&gt;Oxford&lt;/pub-location&gt;&lt;publisher&gt;Oxford University Press&lt;/publisher&gt;&lt;urls&gt;&lt;/urls&gt;&lt;/record&gt;&lt;/Cite&gt;&lt;/EndNote&gt;</w:instrText>
      </w:r>
      <w:r w:rsidRPr="007E7021">
        <w:rPr>
          <w:rFonts w:ascii="Times New Roman" w:hAnsi="Times New Roman"/>
          <w:color w:val="000000" w:themeColor="text1"/>
          <w:lang w:val="en-CA"/>
        </w:rPr>
        <w:fldChar w:fldCharType="separate"/>
      </w:r>
      <w:r w:rsidRPr="007E7021">
        <w:rPr>
          <w:rFonts w:ascii="Times New Roman" w:hAnsi="Times New Roman"/>
          <w:color w:val="000000" w:themeColor="text1"/>
          <w:lang w:val="en-CA"/>
        </w:rPr>
        <w:t>(Woodward 2003, 59)</w:t>
      </w:r>
      <w:r w:rsidRPr="007E7021">
        <w:rPr>
          <w:rFonts w:ascii="Times New Roman" w:hAnsi="Times New Roman"/>
          <w:color w:val="000000" w:themeColor="text1"/>
          <w:lang w:val="en-CA"/>
        </w:rPr>
        <w:fldChar w:fldCharType="end"/>
      </w:r>
      <w:r w:rsidRPr="007E7021">
        <w:rPr>
          <w:rFonts w:ascii="Times New Roman" w:hAnsi="Times New Roman"/>
          <w:color w:val="000000" w:themeColor="text1"/>
          <w:lang w:val="en-CA"/>
        </w:rPr>
        <w:t xml:space="preserve">; and </w:t>
      </w:r>
    </w:p>
    <w:p w14:paraId="6ACEFCAE" w14:textId="2F4F9F35" w:rsidR="00337573" w:rsidRPr="007E7021" w:rsidRDefault="00E54AD0" w:rsidP="00F34A99">
      <w:pPr>
        <w:pStyle w:val="FreeForm"/>
        <w:numPr>
          <w:ilvl w:val="0"/>
          <w:numId w:val="14"/>
        </w:numPr>
        <w:spacing w:line="360" w:lineRule="auto"/>
        <w:ind w:left="900" w:hanging="540"/>
        <w:jc w:val="both"/>
        <w:rPr>
          <w:rFonts w:ascii="Times New Roman" w:hAnsi="Times New Roman"/>
          <w:color w:val="000000" w:themeColor="text1"/>
          <w:lang w:val="en-CA"/>
        </w:rPr>
      </w:pPr>
      <w:r w:rsidRPr="007E7021">
        <w:rPr>
          <w:rFonts w:ascii="Times New Roman" w:hAnsi="Times New Roman"/>
          <w:color w:val="000000" w:themeColor="text1"/>
          <w:lang w:val="en-CA"/>
        </w:rPr>
        <w:lastRenderedPageBreak/>
        <w:t>“</w:t>
      </w:r>
      <w:r w:rsidRPr="007E7021">
        <w:rPr>
          <w:rFonts w:ascii="Times New Roman" w:hAnsi="Times New Roman"/>
          <w:i/>
          <w:iCs/>
          <w:color w:val="000000" w:themeColor="text1"/>
          <w:lang w:val="en-CA"/>
        </w:rPr>
        <w:t>I</w:t>
      </w:r>
      <w:r w:rsidRPr="007E7021">
        <w:rPr>
          <w:rFonts w:ascii="Times New Roman" w:hAnsi="Times New Roman"/>
          <w:color w:val="000000" w:themeColor="text1"/>
          <w:lang w:val="en-CA"/>
        </w:rPr>
        <w:t xml:space="preserve"> </w:t>
      </w:r>
      <w:proofErr w:type="gramStart"/>
      <w:r w:rsidRPr="007E7021">
        <w:rPr>
          <w:rFonts w:ascii="Times New Roman" w:hAnsi="Times New Roman"/>
          <w:color w:val="000000" w:themeColor="text1"/>
          <w:lang w:val="en-CA"/>
        </w:rPr>
        <w:t>is</w:t>
      </w:r>
      <w:proofErr w:type="gramEnd"/>
      <w:r w:rsidRPr="007E7021">
        <w:rPr>
          <w:rFonts w:ascii="Times New Roman" w:hAnsi="Times New Roman"/>
          <w:color w:val="000000" w:themeColor="text1"/>
          <w:lang w:val="en-CA"/>
        </w:rPr>
        <w:t xml:space="preserve"> an intervention variable for </w:t>
      </w:r>
      <w:r w:rsidRPr="007E7021">
        <w:rPr>
          <w:rFonts w:ascii="Times New Roman" w:hAnsi="Times New Roman"/>
          <w:i/>
          <w:iCs/>
          <w:color w:val="000000" w:themeColor="text1"/>
          <w:lang w:val="en-CA"/>
        </w:rPr>
        <w:t>X</w:t>
      </w:r>
      <w:r w:rsidRPr="007E7021">
        <w:rPr>
          <w:rFonts w:ascii="Times New Roman" w:hAnsi="Times New Roman"/>
          <w:color w:val="000000" w:themeColor="text1"/>
          <w:lang w:val="en-CA"/>
        </w:rPr>
        <w:t xml:space="preserve"> with respect to </w:t>
      </w:r>
      <w:r w:rsidRPr="007E7021">
        <w:rPr>
          <w:rFonts w:ascii="Times New Roman" w:hAnsi="Times New Roman"/>
          <w:i/>
          <w:iCs/>
          <w:color w:val="000000" w:themeColor="text1"/>
          <w:lang w:val="en-CA"/>
        </w:rPr>
        <w:t>Y</w:t>
      </w:r>
      <w:r w:rsidRPr="007E7021">
        <w:rPr>
          <w:rFonts w:ascii="Times New Roman" w:hAnsi="Times New Roman"/>
          <w:color w:val="000000" w:themeColor="text1"/>
          <w:lang w:val="en-CA"/>
        </w:rPr>
        <w:t xml:space="preserve"> </w:t>
      </w:r>
      <w:proofErr w:type="spellStart"/>
      <w:r w:rsidRPr="007E7021">
        <w:rPr>
          <w:rFonts w:ascii="Times New Roman" w:hAnsi="Times New Roman"/>
          <w:color w:val="000000" w:themeColor="text1"/>
          <w:lang w:val="en-CA"/>
        </w:rPr>
        <w:t>iff</w:t>
      </w:r>
      <w:proofErr w:type="spellEnd"/>
      <w:r w:rsidRPr="007E7021">
        <w:rPr>
          <w:rFonts w:ascii="Times New Roman" w:hAnsi="Times New Roman"/>
          <w:color w:val="000000" w:themeColor="text1"/>
          <w:lang w:val="en-CA"/>
        </w:rPr>
        <w:t xml:space="preserve"> 1. </w:t>
      </w:r>
      <w:r w:rsidRPr="007E7021">
        <w:rPr>
          <w:rFonts w:ascii="Times New Roman" w:hAnsi="Times New Roman"/>
          <w:i/>
          <w:iCs/>
          <w:color w:val="000000" w:themeColor="text1"/>
          <w:lang w:val="en-CA"/>
        </w:rPr>
        <w:t>I</w:t>
      </w:r>
      <w:r w:rsidRPr="007E7021">
        <w:rPr>
          <w:rFonts w:ascii="Times New Roman" w:hAnsi="Times New Roman"/>
          <w:color w:val="000000" w:themeColor="text1"/>
          <w:lang w:val="en-CA"/>
        </w:rPr>
        <w:t xml:space="preserve"> causes </w:t>
      </w:r>
      <w:r w:rsidRPr="007E7021">
        <w:rPr>
          <w:rFonts w:ascii="Times New Roman" w:hAnsi="Times New Roman"/>
          <w:i/>
          <w:iCs/>
          <w:color w:val="000000" w:themeColor="text1"/>
          <w:lang w:val="en-CA"/>
        </w:rPr>
        <w:t>X</w:t>
      </w:r>
      <w:r w:rsidRPr="007E7021">
        <w:rPr>
          <w:rFonts w:ascii="Times New Roman" w:hAnsi="Times New Roman"/>
          <w:color w:val="000000" w:themeColor="text1"/>
          <w:lang w:val="en-CA"/>
        </w:rPr>
        <w:t xml:space="preserve">; 2. </w:t>
      </w:r>
      <w:bookmarkStart w:id="2" w:name="_Hlk41458651"/>
      <w:r w:rsidRPr="007E7021">
        <w:rPr>
          <w:rFonts w:ascii="Times New Roman" w:hAnsi="Times New Roman"/>
          <w:i/>
          <w:iCs/>
          <w:color w:val="000000" w:themeColor="text1"/>
          <w:lang w:val="en-CA"/>
        </w:rPr>
        <w:t>I</w:t>
      </w:r>
      <w:r w:rsidRPr="007E7021">
        <w:rPr>
          <w:rFonts w:ascii="Times New Roman" w:hAnsi="Times New Roman"/>
          <w:color w:val="000000" w:themeColor="text1"/>
          <w:lang w:val="en-CA"/>
        </w:rPr>
        <w:t xml:space="preserve"> acts as a switch for all the other variables that cause </w:t>
      </w:r>
      <w:r w:rsidRPr="007E7021">
        <w:rPr>
          <w:rFonts w:ascii="Times New Roman" w:hAnsi="Times New Roman"/>
          <w:i/>
          <w:iCs/>
          <w:color w:val="000000" w:themeColor="text1"/>
          <w:lang w:val="en-CA"/>
        </w:rPr>
        <w:t>X</w:t>
      </w:r>
      <w:r w:rsidRPr="007E7021">
        <w:rPr>
          <w:rFonts w:ascii="Times New Roman" w:hAnsi="Times New Roman"/>
          <w:color w:val="000000" w:themeColor="text1"/>
          <w:lang w:val="en-CA"/>
        </w:rPr>
        <w:t xml:space="preserve">. That is, certain values of </w:t>
      </w:r>
      <w:r w:rsidRPr="007E7021">
        <w:rPr>
          <w:rFonts w:ascii="Times New Roman" w:hAnsi="Times New Roman"/>
          <w:i/>
          <w:iCs/>
          <w:color w:val="000000" w:themeColor="text1"/>
          <w:lang w:val="en-CA"/>
        </w:rPr>
        <w:t>I</w:t>
      </w:r>
      <w:r w:rsidRPr="007E7021">
        <w:rPr>
          <w:rFonts w:ascii="Times New Roman" w:hAnsi="Times New Roman"/>
          <w:color w:val="000000" w:themeColor="text1"/>
          <w:lang w:val="en-CA"/>
        </w:rPr>
        <w:t xml:space="preserve"> are such that when </w:t>
      </w:r>
      <w:r w:rsidRPr="007E7021">
        <w:rPr>
          <w:rFonts w:ascii="Times New Roman" w:hAnsi="Times New Roman"/>
          <w:i/>
          <w:iCs/>
          <w:color w:val="000000" w:themeColor="text1"/>
          <w:lang w:val="en-CA"/>
        </w:rPr>
        <w:t>I</w:t>
      </w:r>
      <w:r w:rsidRPr="007E7021">
        <w:rPr>
          <w:rFonts w:ascii="Times New Roman" w:hAnsi="Times New Roman"/>
          <w:color w:val="000000" w:themeColor="text1"/>
          <w:lang w:val="en-CA"/>
        </w:rPr>
        <w:t xml:space="preserve"> attains those values, </w:t>
      </w:r>
      <w:r w:rsidRPr="007E7021">
        <w:rPr>
          <w:rFonts w:ascii="Times New Roman" w:hAnsi="Times New Roman"/>
          <w:i/>
          <w:iCs/>
          <w:color w:val="000000" w:themeColor="text1"/>
          <w:lang w:val="en-CA"/>
        </w:rPr>
        <w:t>X</w:t>
      </w:r>
      <w:r w:rsidRPr="007E7021">
        <w:rPr>
          <w:rFonts w:ascii="Times New Roman" w:hAnsi="Times New Roman"/>
          <w:color w:val="000000" w:themeColor="text1"/>
          <w:lang w:val="en-CA"/>
        </w:rPr>
        <w:t xml:space="preserve"> ceases to depend on the values of other variables that cause </w:t>
      </w:r>
      <w:r w:rsidRPr="007E7021">
        <w:rPr>
          <w:rFonts w:ascii="Times New Roman" w:hAnsi="Times New Roman"/>
          <w:i/>
          <w:iCs/>
          <w:color w:val="000000" w:themeColor="text1"/>
          <w:lang w:val="en-CA"/>
        </w:rPr>
        <w:t>X</w:t>
      </w:r>
      <w:r w:rsidRPr="007E7021">
        <w:rPr>
          <w:rFonts w:ascii="Times New Roman" w:hAnsi="Times New Roman"/>
          <w:color w:val="000000" w:themeColor="text1"/>
          <w:lang w:val="en-CA"/>
        </w:rPr>
        <w:t xml:space="preserve"> and instead depends only on the value taken by </w:t>
      </w:r>
      <w:r w:rsidRPr="007E7021">
        <w:rPr>
          <w:rFonts w:ascii="Times New Roman" w:hAnsi="Times New Roman"/>
          <w:i/>
          <w:iCs/>
          <w:color w:val="000000" w:themeColor="text1"/>
          <w:lang w:val="en-CA"/>
        </w:rPr>
        <w:t>I</w:t>
      </w:r>
      <w:bookmarkEnd w:id="2"/>
      <w:r w:rsidRPr="007E7021">
        <w:rPr>
          <w:rFonts w:ascii="Times New Roman" w:hAnsi="Times New Roman"/>
          <w:color w:val="000000" w:themeColor="text1"/>
          <w:lang w:val="en-CA"/>
        </w:rPr>
        <w:t xml:space="preserve">; </w:t>
      </w:r>
      <w:bookmarkStart w:id="3" w:name="_Hlk41462638"/>
      <w:r w:rsidRPr="007E7021">
        <w:rPr>
          <w:rFonts w:ascii="Times New Roman" w:hAnsi="Times New Roman"/>
          <w:color w:val="000000" w:themeColor="text1"/>
          <w:lang w:val="en-CA"/>
        </w:rPr>
        <w:t xml:space="preserve">3. </w:t>
      </w:r>
      <w:bookmarkStart w:id="4" w:name="_Hlk50375123"/>
      <w:r w:rsidRPr="007E7021">
        <w:rPr>
          <w:rFonts w:ascii="Times New Roman" w:hAnsi="Times New Roman"/>
          <w:color w:val="000000" w:themeColor="text1"/>
          <w:lang w:val="en-CA"/>
        </w:rPr>
        <w:t xml:space="preserve">Any directed path from </w:t>
      </w:r>
      <w:r w:rsidRPr="007E7021">
        <w:rPr>
          <w:rFonts w:ascii="Times New Roman" w:hAnsi="Times New Roman"/>
          <w:i/>
          <w:iCs/>
          <w:color w:val="000000" w:themeColor="text1"/>
          <w:lang w:val="en-CA"/>
        </w:rPr>
        <w:t>I</w:t>
      </w:r>
      <w:r w:rsidRPr="007E7021">
        <w:rPr>
          <w:rFonts w:ascii="Times New Roman" w:hAnsi="Times New Roman"/>
          <w:color w:val="000000" w:themeColor="text1"/>
          <w:lang w:val="en-CA"/>
        </w:rPr>
        <w:t xml:space="preserve"> to </w:t>
      </w:r>
      <w:r w:rsidRPr="007E7021">
        <w:rPr>
          <w:rFonts w:ascii="Times New Roman" w:hAnsi="Times New Roman"/>
          <w:i/>
          <w:iCs/>
          <w:color w:val="000000" w:themeColor="text1"/>
          <w:lang w:val="en-CA"/>
        </w:rPr>
        <w:t>Y</w:t>
      </w:r>
      <w:r w:rsidRPr="007E7021">
        <w:rPr>
          <w:rFonts w:ascii="Times New Roman" w:hAnsi="Times New Roman"/>
          <w:color w:val="000000" w:themeColor="text1"/>
          <w:lang w:val="en-CA"/>
        </w:rPr>
        <w:t xml:space="preserve"> goes through </w:t>
      </w:r>
      <w:r w:rsidRPr="007E7021">
        <w:rPr>
          <w:rFonts w:ascii="Times New Roman" w:hAnsi="Times New Roman"/>
          <w:i/>
          <w:iCs/>
          <w:color w:val="000000" w:themeColor="text1"/>
          <w:lang w:val="en-CA"/>
        </w:rPr>
        <w:t>X</w:t>
      </w:r>
      <w:r w:rsidRPr="007E7021">
        <w:rPr>
          <w:rFonts w:ascii="Times New Roman" w:hAnsi="Times New Roman"/>
          <w:color w:val="000000" w:themeColor="text1"/>
          <w:lang w:val="en-CA"/>
        </w:rPr>
        <w:t xml:space="preserve">. That is, </w:t>
      </w:r>
      <w:r w:rsidRPr="007E7021">
        <w:rPr>
          <w:rFonts w:ascii="Times New Roman" w:hAnsi="Times New Roman"/>
          <w:i/>
          <w:iCs/>
          <w:color w:val="000000" w:themeColor="text1"/>
          <w:lang w:val="en-CA"/>
        </w:rPr>
        <w:t>I</w:t>
      </w:r>
      <w:r w:rsidRPr="007E7021">
        <w:rPr>
          <w:rFonts w:ascii="Times New Roman" w:hAnsi="Times New Roman"/>
          <w:color w:val="000000" w:themeColor="text1"/>
          <w:lang w:val="en-CA"/>
        </w:rPr>
        <w:t xml:space="preserve"> does not directly cause </w:t>
      </w:r>
      <w:r w:rsidRPr="007E7021">
        <w:rPr>
          <w:rFonts w:ascii="Times New Roman" w:hAnsi="Times New Roman"/>
          <w:i/>
          <w:iCs/>
          <w:color w:val="000000" w:themeColor="text1"/>
          <w:lang w:val="en-CA"/>
        </w:rPr>
        <w:t>Y</w:t>
      </w:r>
      <w:r w:rsidRPr="007E7021">
        <w:rPr>
          <w:rFonts w:ascii="Times New Roman" w:hAnsi="Times New Roman"/>
          <w:color w:val="000000" w:themeColor="text1"/>
          <w:lang w:val="en-CA"/>
        </w:rPr>
        <w:t xml:space="preserve"> and is not a cause of any causes of </w:t>
      </w:r>
      <w:r w:rsidRPr="007E7021">
        <w:rPr>
          <w:rFonts w:ascii="Times New Roman" w:hAnsi="Times New Roman"/>
          <w:i/>
          <w:iCs/>
          <w:color w:val="000000" w:themeColor="text1"/>
          <w:lang w:val="en-CA"/>
        </w:rPr>
        <w:t>Y</w:t>
      </w:r>
      <w:r w:rsidRPr="007E7021">
        <w:rPr>
          <w:rFonts w:ascii="Times New Roman" w:hAnsi="Times New Roman"/>
          <w:color w:val="000000" w:themeColor="text1"/>
          <w:lang w:val="en-CA"/>
        </w:rPr>
        <w:t xml:space="preserve"> that are distinct from </w:t>
      </w:r>
      <w:r w:rsidRPr="007E7021">
        <w:rPr>
          <w:rFonts w:ascii="Times New Roman" w:hAnsi="Times New Roman"/>
          <w:i/>
          <w:iCs/>
          <w:color w:val="000000" w:themeColor="text1"/>
          <w:lang w:val="en-CA"/>
        </w:rPr>
        <w:t>X</w:t>
      </w:r>
      <w:r w:rsidRPr="007E7021">
        <w:rPr>
          <w:rFonts w:ascii="Times New Roman" w:hAnsi="Times New Roman"/>
          <w:color w:val="000000" w:themeColor="text1"/>
          <w:lang w:val="en-CA"/>
        </w:rPr>
        <w:t xml:space="preserve"> except, of course, for those causes of </w:t>
      </w:r>
      <w:r w:rsidRPr="007E7021">
        <w:rPr>
          <w:rFonts w:ascii="Times New Roman" w:hAnsi="Times New Roman"/>
          <w:i/>
          <w:iCs/>
          <w:color w:val="000000" w:themeColor="text1"/>
          <w:lang w:val="en-CA"/>
        </w:rPr>
        <w:t>Y</w:t>
      </w:r>
      <w:r w:rsidRPr="007E7021">
        <w:rPr>
          <w:rFonts w:ascii="Times New Roman" w:hAnsi="Times New Roman"/>
          <w:color w:val="000000" w:themeColor="text1"/>
          <w:lang w:val="en-CA"/>
        </w:rPr>
        <w:t xml:space="preserve">, if any, that are built into the </w:t>
      </w:r>
      <w:r w:rsidRPr="007E7021">
        <w:rPr>
          <w:rFonts w:ascii="Times New Roman" w:hAnsi="Times New Roman"/>
          <w:i/>
          <w:iCs/>
          <w:color w:val="000000" w:themeColor="text1"/>
          <w:lang w:val="en-CA"/>
        </w:rPr>
        <w:t>I−X−Y</w:t>
      </w:r>
      <w:r w:rsidRPr="007E7021">
        <w:rPr>
          <w:rFonts w:ascii="Times New Roman" w:hAnsi="Times New Roman"/>
          <w:color w:val="000000" w:themeColor="text1"/>
          <w:lang w:val="en-CA"/>
        </w:rPr>
        <w:t xml:space="preserve"> connection itself; that is, except for (a) any causes of </w:t>
      </w:r>
      <w:r w:rsidRPr="007E7021">
        <w:rPr>
          <w:rFonts w:ascii="Times New Roman" w:hAnsi="Times New Roman"/>
          <w:i/>
          <w:iCs/>
          <w:color w:val="000000" w:themeColor="text1"/>
          <w:lang w:val="en-CA"/>
        </w:rPr>
        <w:t>Y</w:t>
      </w:r>
      <w:r w:rsidRPr="007E7021">
        <w:rPr>
          <w:rFonts w:ascii="Times New Roman" w:hAnsi="Times New Roman"/>
          <w:color w:val="000000" w:themeColor="text1"/>
          <w:lang w:val="en-CA"/>
        </w:rPr>
        <w:t xml:space="preserve"> that are effects of </w:t>
      </w:r>
      <w:r w:rsidRPr="007E7021">
        <w:rPr>
          <w:rFonts w:ascii="Times New Roman" w:hAnsi="Times New Roman"/>
          <w:i/>
          <w:iCs/>
          <w:color w:val="000000" w:themeColor="text1"/>
          <w:lang w:val="en-CA"/>
        </w:rPr>
        <w:t>X</w:t>
      </w:r>
      <w:r w:rsidRPr="007E7021">
        <w:rPr>
          <w:rFonts w:ascii="Times New Roman" w:hAnsi="Times New Roman"/>
          <w:color w:val="000000" w:themeColor="text1"/>
          <w:lang w:val="en-CA"/>
        </w:rPr>
        <w:t xml:space="preserve"> (i.e., variables that are causally between </w:t>
      </w:r>
      <w:r w:rsidRPr="007E7021">
        <w:rPr>
          <w:rFonts w:ascii="Times New Roman" w:hAnsi="Times New Roman"/>
          <w:i/>
          <w:iCs/>
          <w:color w:val="000000" w:themeColor="text1"/>
          <w:lang w:val="en-CA"/>
        </w:rPr>
        <w:t>X</w:t>
      </w:r>
      <w:r w:rsidRPr="007E7021">
        <w:rPr>
          <w:rFonts w:ascii="Times New Roman" w:hAnsi="Times New Roman"/>
          <w:color w:val="000000" w:themeColor="text1"/>
          <w:lang w:val="en-CA"/>
        </w:rPr>
        <w:t xml:space="preserve"> and </w:t>
      </w:r>
      <w:r w:rsidRPr="007E7021">
        <w:rPr>
          <w:rFonts w:ascii="Times New Roman" w:hAnsi="Times New Roman"/>
          <w:i/>
          <w:iCs/>
          <w:color w:val="000000" w:themeColor="text1"/>
          <w:lang w:val="en-CA"/>
        </w:rPr>
        <w:t>Y</w:t>
      </w:r>
      <w:r w:rsidRPr="007E7021">
        <w:rPr>
          <w:rFonts w:ascii="Times New Roman" w:hAnsi="Times New Roman"/>
          <w:color w:val="000000" w:themeColor="text1"/>
          <w:lang w:val="en-CA"/>
        </w:rPr>
        <w:t xml:space="preserve">) and (b) any causes of </w:t>
      </w:r>
      <w:r w:rsidRPr="007E7021">
        <w:rPr>
          <w:rFonts w:ascii="Times New Roman" w:hAnsi="Times New Roman"/>
          <w:i/>
          <w:iCs/>
          <w:color w:val="000000" w:themeColor="text1"/>
          <w:lang w:val="en-CA"/>
        </w:rPr>
        <w:t>Y</w:t>
      </w:r>
      <w:r w:rsidRPr="007E7021">
        <w:rPr>
          <w:rFonts w:ascii="Times New Roman" w:hAnsi="Times New Roman"/>
          <w:color w:val="000000" w:themeColor="text1"/>
          <w:lang w:val="en-CA"/>
        </w:rPr>
        <w:t xml:space="preserve"> that are between </w:t>
      </w:r>
      <w:r w:rsidRPr="007E7021">
        <w:rPr>
          <w:rFonts w:ascii="Times New Roman" w:hAnsi="Times New Roman"/>
          <w:i/>
          <w:iCs/>
          <w:color w:val="000000" w:themeColor="text1"/>
          <w:lang w:val="en-CA"/>
        </w:rPr>
        <w:t>I</w:t>
      </w:r>
      <w:r w:rsidRPr="007E7021">
        <w:rPr>
          <w:rFonts w:ascii="Times New Roman" w:hAnsi="Times New Roman"/>
          <w:color w:val="000000" w:themeColor="text1"/>
          <w:lang w:val="en-CA"/>
        </w:rPr>
        <w:t xml:space="preserve"> and </w:t>
      </w:r>
      <w:r w:rsidRPr="007E7021">
        <w:rPr>
          <w:rFonts w:ascii="Times New Roman" w:hAnsi="Times New Roman"/>
          <w:i/>
          <w:iCs/>
          <w:color w:val="000000" w:themeColor="text1"/>
          <w:lang w:val="en-CA"/>
        </w:rPr>
        <w:t>X</w:t>
      </w:r>
      <w:r w:rsidRPr="007E7021">
        <w:rPr>
          <w:rFonts w:ascii="Times New Roman" w:hAnsi="Times New Roman"/>
          <w:color w:val="000000" w:themeColor="text1"/>
          <w:lang w:val="en-CA"/>
        </w:rPr>
        <w:t xml:space="preserve"> and have no effect on </w:t>
      </w:r>
      <w:r w:rsidRPr="007E7021">
        <w:rPr>
          <w:rFonts w:ascii="Times New Roman" w:hAnsi="Times New Roman"/>
          <w:i/>
          <w:iCs/>
          <w:color w:val="000000" w:themeColor="text1"/>
          <w:lang w:val="en-CA"/>
        </w:rPr>
        <w:t>Y</w:t>
      </w:r>
      <w:r w:rsidRPr="007E7021">
        <w:rPr>
          <w:rFonts w:ascii="Times New Roman" w:hAnsi="Times New Roman"/>
          <w:color w:val="000000" w:themeColor="text1"/>
          <w:lang w:val="en-CA"/>
        </w:rPr>
        <w:t xml:space="preserve"> independently of </w:t>
      </w:r>
      <w:r w:rsidRPr="007E7021">
        <w:rPr>
          <w:rFonts w:ascii="Times New Roman" w:hAnsi="Times New Roman"/>
          <w:i/>
          <w:iCs/>
          <w:color w:val="000000" w:themeColor="text1"/>
          <w:lang w:val="en-CA"/>
        </w:rPr>
        <w:t>X</w:t>
      </w:r>
      <w:bookmarkEnd w:id="3"/>
      <w:r w:rsidRPr="007E7021">
        <w:rPr>
          <w:rFonts w:ascii="Times New Roman" w:hAnsi="Times New Roman"/>
          <w:color w:val="000000" w:themeColor="text1"/>
          <w:lang w:val="en-CA"/>
        </w:rPr>
        <w:t xml:space="preserve">; </w:t>
      </w:r>
      <w:bookmarkEnd w:id="4"/>
      <w:r w:rsidRPr="007E7021">
        <w:rPr>
          <w:rFonts w:ascii="Times New Roman" w:hAnsi="Times New Roman"/>
          <w:color w:val="000000" w:themeColor="text1"/>
          <w:lang w:val="en-CA"/>
        </w:rPr>
        <w:t xml:space="preserve">4. </w:t>
      </w:r>
      <w:r w:rsidRPr="007E7021">
        <w:rPr>
          <w:rFonts w:ascii="Times New Roman" w:hAnsi="Times New Roman"/>
          <w:i/>
          <w:iCs/>
          <w:color w:val="000000" w:themeColor="text1"/>
          <w:lang w:val="en-CA"/>
        </w:rPr>
        <w:t>I</w:t>
      </w:r>
      <w:r w:rsidRPr="007E7021">
        <w:rPr>
          <w:rFonts w:ascii="Times New Roman" w:hAnsi="Times New Roman"/>
          <w:color w:val="000000" w:themeColor="text1"/>
          <w:lang w:val="en-CA"/>
        </w:rPr>
        <w:t xml:space="preserve"> is (statistically) independent of any variable </w:t>
      </w:r>
      <w:r w:rsidRPr="007E7021">
        <w:rPr>
          <w:rFonts w:ascii="Times New Roman" w:hAnsi="Times New Roman"/>
          <w:i/>
          <w:iCs/>
          <w:color w:val="000000" w:themeColor="text1"/>
          <w:lang w:val="en-CA"/>
        </w:rPr>
        <w:t>Z</w:t>
      </w:r>
      <w:r w:rsidRPr="007E7021">
        <w:rPr>
          <w:rFonts w:ascii="Times New Roman" w:hAnsi="Times New Roman"/>
          <w:color w:val="000000" w:themeColor="text1"/>
          <w:lang w:val="en-CA"/>
        </w:rPr>
        <w:t xml:space="preserve"> that causes </w:t>
      </w:r>
      <w:r w:rsidRPr="007E7021">
        <w:rPr>
          <w:rFonts w:ascii="Times New Roman" w:hAnsi="Times New Roman"/>
          <w:i/>
          <w:iCs/>
          <w:color w:val="000000" w:themeColor="text1"/>
          <w:lang w:val="en-CA"/>
        </w:rPr>
        <w:t>Y</w:t>
      </w:r>
      <w:r w:rsidRPr="007E7021">
        <w:rPr>
          <w:rFonts w:ascii="Times New Roman" w:hAnsi="Times New Roman"/>
          <w:color w:val="000000" w:themeColor="text1"/>
          <w:lang w:val="en-CA"/>
        </w:rPr>
        <w:t xml:space="preserve"> and that is on a directed path that does not go through </w:t>
      </w:r>
      <w:r w:rsidRPr="007E7021">
        <w:rPr>
          <w:rFonts w:ascii="Times New Roman" w:hAnsi="Times New Roman"/>
          <w:i/>
          <w:iCs/>
          <w:color w:val="000000" w:themeColor="text1"/>
          <w:lang w:val="en-CA"/>
        </w:rPr>
        <w:t>X</w:t>
      </w:r>
      <w:r w:rsidRPr="007E7021">
        <w:rPr>
          <w:rFonts w:ascii="Times New Roman" w:hAnsi="Times New Roman"/>
          <w:color w:val="000000" w:themeColor="text1"/>
          <w:lang w:val="en-CA"/>
        </w:rPr>
        <w:t xml:space="preserve">” </w:t>
      </w:r>
      <w:r w:rsidRPr="007E7021">
        <w:rPr>
          <w:rFonts w:ascii="Times New Roman" w:hAnsi="Times New Roman"/>
          <w:color w:val="000000" w:themeColor="text1"/>
          <w:lang w:val="en-CA"/>
        </w:rPr>
        <w:fldChar w:fldCharType="begin"/>
      </w:r>
      <w:r w:rsidRPr="007E7021">
        <w:rPr>
          <w:rFonts w:ascii="Times New Roman" w:hAnsi="Times New Roman"/>
          <w:color w:val="000000" w:themeColor="text1"/>
          <w:lang w:val="en-CA"/>
        </w:rPr>
        <w:instrText xml:space="preserve"> ADDIN EN.CITE &lt;EndNote&gt;&lt;Cite&gt;&lt;Author&gt;Woodward&lt;/Author&gt;&lt;Year&gt;2003&lt;/Year&gt;&lt;RecNum&gt;247&lt;/RecNum&gt;&lt;Pages&gt;98&lt;/Pages&gt;&lt;DisplayText&gt;(Woodward 2003, 98)&lt;/DisplayText&gt;&lt;record&gt;&lt;rec-number&gt;247&lt;/rec-number&gt;&lt;foreign-keys&gt;&lt;key app="EN" db-id="zs09tazvjrw50eestfmx0seosdx92dzas2ra" timestamp="1232821293"&gt;247&lt;/key&gt;&lt;/foreign-keys&gt;&lt;ref-type name="Book"&gt;6&lt;/ref-type&gt;&lt;contributors&gt;&lt;authors&gt;&lt;author&gt;Woodward, J.&lt;/author&gt;&lt;/authors&gt;&lt;/contributors&gt;&lt;titles&gt;&lt;title&gt;Making Things Happen: A Theory of Causal Explanation&lt;/title&gt;&lt;/titles&gt;&lt;dates&gt;&lt;year&gt;2003&lt;/year&gt;&lt;/dates&gt;&lt;pub-location&gt;Oxford&lt;/pub-location&gt;&lt;publisher&gt;Oxford University Press&lt;/publisher&gt;&lt;urls&gt;&lt;/urls&gt;&lt;/record&gt;&lt;/Cite&gt;&lt;/EndNote&gt;</w:instrText>
      </w:r>
      <w:r w:rsidRPr="007E7021">
        <w:rPr>
          <w:rFonts w:ascii="Times New Roman" w:hAnsi="Times New Roman"/>
          <w:color w:val="000000" w:themeColor="text1"/>
          <w:lang w:val="en-CA"/>
        </w:rPr>
        <w:fldChar w:fldCharType="separate"/>
      </w:r>
      <w:r w:rsidRPr="007E7021">
        <w:rPr>
          <w:rFonts w:ascii="Times New Roman" w:hAnsi="Times New Roman"/>
          <w:color w:val="000000" w:themeColor="text1"/>
          <w:lang w:val="en-CA"/>
        </w:rPr>
        <w:t>(Woodward 2003, 98)</w:t>
      </w:r>
      <w:r w:rsidRPr="007E7021">
        <w:rPr>
          <w:rFonts w:ascii="Times New Roman" w:hAnsi="Times New Roman"/>
          <w:color w:val="000000" w:themeColor="text1"/>
          <w:lang w:val="en-CA"/>
        </w:rPr>
        <w:fldChar w:fldCharType="end"/>
      </w:r>
      <w:r w:rsidRPr="007E7021">
        <w:rPr>
          <w:rFonts w:ascii="Times New Roman" w:hAnsi="Times New Roman"/>
          <w:color w:val="000000" w:themeColor="text1"/>
          <w:lang w:val="en-CA"/>
        </w:rPr>
        <w:t xml:space="preserve">. </w:t>
      </w:r>
    </w:p>
    <w:p w14:paraId="3A249EE1" w14:textId="77777777" w:rsidR="001670B2" w:rsidRPr="007E7021" w:rsidRDefault="001670B2" w:rsidP="00003B90">
      <w:pPr>
        <w:pStyle w:val="FreeForm"/>
        <w:spacing w:line="360" w:lineRule="auto"/>
        <w:jc w:val="both"/>
        <w:rPr>
          <w:rFonts w:ascii="Times New Roman" w:hAnsi="Times New Roman"/>
          <w:color w:val="000000" w:themeColor="text1"/>
          <w:lang w:val="en-CA"/>
        </w:rPr>
      </w:pPr>
    </w:p>
    <w:p w14:paraId="5005765A" w14:textId="14FF5B3A" w:rsidR="00003B90" w:rsidRPr="007E7021" w:rsidRDefault="00003B90" w:rsidP="00003B90">
      <w:pPr>
        <w:pStyle w:val="FreeForm"/>
        <w:keepNext/>
        <w:spacing w:line="360" w:lineRule="auto"/>
        <w:jc w:val="both"/>
        <w:rPr>
          <w:rFonts w:ascii="Times New Roman" w:hAnsi="Times New Roman"/>
          <w:i/>
          <w:color w:val="000000" w:themeColor="text1"/>
          <w:lang w:val="en-CA"/>
        </w:rPr>
      </w:pPr>
      <w:r w:rsidRPr="007E7021">
        <w:rPr>
          <w:rFonts w:ascii="Times New Roman" w:hAnsi="Times New Roman"/>
          <w:i/>
          <w:color w:val="000000" w:themeColor="text1"/>
          <w:lang w:val="en-CA"/>
        </w:rPr>
        <w:t xml:space="preserve">2.2 </w:t>
      </w:r>
      <w:r w:rsidR="00AB3BF3" w:rsidRPr="007E7021">
        <w:rPr>
          <w:rFonts w:ascii="Times New Roman" w:hAnsi="Times New Roman"/>
          <w:i/>
          <w:color w:val="000000" w:themeColor="text1"/>
          <w:lang w:val="en-CA"/>
        </w:rPr>
        <w:t>Preliminary clarifications</w:t>
      </w:r>
    </w:p>
    <w:p w14:paraId="1EB2B0F9" w14:textId="7763CC95" w:rsidR="008B1FDF" w:rsidRDefault="006C5E98" w:rsidP="008D3A0E">
      <w:pPr>
        <w:pStyle w:val="FreeForm"/>
        <w:spacing w:line="360" w:lineRule="auto"/>
        <w:ind w:firstLine="720"/>
        <w:jc w:val="both"/>
        <w:rPr>
          <w:rFonts w:ascii="Times New Roman" w:hAnsi="Times New Roman"/>
          <w:color w:val="000000" w:themeColor="text1"/>
          <w:lang w:val="en-CA"/>
        </w:rPr>
      </w:pPr>
      <w:r w:rsidRPr="007E7021">
        <w:rPr>
          <w:rFonts w:ascii="Times New Roman" w:hAnsi="Times New Roman"/>
          <w:color w:val="000000" w:themeColor="text1"/>
          <w:lang w:val="en-CA"/>
        </w:rPr>
        <w:t xml:space="preserve">Before continuing, some </w:t>
      </w:r>
      <w:r w:rsidR="00AB3BF3" w:rsidRPr="007E7021">
        <w:rPr>
          <w:rFonts w:ascii="Times New Roman" w:hAnsi="Times New Roman"/>
          <w:color w:val="000000" w:themeColor="text1"/>
          <w:lang w:val="en-CA"/>
        </w:rPr>
        <w:t>clarifications</w:t>
      </w:r>
      <w:r w:rsidRPr="007E7021">
        <w:rPr>
          <w:rFonts w:ascii="Times New Roman" w:hAnsi="Times New Roman"/>
          <w:color w:val="000000" w:themeColor="text1"/>
          <w:lang w:val="en-CA"/>
        </w:rPr>
        <w:t xml:space="preserve"> are </w:t>
      </w:r>
      <w:r w:rsidR="00AB3BF3" w:rsidRPr="007E7021">
        <w:rPr>
          <w:rFonts w:ascii="Times New Roman" w:hAnsi="Times New Roman"/>
          <w:color w:val="000000" w:themeColor="text1"/>
          <w:lang w:val="en-CA"/>
        </w:rPr>
        <w:t>needed</w:t>
      </w:r>
      <w:r w:rsidRPr="007E7021">
        <w:rPr>
          <w:rFonts w:ascii="Times New Roman" w:hAnsi="Times New Roman"/>
          <w:color w:val="000000" w:themeColor="text1"/>
          <w:lang w:val="en-CA"/>
        </w:rPr>
        <w:t xml:space="preserve">. First, </w:t>
      </w:r>
      <w:r w:rsidR="001670B2" w:rsidRPr="007E7021">
        <w:rPr>
          <w:rFonts w:ascii="Times New Roman" w:hAnsi="Times New Roman"/>
          <w:color w:val="000000" w:themeColor="text1"/>
          <w:lang w:val="en-CA"/>
        </w:rPr>
        <w:t xml:space="preserve">Woodward frames his account in terms of ‘possible interventions,’ which include both actual </w:t>
      </w:r>
      <w:r w:rsidR="00025522" w:rsidRPr="007E7021">
        <w:rPr>
          <w:rFonts w:ascii="Times New Roman" w:hAnsi="Times New Roman"/>
          <w:color w:val="000000" w:themeColor="text1"/>
          <w:lang w:val="en-CA"/>
        </w:rPr>
        <w:t xml:space="preserve">experimental interventions </w:t>
      </w:r>
      <w:r w:rsidR="001670B2" w:rsidRPr="007E7021">
        <w:rPr>
          <w:rFonts w:ascii="Times New Roman" w:hAnsi="Times New Roman"/>
          <w:color w:val="000000" w:themeColor="text1"/>
          <w:lang w:val="en-CA"/>
        </w:rPr>
        <w:t xml:space="preserve">and counterfactual </w:t>
      </w:r>
      <w:r w:rsidR="00025522" w:rsidRPr="007E7021">
        <w:rPr>
          <w:rFonts w:ascii="Times New Roman" w:hAnsi="Times New Roman"/>
          <w:color w:val="000000" w:themeColor="text1"/>
          <w:lang w:val="en-CA"/>
        </w:rPr>
        <w:t>scenarios</w:t>
      </w:r>
      <w:r w:rsidR="001670B2" w:rsidRPr="007E7021">
        <w:rPr>
          <w:rFonts w:ascii="Times New Roman" w:hAnsi="Times New Roman"/>
          <w:color w:val="000000" w:themeColor="text1"/>
          <w:lang w:val="en-CA"/>
        </w:rPr>
        <w:t xml:space="preserve"> (</w:t>
      </w:r>
      <w:r w:rsidR="00710159" w:rsidRPr="007E7021">
        <w:rPr>
          <w:rFonts w:ascii="Times New Roman" w:hAnsi="Times New Roman"/>
          <w:color w:val="000000" w:themeColor="text1"/>
          <w:lang w:val="en-CA"/>
        </w:rPr>
        <w:t xml:space="preserve">i.e., </w:t>
      </w:r>
      <w:r w:rsidR="001670B2" w:rsidRPr="007E7021">
        <w:rPr>
          <w:rFonts w:ascii="Times New Roman" w:hAnsi="Times New Roman"/>
          <w:color w:val="000000" w:themeColor="text1"/>
          <w:lang w:val="en-CA"/>
        </w:rPr>
        <w:t xml:space="preserve">what would happen, were </w:t>
      </w:r>
      <w:r w:rsidR="00EF04AC" w:rsidRPr="007E7021">
        <w:rPr>
          <w:rFonts w:ascii="Times New Roman" w:hAnsi="Times New Roman"/>
          <w:color w:val="000000" w:themeColor="text1"/>
          <w:lang w:val="en-CA"/>
        </w:rPr>
        <w:t>an</w:t>
      </w:r>
      <w:r w:rsidR="001670B2" w:rsidRPr="007E7021">
        <w:rPr>
          <w:rFonts w:ascii="Times New Roman" w:hAnsi="Times New Roman"/>
          <w:color w:val="000000" w:themeColor="text1"/>
          <w:lang w:val="en-CA"/>
        </w:rPr>
        <w:t xml:space="preserve"> intervention to take place, even if the intervention is not actually feasible). For the remainder of the paper, I will consider only actual </w:t>
      </w:r>
      <w:r w:rsidR="00D62AEF" w:rsidRPr="007E7021">
        <w:rPr>
          <w:rFonts w:ascii="Times New Roman" w:hAnsi="Times New Roman"/>
          <w:color w:val="000000" w:themeColor="text1"/>
          <w:lang w:val="en-CA"/>
        </w:rPr>
        <w:t xml:space="preserve">experimental </w:t>
      </w:r>
      <w:r w:rsidR="001670B2" w:rsidRPr="007E7021">
        <w:rPr>
          <w:rFonts w:ascii="Times New Roman" w:hAnsi="Times New Roman"/>
          <w:color w:val="000000" w:themeColor="text1"/>
          <w:lang w:val="en-CA"/>
        </w:rPr>
        <w:t>interventions</w:t>
      </w:r>
      <w:r w:rsidR="00D62AEF" w:rsidRPr="007E7021">
        <w:rPr>
          <w:rFonts w:ascii="Times New Roman" w:hAnsi="Times New Roman"/>
          <w:color w:val="000000" w:themeColor="text1"/>
          <w:lang w:val="en-CA"/>
        </w:rPr>
        <w:t xml:space="preserve">. However, the same analysis </w:t>
      </w:r>
      <w:r w:rsidR="009578B8" w:rsidRPr="007E7021">
        <w:rPr>
          <w:rFonts w:ascii="Times New Roman" w:hAnsi="Times New Roman"/>
          <w:color w:val="000000" w:themeColor="text1"/>
          <w:lang w:val="en-CA"/>
        </w:rPr>
        <w:t>should apply</w:t>
      </w:r>
      <w:r w:rsidR="00D62AEF" w:rsidRPr="007E7021">
        <w:rPr>
          <w:rFonts w:ascii="Times New Roman" w:hAnsi="Times New Roman"/>
          <w:color w:val="000000" w:themeColor="text1"/>
          <w:lang w:val="en-CA"/>
        </w:rPr>
        <w:t xml:space="preserve"> to counterfactual </w:t>
      </w:r>
      <w:r w:rsidR="00025522" w:rsidRPr="007E7021">
        <w:rPr>
          <w:rFonts w:ascii="Times New Roman" w:hAnsi="Times New Roman"/>
          <w:color w:val="000000" w:themeColor="text1"/>
          <w:lang w:val="en-CA"/>
        </w:rPr>
        <w:t>scenarios</w:t>
      </w:r>
      <w:r w:rsidR="00D62AEF" w:rsidRPr="007E7021">
        <w:rPr>
          <w:rFonts w:ascii="Times New Roman" w:hAnsi="Times New Roman"/>
          <w:color w:val="000000" w:themeColor="text1"/>
          <w:lang w:val="en-CA"/>
        </w:rPr>
        <w:t xml:space="preserve"> (i.e., what would happen if an experiment satisfying certain requirement</w:t>
      </w:r>
      <w:r w:rsidR="00EF04AC" w:rsidRPr="007E7021">
        <w:rPr>
          <w:rFonts w:ascii="Times New Roman" w:hAnsi="Times New Roman"/>
          <w:color w:val="000000" w:themeColor="text1"/>
          <w:lang w:val="en-CA"/>
        </w:rPr>
        <w:t>s</w:t>
      </w:r>
      <w:r w:rsidR="00D62AEF" w:rsidRPr="007E7021">
        <w:rPr>
          <w:rFonts w:ascii="Times New Roman" w:hAnsi="Times New Roman"/>
          <w:color w:val="000000" w:themeColor="text1"/>
          <w:lang w:val="en-CA"/>
        </w:rPr>
        <w:t xml:space="preserve"> were to be conducted). For example, one may ask what </w:t>
      </w:r>
      <w:proofErr w:type="gramStart"/>
      <w:r w:rsidR="00D62AEF" w:rsidRPr="007E7021">
        <w:rPr>
          <w:rFonts w:ascii="Times New Roman" w:hAnsi="Times New Roman"/>
          <w:color w:val="000000" w:themeColor="text1"/>
          <w:lang w:val="en-CA"/>
        </w:rPr>
        <w:t xml:space="preserve">would </w:t>
      </w:r>
      <w:r w:rsidR="00EF04AC" w:rsidRPr="007E7021">
        <w:rPr>
          <w:rFonts w:ascii="Times New Roman" w:hAnsi="Times New Roman"/>
          <w:color w:val="000000" w:themeColor="text1"/>
          <w:lang w:val="en-CA"/>
        </w:rPr>
        <w:t xml:space="preserve">be </w:t>
      </w:r>
      <w:r w:rsidR="00D62AEF" w:rsidRPr="007E7021">
        <w:rPr>
          <w:rFonts w:ascii="Times New Roman" w:hAnsi="Times New Roman"/>
          <w:color w:val="000000" w:themeColor="text1"/>
          <w:lang w:val="en-CA"/>
        </w:rPr>
        <w:t>the difference in respect to an outcome between two states of a system</w:t>
      </w:r>
      <w:proofErr w:type="gramEnd"/>
      <w:r w:rsidR="00D62AEF" w:rsidRPr="007E7021">
        <w:rPr>
          <w:rFonts w:ascii="Times New Roman" w:hAnsi="Times New Roman"/>
          <w:color w:val="000000" w:themeColor="text1"/>
          <w:lang w:val="en-CA"/>
        </w:rPr>
        <w:t>, on</w:t>
      </w:r>
      <w:r w:rsidR="00EF04AC" w:rsidRPr="007E7021">
        <w:rPr>
          <w:rFonts w:ascii="Times New Roman" w:hAnsi="Times New Roman"/>
          <w:color w:val="000000" w:themeColor="text1"/>
          <w:lang w:val="en-CA"/>
        </w:rPr>
        <w:t>e</w:t>
      </w:r>
      <w:r w:rsidR="00D62AEF" w:rsidRPr="007E7021">
        <w:rPr>
          <w:rFonts w:ascii="Times New Roman" w:hAnsi="Times New Roman"/>
          <w:color w:val="000000" w:themeColor="text1"/>
          <w:lang w:val="en-CA"/>
        </w:rPr>
        <w:t xml:space="preserve"> in which no intervention is conducted, the other in which an intervention w</w:t>
      </w:r>
      <w:r w:rsidR="005077CC" w:rsidRPr="007E7021">
        <w:rPr>
          <w:rFonts w:ascii="Times New Roman" w:hAnsi="Times New Roman"/>
          <w:color w:val="000000" w:themeColor="text1"/>
          <w:lang w:val="en-CA"/>
        </w:rPr>
        <w:t>as</w:t>
      </w:r>
      <w:r w:rsidR="00D62AEF" w:rsidRPr="007E7021">
        <w:rPr>
          <w:rFonts w:ascii="Times New Roman" w:hAnsi="Times New Roman"/>
          <w:color w:val="000000" w:themeColor="text1"/>
          <w:lang w:val="en-CA"/>
        </w:rPr>
        <w:t xml:space="preserve"> conducted while the background of all other variables that may have an impact on the outcome would remain constant throughout the duration of the experiment</w:t>
      </w:r>
      <w:r w:rsidR="00EF04AC" w:rsidRPr="007E7021">
        <w:rPr>
          <w:rFonts w:ascii="Times New Roman" w:hAnsi="Times New Roman"/>
          <w:color w:val="000000" w:themeColor="text1"/>
          <w:lang w:val="en-CA"/>
        </w:rPr>
        <w:t>.</w:t>
      </w:r>
      <w:r w:rsidR="00B53257" w:rsidRPr="007E7021">
        <w:rPr>
          <w:rFonts w:ascii="Times New Roman" w:hAnsi="Times New Roman"/>
          <w:color w:val="000000" w:themeColor="text1"/>
          <w:lang w:val="en-CA"/>
        </w:rPr>
        <w:t xml:space="preserve"> </w:t>
      </w:r>
    </w:p>
    <w:p w14:paraId="06355357" w14:textId="229EF491" w:rsidR="008B1FDF" w:rsidRDefault="006C5E98" w:rsidP="008D3A0E">
      <w:pPr>
        <w:pStyle w:val="FreeForm"/>
        <w:spacing w:line="360" w:lineRule="auto"/>
        <w:ind w:firstLine="720"/>
        <w:jc w:val="both"/>
        <w:rPr>
          <w:rFonts w:ascii="Times New Roman" w:hAnsi="Times New Roman"/>
          <w:color w:val="000000" w:themeColor="text1"/>
          <w:lang w:val="en-CA"/>
        </w:rPr>
      </w:pPr>
      <w:r w:rsidRPr="007E7021">
        <w:rPr>
          <w:rFonts w:ascii="Times New Roman" w:hAnsi="Times New Roman"/>
          <w:color w:val="000000" w:themeColor="text1"/>
          <w:lang w:val="en-CA"/>
        </w:rPr>
        <w:t xml:space="preserve">Second, </w:t>
      </w:r>
      <w:r w:rsidR="00F607EA" w:rsidRPr="007E7021">
        <w:rPr>
          <w:rFonts w:ascii="Times New Roman" w:hAnsi="Times New Roman"/>
          <w:color w:val="000000" w:themeColor="text1"/>
          <w:lang w:val="en-CA"/>
        </w:rPr>
        <w:t>Woodward</w:t>
      </w:r>
      <w:r w:rsidR="00C81D15" w:rsidRPr="007E7021">
        <w:rPr>
          <w:rFonts w:ascii="Times New Roman" w:hAnsi="Times New Roman"/>
          <w:color w:val="000000" w:themeColor="text1"/>
          <w:lang w:val="en-CA"/>
        </w:rPr>
        <w:t xml:space="preserve"> operationalizes the notion of causation, equating causation with whatever </w:t>
      </w:r>
      <w:r w:rsidR="00440C6E" w:rsidRPr="007E7021">
        <w:rPr>
          <w:rFonts w:ascii="Times New Roman" w:hAnsi="Times New Roman"/>
          <w:color w:val="000000" w:themeColor="text1"/>
          <w:lang w:val="en-CA"/>
        </w:rPr>
        <w:t>a possible intervention experiment</w:t>
      </w:r>
      <w:r w:rsidR="00C81D15" w:rsidRPr="007E7021">
        <w:rPr>
          <w:rFonts w:ascii="Times New Roman" w:hAnsi="Times New Roman"/>
          <w:color w:val="000000" w:themeColor="text1"/>
          <w:lang w:val="en-CA"/>
        </w:rPr>
        <w:t xml:space="preserve"> identifies as a cause, thus providing both </w:t>
      </w:r>
      <w:r w:rsidR="00E2798D" w:rsidRPr="007E7021">
        <w:rPr>
          <w:rFonts w:ascii="Times New Roman" w:hAnsi="Times New Roman"/>
          <w:color w:val="000000" w:themeColor="text1"/>
          <w:lang w:val="en-CA"/>
        </w:rPr>
        <w:t xml:space="preserve">a definition of </w:t>
      </w:r>
      <w:r w:rsidR="00F607EA" w:rsidRPr="007E7021">
        <w:rPr>
          <w:rFonts w:ascii="Times New Roman" w:hAnsi="Times New Roman"/>
          <w:color w:val="000000" w:themeColor="text1"/>
          <w:lang w:val="en-CA"/>
        </w:rPr>
        <w:t>what it means to be a cause</w:t>
      </w:r>
      <w:r w:rsidR="00E2798D" w:rsidRPr="007E7021">
        <w:rPr>
          <w:rFonts w:ascii="Times New Roman" w:hAnsi="Times New Roman"/>
          <w:color w:val="000000" w:themeColor="text1"/>
          <w:lang w:val="en-CA"/>
        </w:rPr>
        <w:t xml:space="preserve"> and a method for </w:t>
      </w:r>
      <w:r w:rsidR="00C81D15" w:rsidRPr="007E7021">
        <w:rPr>
          <w:rFonts w:ascii="Times New Roman" w:hAnsi="Times New Roman"/>
          <w:color w:val="000000" w:themeColor="text1"/>
          <w:lang w:val="en-CA"/>
        </w:rPr>
        <w:t>determining</w:t>
      </w:r>
      <w:r w:rsidR="00E2798D" w:rsidRPr="007E7021">
        <w:rPr>
          <w:rFonts w:ascii="Times New Roman" w:hAnsi="Times New Roman"/>
          <w:color w:val="000000" w:themeColor="text1"/>
          <w:lang w:val="en-CA"/>
        </w:rPr>
        <w:t xml:space="preserve"> causation. In what follows, I will </w:t>
      </w:r>
      <w:r w:rsidR="00C81D15" w:rsidRPr="007E7021">
        <w:rPr>
          <w:rFonts w:ascii="Times New Roman" w:hAnsi="Times New Roman"/>
          <w:color w:val="000000" w:themeColor="text1"/>
          <w:lang w:val="en-CA"/>
        </w:rPr>
        <w:t xml:space="preserve">focus </w:t>
      </w:r>
      <w:r w:rsidR="008D3A0E" w:rsidRPr="007E7021">
        <w:rPr>
          <w:rFonts w:ascii="Times New Roman" w:hAnsi="Times New Roman"/>
          <w:color w:val="000000" w:themeColor="text1"/>
          <w:lang w:val="en-CA"/>
        </w:rPr>
        <w:t>on</w:t>
      </w:r>
      <w:r w:rsidR="00E2798D" w:rsidRPr="007E7021">
        <w:rPr>
          <w:rFonts w:ascii="Times New Roman" w:hAnsi="Times New Roman"/>
          <w:color w:val="000000" w:themeColor="text1"/>
          <w:lang w:val="en-CA"/>
        </w:rPr>
        <w:t xml:space="preserve"> the methodological validity of </w:t>
      </w:r>
      <w:r w:rsidR="008D3A0E" w:rsidRPr="007E7021">
        <w:rPr>
          <w:rFonts w:ascii="Times New Roman" w:hAnsi="Times New Roman"/>
          <w:color w:val="000000" w:themeColor="text1"/>
          <w:lang w:val="en-CA"/>
        </w:rPr>
        <w:t xml:space="preserve">causal tests as specified by Woodward, and not discuss the implications for definitions of causation. It </w:t>
      </w:r>
      <w:r w:rsidR="00F607EA" w:rsidRPr="007E7021">
        <w:rPr>
          <w:rFonts w:ascii="Times New Roman" w:hAnsi="Times New Roman"/>
          <w:color w:val="000000" w:themeColor="text1"/>
          <w:lang w:val="en-CA"/>
        </w:rPr>
        <w:t xml:space="preserve">must </w:t>
      </w:r>
      <w:r w:rsidR="008D3A0E" w:rsidRPr="007E7021">
        <w:rPr>
          <w:rFonts w:ascii="Times New Roman" w:hAnsi="Times New Roman"/>
          <w:color w:val="000000" w:themeColor="text1"/>
          <w:lang w:val="en-CA"/>
        </w:rPr>
        <w:t xml:space="preserve">also </w:t>
      </w:r>
      <w:r w:rsidR="00F607EA" w:rsidRPr="007E7021">
        <w:rPr>
          <w:rFonts w:ascii="Times New Roman" w:hAnsi="Times New Roman"/>
          <w:color w:val="000000" w:themeColor="text1"/>
          <w:lang w:val="en-CA"/>
        </w:rPr>
        <w:t xml:space="preserve">be </w:t>
      </w:r>
      <w:r w:rsidR="00842514" w:rsidRPr="007E7021">
        <w:rPr>
          <w:rFonts w:ascii="Times New Roman" w:hAnsi="Times New Roman"/>
          <w:color w:val="000000" w:themeColor="text1"/>
          <w:lang w:val="en-CA"/>
        </w:rPr>
        <w:t>emphasized</w:t>
      </w:r>
      <w:r w:rsidR="00F607EA" w:rsidRPr="007E7021">
        <w:rPr>
          <w:rFonts w:ascii="Times New Roman" w:hAnsi="Times New Roman"/>
          <w:color w:val="000000" w:themeColor="text1"/>
          <w:lang w:val="en-CA"/>
        </w:rPr>
        <w:t xml:space="preserve"> that </w:t>
      </w:r>
      <w:r w:rsidRPr="007E7021">
        <w:rPr>
          <w:rFonts w:ascii="Times New Roman" w:hAnsi="Times New Roman"/>
          <w:color w:val="000000" w:themeColor="text1"/>
          <w:lang w:val="en-CA"/>
        </w:rPr>
        <w:t>there are methods for inferring causation which don’t require interventions at all (e.g., conditional probabilities</w:t>
      </w:r>
      <w:r w:rsidR="009B386B" w:rsidRPr="007E7021">
        <w:rPr>
          <w:rFonts w:ascii="Times New Roman" w:hAnsi="Times New Roman"/>
          <w:color w:val="000000" w:themeColor="text1"/>
          <w:lang w:val="en-CA"/>
        </w:rPr>
        <w:t>,</w:t>
      </w:r>
      <w:r w:rsidR="00F607EA" w:rsidRPr="007E7021">
        <w:rPr>
          <w:rFonts w:ascii="Times New Roman" w:hAnsi="Times New Roman"/>
          <w:color w:val="000000" w:themeColor="text1"/>
          <w:lang w:val="en-CA"/>
        </w:rPr>
        <w:t xml:space="preserve"> </w:t>
      </w:r>
      <w:r w:rsidRPr="007E7021">
        <w:rPr>
          <w:rFonts w:ascii="Times New Roman" w:hAnsi="Times New Roman"/>
          <w:color w:val="000000" w:themeColor="text1"/>
          <w:lang w:val="en-CA"/>
        </w:rPr>
        <w:t>latent variable analyses</w:t>
      </w:r>
      <w:r w:rsidR="005A4A44" w:rsidRPr="007E7021">
        <w:rPr>
          <w:rFonts w:ascii="Times New Roman" w:hAnsi="Times New Roman"/>
          <w:color w:val="000000" w:themeColor="text1"/>
          <w:lang w:val="en-CA"/>
        </w:rPr>
        <w:t>, Granger causality</w:t>
      </w:r>
      <w:r w:rsidRPr="007E7021">
        <w:rPr>
          <w:rFonts w:ascii="Times New Roman" w:hAnsi="Times New Roman"/>
          <w:color w:val="000000" w:themeColor="text1"/>
          <w:lang w:val="en-CA"/>
        </w:rPr>
        <w:t xml:space="preserve">), although they are </w:t>
      </w:r>
      <w:r w:rsidR="00F607EA" w:rsidRPr="007E7021">
        <w:rPr>
          <w:rFonts w:ascii="Times New Roman" w:hAnsi="Times New Roman"/>
          <w:color w:val="000000" w:themeColor="text1"/>
          <w:lang w:val="en-CA"/>
        </w:rPr>
        <w:t>sometimes</w:t>
      </w:r>
      <w:r w:rsidRPr="007E7021">
        <w:rPr>
          <w:rFonts w:ascii="Times New Roman" w:hAnsi="Times New Roman"/>
          <w:color w:val="000000" w:themeColor="text1"/>
          <w:lang w:val="en-CA"/>
        </w:rPr>
        <w:t xml:space="preserve"> regarded as providing </w:t>
      </w:r>
      <w:r w:rsidR="00A60F0E" w:rsidRPr="007E7021">
        <w:rPr>
          <w:rFonts w:ascii="Times New Roman" w:hAnsi="Times New Roman"/>
          <w:color w:val="000000" w:themeColor="text1"/>
          <w:lang w:val="en-CA"/>
        </w:rPr>
        <w:t>lower quality</w:t>
      </w:r>
      <w:r w:rsidRPr="007E7021">
        <w:rPr>
          <w:rFonts w:ascii="Times New Roman" w:hAnsi="Times New Roman"/>
          <w:color w:val="000000" w:themeColor="text1"/>
          <w:lang w:val="en-CA"/>
        </w:rPr>
        <w:t xml:space="preserve"> </w:t>
      </w:r>
      <w:r w:rsidRPr="007E7021">
        <w:rPr>
          <w:rFonts w:ascii="Times New Roman" w:hAnsi="Times New Roman"/>
          <w:color w:val="000000" w:themeColor="text1"/>
          <w:lang w:val="en-CA"/>
        </w:rPr>
        <w:lastRenderedPageBreak/>
        <w:t>evidence</w:t>
      </w:r>
      <w:r w:rsidR="003C0725" w:rsidRPr="007E7021">
        <w:rPr>
          <w:rFonts w:ascii="Times New Roman" w:hAnsi="Times New Roman"/>
          <w:color w:val="000000" w:themeColor="text1"/>
          <w:lang w:val="en-CA"/>
        </w:rPr>
        <w:t xml:space="preserve"> </w:t>
      </w:r>
      <w:r w:rsidR="003C0725" w:rsidRPr="007E7021">
        <w:rPr>
          <w:rFonts w:ascii="Times New Roman" w:hAnsi="Times New Roman"/>
          <w:color w:val="000000" w:themeColor="text1"/>
          <w:lang w:val="en-CA"/>
        </w:rPr>
        <w:fldChar w:fldCharType="begin"/>
      </w:r>
      <w:r w:rsidR="003C0725" w:rsidRPr="007E7021">
        <w:rPr>
          <w:rFonts w:ascii="Times New Roman" w:hAnsi="Times New Roman"/>
          <w:color w:val="000000" w:themeColor="text1"/>
          <w:lang w:val="en-CA"/>
        </w:rPr>
        <w:instrText xml:space="preserve"> ADDIN EN.CITE &lt;EndNote&gt;&lt;Cite&gt;&lt;Author&gt;Evidence Based Medicine Working Group&lt;/Author&gt;&lt;Year&gt;1992&lt;/Year&gt;&lt;RecNum&gt;999&lt;/RecNum&gt;&lt;DisplayText&gt;(Evidence Based Medicine Working Group 1992)&lt;/DisplayText&gt;&lt;record&gt;&lt;rec-number&gt;999&lt;/rec-number&gt;&lt;foreign-keys&gt;&lt;key app="EN" db-id="zs09tazvjrw50eestfmx0seosdx92dzas2ra" timestamp="1431277454"&gt;999&lt;/key&gt;&lt;/foreign-keys&gt;&lt;ref-type name="Journal Article"&gt;17&lt;/ref-type&gt;&lt;contributors&gt;&lt;authors&gt;&lt;author&gt;Evidence Based Medicine Working Group,&lt;/author&gt;&lt;/authors&gt;&lt;/contributors&gt;&lt;titles&gt;&lt;title&gt;Evidence-Based Medicine. A New Approach to Teaching the Practice of Medicine&lt;/title&gt;&lt;secondary-title&gt;Journal of the American Medical Association&lt;/secondary-title&gt;&lt;/titles&gt;&lt;periodical&gt;&lt;full-title&gt;Journal of the American Medical Association&lt;/full-title&gt;&lt;/periodical&gt;&lt;pages&gt;2420–2425&lt;/pages&gt;&lt;volume&gt;268&lt;/volume&gt;&lt;dates&gt;&lt;year&gt;1992&lt;/year&gt;&lt;/dates&gt;&lt;urls&gt;&lt;/urls&gt;&lt;/record&gt;&lt;/Cite&gt;&lt;/EndNote&gt;</w:instrText>
      </w:r>
      <w:r w:rsidR="003C0725" w:rsidRPr="007E7021">
        <w:rPr>
          <w:rFonts w:ascii="Times New Roman" w:hAnsi="Times New Roman"/>
          <w:color w:val="000000" w:themeColor="text1"/>
          <w:lang w:val="en-CA"/>
        </w:rPr>
        <w:fldChar w:fldCharType="separate"/>
      </w:r>
      <w:r w:rsidR="003C0725" w:rsidRPr="007E7021">
        <w:rPr>
          <w:rFonts w:ascii="Times New Roman" w:hAnsi="Times New Roman"/>
          <w:color w:val="000000" w:themeColor="text1"/>
          <w:lang w:val="en-CA"/>
        </w:rPr>
        <w:t>(Evidence Based Medicine Working Group 1992)</w:t>
      </w:r>
      <w:r w:rsidR="003C0725" w:rsidRPr="007E7021">
        <w:rPr>
          <w:rFonts w:ascii="Times New Roman" w:hAnsi="Times New Roman"/>
          <w:color w:val="000000" w:themeColor="text1"/>
          <w:lang w:val="en-CA"/>
        </w:rPr>
        <w:fldChar w:fldCharType="end"/>
      </w:r>
      <w:r w:rsidRPr="007E7021">
        <w:rPr>
          <w:rFonts w:ascii="Times New Roman" w:hAnsi="Times New Roman"/>
          <w:color w:val="000000" w:themeColor="text1"/>
          <w:lang w:val="en-CA"/>
        </w:rPr>
        <w:t xml:space="preserve">. </w:t>
      </w:r>
      <w:r w:rsidR="009C3F26">
        <w:rPr>
          <w:rFonts w:ascii="Times New Roman" w:hAnsi="Times New Roman"/>
          <w:color w:val="000000" w:themeColor="text1"/>
          <w:lang w:val="en-CA"/>
        </w:rPr>
        <w:t>Hence</w:t>
      </w:r>
      <w:r w:rsidRPr="007E7021">
        <w:rPr>
          <w:rFonts w:ascii="Times New Roman" w:hAnsi="Times New Roman"/>
          <w:color w:val="000000" w:themeColor="text1"/>
          <w:lang w:val="en-CA"/>
        </w:rPr>
        <w:t xml:space="preserve">, </w:t>
      </w:r>
      <w:r w:rsidR="009C3F26">
        <w:rPr>
          <w:rFonts w:ascii="Times New Roman" w:hAnsi="Times New Roman"/>
          <w:color w:val="000000" w:themeColor="text1"/>
          <w:lang w:val="en-CA"/>
        </w:rPr>
        <w:t xml:space="preserve">I do </w:t>
      </w:r>
      <w:r w:rsidR="00813ED0" w:rsidRPr="007E7021">
        <w:rPr>
          <w:rFonts w:ascii="Times New Roman" w:hAnsi="Times New Roman"/>
          <w:color w:val="000000" w:themeColor="text1"/>
          <w:lang w:val="en-CA"/>
        </w:rPr>
        <w:t>not assume that interventions</w:t>
      </w:r>
      <w:r w:rsidR="008E5A5F" w:rsidRPr="007E7021">
        <w:rPr>
          <w:rFonts w:ascii="Times New Roman" w:hAnsi="Times New Roman"/>
          <w:color w:val="000000" w:themeColor="text1"/>
          <w:lang w:val="en-CA"/>
        </w:rPr>
        <w:t xml:space="preserve"> </w:t>
      </w:r>
      <w:r w:rsidR="00813ED0" w:rsidRPr="007E7021">
        <w:rPr>
          <w:rFonts w:ascii="Times New Roman" w:hAnsi="Times New Roman"/>
          <w:color w:val="000000" w:themeColor="text1"/>
          <w:lang w:val="en-CA"/>
        </w:rPr>
        <w:t xml:space="preserve">are necessary for </w:t>
      </w:r>
      <w:r w:rsidR="008D3A0E" w:rsidRPr="007E7021">
        <w:rPr>
          <w:rFonts w:ascii="Times New Roman" w:hAnsi="Times New Roman"/>
          <w:color w:val="000000" w:themeColor="text1"/>
          <w:lang w:val="en-CA"/>
        </w:rPr>
        <w:t>testing for or defining</w:t>
      </w:r>
      <w:r w:rsidR="00813ED0" w:rsidRPr="007E7021">
        <w:rPr>
          <w:rFonts w:ascii="Times New Roman" w:hAnsi="Times New Roman"/>
          <w:color w:val="000000" w:themeColor="text1"/>
          <w:lang w:val="en-CA"/>
        </w:rPr>
        <w:t xml:space="preserve"> causation. </w:t>
      </w:r>
    </w:p>
    <w:p w14:paraId="42261030" w14:textId="50EFA438" w:rsidR="004E2DE7" w:rsidRPr="007E7021" w:rsidRDefault="00813ED0" w:rsidP="008D3A0E">
      <w:pPr>
        <w:pStyle w:val="FreeForm"/>
        <w:spacing w:line="360" w:lineRule="auto"/>
        <w:ind w:firstLine="720"/>
        <w:jc w:val="both"/>
        <w:rPr>
          <w:rFonts w:ascii="Times New Roman" w:hAnsi="Times New Roman"/>
          <w:color w:val="000000" w:themeColor="text1"/>
          <w:lang w:val="en-CA"/>
        </w:rPr>
      </w:pPr>
      <w:r w:rsidRPr="007E7021">
        <w:rPr>
          <w:rFonts w:ascii="Times New Roman" w:hAnsi="Times New Roman"/>
          <w:color w:val="000000" w:themeColor="text1"/>
          <w:lang w:val="en-CA"/>
        </w:rPr>
        <w:t xml:space="preserve">Finally, </w:t>
      </w:r>
      <w:r w:rsidR="00377FCF" w:rsidRPr="007E7021">
        <w:rPr>
          <w:rFonts w:ascii="Times New Roman" w:hAnsi="Times New Roman"/>
          <w:color w:val="000000" w:themeColor="text1"/>
          <w:lang w:val="en-CA"/>
        </w:rPr>
        <w:t xml:space="preserve">science </w:t>
      </w:r>
      <w:r w:rsidR="00173FEE" w:rsidRPr="007E7021">
        <w:rPr>
          <w:rFonts w:ascii="Times New Roman" w:hAnsi="Times New Roman"/>
          <w:color w:val="000000" w:themeColor="text1"/>
          <w:lang w:val="en-CA"/>
        </w:rPr>
        <w:t>seldom</w:t>
      </w:r>
      <w:r w:rsidR="00377FCF" w:rsidRPr="007E7021">
        <w:rPr>
          <w:rFonts w:ascii="Times New Roman" w:hAnsi="Times New Roman"/>
          <w:color w:val="000000" w:themeColor="text1"/>
          <w:lang w:val="en-CA"/>
        </w:rPr>
        <w:t xml:space="preserve"> deals with singular causation</w:t>
      </w:r>
      <w:r w:rsidR="00E15637">
        <w:rPr>
          <w:rFonts w:ascii="Times New Roman" w:hAnsi="Times New Roman"/>
          <w:color w:val="000000" w:themeColor="text1"/>
          <w:lang w:val="en-CA"/>
        </w:rPr>
        <w:t xml:space="preserve"> </w:t>
      </w:r>
      <w:r w:rsidR="00E15637">
        <w:rPr>
          <w:rFonts w:ascii="Times New Roman" w:hAnsi="Times New Roman"/>
          <w:color w:val="000000" w:themeColor="text1"/>
          <w:lang w:val="en-CA"/>
        </w:rPr>
        <w:fldChar w:fldCharType="begin"/>
      </w:r>
      <w:r w:rsidR="00E15637">
        <w:rPr>
          <w:rFonts w:ascii="Times New Roman" w:hAnsi="Times New Roman"/>
          <w:color w:val="000000" w:themeColor="text1"/>
          <w:lang w:val="en-CA"/>
        </w:rPr>
        <w:instrText xml:space="preserve"> ADDIN EN.CITE &lt;EndNote&gt;&lt;Cite&gt;&lt;Author&gt;Rubin&lt;/Author&gt;&lt;Year&gt;1974&lt;/Year&gt;&lt;RecNum&gt;1401&lt;/RecNum&gt;&lt;DisplayText&gt;(Rubin 1974)&lt;/DisplayText&gt;&lt;record&gt;&lt;rec-number&gt;1401&lt;/rec-number&gt;&lt;foreign-keys&gt;&lt;key app="EN" db-id="zs09tazvjrw50eestfmx0seosdx92dzas2ra" timestamp="1606930298"&gt;1401&lt;/key&gt;&lt;/foreign-keys&gt;&lt;ref-type name="Journal Article"&gt;17&lt;/ref-type&gt;&lt;contributors&gt;&lt;authors&gt;&lt;author&gt;Rubin, D. &lt;/author&gt;&lt;/authors&gt;&lt;/contributors&gt;&lt;titles&gt;&lt;title&gt;Estimating Causal Effects of Treatments in Randomized and Nonrandomized Studies&lt;/title&gt;&lt;secondary-title&gt;Journal of Educational Psychology&lt;/secondary-title&gt;&lt;/titles&gt;&lt;periodical&gt;&lt;full-title&gt;Journal of Educational Psychology&lt;/full-title&gt;&lt;/periodical&gt;&lt;pages&gt;688-701&lt;/pages&gt;&lt;volume&gt;66&lt;/volume&gt;&lt;number&gt;5&lt;/number&gt;&lt;dates&gt;&lt;year&gt;1974&lt;/year&gt;&lt;/dates&gt;&lt;urls&gt;&lt;/urls&gt;&lt;/record&gt;&lt;/Cite&gt;&lt;/EndNote&gt;</w:instrText>
      </w:r>
      <w:r w:rsidR="00E15637">
        <w:rPr>
          <w:rFonts w:ascii="Times New Roman" w:hAnsi="Times New Roman"/>
          <w:color w:val="000000" w:themeColor="text1"/>
          <w:lang w:val="en-CA"/>
        </w:rPr>
        <w:fldChar w:fldCharType="separate"/>
      </w:r>
      <w:r w:rsidR="00E15637">
        <w:rPr>
          <w:rFonts w:ascii="Times New Roman" w:hAnsi="Times New Roman"/>
          <w:noProof/>
          <w:color w:val="000000" w:themeColor="text1"/>
          <w:lang w:val="en-CA"/>
        </w:rPr>
        <w:t>(Rubin 1974)</w:t>
      </w:r>
      <w:r w:rsidR="00E15637">
        <w:rPr>
          <w:rFonts w:ascii="Times New Roman" w:hAnsi="Times New Roman"/>
          <w:color w:val="000000" w:themeColor="text1"/>
          <w:lang w:val="en-CA"/>
        </w:rPr>
        <w:fldChar w:fldCharType="end"/>
      </w:r>
      <w:r w:rsidR="00377FCF" w:rsidRPr="007E7021">
        <w:rPr>
          <w:rFonts w:ascii="Times New Roman" w:hAnsi="Times New Roman"/>
          <w:color w:val="000000" w:themeColor="text1"/>
          <w:lang w:val="en-CA"/>
        </w:rPr>
        <w:t xml:space="preserve">. What is compared in </w:t>
      </w:r>
      <w:proofErr w:type="gramStart"/>
      <w:r w:rsidR="00377FCF" w:rsidRPr="007E7021">
        <w:rPr>
          <w:rFonts w:ascii="Times New Roman" w:hAnsi="Times New Roman"/>
          <w:color w:val="000000" w:themeColor="text1"/>
          <w:lang w:val="en-CA"/>
        </w:rPr>
        <w:t>the vast majority of</w:t>
      </w:r>
      <w:proofErr w:type="gramEnd"/>
      <w:r w:rsidR="00377FCF" w:rsidRPr="007E7021">
        <w:rPr>
          <w:rFonts w:ascii="Times New Roman" w:hAnsi="Times New Roman"/>
          <w:color w:val="000000" w:themeColor="text1"/>
          <w:lang w:val="en-CA"/>
        </w:rPr>
        <w:t xml:space="preserve"> controlled experiments, are not individuals, but </w:t>
      </w:r>
      <w:r w:rsidR="000A1BCB" w:rsidRPr="007E7021">
        <w:rPr>
          <w:rFonts w:ascii="Times New Roman" w:hAnsi="Times New Roman"/>
          <w:color w:val="000000" w:themeColor="text1"/>
          <w:lang w:val="en-CA"/>
        </w:rPr>
        <w:t>groups</w:t>
      </w:r>
      <w:r w:rsidR="00377FCF" w:rsidRPr="007E7021">
        <w:rPr>
          <w:rFonts w:ascii="Times New Roman" w:hAnsi="Times New Roman"/>
          <w:color w:val="000000" w:themeColor="text1"/>
          <w:lang w:val="en-CA"/>
        </w:rPr>
        <w:t xml:space="preserve"> of individuals (animals, cells, DNA molecules, etc.).</w:t>
      </w:r>
      <w:r w:rsidR="004E2DE7" w:rsidRPr="007E7021">
        <w:rPr>
          <w:rFonts w:ascii="Times New Roman" w:hAnsi="Times New Roman"/>
          <w:color w:val="000000" w:themeColor="text1"/>
          <w:lang w:val="en-CA"/>
        </w:rPr>
        <w:t xml:space="preserve"> Moreover, measurement is a statistical concept. </w:t>
      </w:r>
      <w:r w:rsidR="00145044" w:rsidRPr="007E7021">
        <w:rPr>
          <w:rFonts w:ascii="Times New Roman" w:hAnsi="Times New Roman"/>
          <w:color w:val="000000" w:themeColor="text1"/>
          <w:lang w:val="en-CA"/>
        </w:rPr>
        <w:t>E</w:t>
      </w:r>
      <w:r w:rsidR="00377FCF" w:rsidRPr="007E7021">
        <w:rPr>
          <w:rFonts w:ascii="Times New Roman" w:hAnsi="Times New Roman"/>
          <w:color w:val="000000" w:themeColor="text1"/>
          <w:lang w:val="en-CA"/>
        </w:rPr>
        <w:t xml:space="preserve">ven in </w:t>
      </w:r>
      <w:r w:rsidR="004E2DE7" w:rsidRPr="007E7021">
        <w:rPr>
          <w:rFonts w:ascii="Times New Roman" w:hAnsi="Times New Roman"/>
          <w:color w:val="000000" w:themeColor="text1"/>
          <w:lang w:val="en-CA"/>
        </w:rPr>
        <w:t>the relatively rare</w:t>
      </w:r>
      <w:r w:rsidR="00377FCF" w:rsidRPr="007E7021">
        <w:rPr>
          <w:rFonts w:ascii="Times New Roman" w:hAnsi="Times New Roman"/>
          <w:color w:val="000000" w:themeColor="text1"/>
          <w:lang w:val="en-CA"/>
        </w:rPr>
        <w:t xml:space="preserve"> cases </w:t>
      </w:r>
      <w:r w:rsidR="009578B8" w:rsidRPr="007E7021">
        <w:rPr>
          <w:rFonts w:ascii="Times New Roman" w:hAnsi="Times New Roman"/>
          <w:color w:val="000000" w:themeColor="text1"/>
          <w:lang w:val="en-CA"/>
        </w:rPr>
        <w:t>where</w:t>
      </w:r>
      <w:r w:rsidR="00377FCF" w:rsidRPr="007E7021">
        <w:rPr>
          <w:rFonts w:ascii="Times New Roman" w:hAnsi="Times New Roman"/>
          <w:color w:val="000000" w:themeColor="text1"/>
          <w:lang w:val="en-CA"/>
        </w:rPr>
        <w:t xml:space="preserve"> the same </w:t>
      </w:r>
      <w:r w:rsidR="004E2DE7" w:rsidRPr="007E7021">
        <w:rPr>
          <w:rFonts w:ascii="Times New Roman" w:hAnsi="Times New Roman"/>
          <w:color w:val="000000" w:themeColor="text1"/>
          <w:lang w:val="en-CA"/>
        </w:rPr>
        <w:t>system</w:t>
      </w:r>
      <w:r w:rsidR="00377FCF" w:rsidRPr="007E7021">
        <w:rPr>
          <w:rFonts w:ascii="Times New Roman" w:hAnsi="Times New Roman"/>
          <w:color w:val="000000" w:themeColor="text1"/>
          <w:lang w:val="en-CA"/>
        </w:rPr>
        <w:t xml:space="preserve"> serves as both test and control, more than one </w:t>
      </w:r>
      <w:r w:rsidR="004E2DE7" w:rsidRPr="007E7021">
        <w:rPr>
          <w:rFonts w:ascii="Times New Roman" w:hAnsi="Times New Roman"/>
          <w:color w:val="000000" w:themeColor="text1"/>
          <w:lang w:val="en-CA"/>
        </w:rPr>
        <w:t xml:space="preserve">intervention and </w:t>
      </w:r>
      <w:r w:rsidR="008E5A5F" w:rsidRPr="007E7021">
        <w:rPr>
          <w:rFonts w:ascii="Times New Roman" w:hAnsi="Times New Roman"/>
          <w:color w:val="000000" w:themeColor="text1"/>
          <w:lang w:val="en-CA"/>
        </w:rPr>
        <w:t xml:space="preserve">one </w:t>
      </w:r>
      <w:r w:rsidR="004E2DE7" w:rsidRPr="007E7021">
        <w:rPr>
          <w:rFonts w:ascii="Times New Roman" w:hAnsi="Times New Roman"/>
          <w:color w:val="000000" w:themeColor="text1"/>
          <w:lang w:val="en-CA"/>
        </w:rPr>
        <w:t xml:space="preserve">measurement </w:t>
      </w:r>
      <w:r w:rsidR="008E5A5F" w:rsidRPr="007E7021">
        <w:rPr>
          <w:rFonts w:ascii="Times New Roman" w:hAnsi="Times New Roman"/>
          <w:color w:val="000000" w:themeColor="text1"/>
          <w:lang w:val="en-CA"/>
        </w:rPr>
        <w:t>are performed</w:t>
      </w:r>
      <w:r w:rsidR="00145044" w:rsidRPr="007E7021">
        <w:rPr>
          <w:rFonts w:ascii="Times New Roman" w:hAnsi="Times New Roman"/>
          <w:color w:val="000000" w:themeColor="text1"/>
          <w:lang w:val="en-CA"/>
        </w:rPr>
        <w:t>, and the data generated summarized by a statistic</w:t>
      </w:r>
      <w:r w:rsidR="00377FCF" w:rsidRPr="007E7021">
        <w:rPr>
          <w:rFonts w:ascii="Times New Roman" w:hAnsi="Times New Roman"/>
          <w:color w:val="000000" w:themeColor="text1"/>
          <w:lang w:val="en-CA"/>
        </w:rPr>
        <w:t xml:space="preserve">. </w:t>
      </w:r>
      <w:r w:rsidR="00693FAC" w:rsidRPr="007E7021">
        <w:rPr>
          <w:rFonts w:ascii="Times New Roman" w:hAnsi="Times New Roman"/>
          <w:color w:val="000000" w:themeColor="text1"/>
          <w:lang w:val="en-CA"/>
        </w:rPr>
        <w:t>Thus,</w:t>
      </w:r>
      <w:r w:rsidR="00145044" w:rsidRPr="007E7021">
        <w:rPr>
          <w:rFonts w:ascii="Times New Roman" w:hAnsi="Times New Roman"/>
          <w:color w:val="000000" w:themeColor="text1"/>
          <w:lang w:val="en-CA"/>
        </w:rPr>
        <w:t xml:space="preserve"> the</w:t>
      </w:r>
      <w:r w:rsidR="007527A0" w:rsidRPr="007E7021">
        <w:rPr>
          <w:rFonts w:ascii="Times New Roman" w:hAnsi="Times New Roman"/>
          <w:color w:val="000000" w:themeColor="text1"/>
          <w:lang w:val="en-CA"/>
        </w:rPr>
        <w:t xml:space="preserve"> causal </w:t>
      </w:r>
      <w:r w:rsidR="008D3A0E" w:rsidRPr="007E7021">
        <w:rPr>
          <w:rFonts w:ascii="Times New Roman" w:hAnsi="Times New Roman"/>
          <w:color w:val="000000" w:themeColor="text1"/>
          <w:lang w:val="en-CA"/>
        </w:rPr>
        <w:t>tests</w:t>
      </w:r>
      <w:r w:rsidR="00145044" w:rsidRPr="007E7021">
        <w:rPr>
          <w:rFonts w:ascii="Times New Roman" w:hAnsi="Times New Roman"/>
          <w:color w:val="000000" w:themeColor="text1"/>
          <w:lang w:val="en-CA"/>
        </w:rPr>
        <w:t xml:space="preserve"> and causal attributions discussed in this paper</w:t>
      </w:r>
      <w:r w:rsidR="007527A0" w:rsidRPr="007E7021">
        <w:rPr>
          <w:rFonts w:ascii="Times New Roman" w:hAnsi="Times New Roman"/>
          <w:color w:val="000000" w:themeColor="text1"/>
          <w:lang w:val="en-CA"/>
        </w:rPr>
        <w:t xml:space="preserve"> concern </w:t>
      </w:r>
      <w:r w:rsidR="00C14F43">
        <w:rPr>
          <w:rFonts w:ascii="Times New Roman" w:hAnsi="Times New Roman"/>
          <w:color w:val="000000" w:themeColor="text1"/>
          <w:lang w:val="en-CA"/>
        </w:rPr>
        <w:t>group</w:t>
      </w:r>
      <w:r w:rsidR="007527A0" w:rsidRPr="007E7021">
        <w:rPr>
          <w:rFonts w:ascii="Times New Roman" w:hAnsi="Times New Roman"/>
          <w:color w:val="000000" w:themeColor="text1"/>
          <w:lang w:val="en-CA"/>
        </w:rPr>
        <w:t xml:space="preserve">-level </w:t>
      </w:r>
      <w:r w:rsidR="00C14F43">
        <w:rPr>
          <w:rFonts w:ascii="Times New Roman" w:hAnsi="Times New Roman"/>
          <w:color w:val="000000" w:themeColor="text1"/>
          <w:lang w:val="en-CA"/>
        </w:rPr>
        <w:t>causation</w:t>
      </w:r>
      <w:r w:rsidR="007527A0" w:rsidRPr="007E7021">
        <w:rPr>
          <w:rFonts w:ascii="Times New Roman" w:hAnsi="Times New Roman"/>
          <w:color w:val="000000" w:themeColor="text1"/>
          <w:lang w:val="en-CA"/>
        </w:rPr>
        <w:t xml:space="preserve">, not </w:t>
      </w:r>
      <w:r w:rsidR="004E2DE7" w:rsidRPr="007E7021">
        <w:rPr>
          <w:rFonts w:ascii="Times New Roman" w:hAnsi="Times New Roman"/>
          <w:color w:val="000000" w:themeColor="text1"/>
          <w:lang w:val="en-CA"/>
        </w:rPr>
        <w:t xml:space="preserve">singular </w:t>
      </w:r>
      <w:r w:rsidR="00173FEE" w:rsidRPr="007E7021">
        <w:rPr>
          <w:rFonts w:ascii="Times New Roman" w:hAnsi="Times New Roman"/>
          <w:color w:val="000000" w:themeColor="text1"/>
          <w:lang w:val="en-CA"/>
        </w:rPr>
        <w:t>events</w:t>
      </w:r>
      <w:r w:rsidR="004E2DE7" w:rsidRPr="007E7021">
        <w:rPr>
          <w:rFonts w:ascii="Times New Roman" w:hAnsi="Times New Roman"/>
          <w:color w:val="000000" w:themeColor="text1"/>
          <w:lang w:val="en-CA"/>
        </w:rPr>
        <w:t xml:space="preserve">. </w:t>
      </w:r>
    </w:p>
    <w:p w14:paraId="194260B6" w14:textId="77777777" w:rsidR="006C5E98" w:rsidRPr="007E7021" w:rsidRDefault="006C5E98" w:rsidP="00D62AEF">
      <w:pPr>
        <w:pStyle w:val="FreeForm"/>
        <w:spacing w:line="360" w:lineRule="auto"/>
        <w:ind w:firstLine="720"/>
        <w:jc w:val="both"/>
        <w:rPr>
          <w:rFonts w:ascii="Times New Roman" w:hAnsi="Times New Roman"/>
          <w:color w:val="000000" w:themeColor="text1"/>
          <w:lang w:val="en-CA"/>
        </w:rPr>
      </w:pPr>
    </w:p>
    <w:p w14:paraId="0E6119A0" w14:textId="58496BD6" w:rsidR="006C5E98" w:rsidRPr="007E7021" w:rsidRDefault="006C5E98" w:rsidP="006C5E98">
      <w:pPr>
        <w:pStyle w:val="FreeForm"/>
        <w:keepNext/>
        <w:spacing w:line="360" w:lineRule="auto"/>
        <w:jc w:val="both"/>
        <w:rPr>
          <w:rFonts w:ascii="Times New Roman" w:hAnsi="Times New Roman"/>
          <w:i/>
          <w:color w:val="000000" w:themeColor="text1"/>
          <w:lang w:val="en-CA"/>
        </w:rPr>
      </w:pPr>
      <w:r w:rsidRPr="007E7021">
        <w:rPr>
          <w:rFonts w:ascii="Times New Roman" w:hAnsi="Times New Roman"/>
          <w:i/>
          <w:color w:val="000000" w:themeColor="text1"/>
          <w:lang w:val="en-CA"/>
        </w:rPr>
        <w:t xml:space="preserve">2.3 The </w:t>
      </w:r>
      <w:r w:rsidR="00ED13B3" w:rsidRPr="007E7021">
        <w:rPr>
          <w:rFonts w:ascii="Times New Roman" w:hAnsi="Times New Roman"/>
          <w:i/>
          <w:color w:val="000000" w:themeColor="text1"/>
          <w:lang w:val="en-CA"/>
        </w:rPr>
        <w:t>validity of the causal test</w:t>
      </w:r>
    </w:p>
    <w:p w14:paraId="099AE628" w14:textId="5F721B62" w:rsidR="00F34A99" w:rsidRPr="007E7021" w:rsidRDefault="0033420E" w:rsidP="00F34A99">
      <w:pPr>
        <w:pStyle w:val="FreeForm"/>
        <w:spacing w:line="360" w:lineRule="auto"/>
        <w:ind w:firstLine="720"/>
        <w:jc w:val="both"/>
        <w:rPr>
          <w:rFonts w:ascii="Times New Roman" w:hAnsi="Times New Roman"/>
          <w:color w:val="000000" w:themeColor="text1"/>
          <w:lang w:val="en-CA"/>
        </w:rPr>
      </w:pPr>
      <w:r w:rsidRPr="007E7021">
        <w:rPr>
          <w:rFonts w:ascii="Times New Roman" w:hAnsi="Times New Roman"/>
          <w:color w:val="000000" w:themeColor="text1"/>
          <w:lang w:val="en-CA"/>
        </w:rPr>
        <w:t xml:space="preserve">The </w:t>
      </w:r>
      <w:r w:rsidR="00315C42" w:rsidRPr="007E7021">
        <w:rPr>
          <w:rFonts w:ascii="Times New Roman" w:hAnsi="Times New Roman"/>
          <w:color w:val="000000" w:themeColor="text1"/>
          <w:lang w:val="en-CA"/>
        </w:rPr>
        <w:t xml:space="preserve">experimental </w:t>
      </w:r>
      <w:r w:rsidR="00505C6F" w:rsidRPr="007E7021">
        <w:rPr>
          <w:rFonts w:ascii="Times New Roman" w:hAnsi="Times New Roman"/>
          <w:color w:val="000000" w:themeColor="text1"/>
          <w:lang w:val="en-CA"/>
        </w:rPr>
        <w:t xml:space="preserve">design </w:t>
      </w:r>
      <w:r w:rsidR="00562D8D" w:rsidRPr="007E7021">
        <w:rPr>
          <w:rFonts w:ascii="Times New Roman" w:hAnsi="Times New Roman"/>
          <w:color w:val="000000" w:themeColor="text1"/>
          <w:lang w:val="en-CA"/>
        </w:rPr>
        <w:t>tacitly assumed in Woodward’s definitions</w:t>
      </w:r>
      <w:r w:rsidR="00505C6F" w:rsidRPr="007E7021">
        <w:rPr>
          <w:rFonts w:ascii="Times New Roman" w:hAnsi="Times New Roman"/>
          <w:color w:val="000000" w:themeColor="text1"/>
          <w:lang w:val="en-CA"/>
        </w:rPr>
        <w:t xml:space="preserve"> </w:t>
      </w:r>
      <w:r w:rsidR="007B32DC" w:rsidRPr="007E7021">
        <w:rPr>
          <w:rFonts w:ascii="Times New Roman" w:hAnsi="Times New Roman"/>
          <w:color w:val="000000" w:themeColor="text1"/>
          <w:lang w:val="en-CA"/>
        </w:rPr>
        <w:t>consists</w:t>
      </w:r>
      <w:r w:rsidRPr="007E7021">
        <w:rPr>
          <w:rFonts w:ascii="Times New Roman" w:hAnsi="Times New Roman"/>
          <w:color w:val="000000" w:themeColor="text1"/>
          <w:lang w:val="en-CA"/>
        </w:rPr>
        <w:t xml:space="preserve"> </w:t>
      </w:r>
      <w:r w:rsidR="00D3650A" w:rsidRPr="007E7021">
        <w:rPr>
          <w:rFonts w:ascii="Times New Roman" w:hAnsi="Times New Roman"/>
          <w:color w:val="000000" w:themeColor="text1"/>
          <w:lang w:val="en-CA"/>
        </w:rPr>
        <w:t xml:space="preserve">in </w:t>
      </w:r>
      <w:r w:rsidR="00BB4075" w:rsidRPr="007E7021">
        <w:rPr>
          <w:rFonts w:ascii="Times New Roman" w:hAnsi="Times New Roman"/>
          <w:color w:val="000000" w:themeColor="text1"/>
          <w:lang w:val="en-CA"/>
        </w:rPr>
        <w:t>comparing</w:t>
      </w:r>
      <w:r w:rsidRPr="007E7021">
        <w:rPr>
          <w:rFonts w:ascii="Times New Roman" w:hAnsi="Times New Roman"/>
          <w:color w:val="000000" w:themeColor="text1"/>
          <w:lang w:val="en-CA"/>
        </w:rPr>
        <w:t xml:space="preserve"> </w:t>
      </w:r>
      <w:r w:rsidR="00B06056" w:rsidRPr="007E7021">
        <w:rPr>
          <w:rFonts w:ascii="Times New Roman" w:hAnsi="Times New Roman"/>
          <w:color w:val="000000" w:themeColor="text1"/>
          <w:lang w:val="en-CA"/>
        </w:rPr>
        <w:t>two</w:t>
      </w:r>
      <w:r w:rsidR="00A4214C" w:rsidRPr="007E7021">
        <w:rPr>
          <w:rFonts w:ascii="Times New Roman" w:hAnsi="Times New Roman"/>
          <w:color w:val="000000" w:themeColor="text1"/>
          <w:lang w:val="en-CA"/>
        </w:rPr>
        <w:t xml:space="preserve"> state</w:t>
      </w:r>
      <w:r w:rsidR="00B06056" w:rsidRPr="007E7021">
        <w:rPr>
          <w:rFonts w:ascii="Times New Roman" w:hAnsi="Times New Roman"/>
          <w:color w:val="000000" w:themeColor="text1"/>
          <w:lang w:val="en-CA"/>
        </w:rPr>
        <w:t>s</w:t>
      </w:r>
      <w:r w:rsidR="00A4214C" w:rsidRPr="007E7021">
        <w:rPr>
          <w:rFonts w:ascii="Times New Roman" w:hAnsi="Times New Roman"/>
          <w:color w:val="000000" w:themeColor="text1"/>
          <w:lang w:val="en-CA"/>
        </w:rPr>
        <w:t xml:space="preserve"> of </w:t>
      </w:r>
      <w:r w:rsidR="00875864" w:rsidRPr="007E7021">
        <w:rPr>
          <w:rFonts w:ascii="Times New Roman" w:hAnsi="Times New Roman"/>
          <w:color w:val="000000" w:themeColor="text1"/>
          <w:lang w:val="en-CA"/>
        </w:rPr>
        <w:t xml:space="preserve">a </w:t>
      </w:r>
      <w:r w:rsidR="00A4214C" w:rsidRPr="007E7021">
        <w:rPr>
          <w:rFonts w:ascii="Times New Roman" w:hAnsi="Times New Roman"/>
          <w:color w:val="000000" w:themeColor="text1"/>
          <w:lang w:val="en-CA"/>
        </w:rPr>
        <w:t>system</w:t>
      </w:r>
      <w:r w:rsidR="00BF7F09" w:rsidRPr="007E7021">
        <w:rPr>
          <w:rFonts w:ascii="Times New Roman" w:hAnsi="Times New Roman"/>
          <w:color w:val="000000" w:themeColor="text1"/>
          <w:lang w:val="en-CA"/>
        </w:rPr>
        <w:t>, as assessed by measuring an outcome of interest.</w:t>
      </w:r>
      <w:r w:rsidR="00F41B33" w:rsidRPr="007E7021">
        <w:rPr>
          <w:rFonts w:ascii="Times New Roman" w:hAnsi="Times New Roman"/>
          <w:color w:val="000000" w:themeColor="text1"/>
          <w:lang w:val="en-CA"/>
        </w:rPr>
        <w:t xml:space="preserve"> </w:t>
      </w:r>
      <w:r w:rsidR="00BF7F09" w:rsidRPr="007E7021">
        <w:rPr>
          <w:rFonts w:ascii="Times New Roman" w:hAnsi="Times New Roman"/>
          <w:color w:val="000000" w:themeColor="text1"/>
          <w:lang w:val="en-CA"/>
        </w:rPr>
        <w:t xml:space="preserve">The intervention </w:t>
      </w:r>
      <w:r w:rsidR="00875864" w:rsidRPr="007E7021">
        <w:rPr>
          <w:rFonts w:ascii="Times New Roman" w:hAnsi="Times New Roman"/>
          <w:color w:val="000000" w:themeColor="text1"/>
          <w:lang w:val="en-CA"/>
        </w:rPr>
        <w:t>changes the value of</w:t>
      </w:r>
      <w:r w:rsidR="00BF7F09" w:rsidRPr="007E7021">
        <w:rPr>
          <w:rFonts w:ascii="Times New Roman" w:hAnsi="Times New Roman"/>
          <w:color w:val="000000" w:themeColor="text1"/>
          <w:lang w:val="en-CA"/>
        </w:rPr>
        <w:t xml:space="preserve"> </w:t>
      </w:r>
      <w:r w:rsidR="0032283B" w:rsidRPr="007E7021">
        <w:rPr>
          <w:rFonts w:ascii="Times New Roman" w:hAnsi="Times New Roman"/>
          <w:color w:val="000000" w:themeColor="text1"/>
          <w:lang w:val="en-CA"/>
        </w:rPr>
        <w:t>the</w:t>
      </w:r>
      <w:r w:rsidR="00BF7F09" w:rsidRPr="007E7021">
        <w:rPr>
          <w:rFonts w:ascii="Times New Roman" w:hAnsi="Times New Roman"/>
          <w:color w:val="000000" w:themeColor="text1"/>
          <w:lang w:val="en-CA"/>
        </w:rPr>
        <w:t xml:space="preserve"> </w:t>
      </w:r>
      <w:r w:rsidR="00571C50" w:rsidRPr="007E7021">
        <w:rPr>
          <w:rFonts w:ascii="Times New Roman" w:hAnsi="Times New Roman"/>
          <w:color w:val="000000" w:themeColor="text1"/>
          <w:lang w:val="en-CA"/>
        </w:rPr>
        <w:t>variable</w:t>
      </w:r>
      <w:r w:rsidR="00BF7F09" w:rsidRPr="007E7021">
        <w:rPr>
          <w:rFonts w:ascii="Times New Roman" w:hAnsi="Times New Roman"/>
          <w:color w:val="000000" w:themeColor="text1"/>
          <w:lang w:val="en-CA"/>
        </w:rPr>
        <w:t xml:space="preserve"> whose causal relevance </w:t>
      </w:r>
      <w:r w:rsidR="007632A5" w:rsidRPr="007E7021">
        <w:rPr>
          <w:rFonts w:ascii="Times New Roman" w:hAnsi="Times New Roman"/>
          <w:color w:val="000000" w:themeColor="text1"/>
          <w:lang w:val="en-CA"/>
        </w:rPr>
        <w:t>to</w:t>
      </w:r>
      <w:r w:rsidR="00BF7F09" w:rsidRPr="007E7021">
        <w:rPr>
          <w:rFonts w:ascii="Times New Roman" w:hAnsi="Times New Roman"/>
          <w:color w:val="000000" w:themeColor="text1"/>
          <w:lang w:val="en-CA"/>
        </w:rPr>
        <w:t xml:space="preserve"> </w:t>
      </w:r>
      <w:r w:rsidR="00F771EB" w:rsidRPr="007E7021">
        <w:rPr>
          <w:rFonts w:ascii="Times New Roman" w:hAnsi="Times New Roman"/>
          <w:color w:val="000000" w:themeColor="text1"/>
          <w:lang w:val="en-CA"/>
        </w:rPr>
        <w:t>the</w:t>
      </w:r>
      <w:r w:rsidR="00BF7F09" w:rsidRPr="007E7021">
        <w:rPr>
          <w:rFonts w:ascii="Times New Roman" w:hAnsi="Times New Roman"/>
          <w:color w:val="000000" w:themeColor="text1"/>
          <w:lang w:val="en-CA"/>
        </w:rPr>
        <w:t xml:space="preserve"> outcome is tested</w:t>
      </w:r>
      <w:r w:rsidR="007632A5" w:rsidRPr="007E7021">
        <w:rPr>
          <w:rFonts w:ascii="Times New Roman" w:hAnsi="Times New Roman"/>
          <w:color w:val="000000" w:themeColor="text1"/>
          <w:lang w:val="en-CA"/>
        </w:rPr>
        <w:t>.</w:t>
      </w:r>
      <w:r w:rsidR="00BF7F09" w:rsidRPr="007E7021">
        <w:rPr>
          <w:rFonts w:ascii="Times New Roman" w:hAnsi="Times New Roman"/>
          <w:color w:val="000000" w:themeColor="text1"/>
          <w:lang w:val="en-CA"/>
        </w:rPr>
        <w:t xml:space="preserve"> </w:t>
      </w:r>
      <w:r w:rsidR="00571C50" w:rsidRPr="007E7021">
        <w:rPr>
          <w:rFonts w:ascii="Times New Roman" w:hAnsi="Times New Roman"/>
          <w:color w:val="000000" w:themeColor="text1"/>
          <w:lang w:val="en-CA"/>
        </w:rPr>
        <w:t>This is</w:t>
      </w:r>
      <w:r w:rsidR="00BF7F09" w:rsidRPr="007E7021">
        <w:rPr>
          <w:rFonts w:ascii="Times New Roman" w:hAnsi="Times New Roman"/>
          <w:color w:val="000000" w:themeColor="text1"/>
          <w:lang w:val="en-CA"/>
        </w:rPr>
        <w:t xml:space="preserve"> the independent variable</w:t>
      </w:r>
      <w:r w:rsidR="00480638" w:rsidRPr="007E7021">
        <w:rPr>
          <w:rFonts w:ascii="Times New Roman" w:hAnsi="Times New Roman"/>
          <w:color w:val="000000" w:themeColor="text1"/>
          <w:lang w:val="en-CA"/>
        </w:rPr>
        <w:t xml:space="preserve">, </w:t>
      </w:r>
      <w:r w:rsidR="00BF7F09" w:rsidRPr="007E7021">
        <w:rPr>
          <w:rFonts w:ascii="Times New Roman" w:hAnsi="Times New Roman"/>
          <w:color w:val="000000" w:themeColor="text1"/>
          <w:lang w:val="en-CA"/>
        </w:rPr>
        <w:t xml:space="preserve">or </w:t>
      </w:r>
      <w:r w:rsidR="00BF7F09" w:rsidRPr="007E7021">
        <w:rPr>
          <w:rFonts w:ascii="Times New Roman" w:hAnsi="Times New Roman"/>
          <w:i/>
          <w:iCs/>
          <w:color w:val="000000" w:themeColor="text1"/>
          <w:lang w:val="en-CA"/>
        </w:rPr>
        <w:t>X</w:t>
      </w:r>
      <w:r w:rsidR="00BF7F09" w:rsidRPr="007E7021">
        <w:rPr>
          <w:rFonts w:ascii="Times New Roman" w:hAnsi="Times New Roman"/>
          <w:color w:val="000000" w:themeColor="text1"/>
          <w:lang w:val="en-CA"/>
        </w:rPr>
        <w:t xml:space="preserve"> in Woodward’s formulation. </w:t>
      </w:r>
      <w:r w:rsidR="00F66C64" w:rsidRPr="007E7021">
        <w:rPr>
          <w:rFonts w:ascii="Times New Roman" w:hAnsi="Times New Roman"/>
          <w:color w:val="000000" w:themeColor="text1"/>
          <w:lang w:val="en-CA"/>
        </w:rPr>
        <w:t xml:space="preserve">The outcome corresponds to the putative effect of the tested </w:t>
      </w:r>
      <w:r w:rsidR="00571C50" w:rsidRPr="007E7021">
        <w:rPr>
          <w:rFonts w:ascii="Times New Roman" w:hAnsi="Times New Roman"/>
          <w:color w:val="000000" w:themeColor="text1"/>
          <w:lang w:val="en-CA"/>
        </w:rPr>
        <w:t>variable</w:t>
      </w:r>
      <w:r w:rsidR="00F66C64" w:rsidRPr="007E7021">
        <w:rPr>
          <w:rFonts w:ascii="Times New Roman" w:hAnsi="Times New Roman"/>
          <w:color w:val="000000" w:themeColor="text1"/>
          <w:lang w:val="en-CA"/>
        </w:rPr>
        <w:t xml:space="preserve">, that is, the dependent variable or </w:t>
      </w:r>
      <w:r w:rsidR="00F66C64" w:rsidRPr="007E7021">
        <w:rPr>
          <w:rFonts w:ascii="Times New Roman" w:hAnsi="Times New Roman"/>
          <w:i/>
          <w:iCs/>
          <w:color w:val="000000" w:themeColor="text1"/>
          <w:lang w:val="en-CA"/>
        </w:rPr>
        <w:t>Y</w:t>
      </w:r>
      <w:r w:rsidR="00F66C64" w:rsidRPr="007E7021">
        <w:rPr>
          <w:rFonts w:ascii="Times New Roman" w:hAnsi="Times New Roman"/>
          <w:color w:val="000000" w:themeColor="text1"/>
          <w:lang w:val="en-CA"/>
        </w:rPr>
        <w:t>.</w:t>
      </w:r>
      <w:r w:rsidR="00F41B33" w:rsidRPr="007E7021">
        <w:rPr>
          <w:rFonts w:ascii="Times New Roman" w:hAnsi="Times New Roman"/>
          <w:color w:val="000000" w:themeColor="text1"/>
          <w:lang w:val="en-CA"/>
        </w:rPr>
        <w:t xml:space="preserve"> </w:t>
      </w:r>
      <w:r w:rsidR="00BC0F5E" w:rsidRPr="007E7021">
        <w:rPr>
          <w:rFonts w:ascii="Times New Roman" w:hAnsi="Times New Roman"/>
          <w:color w:val="000000" w:themeColor="text1"/>
          <w:lang w:val="en-CA"/>
        </w:rPr>
        <w:t>To</w:t>
      </w:r>
      <w:r w:rsidR="00F41B33" w:rsidRPr="007E7021">
        <w:rPr>
          <w:rFonts w:ascii="Times New Roman" w:hAnsi="Times New Roman"/>
          <w:color w:val="000000" w:themeColor="text1"/>
          <w:lang w:val="en-CA"/>
        </w:rPr>
        <w:t xml:space="preserve"> </w:t>
      </w:r>
      <w:r w:rsidR="00BC0F5E" w:rsidRPr="007E7021">
        <w:rPr>
          <w:rFonts w:ascii="Times New Roman" w:hAnsi="Times New Roman"/>
          <w:color w:val="000000" w:themeColor="text1"/>
          <w:lang w:val="en-CA"/>
        </w:rPr>
        <w:t>demonstrate</w:t>
      </w:r>
      <w:r w:rsidR="00F41B33" w:rsidRPr="007E7021">
        <w:rPr>
          <w:rFonts w:ascii="Times New Roman" w:hAnsi="Times New Roman"/>
          <w:color w:val="000000" w:themeColor="text1"/>
          <w:lang w:val="en-CA"/>
        </w:rPr>
        <w:t xml:space="preserve"> that </w:t>
      </w:r>
      <w:r w:rsidR="0032283B" w:rsidRPr="007E7021">
        <w:rPr>
          <w:rFonts w:ascii="Times New Roman" w:hAnsi="Times New Roman"/>
          <w:color w:val="000000" w:themeColor="text1"/>
          <w:lang w:val="en-CA"/>
        </w:rPr>
        <w:t>the</w:t>
      </w:r>
      <w:r w:rsidR="00F41B33" w:rsidRPr="007E7021">
        <w:rPr>
          <w:rFonts w:ascii="Times New Roman" w:hAnsi="Times New Roman"/>
          <w:color w:val="000000" w:themeColor="text1"/>
          <w:lang w:val="en-CA"/>
        </w:rPr>
        <w:t xml:space="preserve"> </w:t>
      </w:r>
      <w:r w:rsidR="00571C50" w:rsidRPr="007E7021">
        <w:rPr>
          <w:rFonts w:ascii="Times New Roman" w:hAnsi="Times New Roman"/>
          <w:color w:val="000000" w:themeColor="text1"/>
          <w:lang w:val="en-CA"/>
        </w:rPr>
        <w:t xml:space="preserve">independent variable </w:t>
      </w:r>
      <w:r w:rsidR="00571C50" w:rsidRPr="007E7021">
        <w:rPr>
          <w:rFonts w:ascii="Times New Roman" w:hAnsi="Times New Roman"/>
          <w:i/>
          <w:iCs/>
          <w:color w:val="000000" w:themeColor="text1"/>
          <w:lang w:val="en-CA"/>
        </w:rPr>
        <w:t>X</w:t>
      </w:r>
      <w:r w:rsidR="00F41B33" w:rsidRPr="007E7021">
        <w:rPr>
          <w:rFonts w:ascii="Times New Roman" w:hAnsi="Times New Roman"/>
          <w:color w:val="000000" w:themeColor="text1"/>
          <w:lang w:val="en-CA"/>
        </w:rPr>
        <w:t xml:space="preserve"> makes a difference, or is causally </w:t>
      </w:r>
      <w:r w:rsidR="00594630" w:rsidRPr="007E7021">
        <w:rPr>
          <w:rFonts w:ascii="Times New Roman" w:hAnsi="Times New Roman"/>
          <w:color w:val="000000" w:themeColor="text1"/>
          <w:lang w:val="en-CA"/>
        </w:rPr>
        <w:t xml:space="preserve">relevant, to </w:t>
      </w:r>
      <w:r w:rsidR="00DE0A13" w:rsidRPr="007E7021">
        <w:rPr>
          <w:rFonts w:ascii="Times New Roman" w:hAnsi="Times New Roman"/>
          <w:color w:val="000000" w:themeColor="text1"/>
          <w:lang w:val="en-CA"/>
        </w:rPr>
        <w:t>a</w:t>
      </w:r>
      <w:r w:rsidR="00594630" w:rsidRPr="007E7021">
        <w:rPr>
          <w:rFonts w:ascii="Times New Roman" w:hAnsi="Times New Roman"/>
          <w:color w:val="000000" w:themeColor="text1"/>
          <w:lang w:val="en-CA"/>
        </w:rPr>
        <w:t xml:space="preserve"> </w:t>
      </w:r>
      <w:r w:rsidR="003E4D61" w:rsidRPr="007E7021">
        <w:rPr>
          <w:rFonts w:ascii="Times New Roman" w:hAnsi="Times New Roman"/>
          <w:color w:val="000000" w:themeColor="text1"/>
          <w:lang w:val="en-CA"/>
        </w:rPr>
        <w:t xml:space="preserve">measured difference in </w:t>
      </w:r>
      <w:r w:rsidR="00594630" w:rsidRPr="007E7021">
        <w:rPr>
          <w:rFonts w:ascii="Times New Roman" w:hAnsi="Times New Roman"/>
          <w:color w:val="000000" w:themeColor="text1"/>
          <w:lang w:val="en-CA"/>
        </w:rPr>
        <w:t>outcome</w:t>
      </w:r>
      <w:r w:rsidR="003E4D61" w:rsidRPr="007E7021">
        <w:rPr>
          <w:rFonts w:ascii="Times New Roman" w:hAnsi="Times New Roman"/>
          <w:color w:val="000000" w:themeColor="text1"/>
          <w:lang w:val="en-CA"/>
        </w:rPr>
        <w:t xml:space="preserve"> </w:t>
      </w:r>
      <w:r w:rsidR="00F771EB" w:rsidRPr="007E7021">
        <w:rPr>
          <w:rFonts w:ascii="Times New Roman" w:hAnsi="Times New Roman"/>
          <w:i/>
          <w:iCs/>
          <w:color w:val="000000" w:themeColor="text1"/>
          <w:lang w:val="en-CA"/>
        </w:rPr>
        <w:t>Y</w:t>
      </w:r>
      <w:r w:rsidR="00F771EB" w:rsidRPr="007E7021">
        <w:rPr>
          <w:rFonts w:ascii="Times New Roman" w:hAnsi="Times New Roman"/>
          <w:color w:val="000000" w:themeColor="text1"/>
          <w:lang w:val="en-CA"/>
        </w:rPr>
        <w:t xml:space="preserve"> </w:t>
      </w:r>
      <w:r w:rsidR="003E4D61" w:rsidRPr="007E7021">
        <w:rPr>
          <w:rFonts w:ascii="Times New Roman" w:hAnsi="Times New Roman"/>
          <w:color w:val="000000" w:themeColor="text1"/>
          <w:lang w:val="en-CA"/>
        </w:rPr>
        <w:t xml:space="preserve">between the </w:t>
      </w:r>
      <w:r w:rsidR="00B06056" w:rsidRPr="007E7021">
        <w:rPr>
          <w:rFonts w:ascii="Times New Roman" w:hAnsi="Times New Roman"/>
          <w:color w:val="000000" w:themeColor="text1"/>
          <w:lang w:val="en-CA"/>
        </w:rPr>
        <w:t>two</w:t>
      </w:r>
      <w:r w:rsidR="003E4D61" w:rsidRPr="007E7021">
        <w:rPr>
          <w:rFonts w:ascii="Times New Roman" w:hAnsi="Times New Roman"/>
          <w:color w:val="000000" w:themeColor="text1"/>
          <w:lang w:val="en-CA"/>
        </w:rPr>
        <w:t xml:space="preserve"> </w:t>
      </w:r>
      <w:r w:rsidR="00402F5B" w:rsidRPr="007E7021">
        <w:rPr>
          <w:rFonts w:ascii="Times New Roman" w:hAnsi="Times New Roman"/>
          <w:color w:val="000000" w:themeColor="text1"/>
          <w:lang w:val="en-CA"/>
        </w:rPr>
        <w:t>states</w:t>
      </w:r>
      <w:r w:rsidR="00DE0A13" w:rsidRPr="007E7021">
        <w:rPr>
          <w:rFonts w:ascii="Times New Roman" w:hAnsi="Times New Roman"/>
          <w:color w:val="000000" w:themeColor="text1"/>
          <w:lang w:val="en-CA"/>
        </w:rPr>
        <w:t xml:space="preserve"> of </w:t>
      </w:r>
      <w:r w:rsidR="00B06056" w:rsidRPr="007E7021">
        <w:rPr>
          <w:rFonts w:ascii="Times New Roman" w:hAnsi="Times New Roman"/>
          <w:color w:val="000000" w:themeColor="text1"/>
          <w:lang w:val="en-CA"/>
        </w:rPr>
        <w:t>the</w:t>
      </w:r>
      <w:r w:rsidR="00757B05" w:rsidRPr="007E7021">
        <w:rPr>
          <w:rFonts w:ascii="Times New Roman" w:hAnsi="Times New Roman"/>
          <w:color w:val="000000" w:themeColor="text1"/>
          <w:lang w:val="en-CA"/>
        </w:rPr>
        <w:t xml:space="preserve"> system</w:t>
      </w:r>
      <w:r w:rsidR="00594630" w:rsidRPr="007E7021">
        <w:rPr>
          <w:rFonts w:ascii="Times New Roman" w:hAnsi="Times New Roman"/>
          <w:color w:val="000000" w:themeColor="text1"/>
          <w:lang w:val="en-CA"/>
        </w:rPr>
        <w:t xml:space="preserve">, </w:t>
      </w:r>
      <w:r w:rsidR="00F34A99" w:rsidRPr="007E7021">
        <w:rPr>
          <w:rFonts w:ascii="Times New Roman" w:hAnsi="Times New Roman"/>
          <w:color w:val="000000" w:themeColor="text1"/>
          <w:lang w:val="en-CA"/>
        </w:rPr>
        <w:t>three</w:t>
      </w:r>
      <w:r w:rsidR="00594630" w:rsidRPr="007E7021">
        <w:rPr>
          <w:rFonts w:ascii="Times New Roman" w:hAnsi="Times New Roman"/>
          <w:color w:val="000000" w:themeColor="text1"/>
          <w:lang w:val="en-CA"/>
        </w:rPr>
        <w:t xml:space="preserve"> </w:t>
      </w:r>
      <w:r w:rsidR="00D143F4" w:rsidRPr="007E7021">
        <w:rPr>
          <w:rFonts w:ascii="Times New Roman" w:hAnsi="Times New Roman"/>
          <w:color w:val="000000" w:themeColor="text1"/>
          <w:lang w:val="en-CA"/>
        </w:rPr>
        <w:t>control strategies</w:t>
      </w:r>
      <w:r w:rsidR="00594630" w:rsidRPr="007E7021">
        <w:rPr>
          <w:rFonts w:ascii="Times New Roman" w:hAnsi="Times New Roman"/>
          <w:color w:val="000000" w:themeColor="text1"/>
          <w:lang w:val="en-CA"/>
        </w:rPr>
        <w:t xml:space="preserve"> must be </w:t>
      </w:r>
      <w:r w:rsidR="00D143F4" w:rsidRPr="007E7021">
        <w:rPr>
          <w:rFonts w:ascii="Times New Roman" w:hAnsi="Times New Roman"/>
          <w:color w:val="000000" w:themeColor="text1"/>
          <w:lang w:val="en-CA"/>
        </w:rPr>
        <w:t>implemented</w:t>
      </w:r>
      <w:r w:rsidR="007137D3" w:rsidRPr="007E7021">
        <w:rPr>
          <w:rFonts w:ascii="Times New Roman" w:hAnsi="Times New Roman"/>
          <w:color w:val="000000" w:themeColor="text1"/>
          <w:lang w:val="en-CA"/>
        </w:rPr>
        <w:t>:</w:t>
      </w:r>
      <w:r w:rsidR="00594630" w:rsidRPr="007E7021">
        <w:rPr>
          <w:rFonts w:ascii="Times New Roman" w:hAnsi="Times New Roman"/>
          <w:color w:val="000000" w:themeColor="text1"/>
          <w:lang w:val="en-CA"/>
        </w:rPr>
        <w:t xml:space="preserve"> </w:t>
      </w:r>
    </w:p>
    <w:p w14:paraId="75DEAF31" w14:textId="55359D8A" w:rsidR="00F34A99" w:rsidRPr="007E7021" w:rsidRDefault="001C1000" w:rsidP="00BD101B">
      <w:pPr>
        <w:pStyle w:val="FreeForm"/>
        <w:numPr>
          <w:ilvl w:val="0"/>
          <w:numId w:val="15"/>
        </w:numPr>
        <w:spacing w:line="360" w:lineRule="auto"/>
        <w:ind w:left="900" w:hanging="540"/>
        <w:jc w:val="both"/>
        <w:rPr>
          <w:rFonts w:ascii="Times New Roman" w:hAnsi="Times New Roman"/>
          <w:color w:val="000000" w:themeColor="text1"/>
          <w:lang w:val="en-CA"/>
        </w:rPr>
      </w:pPr>
      <w:r w:rsidRPr="007E7021">
        <w:rPr>
          <w:rFonts w:ascii="Times New Roman" w:hAnsi="Times New Roman"/>
          <w:color w:val="000000" w:themeColor="text1"/>
          <w:lang w:val="en-CA"/>
        </w:rPr>
        <w:t>A</w:t>
      </w:r>
      <w:r w:rsidR="00F34A99" w:rsidRPr="007E7021">
        <w:rPr>
          <w:rFonts w:ascii="Times New Roman" w:hAnsi="Times New Roman"/>
          <w:color w:val="000000" w:themeColor="text1"/>
          <w:lang w:val="en-CA"/>
        </w:rPr>
        <w:t xml:space="preserve">n intervention on </w:t>
      </w:r>
      <w:r w:rsidR="00571C50" w:rsidRPr="007E7021">
        <w:rPr>
          <w:rFonts w:ascii="Times New Roman" w:hAnsi="Times New Roman"/>
          <w:i/>
          <w:iCs/>
          <w:color w:val="000000" w:themeColor="text1"/>
          <w:lang w:val="en-CA"/>
        </w:rPr>
        <w:t>X</w:t>
      </w:r>
      <w:r w:rsidR="007632A5" w:rsidRPr="007E7021">
        <w:rPr>
          <w:rFonts w:ascii="Times New Roman" w:hAnsi="Times New Roman"/>
          <w:color w:val="000000" w:themeColor="text1"/>
          <w:lang w:val="en-CA"/>
        </w:rPr>
        <w:t>, that is</w:t>
      </w:r>
      <w:r w:rsidR="00086466" w:rsidRPr="007E7021">
        <w:rPr>
          <w:rFonts w:ascii="Times New Roman" w:hAnsi="Times New Roman"/>
          <w:color w:val="000000" w:themeColor="text1"/>
          <w:lang w:val="en-CA"/>
        </w:rPr>
        <w:t>, an experiment or quasi-experiment</w:t>
      </w:r>
      <w:r w:rsidR="00B663FA" w:rsidRPr="007E7021">
        <w:rPr>
          <w:rFonts w:ascii="Times New Roman" w:hAnsi="Times New Roman"/>
          <w:color w:val="000000" w:themeColor="text1"/>
          <w:lang w:val="en-CA"/>
        </w:rPr>
        <w:t xml:space="preserve"> (e.g.,</w:t>
      </w:r>
      <w:r w:rsidR="004B5DDB" w:rsidRPr="007E7021">
        <w:rPr>
          <w:rFonts w:ascii="Times New Roman" w:hAnsi="Times New Roman"/>
          <w:color w:val="000000" w:themeColor="text1"/>
          <w:lang w:val="en-CA"/>
        </w:rPr>
        <w:t xml:space="preserve"> a natural experiment</w:t>
      </w:r>
      <w:r w:rsidR="00B663FA" w:rsidRPr="007E7021">
        <w:rPr>
          <w:rFonts w:ascii="Times New Roman" w:hAnsi="Times New Roman"/>
          <w:color w:val="000000" w:themeColor="text1"/>
          <w:lang w:val="en-CA"/>
        </w:rPr>
        <w:t>)</w:t>
      </w:r>
      <w:r w:rsidR="007632A5" w:rsidRPr="007E7021">
        <w:rPr>
          <w:rFonts w:ascii="Times New Roman" w:hAnsi="Times New Roman"/>
          <w:color w:val="000000" w:themeColor="text1"/>
          <w:lang w:val="en-CA"/>
        </w:rPr>
        <w:t xml:space="preserve">, </w:t>
      </w:r>
      <w:r w:rsidR="00F34A99" w:rsidRPr="007E7021">
        <w:rPr>
          <w:rFonts w:ascii="Times New Roman" w:hAnsi="Times New Roman"/>
          <w:color w:val="000000" w:themeColor="text1"/>
          <w:lang w:val="en-CA"/>
        </w:rPr>
        <w:t xml:space="preserve">must be conducted. </w:t>
      </w:r>
      <w:r w:rsidR="00602F50" w:rsidRPr="007E7021">
        <w:rPr>
          <w:rFonts w:ascii="Times New Roman" w:hAnsi="Times New Roman"/>
          <w:color w:val="000000" w:themeColor="text1"/>
          <w:lang w:val="en-CA"/>
        </w:rPr>
        <w:t xml:space="preserve">This is the core feature of </w:t>
      </w:r>
      <w:r w:rsidR="00086466" w:rsidRPr="007E7021">
        <w:rPr>
          <w:rFonts w:ascii="Times New Roman" w:hAnsi="Times New Roman"/>
          <w:color w:val="000000" w:themeColor="text1"/>
          <w:lang w:val="en-CA"/>
        </w:rPr>
        <w:t>all interventionist accounts</w:t>
      </w:r>
      <w:r w:rsidR="00D3396C" w:rsidRPr="007E7021">
        <w:rPr>
          <w:rFonts w:ascii="Times New Roman" w:hAnsi="Times New Roman"/>
          <w:color w:val="000000" w:themeColor="text1"/>
          <w:lang w:val="en-CA"/>
        </w:rPr>
        <w:t xml:space="preserve"> of causation</w:t>
      </w:r>
      <w:r w:rsidR="00086466" w:rsidRPr="007E7021">
        <w:rPr>
          <w:rFonts w:ascii="Times New Roman" w:hAnsi="Times New Roman"/>
          <w:color w:val="000000" w:themeColor="text1"/>
          <w:lang w:val="en-CA"/>
        </w:rPr>
        <w:t xml:space="preserve">. </w:t>
      </w:r>
      <w:r w:rsidR="00602F50" w:rsidRPr="007E7021">
        <w:rPr>
          <w:rFonts w:ascii="Times New Roman" w:hAnsi="Times New Roman"/>
          <w:color w:val="000000" w:themeColor="text1"/>
          <w:lang w:val="en-CA"/>
        </w:rPr>
        <w:t>M</w:t>
      </w:r>
      <w:r w:rsidR="00F34A99" w:rsidRPr="007E7021">
        <w:rPr>
          <w:rFonts w:ascii="Times New Roman" w:hAnsi="Times New Roman"/>
          <w:color w:val="000000" w:themeColor="text1"/>
          <w:lang w:val="en-CA"/>
        </w:rPr>
        <w:t>anipulation</w:t>
      </w:r>
      <w:r w:rsidR="00086466" w:rsidRPr="007E7021">
        <w:rPr>
          <w:rFonts w:ascii="Times New Roman" w:hAnsi="Times New Roman"/>
          <w:color w:val="000000" w:themeColor="text1"/>
          <w:lang w:val="en-CA"/>
        </w:rPr>
        <w:t>–as opposed to mere observation of a difference in outcome between two conditions–</w:t>
      </w:r>
      <w:r w:rsidR="00F34A99" w:rsidRPr="007E7021">
        <w:rPr>
          <w:rFonts w:ascii="Times New Roman" w:hAnsi="Times New Roman"/>
          <w:color w:val="000000" w:themeColor="text1"/>
          <w:lang w:val="en-CA"/>
        </w:rPr>
        <w:t xml:space="preserve">is </w:t>
      </w:r>
      <w:r w:rsidR="00AC5B27" w:rsidRPr="007E7021">
        <w:rPr>
          <w:rFonts w:ascii="Times New Roman" w:hAnsi="Times New Roman"/>
          <w:color w:val="000000" w:themeColor="text1"/>
          <w:lang w:val="en-CA"/>
        </w:rPr>
        <w:t xml:space="preserve">standardly </w:t>
      </w:r>
      <w:r w:rsidR="00F34A99" w:rsidRPr="007E7021">
        <w:rPr>
          <w:rFonts w:ascii="Times New Roman" w:hAnsi="Times New Roman"/>
          <w:color w:val="000000" w:themeColor="text1"/>
          <w:lang w:val="en-CA"/>
        </w:rPr>
        <w:t xml:space="preserve">required </w:t>
      </w:r>
      <w:r w:rsidR="00557FD7" w:rsidRPr="007E7021">
        <w:rPr>
          <w:rFonts w:ascii="Times New Roman" w:hAnsi="Times New Roman"/>
          <w:color w:val="000000" w:themeColor="text1"/>
          <w:lang w:val="en-CA"/>
        </w:rPr>
        <w:t>to</w:t>
      </w:r>
      <w:r w:rsidR="00F34A99" w:rsidRPr="007E7021">
        <w:rPr>
          <w:rFonts w:ascii="Times New Roman" w:hAnsi="Times New Roman"/>
          <w:color w:val="000000" w:themeColor="text1"/>
          <w:lang w:val="en-CA"/>
        </w:rPr>
        <w:t xml:space="preserve"> establish the directionality of causation (</w:t>
      </w:r>
      <w:r w:rsidR="00557FD7">
        <w:rPr>
          <w:rFonts w:ascii="Times New Roman" w:hAnsi="Times New Roman"/>
          <w:color w:val="000000" w:themeColor="text1"/>
          <w:lang w:val="en-CA"/>
        </w:rPr>
        <w:t xml:space="preserve">i.e., </w:t>
      </w:r>
      <w:r w:rsidR="00571C50" w:rsidRPr="007E7021">
        <w:rPr>
          <w:rFonts w:ascii="Times New Roman" w:hAnsi="Times New Roman"/>
          <w:color w:val="000000" w:themeColor="text1"/>
          <w:lang w:val="en-CA"/>
        </w:rPr>
        <w:t xml:space="preserve">changes in </w:t>
      </w:r>
      <w:r w:rsidR="00571C50" w:rsidRPr="007E7021">
        <w:rPr>
          <w:rFonts w:ascii="Times New Roman" w:hAnsi="Times New Roman"/>
          <w:i/>
          <w:iCs/>
          <w:color w:val="000000" w:themeColor="text1"/>
          <w:lang w:val="en-CA"/>
        </w:rPr>
        <w:t>X</w:t>
      </w:r>
      <w:r w:rsidR="00F34A99" w:rsidRPr="007E7021">
        <w:rPr>
          <w:rFonts w:ascii="Times New Roman" w:hAnsi="Times New Roman"/>
          <w:color w:val="000000" w:themeColor="text1"/>
          <w:lang w:val="en-CA"/>
        </w:rPr>
        <w:t xml:space="preserve"> cause </w:t>
      </w:r>
      <w:r w:rsidR="00571C50" w:rsidRPr="007E7021">
        <w:rPr>
          <w:rFonts w:ascii="Times New Roman" w:hAnsi="Times New Roman"/>
          <w:color w:val="000000" w:themeColor="text1"/>
          <w:lang w:val="en-CA"/>
        </w:rPr>
        <w:t>differences in</w:t>
      </w:r>
      <w:r w:rsidR="00F34A99" w:rsidRPr="007E7021">
        <w:rPr>
          <w:rFonts w:ascii="Times New Roman" w:hAnsi="Times New Roman"/>
          <w:color w:val="000000" w:themeColor="text1"/>
          <w:lang w:val="en-CA"/>
        </w:rPr>
        <w:t xml:space="preserve"> </w:t>
      </w:r>
      <w:r w:rsidR="00571C50" w:rsidRPr="007E7021">
        <w:rPr>
          <w:rFonts w:ascii="Times New Roman" w:hAnsi="Times New Roman"/>
          <w:i/>
          <w:iCs/>
          <w:color w:val="000000" w:themeColor="text1"/>
          <w:lang w:val="en-CA"/>
        </w:rPr>
        <w:t>Y</w:t>
      </w:r>
      <w:r w:rsidR="00F34A99" w:rsidRPr="007E7021">
        <w:rPr>
          <w:rFonts w:ascii="Times New Roman" w:hAnsi="Times New Roman"/>
          <w:color w:val="000000" w:themeColor="text1"/>
          <w:lang w:val="en-CA"/>
        </w:rPr>
        <w:t xml:space="preserve"> rather than the other way around) and </w:t>
      </w:r>
      <w:r w:rsidR="00E8269C" w:rsidRPr="007E7021">
        <w:rPr>
          <w:rFonts w:ascii="Times New Roman" w:hAnsi="Times New Roman"/>
          <w:color w:val="000000" w:themeColor="text1"/>
          <w:lang w:val="en-CA"/>
        </w:rPr>
        <w:t>rule out</w:t>
      </w:r>
      <w:r w:rsidRPr="007E7021">
        <w:rPr>
          <w:rFonts w:ascii="Times New Roman" w:hAnsi="Times New Roman"/>
          <w:color w:val="000000" w:themeColor="text1"/>
          <w:lang w:val="en-CA"/>
        </w:rPr>
        <w:t xml:space="preserve"> the possibility that the changes in </w:t>
      </w:r>
      <w:r w:rsidR="00557FD7" w:rsidRPr="00557FD7">
        <w:rPr>
          <w:rFonts w:ascii="Times New Roman" w:hAnsi="Times New Roman"/>
          <w:i/>
          <w:iCs/>
          <w:color w:val="000000" w:themeColor="text1"/>
          <w:lang w:val="en-CA"/>
        </w:rPr>
        <w:t>X</w:t>
      </w:r>
      <w:r w:rsidR="00571C50" w:rsidRPr="007E7021">
        <w:rPr>
          <w:rFonts w:ascii="Times New Roman" w:hAnsi="Times New Roman"/>
          <w:color w:val="000000" w:themeColor="text1"/>
          <w:lang w:val="en-CA"/>
        </w:rPr>
        <w:t xml:space="preserve"> and </w:t>
      </w:r>
      <w:r w:rsidR="00557FD7" w:rsidRPr="00557FD7">
        <w:rPr>
          <w:rFonts w:ascii="Times New Roman" w:hAnsi="Times New Roman"/>
          <w:i/>
          <w:iCs/>
          <w:color w:val="000000" w:themeColor="text1"/>
          <w:lang w:val="en-CA"/>
        </w:rPr>
        <w:t>Y</w:t>
      </w:r>
      <w:r w:rsidRPr="007E7021">
        <w:rPr>
          <w:rFonts w:ascii="Times New Roman" w:hAnsi="Times New Roman"/>
          <w:color w:val="000000" w:themeColor="text1"/>
          <w:lang w:val="en-CA"/>
        </w:rPr>
        <w:t xml:space="preserve"> are </w:t>
      </w:r>
      <w:r w:rsidR="00602F50" w:rsidRPr="007E7021">
        <w:rPr>
          <w:rFonts w:ascii="Times New Roman" w:hAnsi="Times New Roman"/>
          <w:color w:val="000000" w:themeColor="text1"/>
          <w:lang w:val="en-CA"/>
        </w:rPr>
        <w:t xml:space="preserve">correlated </w:t>
      </w:r>
      <w:r w:rsidRPr="007E7021">
        <w:rPr>
          <w:rFonts w:ascii="Times New Roman" w:hAnsi="Times New Roman"/>
          <w:color w:val="000000" w:themeColor="text1"/>
          <w:lang w:val="en-CA"/>
        </w:rPr>
        <w:t>due to a common cause.</w:t>
      </w:r>
      <w:r w:rsidR="00602F50" w:rsidRPr="007E7021">
        <w:rPr>
          <w:rFonts w:ascii="Times New Roman" w:hAnsi="Times New Roman"/>
          <w:color w:val="000000" w:themeColor="text1"/>
          <w:lang w:val="en-CA"/>
        </w:rPr>
        <w:t xml:space="preserve"> If </w:t>
      </w:r>
      <w:r w:rsidR="00571C50" w:rsidRPr="007E7021">
        <w:rPr>
          <w:rFonts w:ascii="Times New Roman" w:hAnsi="Times New Roman"/>
          <w:color w:val="000000" w:themeColor="text1"/>
          <w:lang w:val="en-CA"/>
        </w:rPr>
        <w:t>the two</w:t>
      </w:r>
      <w:r w:rsidR="00602F50" w:rsidRPr="007E7021">
        <w:rPr>
          <w:rFonts w:ascii="Times New Roman" w:hAnsi="Times New Roman"/>
          <w:color w:val="000000" w:themeColor="text1"/>
          <w:lang w:val="en-CA"/>
        </w:rPr>
        <w:t xml:space="preserve"> are divergent effects </w:t>
      </w:r>
      <w:r w:rsidR="0032283B" w:rsidRPr="007E7021">
        <w:rPr>
          <w:rFonts w:ascii="Times New Roman" w:hAnsi="Times New Roman"/>
          <w:color w:val="000000" w:themeColor="text1"/>
          <w:lang w:val="en-CA"/>
        </w:rPr>
        <w:t xml:space="preserve">of </w:t>
      </w:r>
      <w:r w:rsidR="00DF23E1" w:rsidRPr="007E7021">
        <w:rPr>
          <w:rFonts w:ascii="Times New Roman" w:hAnsi="Times New Roman"/>
          <w:color w:val="000000" w:themeColor="text1"/>
          <w:lang w:val="en-CA"/>
        </w:rPr>
        <w:t xml:space="preserve">a </w:t>
      </w:r>
      <w:r w:rsidR="0032283B" w:rsidRPr="007E7021">
        <w:rPr>
          <w:rFonts w:ascii="Times New Roman" w:hAnsi="Times New Roman"/>
          <w:color w:val="000000" w:themeColor="text1"/>
          <w:lang w:val="en-CA"/>
        </w:rPr>
        <w:t xml:space="preserve">common cause </w:t>
      </w:r>
      <w:r w:rsidR="00602F50" w:rsidRPr="007E7021">
        <w:rPr>
          <w:rFonts w:ascii="Times New Roman" w:hAnsi="Times New Roman"/>
          <w:color w:val="000000" w:themeColor="text1"/>
          <w:lang w:val="en-CA"/>
        </w:rPr>
        <w:t xml:space="preserve">or if </w:t>
      </w:r>
      <w:r w:rsidR="00F771EB" w:rsidRPr="007E7021">
        <w:rPr>
          <w:rFonts w:ascii="Times New Roman" w:hAnsi="Times New Roman"/>
          <w:i/>
          <w:iCs/>
          <w:color w:val="000000" w:themeColor="text1"/>
          <w:lang w:val="en-CA"/>
        </w:rPr>
        <w:t>X</w:t>
      </w:r>
      <w:r w:rsidR="00602F50" w:rsidRPr="007E7021">
        <w:rPr>
          <w:rFonts w:ascii="Times New Roman" w:hAnsi="Times New Roman"/>
          <w:color w:val="000000" w:themeColor="text1"/>
          <w:lang w:val="en-CA"/>
        </w:rPr>
        <w:t xml:space="preserve"> is an effect of </w:t>
      </w:r>
      <w:r w:rsidR="00F771EB" w:rsidRPr="007E7021">
        <w:rPr>
          <w:rFonts w:ascii="Times New Roman" w:hAnsi="Times New Roman"/>
          <w:i/>
          <w:iCs/>
          <w:color w:val="000000" w:themeColor="text1"/>
          <w:lang w:val="en-CA"/>
        </w:rPr>
        <w:t>Y</w:t>
      </w:r>
      <w:r w:rsidR="00602F50" w:rsidRPr="007E7021">
        <w:rPr>
          <w:rFonts w:ascii="Times New Roman" w:hAnsi="Times New Roman"/>
          <w:color w:val="000000" w:themeColor="text1"/>
          <w:lang w:val="en-CA"/>
        </w:rPr>
        <w:t xml:space="preserve">, then the intervention on </w:t>
      </w:r>
      <w:r w:rsidR="00571C50" w:rsidRPr="007E7021">
        <w:rPr>
          <w:rFonts w:ascii="Times New Roman" w:hAnsi="Times New Roman"/>
          <w:i/>
          <w:iCs/>
          <w:color w:val="000000" w:themeColor="text1"/>
          <w:lang w:val="en-CA"/>
        </w:rPr>
        <w:t>X</w:t>
      </w:r>
      <w:r w:rsidR="00602F50" w:rsidRPr="007E7021">
        <w:rPr>
          <w:rFonts w:ascii="Times New Roman" w:hAnsi="Times New Roman"/>
          <w:color w:val="000000" w:themeColor="text1"/>
          <w:lang w:val="en-CA"/>
        </w:rPr>
        <w:t xml:space="preserve"> is not expected to have an impact on the outcome</w:t>
      </w:r>
      <w:r w:rsidR="00571C50" w:rsidRPr="007E7021">
        <w:rPr>
          <w:rFonts w:ascii="Times New Roman" w:hAnsi="Times New Roman"/>
          <w:color w:val="000000" w:themeColor="text1"/>
          <w:lang w:val="en-CA"/>
        </w:rPr>
        <w:t xml:space="preserve"> </w:t>
      </w:r>
      <w:r w:rsidR="00571C50" w:rsidRPr="007E7021">
        <w:rPr>
          <w:rFonts w:ascii="Times New Roman" w:hAnsi="Times New Roman"/>
          <w:i/>
          <w:iCs/>
          <w:color w:val="000000" w:themeColor="text1"/>
          <w:lang w:val="en-CA"/>
        </w:rPr>
        <w:t>Y</w:t>
      </w:r>
      <w:r w:rsidR="00602F50" w:rsidRPr="007E7021">
        <w:rPr>
          <w:rFonts w:ascii="Times New Roman" w:hAnsi="Times New Roman"/>
          <w:color w:val="000000" w:themeColor="text1"/>
          <w:lang w:val="en-CA"/>
        </w:rPr>
        <w:t xml:space="preserve">. However, if there is a causal pathway linking </w:t>
      </w:r>
      <w:r w:rsidR="00571C50" w:rsidRPr="007E7021">
        <w:rPr>
          <w:rFonts w:ascii="Times New Roman" w:hAnsi="Times New Roman"/>
          <w:i/>
          <w:iCs/>
          <w:color w:val="000000" w:themeColor="text1"/>
          <w:lang w:val="en-CA"/>
        </w:rPr>
        <w:t>X</w:t>
      </w:r>
      <w:r w:rsidR="00571C50" w:rsidRPr="007E7021">
        <w:rPr>
          <w:rFonts w:ascii="Times New Roman" w:hAnsi="Times New Roman"/>
          <w:color w:val="000000" w:themeColor="text1"/>
          <w:lang w:val="en-CA"/>
        </w:rPr>
        <w:t xml:space="preserve"> and </w:t>
      </w:r>
      <w:r w:rsidR="00571C50" w:rsidRPr="007E7021">
        <w:rPr>
          <w:rFonts w:ascii="Times New Roman" w:hAnsi="Times New Roman"/>
          <w:i/>
          <w:iCs/>
          <w:color w:val="000000" w:themeColor="text1"/>
          <w:lang w:val="en-CA"/>
        </w:rPr>
        <w:t>Y</w:t>
      </w:r>
      <w:r w:rsidR="00602F50" w:rsidRPr="007E7021">
        <w:rPr>
          <w:rFonts w:ascii="Times New Roman" w:hAnsi="Times New Roman"/>
          <w:color w:val="000000" w:themeColor="text1"/>
          <w:lang w:val="en-CA"/>
        </w:rPr>
        <w:t xml:space="preserve"> as upstream cause to downstream effect, then interventions on </w:t>
      </w:r>
      <w:r w:rsidR="00571C50" w:rsidRPr="007E7021">
        <w:rPr>
          <w:rFonts w:ascii="Times New Roman" w:hAnsi="Times New Roman"/>
          <w:i/>
          <w:iCs/>
          <w:color w:val="000000" w:themeColor="text1"/>
          <w:lang w:val="en-CA"/>
        </w:rPr>
        <w:t>X</w:t>
      </w:r>
      <w:r w:rsidR="00602F50" w:rsidRPr="007E7021">
        <w:rPr>
          <w:rFonts w:ascii="Times New Roman" w:hAnsi="Times New Roman"/>
          <w:color w:val="000000" w:themeColor="text1"/>
          <w:lang w:val="en-CA"/>
        </w:rPr>
        <w:t xml:space="preserve"> are expected to result in changes in </w:t>
      </w:r>
      <w:r w:rsidR="00571C50" w:rsidRPr="007E7021">
        <w:rPr>
          <w:rFonts w:ascii="Times New Roman" w:hAnsi="Times New Roman"/>
          <w:i/>
          <w:iCs/>
          <w:color w:val="000000" w:themeColor="text1"/>
          <w:lang w:val="en-CA"/>
        </w:rPr>
        <w:t>Y</w:t>
      </w:r>
      <w:r w:rsidR="00602F50" w:rsidRPr="007E7021">
        <w:rPr>
          <w:rFonts w:ascii="Times New Roman" w:hAnsi="Times New Roman"/>
          <w:color w:val="000000" w:themeColor="text1"/>
          <w:lang w:val="en-CA"/>
        </w:rPr>
        <w:t>.</w:t>
      </w:r>
    </w:p>
    <w:p w14:paraId="2BA37934" w14:textId="6C6A2481" w:rsidR="00602F50" w:rsidRPr="007E7021" w:rsidRDefault="00602F50" w:rsidP="00F43F5C">
      <w:pPr>
        <w:pStyle w:val="FreeForm"/>
        <w:numPr>
          <w:ilvl w:val="0"/>
          <w:numId w:val="15"/>
        </w:numPr>
        <w:spacing w:line="360" w:lineRule="auto"/>
        <w:ind w:left="900" w:hanging="540"/>
        <w:jc w:val="both"/>
        <w:rPr>
          <w:rFonts w:ascii="Times New Roman" w:hAnsi="Times New Roman"/>
          <w:color w:val="000000" w:themeColor="text1"/>
          <w:lang w:val="en-CA"/>
        </w:rPr>
      </w:pPr>
      <w:r w:rsidRPr="007E7021">
        <w:rPr>
          <w:rFonts w:ascii="Times New Roman" w:hAnsi="Times New Roman"/>
          <w:color w:val="000000" w:themeColor="text1"/>
          <w:lang w:val="en-CA"/>
        </w:rPr>
        <w:t xml:space="preserve">The background of all other </w:t>
      </w:r>
      <w:r w:rsidR="007F6F36" w:rsidRPr="007E7021">
        <w:rPr>
          <w:rFonts w:ascii="Times New Roman" w:hAnsi="Times New Roman"/>
          <w:color w:val="000000" w:themeColor="text1"/>
          <w:lang w:val="en-CA"/>
        </w:rPr>
        <w:t>variables</w:t>
      </w:r>
      <w:r w:rsidRPr="007E7021">
        <w:rPr>
          <w:rFonts w:ascii="Times New Roman" w:hAnsi="Times New Roman"/>
          <w:color w:val="000000" w:themeColor="text1"/>
          <w:lang w:val="en-CA"/>
        </w:rPr>
        <w:t xml:space="preserve"> that may have an impact on the outcome </w:t>
      </w:r>
      <w:r w:rsidR="00F24D07" w:rsidRPr="007E7021">
        <w:rPr>
          <w:rFonts w:ascii="Times New Roman" w:hAnsi="Times New Roman"/>
          <w:color w:val="000000" w:themeColor="text1"/>
          <w:lang w:val="en-CA"/>
        </w:rPr>
        <w:t>should</w:t>
      </w:r>
      <w:r w:rsidRPr="007E7021">
        <w:rPr>
          <w:rFonts w:ascii="Times New Roman" w:hAnsi="Times New Roman"/>
          <w:color w:val="000000" w:themeColor="text1"/>
          <w:lang w:val="en-CA"/>
        </w:rPr>
        <w:t xml:space="preserve"> remain constant </w:t>
      </w:r>
      <w:r w:rsidR="00E86FB0" w:rsidRPr="007E7021">
        <w:rPr>
          <w:rFonts w:ascii="Times New Roman" w:hAnsi="Times New Roman"/>
          <w:color w:val="000000" w:themeColor="text1"/>
          <w:lang w:val="en-CA"/>
        </w:rPr>
        <w:t>throughout</w:t>
      </w:r>
      <w:r w:rsidRPr="007E7021">
        <w:rPr>
          <w:rFonts w:ascii="Times New Roman" w:hAnsi="Times New Roman"/>
          <w:color w:val="000000" w:themeColor="text1"/>
          <w:lang w:val="en-CA"/>
        </w:rPr>
        <w:t xml:space="preserve"> the duration of the experiment</w:t>
      </w:r>
      <w:r w:rsidR="0032283B" w:rsidRPr="007E7021">
        <w:rPr>
          <w:rFonts w:ascii="Times New Roman" w:hAnsi="Times New Roman"/>
          <w:color w:val="000000" w:themeColor="text1"/>
          <w:lang w:val="en-CA"/>
        </w:rPr>
        <w:t xml:space="preserve">. </w:t>
      </w:r>
      <w:r w:rsidR="00621E9D" w:rsidRPr="007E7021">
        <w:rPr>
          <w:rFonts w:ascii="Times New Roman" w:hAnsi="Times New Roman"/>
          <w:color w:val="000000" w:themeColor="text1"/>
          <w:lang w:val="en-CA"/>
        </w:rPr>
        <w:t>This is the</w:t>
      </w:r>
      <w:r w:rsidRPr="007E7021">
        <w:rPr>
          <w:rFonts w:ascii="Times New Roman" w:hAnsi="Times New Roman"/>
          <w:color w:val="000000" w:themeColor="text1"/>
          <w:lang w:val="en-CA"/>
        </w:rPr>
        <w:t xml:space="preserve"> ‘fixability clause’ appearing </w:t>
      </w:r>
      <w:r w:rsidR="00557FD7">
        <w:rPr>
          <w:rFonts w:ascii="Times New Roman" w:hAnsi="Times New Roman"/>
          <w:color w:val="000000" w:themeColor="text1"/>
          <w:lang w:val="en-CA"/>
        </w:rPr>
        <w:t>in</w:t>
      </w:r>
      <w:r w:rsidRPr="007E7021">
        <w:rPr>
          <w:rFonts w:ascii="Times New Roman" w:hAnsi="Times New Roman"/>
          <w:color w:val="000000" w:themeColor="text1"/>
          <w:lang w:val="en-CA"/>
        </w:rPr>
        <w:t xml:space="preserve"> </w:t>
      </w:r>
      <w:r w:rsidR="00E86FB0" w:rsidRPr="007E7021">
        <w:rPr>
          <w:rFonts w:ascii="Times New Roman" w:hAnsi="Times New Roman"/>
          <w:color w:val="000000" w:themeColor="text1"/>
          <w:lang w:val="en-CA"/>
        </w:rPr>
        <w:t>(</w:t>
      </w:r>
      <w:r w:rsidRPr="007E7021">
        <w:rPr>
          <w:rFonts w:ascii="Times New Roman" w:hAnsi="Times New Roman"/>
          <w:color w:val="000000" w:themeColor="text1"/>
          <w:lang w:val="en-CA"/>
        </w:rPr>
        <w:t>M</w:t>
      </w:r>
      <w:r w:rsidR="00E86FB0" w:rsidRPr="007E7021">
        <w:rPr>
          <w:rFonts w:ascii="Times New Roman" w:hAnsi="Times New Roman"/>
          <w:color w:val="000000" w:themeColor="text1"/>
          <w:lang w:val="en-CA"/>
        </w:rPr>
        <w:t>)</w:t>
      </w:r>
      <w:r w:rsidRPr="007E7021">
        <w:rPr>
          <w:rFonts w:ascii="Times New Roman" w:hAnsi="Times New Roman"/>
          <w:color w:val="000000" w:themeColor="text1"/>
          <w:lang w:val="en-CA"/>
        </w:rPr>
        <w:t xml:space="preserve">, which states that the values of all variables causally relevant to the </w:t>
      </w:r>
      <w:r w:rsidRPr="007E7021">
        <w:rPr>
          <w:rFonts w:ascii="Times New Roman" w:hAnsi="Times New Roman"/>
          <w:color w:val="000000" w:themeColor="text1"/>
          <w:lang w:val="en-CA"/>
        </w:rPr>
        <w:lastRenderedPageBreak/>
        <w:t xml:space="preserve">outcome, minus those that may mediate the causal impact of the tested </w:t>
      </w:r>
      <w:r w:rsidR="007F6F36" w:rsidRPr="007E7021">
        <w:rPr>
          <w:rFonts w:ascii="Times New Roman" w:hAnsi="Times New Roman"/>
          <w:color w:val="000000" w:themeColor="text1"/>
          <w:lang w:val="en-CA"/>
        </w:rPr>
        <w:t xml:space="preserve">variable </w:t>
      </w:r>
      <w:r w:rsidR="007F6F36" w:rsidRPr="007E7021">
        <w:rPr>
          <w:rFonts w:ascii="Times New Roman" w:hAnsi="Times New Roman"/>
          <w:i/>
          <w:iCs/>
          <w:color w:val="000000" w:themeColor="text1"/>
          <w:lang w:val="en-CA"/>
        </w:rPr>
        <w:t>X</w:t>
      </w:r>
      <w:r w:rsidRPr="007E7021">
        <w:rPr>
          <w:rFonts w:ascii="Times New Roman" w:hAnsi="Times New Roman"/>
          <w:color w:val="000000" w:themeColor="text1"/>
          <w:lang w:val="en-CA"/>
        </w:rPr>
        <w:t xml:space="preserve"> on the measured outcome</w:t>
      </w:r>
      <w:r w:rsidR="007F6F36" w:rsidRPr="007E7021">
        <w:rPr>
          <w:rFonts w:ascii="Times New Roman" w:hAnsi="Times New Roman"/>
          <w:color w:val="000000" w:themeColor="text1"/>
          <w:lang w:val="en-CA"/>
        </w:rPr>
        <w:t xml:space="preserve"> </w:t>
      </w:r>
      <w:r w:rsidR="007F6F36" w:rsidRPr="007E7021">
        <w:rPr>
          <w:rFonts w:ascii="Times New Roman" w:hAnsi="Times New Roman"/>
          <w:i/>
          <w:iCs/>
          <w:color w:val="000000" w:themeColor="text1"/>
          <w:lang w:val="en-CA"/>
        </w:rPr>
        <w:t>Y</w:t>
      </w:r>
      <w:r w:rsidRPr="007E7021">
        <w:rPr>
          <w:rFonts w:ascii="Times New Roman" w:hAnsi="Times New Roman"/>
          <w:color w:val="000000" w:themeColor="text1"/>
          <w:lang w:val="en-CA"/>
        </w:rPr>
        <w:t>, should be fixed.</w:t>
      </w:r>
      <w:r w:rsidR="009C2DB6" w:rsidRPr="007E7021">
        <w:rPr>
          <w:rStyle w:val="FootnoteReference"/>
          <w:rFonts w:ascii="Times New Roman" w:hAnsi="Times New Roman"/>
          <w:color w:val="000000" w:themeColor="text1"/>
          <w:lang w:val="en-CA"/>
        </w:rPr>
        <w:footnoteReference w:id="2"/>
      </w:r>
      <w:r w:rsidR="004B5DDB" w:rsidRPr="007E7021">
        <w:rPr>
          <w:rFonts w:ascii="Times New Roman" w:hAnsi="Times New Roman"/>
          <w:color w:val="000000" w:themeColor="text1"/>
          <w:lang w:val="en-CA"/>
        </w:rPr>
        <w:t xml:space="preserve"> If the background </w:t>
      </w:r>
      <w:r w:rsidR="00E82BE3" w:rsidRPr="007E7021">
        <w:rPr>
          <w:rFonts w:ascii="Times New Roman" w:hAnsi="Times New Roman"/>
          <w:color w:val="000000" w:themeColor="text1"/>
          <w:lang w:val="en-CA"/>
        </w:rPr>
        <w:t xml:space="preserve">of relevant </w:t>
      </w:r>
      <w:r w:rsidR="007F6F36" w:rsidRPr="007E7021">
        <w:rPr>
          <w:rFonts w:ascii="Times New Roman" w:hAnsi="Times New Roman"/>
          <w:color w:val="000000" w:themeColor="text1"/>
          <w:lang w:val="en-CA"/>
        </w:rPr>
        <w:t>variables</w:t>
      </w:r>
      <w:r w:rsidR="00E82BE3" w:rsidRPr="007E7021">
        <w:rPr>
          <w:rFonts w:ascii="Times New Roman" w:hAnsi="Times New Roman"/>
          <w:color w:val="000000" w:themeColor="text1"/>
          <w:lang w:val="en-CA"/>
        </w:rPr>
        <w:t xml:space="preserve"> </w:t>
      </w:r>
      <w:r w:rsidR="004B5DDB" w:rsidRPr="007E7021">
        <w:rPr>
          <w:rFonts w:ascii="Times New Roman" w:hAnsi="Times New Roman"/>
          <w:color w:val="000000" w:themeColor="text1"/>
          <w:lang w:val="en-CA"/>
        </w:rPr>
        <w:t xml:space="preserve">changes during the experiment, it is impossible to determine whether </w:t>
      </w:r>
      <w:r w:rsidR="00BE3AD7" w:rsidRPr="007E7021">
        <w:rPr>
          <w:rFonts w:ascii="Times New Roman" w:hAnsi="Times New Roman"/>
          <w:color w:val="000000" w:themeColor="text1"/>
          <w:lang w:val="en-CA"/>
        </w:rPr>
        <w:t xml:space="preserve">a </w:t>
      </w:r>
      <w:r w:rsidR="004B5DDB" w:rsidRPr="007E7021">
        <w:rPr>
          <w:rFonts w:ascii="Times New Roman" w:hAnsi="Times New Roman"/>
          <w:color w:val="000000" w:themeColor="text1"/>
          <w:lang w:val="en-CA"/>
        </w:rPr>
        <w:t xml:space="preserve">difference in outcome </w:t>
      </w:r>
      <w:r w:rsidR="00B801AB" w:rsidRPr="007E7021">
        <w:rPr>
          <w:rFonts w:ascii="Times New Roman" w:hAnsi="Times New Roman"/>
          <w:color w:val="000000" w:themeColor="text1"/>
          <w:lang w:val="en-CA"/>
        </w:rPr>
        <w:t>is</w:t>
      </w:r>
      <w:r w:rsidR="004B5DDB" w:rsidRPr="007E7021">
        <w:rPr>
          <w:rFonts w:ascii="Times New Roman" w:hAnsi="Times New Roman"/>
          <w:color w:val="000000" w:themeColor="text1"/>
          <w:lang w:val="en-CA"/>
        </w:rPr>
        <w:t xml:space="preserve"> due to the </w:t>
      </w:r>
      <w:r w:rsidR="007F6F36" w:rsidRPr="007E7021">
        <w:rPr>
          <w:rFonts w:ascii="Times New Roman" w:hAnsi="Times New Roman"/>
          <w:color w:val="000000" w:themeColor="text1"/>
          <w:lang w:val="en-CA"/>
        </w:rPr>
        <w:t>variable</w:t>
      </w:r>
      <w:r w:rsidR="004B5DDB" w:rsidRPr="007E7021">
        <w:rPr>
          <w:rFonts w:ascii="Times New Roman" w:hAnsi="Times New Roman"/>
          <w:color w:val="000000" w:themeColor="text1"/>
          <w:lang w:val="en-CA"/>
        </w:rPr>
        <w:t xml:space="preserve"> manipulated in the experiment or </w:t>
      </w:r>
      <w:r w:rsidR="00F24D07" w:rsidRPr="007E7021">
        <w:rPr>
          <w:rFonts w:ascii="Times New Roman" w:hAnsi="Times New Roman"/>
          <w:color w:val="000000" w:themeColor="text1"/>
          <w:lang w:val="en-CA"/>
        </w:rPr>
        <w:t xml:space="preserve">to </w:t>
      </w:r>
      <w:r w:rsidR="004B5DDB" w:rsidRPr="007E7021">
        <w:rPr>
          <w:rFonts w:ascii="Times New Roman" w:hAnsi="Times New Roman"/>
          <w:color w:val="000000" w:themeColor="text1"/>
          <w:lang w:val="en-CA"/>
        </w:rPr>
        <w:t xml:space="preserve">some other </w:t>
      </w:r>
      <w:r w:rsidR="00F24D07" w:rsidRPr="007E7021">
        <w:rPr>
          <w:rFonts w:ascii="Times New Roman" w:hAnsi="Times New Roman"/>
          <w:color w:val="000000" w:themeColor="text1"/>
          <w:lang w:val="en-CA"/>
        </w:rPr>
        <w:t>explanation</w:t>
      </w:r>
      <w:r w:rsidR="004B578C" w:rsidRPr="007E7021">
        <w:rPr>
          <w:rFonts w:ascii="Times New Roman" w:hAnsi="Times New Roman"/>
          <w:color w:val="000000" w:themeColor="text1"/>
          <w:lang w:val="en-CA"/>
        </w:rPr>
        <w:t>.</w:t>
      </w:r>
      <w:r w:rsidR="004B5DDB" w:rsidRPr="007E7021">
        <w:rPr>
          <w:rFonts w:ascii="Times New Roman" w:hAnsi="Times New Roman"/>
          <w:color w:val="000000" w:themeColor="text1"/>
          <w:lang w:val="en-CA"/>
        </w:rPr>
        <w:t xml:space="preserve"> </w:t>
      </w:r>
      <w:r w:rsidR="00B14377">
        <w:rPr>
          <w:rFonts w:ascii="Times New Roman" w:hAnsi="Times New Roman"/>
          <w:color w:val="000000" w:themeColor="text1"/>
          <w:lang w:val="en-CA"/>
        </w:rPr>
        <w:t>A</w:t>
      </w:r>
      <w:r w:rsidR="00D92B52" w:rsidRPr="007E7021">
        <w:rPr>
          <w:rFonts w:ascii="Times New Roman" w:hAnsi="Times New Roman"/>
          <w:color w:val="000000" w:themeColor="text1"/>
          <w:lang w:val="en-CA"/>
        </w:rPr>
        <w:t>n alternat</w:t>
      </w:r>
      <w:r w:rsidR="00540D82" w:rsidRPr="007E7021">
        <w:rPr>
          <w:rFonts w:ascii="Times New Roman" w:hAnsi="Times New Roman"/>
          <w:color w:val="000000" w:themeColor="text1"/>
          <w:lang w:val="en-CA"/>
        </w:rPr>
        <w:t>ive</w:t>
      </w:r>
      <w:r w:rsidR="00D92B52" w:rsidRPr="007E7021">
        <w:rPr>
          <w:rFonts w:ascii="Times New Roman" w:hAnsi="Times New Roman"/>
          <w:color w:val="000000" w:themeColor="text1"/>
          <w:lang w:val="en-CA"/>
        </w:rPr>
        <w:t xml:space="preserve"> </w:t>
      </w:r>
      <w:r w:rsidR="00F24D07" w:rsidRPr="007E7021">
        <w:rPr>
          <w:rFonts w:ascii="Times New Roman" w:hAnsi="Times New Roman"/>
          <w:color w:val="000000" w:themeColor="text1"/>
          <w:lang w:val="en-CA"/>
        </w:rPr>
        <w:t>explanation</w:t>
      </w:r>
      <w:r w:rsidR="00D92B52" w:rsidRPr="007E7021">
        <w:rPr>
          <w:rFonts w:ascii="Times New Roman" w:hAnsi="Times New Roman"/>
          <w:color w:val="000000" w:themeColor="text1"/>
          <w:lang w:val="en-CA"/>
        </w:rPr>
        <w:t xml:space="preserve"> </w:t>
      </w:r>
      <w:r w:rsidR="00B14377">
        <w:rPr>
          <w:rFonts w:ascii="Times New Roman" w:hAnsi="Times New Roman"/>
          <w:color w:val="000000" w:themeColor="text1"/>
          <w:lang w:val="en-CA"/>
        </w:rPr>
        <w:t>amounts to an</w:t>
      </w:r>
      <w:r w:rsidR="007C72A6">
        <w:rPr>
          <w:rFonts w:ascii="Times New Roman" w:hAnsi="Times New Roman"/>
          <w:color w:val="000000" w:themeColor="text1"/>
          <w:lang w:val="en-CA"/>
        </w:rPr>
        <w:t xml:space="preserve"> </w:t>
      </w:r>
      <w:r w:rsidR="001F0661" w:rsidRPr="007E7021">
        <w:rPr>
          <w:rFonts w:ascii="Times New Roman" w:hAnsi="Times New Roman"/>
          <w:color w:val="000000" w:themeColor="text1"/>
          <w:lang w:val="en-CA"/>
        </w:rPr>
        <w:t>underdetermination</w:t>
      </w:r>
      <w:r w:rsidR="00B14377">
        <w:rPr>
          <w:rFonts w:ascii="Times New Roman" w:hAnsi="Times New Roman"/>
          <w:color w:val="000000" w:themeColor="text1"/>
          <w:lang w:val="en-CA"/>
        </w:rPr>
        <w:t xml:space="preserve"> issue termed a</w:t>
      </w:r>
      <w:r w:rsidR="004B5DDB" w:rsidRPr="007E7021">
        <w:rPr>
          <w:rFonts w:ascii="Times New Roman" w:hAnsi="Times New Roman"/>
          <w:color w:val="000000" w:themeColor="text1"/>
          <w:lang w:val="en-CA"/>
        </w:rPr>
        <w:t xml:space="preserve"> ‘confounding problem</w:t>
      </w:r>
      <w:r w:rsidR="00C92172" w:rsidRPr="007E7021">
        <w:rPr>
          <w:rFonts w:ascii="Times New Roman" w:hAnsi="Times New Roman"/>
          <w:color w:val="000000" w:themeColor="text1"/>
          <w:lang w:val="en-CA"/>
        </w:rPr>
        <w:t>.’</w:t>
      </w:r>
      <w:r w:rsidR="004B5DDB" w:rsidRPr="007E7021">
        <w:rPr>
          <w:rFonts w:ascii="Times New Roman" w:hAnsi="Times New Roman"/>
          <w:color w:val="000000" w:themeColor="text1"/>
          <w:lang w:val="en-CA"/>
        </w:rPr>
        <w:t xml:space="preserve">   </w:t>
      </w:r>
    </w:p>
    <w:p w14:paraId="4C78EC9F" w14:textId="2838ED8B" w:rsidR="009D60B2" w:rsidRPr="007E7021" w:rsidRDefault="003E4D61" w:rsidP="00D54F61">
      <w:pPr>
        <w:pStyle w:val="FreeForm"/>
        <w:numPr>
          <w:ilvl w:val="0"/>
          <w:numId w:val="15"/>
        </w:numPr>
        <w:spacing w:line="360" w:lineRule="auto"/>
        <w:ind w:left="900" w:hanging="540"/>
        <w:jc w:val="both"/>
        <w:rPr>
          <w:rFonts w:ascii="Times New Roman" w:hAnsi="Times New Roman"/>
          <w:color w:val="000000" w:themeColor="text1"/>
          <w:lang w:val="en-CA"/>
        </w:rPr>
      </w:pPr>
      <w:bookmarkStart w:id="5" w:name="_Hlk8287365"/>
      <w:r w:rsidRPr="007E7021">
        <w:rPr>
          <w:rFonts w:ascii="Times New Roman" w:hAnsi="Times New Roman"/>
          <w:color w:val="000000" w:themeColor="text1"/>
          <w:lang w:val="en-CA"/>
        </w:rPr>
        <w:t xml:space="preserve">The intervention–or quasi-intervention in the case of a natural experiment–should </w:t>
      </w:r>
      <w:r w:rsidR="009D60B2" w:rsidRPr="007E7021">
        <w:rPr>
          <w:rFonts w:ascii="Times New Roman" w:hAnsi="Times New Roman"/>
          <w:color w:val="000000" w:themeColor="text1"/>
          <w:lang w:val="en-CA"/>
        </w:rPr>
        <w:t>be accurate</w:t>
      </w:r>
      <w:r w:rsidR="00EB46E9" w:rsidRPr="007E7021">
        <w:rPr>
          <w:rFonts w:ascii="Times New Roman" w:hAnsi="Times New Roman"/>
          <w:color w:val="000000" w:themeColor="text1"/>
          <w:lang w:val="en-CA"/>
        </w:rPr>
        <w:t xml:space="preserve"> (unbiased</w:t>
      </w:r>
      <w:r w:rsidR="003E4BF1" w:rsidRPr="007E7021">
        <w:rPr>
          <w:rFonts w:ascii="Times New Roman" w:hAnsi="Times New Roman"/>
          <w:color w:val="000000" w:themeColor="text1"/>
          <w:lang w:val="en-CA"/>
        </w:rPr>
        <w:t>,</w:t>
      </w:r>
      <w:r w:rsidR="009D60B2" w:rsidRPr="007E7021">
        <w:rPr>
          <w:rFonts w:ascii="Times New Roman" w:hAnsi="Times New Roman"/>
          <w:color w:val="000000" w:themeColor="text1"/>
          <w:lang w:val="en-CA"/>
        </w:rPr>
        <w:t xml:space="preserve"> </w:t>
      </w:r>
      <w:proofErr w:type="gramStart"/>
      <w:r w:rsidR="00A32C79">
        <w:rPr>
          <w:rFonts w:ascii="Times New Roman" w:hAnsi="Times New Roman"/>
          <w:color w:val="000000" w:themeColor="text1"/>
          <w:lang w:val="en-CA"/>
        </w:rPr>
        <w:t>valid</w:t>
      </w:r>
      <w:proofErr w:type="gramEnd"/>
      <w:r w:rsidR="00A32C79">
        <w:rPr>
          <w:rFonts w:ascii="Times New Roman" w:hAnsi="Times New Roman"/>
          <w:color w:val="000000" w:themeColor="text1"/>
          <w:lang w:val="en-CA"/>
        </w:rPr>
        <w:t xml:space="preserve"> </w:t>
      </w:r>
      <w:r w:rsidR="00F74FBA" w:rsidRPr="007E7021">
        <w:rPr>
          <w:rFonts w:ascii="Times New Roman" w:hAnsi="Times New Roman"/>
          <w:color w:val="000000" w:themeColor="text1"/>
          <w:lang w:val="en-CA"/>
        </w:rPr>
        <w:t>or ‘ideal’</w:t>
      </w:r>
      <w:r w:rsidR="00EB46E9" w:rsidRPr="007E7021">
        <w:rPr>
          <w:rFonts w:ascii="Times New Roman" w:hAnsi="Times New Roman"/>
          <w:color w:val="000000" w:themeColor="text1"/>
          <w:lang w:val="en-CA"/>
        </w:rPr>
        <w:t>)</w:t>
      </w:r>
      <w:r w:rsidR="005D5FE3" w:rsidRPr="007E7021">
        <w:rPr>
          <w:rFonts w:ascii="Times New Roman" w:hAnsi="Times New Roman"/>
          <w:color w:val="000000" w:themeColor="text1"/>
          <w:lang w:val="en-CA"/>
        </w:rPr>
        <w:t xml:space="preserve"> </w:t>
      </w:r>
      <w:r w:rsidR="009D60B2" w:rsidRPr="007E7021">
        <w:rPr>
          <w:rFonts w:ascii="Times New Roman" w:hAnsi="Times New Roman"/>
          <w:color w:val="000000" w:themeColor="text1"/>
          <w:lang w:val="en-CA"/>
        </w:rPr>
        <w:t xml:space="preserve">in the sense that it should </w:t>
      </w:r>
      <w:r w:rsidRPr="007E7021">
        <w:rPr>
          <w:rFonts w:ascii="Times New Roman" w:hAnsi="Times New Roman"/>
          <w:color w:val="000000" w:themeColor="text1"/>
          <w:lang w:val="en-CA"/>
        </w:rPr>
        <w:t xml:space="preserve">target only the </w:t>
      </w:r>
      <w:r w:rsidR="007F6F36" w:rsidRPr="007E7021">
        <w:rPr>
          <w:rFonts w:ascii="Times New Roman" w:hAnsi="Times New Roman"/>
          <w:color w:val="000000" w:themeColor="text1"/>
          <w:lang w:val="en-CA"/>
        </w:rPr>
        <w:t>variable</w:t>
      </w:r>
      <w:r w:rsidRPr="007E7021">
        <w:rPr>
          <w:rFonts w:ascii="Times New Roman" w:hAnsi="Times New Roman"/>
          <w:color w:val="000000" w:themeColor="text1"/>
          <w:lang w:val="en-CA"/>
        </w:rPr>
        <w:t xml:space="preserve"> under investigation. </w:t>
      </w:r>
      <w:r w:rsidR="009D60B2" w:rsidRPr="007E7021">
        <w:rPr>
          <w:rFonts w:ascii="Times New Roman" w:hAnsi="Times New Roman"/>
          <w:color w:val="000000" w:themeColor="text1"/>
          <w:lang w:val="en-CA"/>
        </w:rPr>
        <w:t xml:space="preserve">Accuracy </w:t>
      </w:r>
      <w:r w:rsidRPr="007E7021">
        <w:rPr>
          <w:rFonts w:ascii="Times New Roman" w:hAnsi="Times New Roman"/>
          <w:color w:val="000000" w:themeColor="text1"/>
          <w:lang w:val="en-CA"/>
        </w:rPr>
        <w:t xml:space="preserve">is required </w:t>
      </w:r>
      <w:r w:rsidR="00762824" w:rsidRPr="007E7021">
        <w:rPr>
          <w:rFonts w:ascii="Times New Roman" w:hAnsi="Times New Roman"/>
          <w:color w:val="000000" w:themeColor="text1"/>
          <w:lang w:val="en-CA"/>
        </w:rPr>
        <w:t>to</w:t>
      </w:r>
      <w:r w:rsidRPr="007E7021">
        <w:rPr>
          <w:rFonts w:ascii="Times New Roman" w:hAnsi="Times New Roman"/>
          <w:color w:val="000000" w:themeColor="text1"/>
          <w:lang w:val="en-CA"/>
        </w:rPr>
        <w:t xml:space="preserve"> demonstrate the causal relevance of the tested </w:t>
      </w:r>
      <w:r w:rsidR="007F6F36" w:rsidRPr="007E7021">
        <w:rPr>
          <w:rFonts w:ascii="Times New Roman" w:hAnsi="Times New Roman"/>
          <w:color w:val="000000" w:themeColor="text1"/>
          <w:lang w:val="en-CA"/>
        </w:rPr>
        <w:t>variable</w:t>
      </w:r>
      <w:r w:rsidRPr="007E7021">
        <w:rPr>
          <w:rFonts w:ascii="Times New Roman" w:hAnsi="Times New Roman"/>
          <w:color w:val="000000" w:themeColor="text1"/>
          <w:lang w:val="en-CA"/>
        </w:rPr>
        <w:t xml:space="preserve"> </w:t>
      </w:r>
      <w:r w:rsidR="007632A5" w:rsidRPr="007E7021">
        <w:rPr>
          <w:rFonts w:ascii="Times New Roman" w:hAnsi="Times New Roman"/>
          <w:color w:val="000000" w:themeColor="text1"/>
          <w:lang w:val="en-CA"/>
        </w:rPr>
        <w:t>to</w:t>
      </w:r>
      <w:r w:rsidRPr="007E7021">
        <w:rPr>
          <w:rFonts w:ascii="Times New Roman" w:hAnsi="Times New Roman"/>
          <w:color w:val="000000" w:themeColor="text1"/>
          <w:lang w:val="en-CA"/>
        </w:rPr>
        <w:t xml:space="preserve"> the difference in outcome. I</w:t>
      </w:r>
      <w:r w:rsidR="009D60B2" w:rsidRPr="007E7021">
        <w:rPr>
          <w:rFonts w:ascii="Times New Roman" w:hAnsi="Times New Roman"/>
          <w:color w:val="000000" w:themeColor="text1"/>
          <w:lang w:val="en-CA"/>
        </w:rPr>
        <w:t>f</w:t>
      </w:r>
      <w:r w:rsidRPr="007E7021">
        <w:rPr>
          <w:rFonts w:ascii="Times New Roman" w:hAnsi="Times New Roman"/>
          <w:color w:val="000000" w:themeColor="text1"/>
          <w:lang w:val="en-CA"/>
        </w:rPr>
        <w:t xml:space="preserve"> the accuracy of the intervention cannot be demonstrated, it is still possible to demonstrate that the intervention itself is causally relevant</w:t>
      </w:r>
      <w:r w:rsidR="000B1965">
        <w:rPr>
          <w:rFonts w:ascii="Times New Roman" w:hAnsi="Times New Roman"/>
          <w:color w:val="000000" w:themeColor="text1"/>
          <w:lang w:val="en-CA"/>
        </w:rPr>
        <w:t xml:space="preserve"> </w:t>
      </w:r>
      <w:r w:rsidR="000B1965">
        <w:rPr>
          <w:rFonts w:ascii="Times New Roman" w:hAnsi="Times New Roman"/>
          <w:color w:val="000000" w:themeColor="text1"/>
          <w:lang w:val="en-CA"/>
        </w:rPr>
        <w:fldChar w:fldCharType="begin"/>
      </w:r>
      <w:r w:rsidR="000B1965">
        <w:rPr>
          <w:rFonts w:ascii="Times New Roman" w:hAnsi="Times New Roman"/>
          <w:color w:val="000000" w:themeColor="text1"/>
          <w:lang w:val="en-CA"/>
        </w:rPr>
        <w:instrText xml:space="preserve"> ADDIN EN.CITE &lt;EndNote&gt;&lt;Cite&gt;&lt;Author&gt;Winch&lt;/Author&gt;&lt;Year&gt;1969&lt;/Year&gt;&lt;RecNum&gt;1203&lt;/RecNum&gt;&lt;DisplayText&gt;(Winch and Campbell 1969)&lt;/DisplayText&gt;&lt;record&gt;&lt;rec-number&gt;1203&lt;/rec-number&gt;&lt;foreign-keys&gt;&lt;key app="EN" db-id="zs09tazvjrw50eestfmx0seosdx92dzas2ra" timestamp="1501932964"&gt;1203&lt;/key&gt;&lt;/foreign-keys&gt;&lt;ref-type name="Journal Article"&gt;17&lt;/ref-type&gt;&lt;contributors&gt;&lt;authors&gt;&lt;author&gt;R. F. Winch&lt;/author&gt;&lt;author&gt;D. T. Campbell&lt;/author&gt;&lt;/authors&gt;&lt;/contributors&gt;&lt;titles&gt;&lt;title&gt;Proof? No. Evidence? Yes. The Significance of Tests of Significance&lt;/title&gt;&lt;secondary-title&gt;The American Sociologist&lt;/secondary-title&gt;&lt;/titles&gt;&lt;periodical&gt;&lt;full-title&gt;The American Sociologist&lt;/full-title&gt;&lt;/periodical&gt;&lt;pages&gt;140-143&lt;/pages&gt;&lt;volume&gt;4&lt;/volume&gt;&lt;number&gt;2&lt;/number&gt;&lt;dates&gt;&lt;year&gt;1969&lt;/year&gt;&lt;/dates&gt;&lt;urls&gt;&lt;/urls&gt;&lt;/record&gt;&lt;/Cite&gt;&lt;/EndNote&gt;</w:instrText>
      </w:r>
      <w:r w:rsidR="000B1965">
        <w:rPr>
          <w:rFonts w:ascii="Times New Roman" w:hAnsi="Times New Roman"/>
          <w:color w:val="000000" w:themeColor="text1"/>
          <w:lang w:val="en-CA"/>
        </w:rPr>
        <w:fldChar w:fldCharType="separate"/>
      </w:r>
      <w:r w:rsidR="000B1965">
        <w:rPr>
          <w:rFonts w:ascii="Times New Roman" w:hAnsi="Times New Roman"/>
          <w:noProof/>
          <w:color w:val="000000" w:themeColor="text1"/>
          <w:lang w:val="en-CA"/>
        </w:rPr>
        <w:t>(Winch and Campbell 1969)</w:t>
      </w:r>
      <w:r w:rsidR="000B1965">
        <w:rPr>
          <w:rFonts w:ascii="Times New Roman" w:hAnsi="Times New Roman"/>
          <w:color w:val="000000" w:themeColor="text1"/>
          <w:lang w:val="en-CA"/>
        </w:rPr>
        <w:fldChar w:fldCharType="end"/>
      </w:r>
      <w:r w:rsidR="00877ABD" w:rsidRPr="007E7021">
        <w:rPr>
          <w:rFonts w:ascii="Times New Roman" w:hAnsi="Times New Roman"/>
          <w:color w:val="000000" w:themeColor="text1"/>
          <w:lang w:val="en-CA"/>
        </w:rPr>
        <w:t xml:space="preserve">. However, </w:t>
      </w:r>
      <w:r w:rsidR="009D60B2" w:rsidRPr="007E7021">
        <w:rPr>
          <w:rFonts w:ascii="Times New Roman" w:hAnsi="Times New Roman"/>
          <w:color w:val="000000" w:themeColor="text1"/>
          <w:lang w:val="en-CA"/>
        </w:rPr>
        <w:t>the causal efficacy of the intervention</w:t>
      </w:r>
      <w:r w:rsidR="00877ABD" w:rsidRPr="007E7021">
        <w:rPr>
          <w:rFonts w:ascii="Times New Roman" w:hAnsi="Times New Roman"/>
          <w:color w:val="000000" w:themeColor="text1"/>
          <w:lang w:val="en-CA"/>
        </w:rPr>
        <w:t xml:space="preserve"> may be </w:t>
      </w:r>
      <w:r w:rsidR="00E91E33" w:rsidRPr="007E7021">
        <w:rPr>
          <w:rFonts w:ascii="Times New Roman" w:hAnsi="Times New Roman"/>
          <w:color w:val="000000" w:themeColor="text1"/>
          <w:lang w:val="en-CA"/>
        </w:rPr>
        <w:t>attributed</w:t>
      </w:r>
      <w:r w:rsidR="00877ABD" w:rsidRPr="007E7021">
        <w:rPr>
          <w:rFonts w:ascii="Times New Roman" w:hAnsi="Times New Roman"/>
          <w:color w:val="000000" w:themeColor="text1"/>
          <w:lang w:val="en-CA"/>
        </w:rPr>
        <w:t xml:space="preserve"> to the fact that </w:t>
      </w:r>
      <w:r w:rsidR="007632A5" w:rsidRPr="007E7021">
        <w:rPr>
          <w:rFonts w:ascii="Times New Roman" w:hAnsi="Times New Roman"/>
          <w:color w:val="000000" w:themeColor="text1"/>
          <w:lang w:val="en-CA"/>
        </w:rPr>
        <w:t>the intervention</w:t>
      </w:r>
      <w:r w:rsidR="00877ABD" w:rsidRPr="007E7021">
        <w:rPr>
          <w:rFonts w:ascii="Times New Roman" w:hAnsi="Times New Roman"/>
          <w:color w:val="000000" w:themeColor="text1"/>
          <w:lang w:val="en-CA"/>
        </w:rPr>
        <w:t xml:space="preserve"> targets some other </w:t>
      </w:r>
      <w:r w:rsidR="006C5DB3" w:rsidRPr="007E7021">
        <w:rPr>
          <w:rFonts w:ascii="Times New Roman" w:hAnsi="Times New Roman"/>
          <w:color w:val="000000" w:themeColor="text1"/>
          <w:lang w:val="en-CA"/>
        </w:rPr>
        <w:t>variable</w:t>
      </w:r>
      <w:r w:rsidR="00E91E33" w:rsidRPr="007E7021">
        <w:rPr>
          <w:rFonts w:ascii="Times New Roman" w:hAnsi="Times New Roman"/>
          <w:color w:val="000000" w:themeColor="text1"/>
          <w:lang w:val="en-CA"/>
        </w:rPr>
        <w:t xml:space="preserve"> (a confounder</w:t>
      </w:r>
      <w:r w:rsidR="003E4BF1" w:rsidRPr="007E7021">
        <w:rPr>
          <w:rFonts w:ascii="Times New Roman" w:hAnsi="Times New Roman"/>
          <w:color w:val="000000" w:themeColor="text1"/>
          <w:lang w:val="en-CA"/>
        </w:rPr>
        <w:t xml:space="preserve">) which </w:t>
      </w:r>
      <w:r w:rsidR="00CE0133" w:rsidRPr="007E7021">
        <w:rPr>
          <w:rFonts w:ascii="Times New Roman" w:hAnsi="Times New Roman"/>
          <w:color w:val="000000" w:themeColor="text1"/>
          <w:lang w:val="en-CA"/>
        </w:rPr>
        <w:t>influences</w:t>
      </w:r>
      <w:r w:rsidR="003E4BF1" w:rsidRPr="007E7021">
        <w:rPr>
          <w:rFonts w:ascii="Times New Roman" w:hAnsi="Times New Roman"/>
          <w:color w:val="000000" w:themeColor="text1"/>
          <w:lang w:val="en-CA"/>
        </w:rPr>
        <w:t xml:space="preserve"> the </w:t>
      </w:r>
      <w:r w:rsidR="000A6EC3" w:rsidRPr="007E7021">
        <w:rPr>
          <w:rFonts w:ascii="Times New Roman" w:hAnsi="Times New Roman"/>
          <w:color w:val="000000" w:themeColor="text1"/>
          <w:lang w:val="en-CA"/>
        </w:rPr>
        <w:t>outcome</w:t>
      </w:r>
      <w:bookmarkEnd w:id="5"/>
      <w:r w:rsidR="003C0725" w:rsidRPr="007E7021">
        <w:rPr>
          <w:rFonts w:ascii="Times New Roman" w:hAnsi="Times New Roman"/>
          <w:color w:val="000000" w:themeColor="text1"/>
          <w:lang w:val="en-CA"/>
        </w:rPr>
        <w:t xml:space="preserve"> </w:t>
      </w:r>
      <w:r w:rsidR="003C0725" w:rsidRPr="007E7021">
        <w:rPr>
          <w:rFonts w:ascii="Times New Roman" w:hAnsi="Times New Roman"/>
          <w:color w:val="000000" w:themeColor="text1"/>
          <w:lang w:val="en-CA"/>
        </w:rPr>
        <w:fldChar w:fldCharType="begin"/>
      </w:r>
      <w:r w:rsidR="003C0725" w:rsidRPr="007E7021">
        <w:rPr>
          <w:rFonts w:ascii="Times New Roman" w:hAnsi="Times New Roman"/>
          <w:color w:val="000000" w:themeColor="text1"/>
          <w:lang w:val="en-CA"/>
        </w:rPr>
        <w:instrText xml:space="preserve"> ADDIN EN.CITE &lt;EndNote&gt;&lt;Cite&gt;&lt;Author&gt;Chalmers&lt;/Author&gt;&lt;Year&gt;1983&lt;/Year&gt;&lt;RecNum&gt;1196&lt;/RecNum&gt;&lt;DisplayText&gt;(Chalmers et al. 1983)&lt;/DisplayText&gt;&lt;record&gt;&lt;rec-number&gt;1196&lt;/rec-number&gt;&lt;foreign-keys&gt;&lt;key app="EN" db-id="zs09tazvjrw50eestfmx0seosdx92dzas2ra" timestamp="1500623925"&gt;1196&lt;/key&gt;&lt;/foreign-keys&gt;&lt;ref-type name="Journal Article"&gt;17&lt;/ref-type&gt;&lt;contributors&gt;&lt;authors&gt;&lt;author&gt;Chalmers, T. C.&lt;/author&gt;&lt;author&gt;Celano, P.&lt;/author&gt;&lt;author&gt;Sacks, H. S.&lt;/author&gt;&lt;author&gt;Smith, H. &lt;/author&gt;&lt;/authors&gt;&lt;/contributors&gt;&lt;titles&gt;&lt;title&gt;Bias in Treatment Assignment in Controlled Clinical Trials&lt;/title&gt;&lt;secondary-title&gt;New England Journal of Medicine&lt;/secondary-title&gt;&lt;/titles&gt;&lt;periodical&gt;&lt;full-title&gt;New England Journal of Medicine&lt;/full-title&gt;&lt;/periodical&gt;&lt;pages&gt;1359-1361&lt;/pages&gt;&lt;volume&gt;309&lt;/volume&gt;&lt;number&gt;22&lt;/number&gt;&lt;dates&gt;&lt;year&gt;1983&lt;/year&gt;&lt;/dates&gt;&lt;urls&gt;&lt;/urls&gt;&lt;/record&gt;&lt;/Cite&gt;&lt;/EndNote&gt;</w:instrText>
      </w:r>
      <w:r w:rsidR="003C0725" w:rsidRPr="007E7021">
        <w:rPr>
          <w:rFonts w:ascii="Times New Roman" w:hAnsi="Times New Roman"/>
          <w:color w:val="000000" w:themeColor="text1"/>
          <w:lang w:val="en-CA"/>
        </w:rPr>
        <w:fldChar w:fldCharType="separate"/>
      </w:r>
      <w:r w:rsidR="003C0725" w:rsidRPr="007E7021">
        <w:rPr>
          <w:rFonts w:ascii="Times New Roman" w:hAnsi="Times New Roman"/>
          <w:color w:val="000000" w:themeColor="text1"/>
          <w:lang w:val="en-CA"/>
        </w:rPr>
        <w:t>(Chalmers et al. 1983)</w:t>
      </w:r>
      <w:r w:rsidR="003C0725" w:rsidRPr="007E7021">
        <w:rPr>
          <w:rFonts w:ascii="Times New Roman" w:hAnsi="Times New Roman"/>
          <w:color w:val="000000" w:themeColor="text1"/>
          <w:lang w:val="en-CA"/>
        </w:rPr>
        <w:fldChar w:fldCharType="end"/>
      </w:r>
      <w:r w:rsidR="003C0725" w:rsidRPr="007E7021">
        <w:rPr>
          <w:rFonts w:ascii="Times New Roman" w:hAnsi="Times New Roman"/>
          <w:color w:val="000000" w:themeColor="text1"/>
          <w:lang w:val="en-CA"/>
        </w:rPr>
        <w:t>.</w:t>
      </w:r>
      <w:r w:rsidR="000A6EC3" w:rsidRPr="007E7021">
        <w:rPr>
          <w:rFonts w:ascii="Times New Roman" w:hAnsi="Times New Roman"/>
          <w:color w:val="000000" w:themeColor="text1"/>
          <w:lang w:val="en-CA"/>
        </w:rPr>
        <w:t xml:space="preserve"> </w:t>
      </w:r>
      <w:bookmarkStart w:id="6" w:name="_Hlk50371446"/>
      <w:r w:rsidR="009D60B2" w:rsidRPr="007E7021">
        <w:rPr>
          <w:rFonts w:ascii="Times New Roman" w:hAnsi="Times New Roman"/>
          <w:color w:val="000000" w:themeColor="text1"/>
          <w:lang w:val="en-CA"/>
        </w:rPr>
        <w:t xml:space="preserve">This condition </w:t>
      </w:r>
      <w:r w:rsidR="00D92B52" w:rsidRPr="007E7021">
        <w:rPr>
          <w:rFonts w:ascii="Times New Roman" w:hAnsi="Times New Roman"/>
          <w:color w:val="000000" w:themeColor="text1"/>
          <w:lang w:val="en-CA"/>
        </w:rPr>
        <w:t>corresponds to definition (IV</w:t>
      </w:r>
      <w:r w:rsidR="00F41642" w:rsidRPr="007E7021">
        <w:rPr>
          <w:rFonts w:ascii="Times New Roman" w:hAnsi="Times New Roman"/>
          <w:color w:val="000000" w:themeColor="text1"/>
          <w:lang w:val="en-CA"/>
        </w:rPr>
        <w:t>.3</w:t>
      </w:r>
      <w:r w:rsidR="00D92B52" w:rsidRPr="007E7021">
        <w:rPr>
          <w:rFonts w:ascii="Times New Roman" w:hAnsi="Times New Roman"/>
          <w:color w:val="000000" w:themeColor="text1"/>
          <w:lang w:val="en-CA"/>
        </w:rPr>
        <w:t>)</w:t>
      </w:r>
      <w:r w:rsidR="00E91E33" w:rsidRPr="007E7021">
        <w:rPr>
          <w:rFonts w:ascii="Times New Roman" w:hAnsi="Times New Roman"/>
          <w:color w:val="000000" w:themeColor="text1"/>
          <w:lang w:val="en-CA"/>
        </w:rPr>
        <w:t xml:space="preserve"> </w:t>
      </w:r>
      <w:r w:rsidR="007C4C01" w:rsidRPr="007E7021">
        <w:rPr>
          <w:rFonts w:ascii="Times New Roman" w:hAnsi="Times New Roman"/>
          <w:color w:val="000000" w:themeColor="text1"/>
          <w:lang w:val="en-CA"/>
        </w:rPr>
        <w:t>which</w:t>
      </w:r>
      <w:r w:rsidR="00E91E33" w:rsidRPr="007E7021">
        <w:rPr>
          <w:rFonts w:ascii="Times New Roman" w:hAnsi="Times New Roman"/>
          <w:color w:val="000000" w:themeColor="text1"/>
          <w:lang w:val="en-CA"/>
        </w:rPr>
        <w:t>, as</w:t>
      </w:r>
      <w:r w:rsidR="00D92B52" w:rsidRPr="007E7021">
        <w:rPr>
          <w:rFonts w:ascii="Times New Roman" w:hAnsi="Times New Roman"/>
          <w:color w:val="000000" w:themeColor="text1"/>
          <w:lang w:val="en-CA"/>
        </w:rPr>
        <w:t xml:space="preserve"> Woodward</w:t>
      </w:r>
      <w:r w:rsidR="00E91E33" w:rsidRPr="007E7021">
        <w:rPr>
          <w:rFonts w:ascii="Times New Roman" w:hAnsi="Times New Roman"/>
          <w:color w:val="000000" w:themeColor="text1"/>
          <w:lang w:val="en-CA"/>
        </w:rPr>
        <w:t xml:space="preserve"> </w:t>
      </w:r>
      <w:r w:rsidR="00E91E33" w:rsidRPr="007E7021">
        <w:rPr>
          <w:rFonts w:ascii="Times New Roman" w:hAnsi="Times New Roman"/>
          <w:color w:val="000000" w:themeColor="text1"/>
          <w:lang w:val="en-CA"/>
        </w:rPr>
        <w:fldChar w:fldCharType="begin"/>
      </w:r>
      <w:r w:rsidR="00E91E33" w:rsidRPr="007E7021">
        <w:rPr>
          <w:rFonts w:ascii="Times New Roman" w:hAnsi="Times New Roman"/>
          <w:color w:val="000000" w:themeColor="text1"/>
          <w:lang w:val="en-CA"/>
        </w:rPr>
        <w:instrText xml:space="preserve"> ADDIN EN.CITE &lt;EndNote&gt;&lt;Cite ExcludeAuth="1"&gt;&lt;Author&gt;Woodward&lt;/Author&gt;&lt;Year&gt;2015&lt;/Year&gt;&lt;RecNum&gt;1299&lt;/RecNum&gt;&lt;Pages&gt;315&lt;/Pages&gt;&lt;DisplayText&gt;(2015, 315)&lt;/DisplayText&gt;&lt;record&gt;&lt;rec-number&gt;1299&lt;/rec-number&gt;&lt;foreign-keys&gt;&lt;key app="EN" db-id="zs09tazvjrw50eestfmx0seosdx92dzas2ra" timestamp="1555777951"&gt;1299&lt;/key&gt;&lt;/foreign-keys&gt;&lt;ref-type name="Journal Article"&gt;17&lt;/ref-type&gt;&lt;contributors&gt;&lt;authors&gt;&lt;author&gt;Woodward, J.&lt;/author&gt;&lt;/authors&gt;&lt;/contributors&gt;&lt;titles&gt;&lt;title&gt;Interventionism and Causal Exclusion&lt;/title&gt;&lt;secondary-title&gt;Philosophy and Phenomenological Research&lt;/secondary-title&gt;&lt;/titles&gt;&lt;periodical&gt;&lt;full-title&gt;Philosophy and Phenomenological Research&lt;/full-title&gt;&lt;/periodical&gt;&lt;pages&gt;303-347&lt;/pages&gt;&lt;volume&gt;91&lt;/volume&gt;&lt;number&gt;2&lt;/number&gt;&lt;dates&gt;&lt;year&gt;2015&lt;/year&gt;&lt;/dates&gt;&lt;urls&gt;&lt;/urls&gt;&lt;/record&gt;&lt;/Cite&gt;&lt;/EndNote&gt;</w:instrText>
      </w:r>
      <w:r w:rsidR="00E91E33" w:rsidRPr="007E7021">
        <w:rPr>
          <w:rFonts w:ascii="Times New Roman" w:hAnsi="Times New Roman"/>
          <w:color w:val="000000" w:themeColor="text1"/>
          <w:lang w:val="en-CA"/>
        </w:rPr>
        <w:fldChar w:fldCharType="separate"/>
      </w:r>
      <w:r w:rsidR="00E91E33" w:rsidRPr="007E7021">
        <w:rPr>
          <w:rFonts w:ascii="Times New Roman" w:hAnsi="Times New Roman"/>
          <w:color w:val="000000" w:themeColor="text1"/>
          <w:lang w:val="en-CA"/>
        </w:rPr>
        <w:t>(2015, 315)</w:t>
      </w:r>
      <w:r w:rsidR="00E91E33" w:rsidRPr="007E7021">
        <w:rPr>
          <w:rFonts w:ascii="Times New Roman" w:hAnsi="Times New Roman"/>
          <w:color w:val="000000" w:themeColor="text1"/>
          <w:lang w:val="en-CA"/>
        </w:rPr>
        <w:fldChar w:fldCharType="end"/>
      </w:r>
      <w:r w:rsidR="00E91E33" w:rsidRPr="007E7021">
        <w:rPr>
          <w:rFonts w:ascii="Times New Roman" w:hAnsi="Times New Roman"/>
          <w:color w:val="000000" w:themeColor="text1"/>
          <w:lang w:val="en-CA"/>
        </w:rPr>
        <w:t xml:space="preserve"> points out,</w:t>
      </w:r>
      <w:r w:rsidR="00D92B52" w:rsidRPr="007E7021">
        <w:rPr>
          <w:rFonts w:ascii="Times New Roman" w:hAnsi="Times New Roman"/>
          <w:color w:val="000000" w:themeColor="text1"/>
          <w:lang w:val="en-CA"/>
        </w:rPr>
        <w:t xml:space="preserve"> </w:t>
      </w:r>
      <w:r w:rsidR="009D60B2" w:rsidRPr="007E7021">
        <w:rPr>
          <w:rFonts w:ascii="Times New Roman" w:hAnsi="Times New Roman"/>
          <w:color w:val="000000" w:themeColor="text1"/>
          <w:lang w:val="en-CA"/>
        </w:rPr>
        <w:t xml:space="preserve">“embodies a set of assumptions about what variables count as potential confounders one needs to control for in an experiment to determine whether </w:t>
      </w:r>
      <w:r w:rsidR="009D60B2" w:rsidRPr="007E7021">
        <w:rPr>
          <w:rFonts w:ascii="Times New Roman" w:hAnsi="Times New Roman"/>
          <w:i/>
          <w:iCs/>
          <w:color w:val="000000" w:themeColor="text1"/>
          <w:lang w:val="en-CA"/>
        </w:rPr>
        <w:t>X</w:t>
      </w:r>
      <w:r w:rsidR="009D60B2" w:rsidRPr="007E7021">
        <w:rPr>
          <w:rFonts w:ascii="Times New Roman" w:hAnsi="Times New Roman"/>
          <w:color w:val="000000" w:themeColor="text1"/>
          <w:lang w:val="en-CA"/>
        </w:rPr>
        <w:t xml:space="preserve"> causes </w:t>
      </w:r>
      <w:r w:rsidR="009D60B2" w:rsidRPr="007E7021">
        <w:rPr>
          <w:rFonts w:ascii="Times New Roman" w:hAnsi="Times New Roman"/>
          <w:i/>
          <w:iCs/>
          <w:color w:val="000000" w:themeColor="text1"/>
          <w:lang w:val="en-CA"/>
        </w:rPr>
        <w:t>Y</w:t>
      </w:r>
      <w:r w:rsidR="00C92172" w:rsidRPr="007E7021">
        <w:rPr>
          <w:rFonts w:ascii="Times New Roman" w:hAnsi="Times New Roman"/>
          <w:color w:val="000000" w:themeColor="text1"/>
          <w:lang w:val="en-CA"/>
        </w:rPr>
        <w:t>.”</w:t>
      </w:r>
      <w:r w:rsidR="00E91E33" w:rsidRPr="007E7021">
        <w:rPr>
          <w:rFonts w:ascii="Times New Roman" w:hAnsi="Times New Roman"/>
          <w:color w:val="000000" w:themeColor="text1"/>
          <w:lang w:val="en-CA"/>
        </w:rPr>
        <w:t xml:space="preserve"> </w:t>
      </w:r>
      <w:bookmarkEnd w:id="6"/>
    </w:p>
    <w:p w14:paraId="665393E0" w14:textId="07A0C476" w:rsidR="000E3FED" w:rsidRPr="007E7021" w:rsidRDefault="008E5692" w:rsidP="00872A15">
      <w:pPr>
        <w:pStyle w:val="FreeForm"/>
        <w:spacing w:line="360" w:lineRule="auto"/>
        <w:ind w:firstLine="720"/>
        <w:jc w:val="both"/>
        <w:rPr>
          <w:rFonts w:ascii="Times New Roman" w:hAnsi="Times New Roman"/>
          <w:color w:val="000000" w:themeColor="text1"/>
          <w:lang w:val="en-CA"/>
        </w:rPr>
      </w:pPr>
      <w:bookmarkStart w:id="7" w:name="_Hlk50450634"/>
      <w:bookmarkStart w:id="8" w:name="_Hlk8287467"/>
      <w:r w:rsidRPr="007E7021">
        <w:rPr>
          <w:rFonts w:ascii="Times New Roman" w:hAnsi="Times New Roman"/>
          <w:color w:val="000000" w:themeColor="text1"/>
          <w:lang w:val="en-CA"/>
        </w:rPr>
        <w:t xml:space="preserve">Causal inference follows the general pattern of reasoning outlined in Mill’s </w:t>
      </w:r>
      <w:r w:rsidR="00AE301B" w:rsidRPr="007E7021">
        <w:rPr>
          <w:rFonts w:ascii="Times New Roman" w:hAnsi="Times New Roman"/>
          <w:color w:val="000000" w:themeColor="text1"/>
          <w:lang w:val="en-CA"/>
        </w:rPr>
        <w:t>method of difference</w:t>
      </w:r>
      <w:r w:rsidRPr="007E7021">
        <w:rPr>
          <w:rFonts w:ascii="Times New Roman" w:hAnsi="Times New Roman"/>
          <w:color w:val="000000" w:themeColor="text1"/>
          <w:lang w:val="en-CA"/>
        </w:rPr>
        <w:t xml:space="preserve"> </w:t>
      </w:r>
      <w:r w:rsidRPr="007E7021">
        <w:rPr>
          <w:rFonts w:ascii="Times New Roman" w:hAnsi="Times New Roman"/>
          <w:color w:val="000000" w:themeColor="text1"/>
          <w:lang w:val="en-CA"/>
        </w:rPr>
        <w:fldChar w:fldCharType="begin"/>
      </w:r>
      <w:r w:rsidR="0009072E">
        <w:rPr>
          <w:rFonts w:ascii="Times New Roman" w:hAnsi="Times New Roman"/>
          <w:color w:val="000000" w:themeColor="text1"/>
          <w:lang w:val="en-CA"/>
        </w:rPr>
        <w:instrText xml:space="preserve"> ADDIN EN.CITE &lt;EndNote&gt;&lt;Cite ExcludeAuth="1"&gt;&lt;Author&gt;Mill&lt;/Author&gt;&lt;Year&gt;1843&lt;/Year&gt;&lt;RecNum&gt;1182&lt;/RecNum&gt;&lt;Pages&gt;Chapter VIII`, § 2&lt;/Pages&gt;&lt;DisplayText&gt;(1843, Chapter VIII, § 2; Sekhon 2008)&lt;/DisplayText&gt;&lt;record&gt;&lt;rec-number&gt;1182&lt;/rec-number&gt;&lt;foreign-keys&gt;&lt;key app="EN" db-id="zs09tazvjrw50eestfmx0seosdx92dzas2ra" timestamp="1494923671"&gt;1182&lt;/key&gt;&lt;/foreign-keys&gt;&lt;ref-type name="Book"&gt;6&lt;/ref-type&gt;&lt;contributors&gt;&lt;authors&gt;&lt;author&gt;Mill, J. S. &lt;/author&gt;&lt;/authors&gt;&lt;/contributors&gt;&lt;titles&gt;&lt;title&gt;A System of Logic, Ratiocinative and Inductive&lt;/title&gt;&lt;/titles&gt;&lt;dates&gt;&lt;year&gt;1843&lt;/year&gt;&lt;/dates&gt;&lt;pub-location&gt;London&lt;/pub-location&gt;&lt;publisher&gt;John W. Parker&lt;/publisher&gt;&lt;urls&gt;&lt;/urls&gt;&lt;/record&gt;&lt;/Cite&gt;&lt;Cite&gt;&lt;Author&gt;Sekhon&lt;/Author&gt;&lt;Year&gt;2008&lt;/Year&gt;&lt;RecNum&gt;1403&lt;/RecNum&gt;&lt;record&gt;&lt;rec-number&gt;1403&lt;/rec-number&gt;&lt;foreign-keys&gt;&lt;key app="EN" db-id="zs09tazvjrw50eestfmx0seosdx92dzas2ra" timestamp="1607004006"&gt;1403&lt;/key&gt;&lt;/foreign-keys&gt;&lt;ref-type name="Book Section"&gt;5&lt;/ref-type&gt;&lt;contributors&gt;&lt;authors&gt;&lt;author&gt;J. S. Sekhon&lt;/author&gt;&lt;/authors&gt;&lt;secondary-authors&gt;&lt;author&gt;J. M. Box-Steffensmeier&lt;/author&gt;&lt;author&gt;H. E. Brady&lt;/author&gt;&lt;author&gt;D. Collier &lt;/author&gt;&lt;/secondary-authors&gt;&lt;/contributors&gt;&lt;titles&gt;&lt;title&gt;The Neyman-Rubin Model of Causal Inference and Estimation via Matching Methods&lt;/title&gt;&lt;secondary-title&gt;The Oxford Handbook of Political Methodology&lt;/secondary-title&gt;&lt;/titles&gt;&lt;pages&gt;271-299&lt;/pages&gt;&lt;dates&gt;&lt;year&gt;2008&lt;/year&gt;&lt;/dates&gt;&lt;pub-location&gt;New York&lt;/pub-location&gt;&lt;publisher&gt;Oxford University Press&lt;/publisher&gt;&lt;urls&gt;&lt;/urls&gt;&lt;/record&gt;&lt;/Cite&gt;&lt;/EndNote&gt;</w:instrText>
      </w:r>
      <w:r w:rsidRPr="007E7021">
        <w:rPr>
          <w:rFonts w:ascii="Times New Roman" w:hAnsi="Times New Roman"/>
          <w:color w:val="000000" w:themeColor="text1"/>
          <w:lang w:val="en-CA"/>
        </w:rPr>
        <w:fldChar w:fldCharType="separate"/>
      </w:r>
      <w:r w:rsidR="0009072E">
        <w:rPr>
          <w:rFonts w:ascii="Times New Roman" w:hAnsi="Times New Roman"/>
          <w:noProof/>
          <w:color w:val="000000" w:themeColor="text1"/>
          <w:lang w:val="en-CA"/>
        </w:rPr>
        <w:t>(1843, Chapter VIII, § 2; Sekhon 2008)</w:t>
      </w:r>
      <w:r w:rsidRPr="007E7021">
        <w:rPr>
          <w:rFonts w:ascii="Times New Roman" w:hAnsi="Times New Roman"/>
          <w:color w:val="000000" w:themeColor="text1"/>
          <w:lang w:val="en-CA"/>
        </w:rPr>
        <w:fldChar w:fldCharType="end"/>
      </w:r>
      <w:bookmarkEnd w:id="7"/>
      <w:r w:rsidR="00904BEA" w:rsidRPr="007E7021">
        <w:rPr>
          <w:rFonts w:ascii="Times New Roman" w:hAnsi="Times New Roman"/>
          <w:color w:val="000000" w:themeColor="text1"/>
          <w:lang w:val="en-CA"/>
        </w:rPr>
        <w:t xml:space="preserve">, namely </w:t>
      </w:r>
      <w:r w:rsidR="00CF0BAC" w:rsidRPr="007E7021">
        <w:rPr>
          <w:rFonts w:ascii="Times New Roman" w:hAnsi="Times New Roman"/>
          <w:color w:val="000000" w:themeColor="text1"/>
          <w:lang w:val="en-CA"/>
        </w:rPr>
        <w:t xml:space="preserve">that </w:t>
      </w:r>
      <w:r w:rsidR="00AE301B" w:rsidRPr="007E7021">
        <w:rPr>
          <w:rFonts w:ascii="Times New Roman" w:hAnsi="Times New Roman"/>
          <w:color w:val="000000" w:themeColor="text1"/>
          <w:szCs w:val="24"/>
          <w:lang w:val="en-CA"/>
        </w:rPr>
        <w:t>of</w:t>
      </w:r>
      <w:r w:rsidR="00CF0BAC" w:rsidRPr="007E7021">
        <w:rPr>
          <w:rFonts w:ascii="Times New Roman" w:hAnsi="Times New Roman"/>
          <w:color w:val="000000" w:themeColor="text1"/>
          <w:szCs w:val="24"/>
          <w:lang w:val="en-CA"/>
        </w:rPr>
        <w:t xml:space="preserve"> a</w:t>
      </w:r>
      <w:r w:rsidR="00AE301B" w:rsidRPr="007E7021">
        <w:rPr>
          <w:rFonts w:ascii="Times New Roman" w:hAnsi="Times New Roman"/>
          <w:color w:val="000000" w:themeColor="text1"/>
          <w:szCs w:val="24"/>
          <w:lang w:val="en-CA"/>
        </w:rPr>
        <w:t xml:space="preserve"> </w:t>
      </w:r>
      <w:r w:rsidR="00645381" w:rsidRPr="007E7021">
        <w:rPr>
          <w:rFonts w:ascii="Times New Roman" w:hAnsi="Times New Roman"/>
          <w:color w:val="000000" w:themeColor="text1"/>
          <w:szCs w:val="24"/>
          <w:lang w:val="en-CA"/>
        </w:rPr>
        <w:t>comparative</w:t>
      </w:r>
      <w:r w:rsidR="00AE301B" w:rsidRPr="007E7021">
        <w:rPr>
          <w:rFonts w:ascii="Times New Roman" w:hAnsi="Times New Roman"/>
          <w:color w:val="000000" w:themeColor="text1"/>
          <w:szCs w:val="24"/>
          <w:lang w:val="en-CA"/>
        </w:rPr>
        <w:t xml:space="preserve"> inference whereby those aspects of a situation known to be constant (controlled) between two situations are ruled out as possible </w:t>
      </w:r>
      <w:r w:rsidR="00D363BC" w:rsidRPr="007E7021">
        <w:rPr>
          <w:rFonts w:ascii="Times New Roman" w:hAnsi="Times New Roman"/>
          <w:color w:val="000000" w:themeColor="text1"/>
          <w:szCs w:val="24"/>
          <w:lang w:val="en-CA"/>
        </w:rPr>
        <w:t>explanations of</w:t>
      </w:r>
      <w:r w:rsidR="00AE301B" w:rsidRPr="007E7021">
        <w:rPr>
          <w:rFonts w:ascii="Times New Roman" w:hAnsi="Times New Roman"/>
          <w:color w:val="000000" w:themeColor="text1"/>
          <w:szCs w:val="24"/>
          <w:lang w:val="en-CA"/>
        </w:rPr>
        <w:t xml:space="preserve"> differences in outcomes.</w:t>
      </w:r>
      <w:r w:rsidR="00AE301B" w:rsidRPr="007E7021">
        <w:rPr>
          <w:rFonts w:ascii="Times New Roman" w:hAnsi="Times New Roman"/>
          <w:color w:val="000000" w:themeColor="text1"/>
          <w:lang w:val="en-CA"/>
        </w:rPr>
        <w:t xml:space="preserve"> </w:t>
      </w:r>
      <w:r w:rsidR="00EF5456" w:rsidRPr="007E7021">
        <w:rPr>
          <w:rFonts w:ascii="Times New Roman" w:hAnsi="Times New Roman"/>
          <w:color w:val="000000" w:themeColor="text1"/>
          <w:lang w:val="en-CA"/>
        </w:rPr>
        <w:t>The strategy</w:t>
      </w:r>
      <w:r w:rsidR="00581E09" w:rsidRPr="007E7021">
        <w:rPr>
          <w:rFonts w:ascii="Times New Roman" w:hAnsi="Times New Roman"/>
          <w:color w:val="000000" w:themeColor="text1"/>
          <w:lang w:val="en-CA"/>
        </w:rPr>
        <w:t xml:space="preserve"> is</w:t>
      </w:r>
      <w:r w:rsidR="00EF5456" w:rsidRPr="007E7021">
        <w:rPr>
          <w:rFonts w:ascii="Times New Roman" w:hAnsi="Times New Roman"/>
          <w:color w:val="000000" w:themeColor="text1"/>
          <w:lang w:val="en-CA"/>
        </w:rPr>
        <w:t xml:space="preserve"> therefore to compare two </w:t>
      </w:r>
      <w:r w:rsidR="005C2AB6" w:rsidRPr="007E7021">
        <w:rPr>
          <w:rFonts w:ascii="Times New Roman" w:hAnsi="Times New Roman"/>
          <w:color w:val="000000" w:themeColor="text1"/>
          <w:lang w:val="en-CA"/>
        </w:rPr>
        <w:t xml:space="preserve">experimental </w:t>
      </w:r>
      <w:r w:rsidR="00EF5456" w:rsidRPr="007E7021">
        <w:rPr>
          <w:rFonts w:ascii="Times New Roman" w:hAnsi="Times New Roman"/>
          <w:color w:val="000000" w:themeColor="text1"/>
          <w:lang w:val="en-CA"/>
        </w:rPr>
        <w:t xml:space="preserve">conditions, one in which an intervention targeting a </w:t>
      </w:r>
      <w:r w:rsidR="00FF2B0C" w:rsidRPr="007E7021">
        <w:rPr>
          <w:rFonts w:ascii="Times New Roman" w:hAnsi="Times New Roman"/>
          <w:color w:val="000000" w:themeColor="text1"/>
          <w:lang w:val="en-CA"/>
        </w:rPr>
        <w:t>putative</w:t>
      </w:r>
      <w:r w:rsidR="00EF5456" w:rsidRPr="007E7021">
        <w:rPr>
          <w:rFonts w:ascii="Times New Roman" w:hAnsi="Times New Roman"/>
          <w:color w:val="000000" w:themeColor="text1"/>
          <w:lang w:val="en-CA"/>
        </w:rPr>
        <w:t xml:space="preserve"> causal </w:t>
      </w:r>
      <w:r w:rsidR="00FF2B0C" w:rsidRPr="007E7021">
        <w:rPr>
          <w:rFonts w:ascii="Times New Roman" w:hAnsi="Times New Roman"/>
          <w:color w:val="000000" w:themeColor="text1"/>
          <w:lang w:val="en-CA"/>
        </w:rPr>
        <w:t>variable</w:t>
      </w:r>
      <w:r w:rsidR="00EF5456" w:rsidRPr="007E7021">
        <w:rPr>
          <w:rFonts w:ascii="Times New Roman" w:hAnsi="Times New Roman"/>
          <w:color w:val="000000" w:themeColor="text1"/>
          <w:lang w:val="en-CA"/>
        </w:rPr>
        <w:t xml:space="preserve"> is present </w:t>
      </w:r>
      <w:r w:rsidR="009E3B36" w:rsidRPr="007E7021">
        <w:rPr>
          <w:rFonts w:ascii="Times New Roman" w:hAnsi="Times New Roman"/>
          <w:color w:val="000000" w:themeColor="text1"/>
          <w:lang w:val="en-CA"/>
        </w:rPr>
        <w:t>(</w:t>
      </w:r>
      <w:r w:rsidR="00377CA6" w:rsidRPr="007E7021">
        <w:rPr>
          <w:rFonts w:ascii="Times New Roman" w:hAnsi="Times New Roman"/>
          <w:color w:val="000000" w:themeColor="text1"/>
          <w:lang w:val="en-CA"/>
        </w:rPr>
        <w:t>‘</w:t>
      </w:r>
      <w:r w:rsidR="009E3B36" w:rsidRPr="007E7021">
        <w:rPr>
          <w:rFonts w:ascii="Times New Roman" w:hAnsi="Times New Roman"/>
          <w:color w:val="000000" w:themeColor="text1"/>
          <w:lang w:val="en-CA"/>
        </w:rPr>
        <w:t>test</w:t>
      </w:r>
      <w:r w:rsidR="00377CA6" w:rsidRPr="007E7021">
        <w:rPr>
          <w:rFonts w:ascii="Times New Roman" w:hAnsi="Times New Roman"/>
          <w:color w:val="000000" w:themeColor="text1"/>
          <w:lang w:val="en-CA"/>
        </w:rPr>
        <w:t>’</w:t>
      </w:r>
      <w:r w:rsidR="009E3B36" w:rsidRPr="007E7021">
        <w:rPr>
          <w:rFonts w:ascii="Times New Roman" w:hAnsi="Times New Roman"/>
          <w:color w:val="000000" w:themeColor="text1"/>
          <w:lang w:val="en-CA"/>
        </w:rPr>
        <w:t xml:space="preserve">) </w:t>
      </w:r>
      <w:r w:rsidR="00EF5456" w:rsidRPr="007E7021">
        <w:rPr>
          <w:rFonts w:ascii="Times New Roman" w:hAnsi="Times New Roman"/>
          <w:color w:val="000000" w:themeColor="text1"/>
          <w:lang w:val="en-CA"/>
        </w:rPr>
        <w:t>and one in which the intervention is absent</w:t>
      </w:r>
      <w:r w:rsidR="009E3B36" w:rsidRPr="007E7021">
        <w:rPr>
          <w:rFonts w:ascii="Times New Roman" w:hAnsi="Times New Roman"/>
          <w:color w:val="000000" w:themeColor="text1"/>
          <w:lang w:val="en-CA"/>
        </w:rPr>
        <w:t xml:space="preserve"> (</w:t>
      </w:r>
      <w:r w:rsidR="00377CA6" w:rsidRPr="007E7021">
        <w:rPr>
          <w:rFonts w:ascii="Times New Roman" w:hAnsi="Times New Roman"/>
          <w:color w:val="000000" w:themeColor="text1"/>
          <w:lang w:val="en-CA"/>
        </w:rPr>
        <w:t>‘</w:t>
      </w:r>
      <w:r w:rsidR="009E3B36" w:rsidRPr="007E7021">
        <w:rPr>
          <w:rFonts w:ascii="Times New Roman" w:hAnsi="Times New Roman"/>
          <w:color w:val="000000" w:themeColor="text1"/>
          <w:lang w:val="en-CA"/>
        </w:rPr>
        <w:t>control</w:t>
      </w:r>
      <w:r w:rsidR="00377CA6" w:rsidRPr="007E7021">
        <w:rPr>
          <w:rFonts w:ascii="Times New Roman" w:hAnsi="Times New Roman"/>
          <w:color w:val="000000" w:themeColor="text1"/>
          <w:lang w:val="en-CA"/>
        </w:rPr>
        <w:t>’</w:t>
      </w:r>
      <w:r w:rsidR="009E3B36" w:rsidRPr="007E7021">
        <w:rPr>
          <w:rFonts w:ascii="Times New Roman" w:hAnsi="Times New Roman"/>
          <w:color w:val="000000" w:themeColor="text1"/>
          <w:lang w:val="en-CA"/>
        </w:rPr>
        <w:t>).</w:t>
      </w:r>
      <w:r w:rsidR="00EF5456" w:rsidRPr="007E7021">
        <w:rPr>
          <w:rFonts w:ascii="Times New Roman" w:hAnsi="Times New Roman"/>
          <w:color w:val="000000" w:themeColor="text1"/>
          <w:lang w:val="en-CA"/>
        </w:rPr>
        <w:t xml:space="preserve"> </w:t>
      </w:r>
      <w:r w:rsidR="00DD66B4" w:rsidRPr="007E7021">
        <w:rPr>
          <w:rFonts w:ascii="Times New Roman" w:hAnsi="Times New Roman"/>
          <w:color w:val="000000" w:themeColor="text1"/>
          <w:lang w:val="en-CA"/>
        </w:rPr>
        <w:t>(</w:t>
      </w:r>
      <w:proofErr w:type="spellStart"/>
      <w:r w:rsidR="00DD66B4" w:rsidRPr="007E7021">
        <w:rPr>
          <w:rFonts w:ascii="Times New Roman" w:hAnsi="Times New Roman"/>
          <w:color w:val="000000" w:themeColor="text1"/>
          <w:lang w:val="en-CA"/>
        </w:rPr>
        <w:t>i</w:t>
      </w:r>
      <w:proofErr w:type="spellEnd"/>
      <w:r w:rsidR="00DD66B4" w:rsidRPr="007E7021">
        <w:rPr>
          <w:rFonts w:ascii="Times New Roman" w:hAnsi="Times New Roman"/>
          <w:color w:val="000000" w:themeColor="text1"/>
          <w:lang w:val="en-CA"/>
        </w:rPr>
        <w:t xml:space="preserve">) is meant to rule out the possibility of a non-causal correlation between the tested </w:t>
      </w:r>
      <w:r w:rsidR="00FF2B0C" w:rsidRPr="007E7021">
        <w:rPr>
          <w:rFonts w:ascii="Times New Roman" w:hAnsi="Times New Roman"/>
          <w:color w:val="000000" w:themeColor="text1"/>
          <w:lang w:val="en-CA"/>
        </w:rPr>
        <w:t>variable</w:t>
      </w:r>
      <w:r w:rsidR="00DD66B4" w:rsidRPr="007E7021">
        <w:rPr>
          <w:rFonts w:ascii="Times New Roman" w:hAnsi="Times New Roman"/>
          <w:color w:val="000000" w:themeColor="text1"/>
          <w:lang w:val="en-CA"/>
        </w:rPr>
        <w:t xml:space="preserve"> and the observed differences in outcome</w:t>
      </w:r>
      <w:r w:rsidR="00D363BC" w:rsidRPr="007E7021">
        <w:rPr>
          <w:rFonts w:ascii="Times New Roman" w:hAnsi="Times New Roman"/>
          <w:color w:val="000000" w:themeColor="text1"/>
          <w:lang w:val="en-CA"/>
        </w:rPr>
        <w:t>, as well as the possibility of a reverse causation scenario</w:t>
      </w:r>
      <w:r w:rsidR="00DD66B4" w:rsidRPr="007E7021">
        <w:rPr>
          <w:rFonts w:ascii="Times New Roman" w:hAnsi="Times New Roman"/>
          <w:color w:val="000000" w:themeColor="text1"/>
          <w:lang w:val="en-CA"/>
        </w:rPr>
        <w:t xml:space="preserve">. </w:t>
      </w:r>
      <w:r w:rsidRPr="007E7021">
        <w:rPr>
          <w:rFonts w:ascii="Times New Roman" w:hAnsi="Times New Roman"/>
          <w:color w:val="000000" w:themeColor="text1"/>
          <w:lang w:val="en-CA"/>
        </w:rPr>
        <w:t xml:space="preserve">(ii) </w:t>
      </w:r>
      <w:r w:rsidR="00DD66B4" w:rsidRPr="007E7021">
        <w:rPr>
          <w:rFonts w:ascii="Times New Roman" w:hAnsi="Times New Roman"/>
          <w:color w:val="000000" w:themeColor="text1"/>
          <w:lang w:val="en-CA"/>
        </w:rPr>
        <w:t xml:space="preserve">is meant to rule out </w:t>
      </w:r>
      <w:r w:rsidR="008C76FE" w:rsidRPr="007E7021">
        <w:rPr>
          <w:rFonts w:ascii="Times New Roman" w:hAnsi="Times New Roman"/>
          <w:color w:val="000000" w:themeColor="text1"/>
          <w:lang w:val="en-CA"/>
        </w:rPr>
        <w:t>explanations</w:t>
      </w:r>
      <w:r w:rsidR="00DD66B4" w:rsidRPr="007E7021">
        <w:rPr>
          <w:rFonts w:ascii="Times New Roman" w:hAnsi="Times New Roman"/>
          <w:color w:val="000000" w:themeColor="text1"/>
          <w:lang w:val="en-CA"/>
        </w:rPr>
        <w:t xml:space="preserve"> of a difference in outcome other than the intervention. (iii) is meant to </w:t>
      </w:r>
      <w:r w:rsidR="00012B71" w:rsidRPr="007E7021">
        <w:rPr>
          <w:rFonts w:ascii="Times New Roman" w:hAnsi="Times New Roman"/>
          <w:color w:val="000000" w:themeColor="text1"/>
          <w:lang w:val="en-CA"/>
        </w:rPr>
        <w:t xml:space="preserve">further </w:t>
      </w:r>
      <w:bookmarkStart w:id="9" w:name="_Hlk50461015"/>
      <w:r w:rsidR="00DD66B4" w:rsidRPr="007E7021">
        <w:rPr>
          <w:rFonts w:ascii="Times New Roman" w:hAnsi="Times New Roman"/>
          <w:color w:val="000000" w:themeColor="text1"/>
          <w:lang w:val="en-CA"/>
        </w:rPr>
        <w:t xml:space="preserve">rule </w:t>
      </w:r>
      <w:r w:rsidR="008C76FE" w:rsidRPr="007E7021">
        <w:rPr>
          <w:rFonts w:ascii="Times New Roman" w:hAnsi="Times New Roman"/>
          <w:color w:val="000000" w:themeColor="text1"/>
          <w:lang w:val="en-CA"/>
        </w:rPr>
        <w:t xml:space="preserve">out </w:t>
      </w:r>
      <w:r w:rsidR="00DD142D" w:rsidRPr="007E7021">
        <w:rPr>
          <w:rFonts w:ascii="Times New Roman" w:hAnsi="Times New Roman"/>
          <w:color w:val="000000" w:themeColor="text1"/>
          <w:lang w:val="en-CA"/>
        </w:rPr>
        <w:t xml:space="preserve">explanations involving </w:t>
      </w:r>
      <w:r w:rsidR="00FF2B0C" w:rsidRPr="007E7021">
        <w:rPr>
          <w:rFonts w:ascii="Times New Roman" w:hAnsi="Times New Roman"/>
          <w:color w:val="000000" w:themeColor="text1"/>
          <w:lang w:val="en-CA"/>
        </w:rPr>
        <w:t>variables</w:t>
      </w:r>
      <w:r w:rsidR="00DD66B4" w:rsidRPr="007E7021">
        <w:rPr>
          <w:rFonts w:ascii="Times New Roman" w:hAnsi="Times New Roman"/>
          <w:color w:val="000000" w:themeColor="text1"/>
          <w:lang w:val="en-CA"/>
        </w:rPr>
        <w:t xml:space="preserve"> </w:t>
      </w:r>
      <w:r w:rsidR="00DD142D" w:rsidRPr="007E7021">
        <w:rPr>
          <w:rFonts w:ascii="Times New Roman" w:hAnsi="Times New Roman"/>
          <w:color w:val="000000" w:themeColor="text1"/>
          <w:lang w:val="en-CA"/>
        </w:rPr>
        <w:t>other than the designated independent variable which might have been affected</w:t>
      </w:r>
      <w:r w:rsidR="00DD66B4" w:rsidRPr="007E7021">
        <w:rPr>
          <w:rFonts w:ascii="Times New Roman" w:hAnsi="Times New Roman"/>
          <w:color w:val="000000" w:themeColor="text1"/>
          <w:lang w:val="en-CA"/>
        </w:rPr>
        <w:t xml:space="preserve"> by the intervention</w:t>
      </w:r>
      <w:bookmarkEnd w:id="9"/>
      <w:r w:rsidR="00EF5456" w:rsidRPr="007E7021">
        <w:rPr>
          <w:rFonts w:ascii="Times New Roman" w:hAnsi="Times New Roman"/>
          <w:color w:val="000000" w:themeColor="text1"/>
          <w:lang w:val="en-CA"/>
        </w:rPr>
        <w:t xml:space="preserve">. If </w:t>
      </w:r>
      <w:r w:rsidR="006023E2" w:rsidRPr="007E7021">
        <w:rPr>
          <w:rFonts w:ascii="Times New Roman" w:hAnsi="Times New Roman"/>
          <w:color w:val="000000" w:themeColor="text1"/>
          <w:lang w:val="en-CA"/>
        </w:rPr>
        <w:t>internal control</w:t>
      </w:r>
      <w:r w:rsidR="00801514" w:rsidRPr="007E7021">
        <w:rPr>
          <w:rFonts w:ascii="Times New Roman" w:hAnsi="Times New Roman"/>
          <w:color w:val="000000" w:themeColor="text1"/>
          <w:lang w:val="en-CA"/>
        </w:rPr>
        <w:t>s</w:t>
      </w:r>
      <w:r w:rsidR="00EF5456" w:rsidRPr="007E7021">
        <w:rPr>
          <w:rFonts w:ascii="Times New Roman" w:hAnsi="Times New Roman"/>
          <w:color w:val="000000" w:themeColor="text1"/>
          <w:lang w:val="en-CA"/>
        </w:rPr>
        <w:t xml:space="preserve"> (</w:t>
      </w:r>
      <w:proofErr w:type="spellStart"/>
      <w:r w:rsidR="00EF5456" w:rsidRPr="007E7021">
        <w:rPr>
          <w:rFonts w:ascii="Times New Roman" w:hAnsi="Times New Roman"/>
          <w:color w:val="000000" w:themeColor="text1"/>
          <w:lang w:val="en-CA"/>
        </w:rPr>
        <w:t>i</w:t>
      </w:r>
      <w:proofErr w:type="spellEnd"/>
      <w:r w:rsidR="00EF5456" w:rsidRPr="007E7021">
        <w:rPr>
          <w:rFonts w:ascii="Times New Roman" w:hAnsi="Times New Roman"/>
          <w:color w:val="000000" w:themeColor="text1"/>
          <w:lang w:val="en-CA"/>
        </w:rPr>
        <w:t>)</w:t>
      </w:r>
      <w:r w:rsidR="006023E2" w:rsidRPr="007E7021">
        <w:rPr>
          <w:rFonts w:ascii="Times New Roman" w:hAnsi="Times New Roman"/>
          <w:color w:val="000000" w:themeColor="text1"/>
          <w:lang w:val="en-CA"/>
        </w:rPr>
        <w:t>-</w:t>
      </w:r>
      <w:r w:rsidR="00EF5456" w:rsidRPr="007E7021">
        <w:rPr>
          <w:rFonts w:ascii="Times New Roman" w:hAnsi="Times New Roman"/>
          <w:color w:val="000000" w:themeColor="text1"/>
          <w:lang w:val="en-CA"/>
        </w:rPr>
        <w:t>(iii)</w:t>
      </w:r>
      <w:r w:rsidR="00DD66B4" w:rsidRPr="007E7021">
        <w:rPr>
          <w:rFonts w:ascii="Times New Roman" w:hAnsi="Times New Roman"/>
          <w:color w:val="000000" w:themeColor="text1"/>
          <w:lang w:val="en-CA"/>
        </w:rPr>
        <w:t xml:space="preserve"> are </w:t>
      </w:r>
      <w:r w:rsidR="006023E2" w:rsidRPr="007E7021">
        <w:rPr>
          <w:rFonts w:ascii="Times New Roman" w:hAnsi="Times New Roman"/>
          <w:color w:val="000000" w:themeColor="text1"/>
          <w:lang w:val="en-CA"/>
        </w:rPr>
        <w:t>implemented</w:t>
      </w:r>
      <w:r w:rsidR="00DD66B4" w:rsidRPr="007E7021">
        <w:rPr>
          <w:rFonts w:ascii="Times New Roman" w:hAnsi="Times New Roman"/>
          <w:color w:val="000000" w:themeColor="text1"/>
          <w:lang w:val="en-CA"/>
        </w:rPr>
        <w:t xml:space="preserve">, there is good evidence to </w:t>
      </w:r>
      <w:r w:rsidR="00A733D0" w:rsidRPr="007E7021">
        <w:rPr>
          <w:rFonts w:ascii="Times New Roman" w:hAnsi="Times New Roman"/>
          <w:color w:val="000000" w:themeColor="text1"/>
          <w:lang w:val="en-CA"/>
        </w:rPr>
        <w:t xml:space="preserve">rule out </w:t>
      </w:r>
      <w:r w:rsidR="00A733D0" w:rsidRPr="007E7021">
        <w:rPr>
          <w:rFonts w:ascii="Times New Roman" w:hAnsi="Times New Roman"/>
          <w:color w:val="000000" w:themeColor="text1"/>
          <w:lang w:val="en-CA"/>
        </w:rPr>
        <w:lastRenderedPageBreak/>
        <w:t xml:space="preserve">alternative explanations and therefore </w:t>
      </w:r>
      <w:r w:rsidR="00DD66B4" w:rsidRPr="007E7021">
        <w:rPr>
          <w:rFonts w:ascii="Times New Roman" w:hAnsi="Times New Roman"/>
          <w:color w:val="000000" w:themeColor="text1"/>
          <w:lang w:val="en-CA"/>
        </w:rPr>
        <w:t xml:space="preserve">conclude that the tested </w:t>
      </w:r>
      <w:r w:rsidR="00FF2B0C" w:rsidRPr="007E7021">
        <w:rPr>
          <w:rFonts w:ascii="Times New Roman" w:hAnsi="Times New Roman"/>
          <w:color w:val="000000" w:themeColor="text1"/>
          <w:lang w:val="en-CA"/>
        </w:rPr>
        <w:t>variable</w:t>
      </w:r>
      <w:r w:rsidR="00DD66B4" w:rsidRPr="007E7021">
        <w:rPr>
          <w:rFonts w:ascii="Times New Roman" w:hAnsi="Times New Roman"/>
          <w:color w:val="000000" w:themeColor="text1"/>
          <w:lang w:val="en-CA"/>
        </w:rPr>
        <w:t xml:space="preserve"> is the causal difference-maker </w:t>
      </w:r>
      <w:r w:rsidR="00305219" w:rsidRPr="007E7021">
        <w:rPr>
          <w:rFonts w:ascii="Times New Roman" w:hAnsi="Times New Roman"/>
          <w:color w:val="000000" w:themeColor="text1"/>
          <w:lang w:val="en-CA"/>
        </w:rPr>
        <w:t xml:space="preserve">responsible for the </w:t>
      </w:r>
      <w:r w:rsidR="00DD66B4" w:rsidRPr="007E7021">
        <w:rPr>
          <w:rFonts w:ascii="Times New Roman" w:hAnsi="Times New Roman"/>
          <w:color w:val="000000" w:themeColor="text1"/>
          <w:lang w:val="en-CA"/>
        </w:rPr>
        <w:t xml:space="preserve">difference </w:t>
      </w:r>
      <w:r w:rsidR="00305219" w:rsidRPr="007E7021">
        <w:rPr>
          <w:rFonts w:ascii="Times New Roman" w:hAnsi="Times New Roman"/>
          <w:color w:val="000000" w:themeColor="text1"/>
          <w:lang w:val="en-CA"/>
        </w:rPr>
        <w:t>in</w:t>
      </w:r>
      <w:r w:rsidR="00DD66B4" w:rsidRPr="007E7021">
        <w:rPr>
          <w:rFonts w:ascii="Times New Roman" w:hAnsi="Times New Roman"/>
          <w:color w:val="000000" w:themeColor="text1"/>
          <w:lang w:val="en-CA"/>
        </w:rPr>
        <w:t xml:space="preserve"> outcome.</w:t>
      </w:r>
      <w:r w:rsidR="00F60426" w:rsidRPr="007E7021">
        <w:rPr>
          <w:rStyle w:val="FootnoteReference"/>
          <w:rFonts w:ascii="Times New Roman" w:hAnsi="Times New Roman"/>
          <w:color w:val="000000" w:themeColor="text1"/>
          <w:lang w:val="en-CA"/>
        </w:rPr>
        <w:footnoteReference w:id="3"/>
      </w:r>
      <w:r w:rsidR="008C76FE" w:rsidRPr="007E7021">
        <w:rPr>
          <w:rFonts w:ascii="Times New Roman" w:hAnsi="Times New Roman"/>
          <w:color w:val="000000" w:themeColor="text1"/>
          <w:lang w:val="en-CA"/>
        </w:rPr>
        <w:t xml:space="preserve"> </w:t>
      </w:r>
    </w:p>
    <w:bookmarkEnd w:id="8"/>
    <w:p w14:paraId="14222F2D" w14:textId="77777777" w:rsidR="00003B90" w:rsidRPr="007E7021" w:rsidRDefault="00003B90" w:rsidP="006F2471">
      <w:pPr>
        <w:pStyle w:val="FreeForm"/>
        <w:spacing w:line="360" w:lineRule="auto"/>
        <w:jc w:val="both"/>
        <w:rPr>
          <w:rFonts w:ascii="Times New Roman" w:hAnsi="Times New Roman"/>
          <w:color w:val="000000" w:themeColor="text1"/>
          <w:lang w:val="en-CA"/>
        </w:rPr>
      </w:pPr>
    </w:p>
    <w:p w14:paraId="6FF2C7C7" w14:textId="08913FD7" w:rsidR="00B06056" w:rsidRPr="007E7021" w:rsidRDefault="00F41B33" w:rsidP="00B06056">
      <w:pPr>
        <w:pStyle w:val="FreeForm"/>
        <w:keepNext/>
        <w:spacing w:line="360" w:lineRule="auto"/>
        <w:jc w:val="both"/>
        <w:rPr>
          <w:rFonts w:ascii="Times New Roman" w:hAnsi="Times New Roman"/>
          <w:i/>
          <w:color w:val="000000" w:themeColor="text1"/>
          <w:lang w:val="en-CA"/>
        </w:rPr>
      </w:pPr>
      <w:r w:rsidRPr="007E7021">
        <w:rPr>
          <w:rFonts w:ascii="Times New Roman" w:hAnsi="Times New Roman"/>
          <w:color w:val="000000" w:themeColor="text1"/>
          <w:lang w:val="en-CA"/>
        </w:rPr>
        <w:t xml:space="preserve"> </w:t>
      </w:r>
      <w:r w:rsidR="00B06056" w:rsidRPr="007E7021">
        <w:rPr>
          <w:rFonts w:ascii="Times New Roman" w:hAnsi="Times New Roman"/>
          <w:i/>
          <w:color w:val="000000" w:themeColor="text1"/>
          <w:lang w:val="en-CA"/>
        </w:rPr>
        <w:t>2.</w:t>
      </w:r>
      <w:r w:rsidR="00282E6D" w:rsidRPr="007E7021">
        <w:rPr>
          <w:rFonts w:ascii="Times New Roman" w:hAnsi="Times New Roman"/>
          <w:i/>
          <w:color w:val="000000" w:themeColor="text1"/>
          <w:lang w:val="en-CA"/>
        </w:rPr>
        <w:t>4</w:t>
      </w:r>
      <w:r w:rsidR="00B06056" w:rsidRPr="007E7021">
        <w:rPr>
          <w:rFonts w:ascii="Times New Roman" w:hAnsi="Times New Roman"/>
          <w:i/>
          <w:color w:val="000000" w:themeColor="text1"/>
          <w:lang w:val="en-CA"/>
        </w:rPr>
        <w:t xml:space="preserve"> The experimental design</w:t>
      </w:r>
    </w:p>
    <w:p w14:paraId="5FBBD885" w14:textId="006FCD46" w:rsidR="00B06056" w:rsidRPr="007E7021" w:rsidRDefault="00B06056" w:rsidP="00036CEB">
      <w:pPr>
        <w:pStyle w:val="FreeForm"/>
        <w:spacing w:line="360" w:lineRule="auto"/>
        <w:ind w:firstLine="720"/>
        <w:jc w:val="both"/>
        <w:rPr>
          <w:rFonts w:ascii="Times New Roman" w:hAnsi="Times New Roman"/>
          <w:color w:val="000000" w:themeColor="text1"/>
          <w:lang w:val="en-CA"/>
        </w:rPr>
      </w:pPr>
      <w:r w:rsidRPr="007E7021">
        <w:rPr>
          <w:rFonts w:ascii="Times New Roman" w:hAnsi="Times New Roman"/>
          <w:color w:val="000000" w:themeColor="text1"/>
          <w:lang w:val="en-CA"/>
        </w:rPr>
        <w:t xml:space="preserve">Woodward takes the definitions </w:t>
      </w:r>
      <w:r w:rsidR="00036CEB" w:rsidRPr="007E7021">
        <w:rPr>
          <w:rFonts w:ascii="Times New Roman" w:hAnsi="Times New Roman"/>
          <w:color w:val="000000" w:themeColor="text1"/>
          <w:lang w:val="en-CA"/>
        </w:rPr>
        <w:t xml:space="preserve">(M) and (IV) </w:t>
      </w:r>
      <w:r w:rsidRPr="007E7021">
        <w:rPr>
          <w:rFonts w:ascii="Times New Roman" w:hAnsi="Times New Roman"/>
          <w:color w:val="000000" w:themeColor="text1"/>
          <w:lang w:val="en-CA"/>
        </w:rPr>
        <w:t xml:space="preserve">to capture general desiderata of an interventionist account of causation. A closer inspection, however, reveals two </w:t>
      </w:r>
      <w:r w:rsidR="002C19A7" w:rsidRPr="007E7021">
        <w:rPr>
          <w:rFonts w:ascii="Times New Roman" w:hAnsi="Times New Roman"/>
          <w:color w:val="000000" w:themeColor="text1"/>
          <w:lang w:val="en-CA"/>
        </w:rPr>
        <w:t>peculiarities</w:t>
      </w:r>
      <w:r w:rsidRPr="007E7021">
        <w:rPr>
          <w:rFonts w:ascii="Times New Roman" w:hAnsi="Times New Roman"/>
          <w:color w:val="000000" w:themeColor="text1"/>
          <w:lang w:val="en-CA"/>
        </w:rPr>
        <w:t xml:space="preserve"> associated with a rather unusual experimental design. The first peculiarity, which it shares with some experiments in clinical research, is that it relies on the rather stringent and experimentally demanding fixability condition stated in (M). In experimental practice, this condition needs to be satisfied when the same system serves as both test and control, in which case the inference refers to a comparison between ‘before’ and ‘after’ condition</w:t>
      </w:r>
      <w:r w:rsidR="00601EEC" w:rsidRPr="007E7021">
        <w:rPr>
          <w:rFonts w:ascii="Times New Roman" w:hAnsi="Times New Roman"/>
          <w:color w:val="000000" w:themeColor="text1"/>
          <w:lang w:val="en-CA"/>
        </w:rPr>
        <w:t>s</w:t>
      </w:r>
      <w:r w:rsidRPr="007E7021">
        <w:rPr>
          <w:rFonts w:ascii="Times New Roman" w:hAnsi="Times New Roman"/>
          <w:color w:val="000000" w:themeColor="text1"/>
          <w:lang w:val="en-CA"/>
        </w:rPr>
        <w:t xml:space="preserve">. For instance, something akin to Woodward’s fixability clause is required when implementing single-subject cross-over experiments </w:t>
      </w:r>
      <w:r w:rsidRPr="007E7021">
        <w:rPr>
          <w:rFonts w:ascii="Times New Roman" w:hAnsi="Times New Roman"/>
          <w:color w:val="000000" w:themeColor="text1"/>
          <w:lang w:val="en-CA"/>
        </w:rPr>
        <w:fldChar w:fldCharType="begin"/>
      </w:r>
      <w:r w:rsidRPr="007E7021">
        <w:rPr>
          <w:rFonts w:ascii="Times New Roman" w:hAnsi="Times New Roman"/>
          <w:color w:val="000000" w:themeColor="text1"/>
          <w:lang w:val="en-CA"/>
        </w:rPr>
        <w:instrText xml:space="preserve"> ADDIN EN.CITE &lt;EndNote&gt;&lt;Cite&gt;&lt;Author&gt;Langreth&lt;/Author&gt;&lt;Year&gt;1999&lt;/Year&gt;&lt;RecNum&gt;1009&lt;/RecNum&gt;&lt;DisplayText&gt;(Langreth and Waldholz 1999)&lt;/DisplayText&gt;&lt;record&gt;&lt;rec-number&gt;1009&lt;/rec-number&gt;&lt;foreign-keys&gt;&lt;key app="EN" db-id="zs09tazvjrw50eestfmx0seosdx92dzas2ra" timestamp="1432304677"&gt;1009&lt;/key&gt;&lt;/foreign-keys&gt;&lt;ref-type name="Journal Article"&gt;17&lt;/ref-type&gt;&lt;contributors&gt;&lt;authors&gt;&lt;author&gt;Langreth, R.&lt;/author&gt;&lt;author&gt;Waldholz, M.&lt;/author&gt;&lt;/authors&gt;&lt;/contributors&gt;&lt;titles&gt;&lt;title&gt;New Era of Personalized Medicine: Targeting Drugs for Each Unique Genetic Profile&lt;/title&gt;&lt;secondary-title&gt;Oncologist&lt;/secondary-title&gt;&lt;/titles&gt;&lt;periodical&gt;&lt;full-title&gt;Oncologist&lt;/full-title&gt;&lt;/periodical&gt;&lt;pages&gt;426–427&lt;/pages&gt;&lt;volume&gt;4&lt;/volume&gt;&lt;number&gt;5&lt;/number&gt;&lt;dates&gt;&lt;year&gt;1999&lt;/year&gt;&lt;/dates&gt;&lt;urls&gt;&lt;/urls&gt;&lt;/record&gt;&lt;/Cite&gt;&lt;/EndNote&gt;</w:instrText>
      </w:r>
      <w:r w:rsidRPr="007E7021">
        <w:rPr>
          <w:rFonts w:ascii="Times New Roman" w:hAnsi="Times New Roman"/>
          <w:color w:val="000000" w:themeColor="text1"/>
          <w:lang w:val="en-CA"/>
        </w:rPr>
        <w:fldChar w:fldCharType="separate"/>
      </w:r>
      <w:r w:rsidRPr="007E7021">
        <w:rPr>
          <w:rFonts w:ascii="Times New Roman" w:hAnsi="Times New Roman"/>
          <w:color w:val="000000" w:themeColor="text1"/>
          <w:lang w:val="en-CA"/>
        </w:rPr>
        <w:t>(Langreth and Waldholz 1999)</w:t>
      </w:r>
      <w:r w:rsidRPr="007E7021">
        <w:rPr>
          <w:rFonts w:ascii="Times New Roman" w:hAnsi="Times New Roman"/>
          <w:color w:val="000000" w:themeColor="text1"/>
          <w:lang w:val="en-CA"/>
        </w:rPr>
        <w:fldChar w:fldCharType="end"/>
      </w:r>
      <w:r w:rsidRPr="007E7021">
        <w:rPr>
          <w:rFonts w:ascii="Times New Roman" w:hAnsi="Times New Roman"/>
          <w:color w:val="000000" w:themeColor="text1"/>
          <w:lang w:val="en-CA"/>
        </w:rPr>
        <w:t xml:space="preserve">. </w:t>
      </w:r>
      <w:r w:rsidR="00C30109" w:rsidRPr="007E7021">
        <w:rPr>
          <w:rFonts w:ascii="Times New Roman" w:hAnsi="Times New Roman"/>
          <w:color w:val="000000" w:themeColor="text1"/>
          <w:lang w:val="en-CA"/>
        </w:rPr>
        <w:t>This</w:t>
      </w:r>
      <w:r w:rsidRPr="007E7021">
        <w:rPr>
          <w:rFonts w:ascii="Times New Roman" w:hAnsi="Times New Roman"/>
          <w:color w:val="000000" w:themeColor="text1"/>
          <w:lang w:val="en-CA"/>
        </w:rPr>
        <w:t xml:space="preserve"> design is suitable for assessing potential treatments for chronic and stable conditions, such as chronic pain and psychiatric disorders. The stability of a condition is taken to be an indication that its </w:t>
      </w:r>
      <w:r w:rsidR="00B150B9" w:rsidRPr="007E7021">
        <w:rPr>
          <w:rFonts w:ascii="Times New Roman" w:hAnsi="Times New Roman"/>
          <w:color w:val="000000" w:themeColor="text1"/>
          <w:lang w:val="en-CA"/>
        </w:rPr>
        <w:t>determinants</w:t>
      </w:r>
      <w:r w:rsidRPr="007E7021">
        <w:rPr>
          <w:rFonts w:ascii="Times New Roman" w:hAnsi="Times New Roman"/>
          <w:color w:val="000000" w:themeColor="text1"/>
          <w:lang w:val="en-CA"/>
        </w:rPr>
        <w:t xml:space="preserve"> remain constant over time. A common example of such procedures is a ‘sandwich’ experimental design, where a condition is measured in the same patient before a treatment is introduced, during the treatment, and after withdrawal of the treatment. </w:t>
      </w:r>
    </w:p>
    <w:p w14:paraId="6721174D" w14:textId="274B923C" w:rsidR="00984304" w:rsidRPr="007E7021" w:rsidRDefault="00AB0F2B" w:rsidP="00D53A18">
      <w:pPr>
        <w:pStyle w:val="FreeForm"/>
        <w:spacing w:line="360" w:lineRule="auto"/>
        <w:ind w:firstLine="720"/>
        <w:jc w:val="both"/>
        <w:rPr>
          <w:rFonts w:ascii="Times New Roman" w:hAnsi="Times New Roman"/>
          <w:color w:val="000000" w:themeColor="text1"/>
          <w:lang w:val="en-CA"/>
        </w:rPr>
      </w:pPr>
      <w:r w:rsidRPr="007E7021">
        <w:rPr>
          <w:rFonts w:ascii="Times New Roman" w:hAnsi="Times New Roman"/>
          <w:color w:val="000000" w:themeColor="text1"/>
          <w:lang w:val="en-CA"/>
        </w:rPr>
        <w:t>The main</w:t>
      </w:r>
      <w:r w:rsidR="00F41B33" w:rsidRPr="007E7021">
        <w:rPr>
          <w:rFonts w:ascii="Times New Roman" w:hAnsi="Times New Roman"/>
          <w:color w:val="000000" w:themeColor="text1"/>
          <w:lang w:val="en-CA"/>
        </w:rPr>
        <w:t xml:space="preserve"> </w:t>
      </w:r>
      <w:r w:rsidR="00D53A18" w:rsidRPr="007E7021">
        <w:rPr>
          <w:rFonts w:ascii="Times New Roman" w:hAnsi="Times New Roman"/>
          <w:color w:val="000000" w:themeColor="text1"/>
          <w:lang w:val="en-CA"/>
        </w:rPr>
        <w:t xml:space="preserve">strength of this design lies in the fact that </w:t>
      </w:r>
      <w:r w:rsidR="008B4FAE">
        <w:rPr>
          <w:rFonts w:ascii="Times New Roman" w:hAnsi="Times New Roman"/>
          <w:color w:val="000000" w:themeColor="text1"/>
          <w:lang w:val="en-CA"/>
        </w:rPr>
        <w:t>it</w:t>
      </w:r>
      <w:r w:rsidR="00D53A18" w:rsidRPr="007E7021">
        <w:rPr>
          <w:rFonts w:ascii="Times New Roman" w:hAnsi="Times New Roman"/>
          <w:color w:val="000000" w:themeColor="text1"/>
          <w:lang w:val="en-CA"/>
        </w:rPr>
        <w:t xml:space="preserve"> </w:t>
      </w:r>
      <w:r w:rsidR="00FB6A14" w:rsidRPr="007E7021">
        <w:rPr>
          <w:rFonts w:ascii="Times New Roman" w:hAnsi="Times New Roman"/>
          <w:color w:val="000000" w:themeColor="text1"/>
          <w:lang w:val="en-CA"/>
        </w:rPr>
        <w:t>minimizes</w:t>
      </w:r>
      <w:r w:rsidR="00D53A18" w:rsidRPr="007E7021">
        <w:rPr>
          <w:rFonts w:ascii="Times New Roman" w:hAnsi="Times New Roman"/>
          <w:color w:val="000000" w:themeColor="text1"/>
          <w:lang w:val="en-CA"/>
        </w:rPr>
        <w:t xml:space="preserve"> confounding that may arise due to differences between </w:t>
      </w:r>
      <w:r w:rsidR="00B46010" w:rsidRPr="007E7021">
        <w:rPr>
          <w:rFonts w:ascii="Times New Roman" w:hAnsi="Times New Roman"/>
          <w:color w:val="000000" w:themeColor="text1"/>
          <w:lang w:val="en-CA"/>
        </w:rPr>
        <w:t>individual systems</w:t>
      </w:r>
      <w:r w:rsidR="00D53A18" w:rsidRPr="007E7021">
        <w:rPr>
          <w:rFonts w:ascii="Times New Roman" w:hAnsi="Times New Roman"/>
          <w:color w:val="000000" w:themeColor="text1"/>
          <w:lang w:val="en-CA"/>
        </w:rPr>
        <w:t xml:space="preserve">. </w:t>
      </w:r>
      <w:r w:rsidR="005A6512">
        <w:rPr>
          <w:rFonts w:ascii="Times New Roman" w:hAnsi="Times New Roman"/>
          <w:color w:val="000000" w:themeColor="text1"/>
          <w:lang w:val="en-CA"/>
        </w:rPr>
        <w:t>T</w:t>
      </w:r>
      <w:r w:rsidR="00D53A18" w:rsidRPr="007E7021">
        <w:rPr>
          <w:rFonts w:ascii="Times New Roman" w:hAnsi="Times New Roman"/>
          <w:color w:val="000000" w:themeColor="text1"/>
          <w:lang w:val="en-CA"/>
        </w:rPr>
        <w:t xml:space="preserve">he </w:t>
      </w:r>
      <w:r w:rsidR="00BD372C" w:rsidRPr="007E7021">
        <w:rPr>
          <w:rFonts w:ascii="Times New Roman" w:hAnsi="Times New Roman"/>
          <w:color w:val="000000" w:themeColor="text1"/>
          <w:lang w:val="en-CA"/>
        </w:rPr>
        <w:t xml:space="preserve">main </w:t>
      </w:r>
      <w:r w:rsidR="00F41B33" w:rsidRPr="007E7021">
        <w:rPr>
          <w:rFonts w:ascii="Times New Roman" w:hAnsi="Times New Roman"/>
          <w:color w:val="000000" w:themeColor="text1"/>
          <w:lang w:val="en-CA"/>
        </w:rPr>
        <w:t xml:space="preserve">limitation of </w:t>
      </w:r>
      <w:r w:rsidR="00D53A18" w:rsidRPr="007E7021">
        <w:rPr>
          <w:rFonts w:ascii="Times New Roman" w:hAnsi="Times New Roman"/>
          <w:color w:val="000000" w:themeColor="text1"/>
          <w:lang w:val="en-CA"/>
        </w:rPr>
        <w:t>the</w:t>
      </w:r>
      <w:r w:rsidR="00F41B33" w:rsidRPr="007E7021">
        <w:rPr>
          <w:rFonts w:ascii="Times New Roman" w:hAnsi="Times New Roman"/>
          <w:color w:val="000000" w:themeColor="text1"/>
          <w:lang w:val="en-CA"/>
        </w:rPr>
        <w:t xml:space="preserve"> </w:t>
      </w:r>
      <w:r w:rsidR="001A2F08" w:rsidRPr="007E7021">
        <w:rPr>
          <w:rFonts w:ascii="Times New Roman" w:hAnsi="Times New Roman"/>
          <w:color w:val="000000" w:themeColor="text1"/>
          <w:lang w:val="en-CA"/>
        </w:rPr>
        <w:t>design</w:t>
      </w:r>
      <w:r w:rsidR="00F41B33" w:rsidRPr="007E7021">
        <w:rPr>
          <w:rFonts w:ascii="Times New Roman" w:hAnsi="Times New Roman"/>
          <w:color w:val="000000" w:themeColor="text1"/>
          <w:lang w:val="en-CA"/>
        </w:rPr>
        <w:t xml:space="preserve"> is that it</w:t>
      </w:r>
      <w:r w:rsidR="001A2F08" w:rsidRPr="007E7021">
        <w:rPr>
          <w:rFonts w:ascii="Times New Roman" w:hAnsi="Times New Roman"/>
          <w:color w:val="000000" w:themeColor="text1"/>
          <w:lang w:val="en-CA"/>
        </w:rPr>
        <w:t xml:space="preserve"> cannot be used to demonstrate causation in systems that evolve </w:t>
      </w:r>
      <w:r w:rsidR="00F24B22" w:rsidRPr="007E7021">
        <w:rPr>
          <w:rFonts w:ascii="Times New Roman" w:hAnsi="Times New Roman"/>
          <w:color w:val="000000" w:themeColor="text1"/>
          <w:lang w:val="en-CA"/>
        </w:rPr>
        <w:t xml:space="preserve">significantly </w:t>
      </w:r>
      <w:r w:rsidR="001A2F08" w:rsidRPr="007E7021">
        <w:rPr>
          <w:rFonts w:ascii="Times New Roman" w:hAnsi="Times New Roman"/>
          <w:color w:val="000000" w:themeColor="text1"/>
          <w:lang w:val="en-CA"/>
        </w:rPr>
        <w:t>over t</w:t>
      </w:r>
      <w:r w:rsidR="00C92172" w:rsidRPr="007E7021">
        <w:rPr>
          <w:rFonts w:ascii="Times New Roman" w:hAnsi="Times New Roman"/>
          <w:color w:val="000000" w:themeColor="text1"/>
          <w:lang w:val="en-CA"/>
        </w:rPr>
        <w:t>he t</w:t>
      </w:r>
      <w:r w:rsidR="001A2F08" w:rsidRPr="007E7021">
        <w:rPr>
          <w:rFonts w:ascii="Times New Roman" w:hAnsi="Times New Roman"/>
          <w:color w:val="000000" w:themeColor="text1"/>
          <w:lang w:val="en-CA"/>
        </w:rPr>
        <w:t>ime</w:t>
      </w:r>
      <w:r w:rsidR="00F24B22" w:rsidRPr="007E7021">
        <w:rPr>
          <w:rFonts w:ascii="Times New Roman" w:hAnsi="Times New Roman"/>
          <w:color w:val="000000" w:themeColor="text1"/>
          <w:lang w:val="en-CA"/>
        </w:rPr>
        <w:t>frame of the experiment</w:t>
      </w:r>
      <w:r w:rsidR="006D6E0F" w:rsidRPr="007E7021">
        <w:rPr>
          <w:rFonts w:ascii="Times New Roman" w:hAnsi="Times New Roman"/>
          <w:color w:val="000000" w:themeColor="text1"/>
          <w:lang w:val="en-CA"/>
        </w:rPr>
        <w:t xml:space="preserve">. </w:t>
      </w:r>
      <w:r w:rsidR="001A2F08" w:rsidRPr="007E7021">
        <w:rPr>
          <w:rFonts w:ascii="Times New Roman" w:hAnsi="Times New Roman"/>
          <w:color w:val="000000" w:themeColor="text1"/>
          <w:lang w:val="en-CA"/>
        </w:rPr>
        <w:t xml:space="preserve">For instance, it </w:t>
      </w:r>
      <w:r w:rsidR="00330F9A" w:rsidRPr="007E7021">
        <w:rPr>
          <w:rFonts w:ascii="Times New Roman" w:hAnsi="Times New Roman"/>
          <w:color w:val="000000" w:themeColor="text1"/>
          <w:lang w:val="en-CA"/>
        </w:rPr>
        <w:t xml:space="preserve">is </w:t>
      </w:r>
      <w:r w:rsidR="001A2F08" w:rsidRPr="007E7021">
        <w:rPr>
          <w:rFonts w:ascii="Times New Roman" w:hAnsi="Times New Roman"/>
          <w:color w:val="000000" w:themeColor="text1"/>
          <w:lang w:val="en-CA"/>
        </w:rPr>
        <w:t xml:space="preserve">impossible to determine whether an outcome such as recovery </w:t>
      </w:r>
      <w:r w:rsidR="00496AA5" w:rsidRPr="007E7021">
        <w:rPr>
          <w:rFonts w:ascii="Times New Roman" w:hAnsi="Times New Roman"/>
          <w:color w:val="000000" w:themeColor="text1"/>
          <w:lang w:val="en-CA"/>
        </w:rPr>
        <w:t xml:space="preserve">from the common flu </w:t>
      </w:r>
      <w:r w:rsidR="001A2F08" w:rsidRPr="007E7021">
        <w:rPr>
          <w:rFonts w:ascii="Times New Roman" w:hAnsi="Times New Roman"/>
          <w:color w:val="000000" w:themeColor="text1"/>
          <w:lang w:val="en-CA"/>
        </w:rPr>
        <w:t xml:space="preserve">is due to </w:t>
      </w:r>
      <w:r w:rsidR="00564C9C">
        <w:rPr>
          <w:rFonts w:ascii="Times New Roman" w:hAnsi="Times New Roman"/>
          <w:color w:val="000000" w:themeColor="text1"/>
          <w:lang w:val="en-CA"/>
        </w:rPr>
        <w:t>the</w:t>
      </w:r>
      <w:r w:rsidR="001A2F08" w:rsidRPr="007E7021">
        <w:rPr>
          <w:rFonts w:ascii="Times New Roman" w:hAnsi="Times New Roman"/>
          <w:color w:val="000000" w:themeColor="text1"/>
          <w:lang w:val="en-CA"/>
        </w:rPr>
        <w:t xml:space="preserve"> treatment</w:t>
      </w:r>
      <w:r w:rsidR="00496AA5" w:rsidRPr="007E7021">
        <w:rPr>
          <w:rFonts w:ascii="Times New Roman" w:hAnsi="Times New Roman"/>
          <w:color w:val="000000" w:themeColor="text1"/>
          <w:lang w:val="en-CA"/>
        </w:rPr>
        <w:t>’s efficacy</w:t>
      </w:r>
      <w:r w:rsidR="001A2F08" w:rsidRPr="007E7021">
        <w:rPr>
          <w:rFonts w:ascii="Times New Roman" w:hAnsi="Times New Roman"/>
          <w:color w:val="000000" w:themeColor="text1"/>
          <w:lang w:val="en-CA"/>
        </w:rPr>
        <w:t xml:space="preserve"> or to the natural progression of the disease. </w:t>
      </w:r>
      <w:r w:rsidR="00BD372C" w:rsidRPr="007E7021">
        <w:rPr>
          <w:rFonts w:ascii="Times New Roman" w:hAnsi="Times New Roman"/>
          <w:color w:val="000000" w:themeColor="text1"/>
          <w:lang w:val="en-CA"/>
        </w:rPr>
        <w:t>Likewise</w:t>
      </w:r>
      <w:r w:rsidR="001A2F08" w:rsidRPr="007E7021">
        <w:rPr>
          <w:rFonts w:ascii="Times New Roman" w:hAnsi="Times New Roman"/>
          <w:color w:val="000000" w:themeColor="text1"/>
          <w:lang w:val="en-CA"/>
        </w:rPr>
        <w:t xml:space="preserve">, </w:t>
      </w:r>
      <w:r w:rsidR="00C45168" w:rsidRPr="007E7021">
        <w:rPr>
          <w:rFonts w:ascii="Times New Roman" w:hAnsi="Times New Roman"/>
          <w:color w:val="000000" w:themeColor="text1"/>
          <w:lang w:val="en-CA"/>
        </w:rPr>
        <w:t>absence</w:t>
      </w:r>
      <w:r w:rsidR="001A2F08" w:rsidRPr="007E7021">
        <w:rPr>
          <w:rFonts w:ascii="Times New Roman" w:hAnsi="Times New Roman"/>
          <w:color w:val="000000" w:themeColor="text1"/>
          <w:lang w:val="en-CA"/>
        </w:rPr>
        <w:t xml:space="preserve"> of change in an outcome does not necessarily mean that </w:t>
      </w:r>
      <w:r w:rsidR="000B7555" w:rsidRPr="007E7021">
        <w:rPr>
          <w:rFonts w:ascii="Times New Roman" w:hAnsi="Times New Roman"/>
          <w:color w:val="000000" w:themeColor="text1"/>
          <w:lang w:val="en-CA"/>
        </w:rPr>
        <w:t>a</w:t>
      </w:r>
      <w:r w:rsidR="001A2F08" w:rsidRPr="007E7021">
        <w:rPr>
          <w:rFonts w:ascii="Times New Roman" w:hAnsi="Times New Roman"/>
          <w:color w:val="000000" w:themeColor="text1"/>
          <w:lang w:val="en-CA"/>
        </w:rPr>
        <w:t xml:space="preserve"> treatment is inefficacious</w:t>
      </w:r>
      <w:r w:rsidR="00776D4A">
        <w:rPr>
          <w:rFonts w:ascii="Times New Roman" w:hAnsi="Times New Roman"/>
          <w:color w:val="000000" w:themeColor="text1"/>
          <w:lang w:val="en-CA"/>
        </w:rPr>
        <w:t>, as the latter</w:t>
      </w:r>
      <w:r w:rsidR="001A2F08" w:rsidRPr="007E7021">
        <w:rPr>
          <w:rFonts w:ascii="Times New Roman" w:hAnsi="Times New Roman"/>
          <w:color w:val="000000" w:themeColor="text1"/>
          <w:lang w:val="en-CA"/>
        </w:rPr>
        <w:t xml:space="preserve"> may have had a positive impact by stopping or delaying progression to more </w:t>
      </w:r>
      <w:r w:rsidR="006B3EC9" w:rsidRPr="007E7021">
        <w:rPr>
          <w:rFonts w:ascii="Times New Roman" w:hAnsi="Times New Roman"/>
          <w:color w:val="000000" w:themeColor="text1"/>
          <w:lang w:val="en-CA"/>
        </w:rPr>
        <w:t xml:space="preserve">severe stages of the disease. </w:t>
      </w:r>
      <w:r w:rsidR="006132F1" w:rsidRPr="007E7021">
        <w:rPr>
          <w:rFonts w:ascii="Times New Roman" w:hAnsi="Times New Roman"/>
          <w:color w:val="000000" w:themeColor="text1"/>
          <w:lang w:val="en-CA"/>
        </w:rPr>
        <w:t xml:space="preserve">In general, biological systems </w:t>
      </w:r>
      <w:r w:rsidR="00030F5B" w:rsidRPr="007E7021">
        <w:rPr>
          <w:rFonts w:ascii="Times New Roman" w:hAnsi="Times New Roman"/>
          <w:color w:val="000000" w:themeColor="text1"/>
          <w:lang w:val="en-CA"/>
        </w:rPr>
        <w:t xml:space="preserve">are known </w:t>
      </w:r>
      <w:r w:rsidR="004609DB" w:rsidRPr="007E7021">
        <w:rPr>
          <w:rFonts w:ascii="Times New Roman" w:hAnsi="Times New Roman"/>
          <w:color w:val="000000" w:themeColor="text1"/>
          <w:lang w:val="en-CA"/>
        </w:rPr>
        <w:t xml:space="preserve">and expected </w:t>
      </w:r>
      <w:r w:rsidR="00030F5B" w:rsidRPr="007E7021">
        <w:rPr>
          <w:rFonts w:ascii="Times New Roman" w:hAnsi="Times New Roman"/>
          <w:color w:val="000000" w:themeColor="text1"/>
          <w:lang w:val="en-CA"/>
        </w:rPr>
        <w:t xml:space="preserve">to </w:t>
      </w:r>
      <w:r w:rsidR="006132F1" w:rsidRPr="007E7021">
        <w:rPr>
          <w:rFonts w:ascii="Times New Roman" w:hAnsi="Times New Roman"/>
          <w:color w:val="000000" w:themeColor="text1"/>
          <w:lang w:val="en-CA"/>
        </w:rPr>
        <w:t xml:space="preserve">change over </w:t>
      </w:r>
      <w:r w:rsidR="006132F1" w:rsidRPr="007E7021">
        <w:rPr>
          <w:rFonts w:ascii="Times New Roman" w:hAnsi="Times New Roman"/>
          <w:color w:val="000000" w:themeColor="text1"/>
          <w:lang w:val="en-CA"/>
        </w:rPr>
        <w:lastRenderedPageBreak/>
        <w:t xml:space="preserve">time and </w:t>
      </w:r>
      <w:r w:rsidR="00030F5B" w:rsidRPr="007E7021">
        <w:rPr>
          <w:rFonts w:ascii="Times New Roman" w:hAnsi="Times New Roman"/>
          <w:color w:val="000000" w:themeColor="text1"/>
          <w:lang w:val="en-CA"/>
        </w:rPr>
        <w:t>to be</w:t>
      </w:r>
      <w:r w:rsidR="006132F1" w:rsidRPr="007E7021">
        <w:rPr>
          <w:rFonts w:ascii="Times New Roman" w:hAnsi="Times New Roman"/>
          <w:color w:val="000000" w:themeColor="text1"/>
          <w:lang w:val="en-CA"/>
        </w:rPr>
        <w:t xml:space="preserve"> affected by treatment</w:t>
      </w:r>
      <w:r w:rsidR="00BE2FD9">
        <w:rPr>
          <w:rFonts w:ascii="Times New Roman" w:hAnsi="Times New Roman"/>
          <w:color w:val="000000" w:themeColor="text1"/>
          <w:lang w:val="en-CA"/>
        </w:rPr>
        <w:t>/exposure</w:t>
      </w:r>
      <w:r w:rsidR="006132F1" w:rsidRPr="007E7021">
        <w:rPr>
          <w:rFonts w:ascii="Times New Roman" w:hAnsi="Times New Roman"/>
          <w:color w:val="000000" w:themeColor="text1"/>
          <w:lang w:val="en-CA"/>
        </w:rPr>
        <w:t xml:space="preserve"> history</w:t>
      </w:r>
      <w:r w:rsidR="00B94314" w:rsidRPr="007E7021">
        <w:rPr>
          <w:rFonts w:ascii="Times New Roman" w:hAnsi="Times New Roman"/>
          <w:color w:val="000000" w:themeColor="text1"/>
          <w:lang w:val="en-CA"/>
        </w:rPr>
        <w:t xml:space="preserve"> </w:t>
      </w:r>
      <w:r w:rsidR="00242F31" w:rsidRPr="007E7021">
        <w:rPr>
          <w:rFonts w:ascii="Times New Roman" w:hAnsi="Times New Roman"/>
          <w:color w:val="000000" w:themeColor="text1"/>
          <w:lang w:val="en-CA"/>
        </w:rPr>
        <w:t>(</w:t>
      </w:r>
      <w:r w:rsidR="00B94314" w:rsidRPr="007E7021">
        <w:rPr>
          <w:rFonts w:ascii="Times New Roman" w:hAnsi="Times New Roman"/>
          <w:color w:val="000000" w:themeColor="text1"/>
          <w:lang w:val="en-CA"/>
        </w:rPr>
        <w:t>‘carry-over effects’</w:t>
      </w:r>
      <w:r w:rsidR="00242F31" w:rsidRPr="007E7021">
        <w:rPr>
          <w:rFonts w:ascii="Times New Roman" w:hAnsi="Times New Roman"/>
          <w:color w:val="000000" w:themeColor="text1"/>
          <w:lang w:val="en-CA"/>
        </w:rPr>
        <w:t>)</w:t>
      </w:r>
      <w:r w:rsidR="006132F1" w:rsidRPr="007E7021">
        <w:rPr>
          <w:rFonts w:ascii="Times New Roman" w:hAnsi="Times New Roman"/>
          <w:color w:val="000000" w:themeColor="text1"/>
          <w:lang w:val="en-CA"/>
        </w:rPr>
        <w:t xml:space="preserve">. </w:t>
      </w:r>
      <w:r w:rsidR="006D6E0F" w:rsidRPr="007E7021">
        <w:rPr>
          <w:rFonts w:ascii="Times New Roman" w:hAnsi="Times New Roman"/>
          <w:color w:val="000000" w:themeColor="text1"/>
          <w:lang w:val="en-CA"/>
        </w:rPr>
        <w:t xml:space="preserve">It is therefore important to emphasize that </w:t>
      </w:r>
      <w:r w:rsidR="00F37EBB" w:rsidRPr="007E7021">
        <w:rPr>
          <w:rFonts w:ascii="Times New Roman" w:hAnsi="Times New Roman"/>
          <w:color w:val="000000" w:themeColor="text1"/>
          <w:lang w:val="en-CA"/>
        </w:rPr>
        <w:t xml:space="preserve">the fixability clause limits the </w:t>
      </w:r>
      <w:r w:rsidR="006D6E0F" w:rsidRPr="007E7021">
        <w:rPr>
          <w:rFonts w:ascii="Times New Roman" w:hAnsi="Times New Roman"/>
          <w:color w:val="000000" w:themeColor="text1"/>
          <w:lang w:val="en-CA"/>
        </w:rPr>
        <w:t xml:space="preserve">applicability </w:t>
      </w:r>
      <w:r w:rsidR="00187B71" w:rsidRPr="007E7021">
        <w:rPr>
          <w:rFonts w:ascii="Times New Roman" w:hAnsi="Times New Roman"/>
          <w:color w:val="000000" w:themeColor="text1"/>
          <w:lang w:val="en-CA"/>
        </w:rPr>
        <w:t xml:space="preserve">of any experimental design that requires it, </w:t>
      </w:r>
      <w:r w:rsidR="007B74EF">
        <w:rPr>
          <w:rFonts w:ascii="Times New Roman" w:hAnsi="Times New Roman"/>
          <w:color w:val="000000" w:themeColor="text1"/>
          <w:lang w:val="en-CA"/>
        </w:rPr>
        <w:t xml:space="preserve">a </w:t>
      </w:r>
      <w:r w:rsidR="00403A1E" w:rsidRPr="007E7021">
        <w:rPr>
          <w:rFonts w:ascii="Times New Roman" w:hAnsi="Times New Roman"/>
          <w:color w:val="000000" w:themeColor="text1"/>
          <w:lang w:val="en-CA"/>
        </w:rPr>
        <w:t>limitation which accounts for</w:t>
      </w:r>
      <w:r w:rsidR="00187B71" w:rsidRPr="007E7021">
        <w:rPr>
          <w:rFonts w:ascii="Times New Roman" w:hAnsi="Times New Roman"/>
          <w:color w:val="000000" w:themeColor="text1"/>
          <w:lang w:val="en-CA"/>
        </w:rPr>
        <w:t xml:space="preserve"> the </w:t>
      </w:r>
      <w:r w:rsidR="000B7555" w:rsidRPr="007E7021">
        <w:rPr>
          <w:rFonts w:ascii="Times New Roman" w:hAnsi="Times New Roman"/>
          <w:color w:val="000000" w:themeColor="text1"/>
          <w:lang w:val="en-CA"/>
        </w:rPr>
        <w:t xml:space="preserve">fact that </w:t>
      </w:r>
      <w:r w:rsidR="00403A1E" w:rsidRPr="007E7021">
        <w:rPr>
          <w:rFonts w:ascii="Times New Roman" w:hAnsi="Times New Roman"/>
          <w:color w:val="000000" w:themeColor="text1"/>
          <w:lang w:val="en-CA"/>
        </w:rPr>
        <w:t>such designs</w:t>
      </w:r>
      <w:r w:rsidR="000B7555" w:rsidRPr="007E7021">
        <w:rPr>
          <w:rFonts w:ascii="Times New Roman" w:hAnsi="Times New Roman"/>
          <w:color w:val="000000" w:themeColor="text1"/>
          <w:lang w:val="en-CA"/>
        </w:rPr>
        <w:t xml:space="preserve"> </w:t>
      </w:r>
      <w:r w:rsidR="00030F5B" w:rsidRPr="007E7021">
        <w:rPr>
          <w:rFonts w:ascii="Times New Roman" w:hAnsi="Times New Roman"/>
          <w:color w:val="000000" w:themeColor="text1"/>
          <w:lang w:val="en-CA"/>
        </w:rPr>
        <w:t>remain</w:t>
      </w:r>
      <w:r w:rsidR="000B7555" w:rsidRPr="007E7021">
        <w:rPr>
          <w:rFonts w:ascii="Times New Roman" w:hAnsi="Times New Roman"/>
          <w:color w:val="000000" w:themeColor="text1"/>
          <w:lang w:val="en-CA"/>
        </w:rPr>
        <w:t xml:space="preserve"> relatively </w:t>
      </w:r>
      <w:r w:rsidR="004C0C4A" w:rsidRPr="007E7021">
        <w:rPr>
          <w:rFonts w:ascii="Times New Roman" w:hAnsi="Times New Roman"/>
          <w:color w:val="000000" w:themeColor="text1"/>
          <w:lang w:val="en-CA"/>
        </w:rPr>
        <w:t xml:space="preserve">rare </w:t>
      </w:r>
      <w:r w:rsidR="000B7555" w:rsidRPr="007E7021">
        <w:rPr>
          <w:rFonts w:ascii="Times New Roman" w:hAnsi="Times New Roman"/>
          <w:color w:val="000000" w:themeColor="text1"/>
          <w:lang w:val="en-CA"/>
        </w:rPr>
        <w:t>in clinical and basic science</w:t>
      </w:r>
      <w:r w:rsidR="00403A1E" w:rsidRPr="007E7021">
        <w:rPr>
          <w:rFonts w:ascii="Times New Roman" w:hAnsi="Times New Roman"/>
          <w:color w:val="000000" w:themeColor="text1"/>
          <w:lang w:val="en-CA"/>
        </w:rPr>
        <w:t xml:space="preserve">. </w:t>
      </w:r>
    </w:p>
    <w:p w14:paraId="006D5CA2" w14:textId="1D0DBB21" w:rsidR="00722088" w:rsidRPr="007E7021" w:rsidRDefault="00B76882" w:rsidP="009E5371">
      <w:pPr>
        <w:pStyle w:val="FreeForm"/>
        <w:spacing w:line="360" w:lineRule="auto"/>
        <w:ind w:firstLine="720"/>
        <w:jc w:val="both"/>
        <w:rPr>
          <w:rFonts w:ascii="Times New Roman" w:hAnsi="Times New Roman"/>
          <w:color w:val="000000" w:themeColor="text1"/>
          <w:lang w:val="en-CA"/>
        </w:rPr>
      </w:pPr>
      <w:r w:rsidRPr="007E7021">
        <w:rPr>
          <w:rFonts w:ascii="Times New Roman" w:hAnsi="Times New Roman"/>
          <w:color w:val="000000" w:themeColor="text1"/>
          <w:lang w:val="en-CA"/>
        </w:rPr>
        <w:t>The s</w:t>
      </w:r>
      <w:r w:rsidR="003D67AA" w:rsidRPr="007E7021">
        <w:rPr>
          <w:rFonts w:ascii="Times New Roman" w:hAnsi="Times New Roman"/>
          <w:color w:val="000000" w:themeColor="text1"/>
          <w:lang w:val="en-CA"/>
        </w:rPr>
        <w:t>econd</w:t>
      </w:r>
      <w:r w:rsidRPr="007E7021">
        <w:rPr>
          <w:rFonts w:ascii="Times New Roman" w:hAnsi="Times New Roman"/>
          <w:color w:val="000000" w:themeColor="text1"/>
          <w:lang w:val="en-CA"/>
        </w:rPr>
        <w:t xml:space="preserve"> peculiarity </w:t>
      </w:r>
      <w:r w:rsidR="00C56DD5" w:rsidRPr="007E7021">
        <w:rPr>
          <w:rFonts w:ascii="Times New Roman" w:hAnsi="Times New Roman"/>
          <w:color w:val="000000" w:themeColor="text1"/>
          <w:lang w:val="en-CA"/>
        </w:rPr>
        <w:t>of the experimental design tacitly assumed in Woodward’s account is borrowed from causal model</w:t>
      </w:r>
      <w:r w:rsidR="00C92172" w:rsidRPr="007E7021">
        <w:rPr>
          <w:rFonts w:ascii="Times New Roman" w:hAnsi="Times New Roman"/>
          <w:color w:val="000000" w:themeColor="text1"/>
          <w:lang w:val="en-CA"/>
        </w:rPr>
        <w:t>l</w:t>
      </w:r>
      <w:r w:rsidR="00C56DD5" w:rsidRPr="007E7021">
        <w:rPr>
          <w:rFonts w:ascii="Times New Roman" w:hAnsi="Times New Roman"/>
          <w:color w:val="000000" w:themeColor="text1"/>
          <w:lang w:val="en-CA"/>
        </w:rPr>
        <w:t>ing</w:t>
      </w:r>
      <w:r w:rsidR="00D6329E" w:rsidRPr="007E7021">
        <w:rPr>
          <w:rFonts w:ascii="Times New Roman" w:hAnsi="Times New Roman"/>
          <w:color w:val="000000" w:themeColor="text1"/>
          <w:lang w:val="en-CA"/>
        </w:rPr>
        <w:t xml:space="preserve"> </w:t>
      </w:r>
      <w:r w:rsidR="00D6329E" w:rsidRPr="007E7021">
        <w:rPr>
          <w:rFonts w:ascii="Times New Roman" w:hAnsi="Times New Roman"/>
          <w:color w:val="000000" w:themeColor="text1"/>
          <w:lang w:val="en-CA"/>
        </w:rPr>
        <w:fldChar w:fldCharType="begin"/>
      </w:r>
      <w:r w:rsidR="00D6329E" w:rsidRPr="007E7021">
        <w:rPr>
          <w:rFonts w:ascii="Times New Roman" w:hAnsi="Times New Roman"/>
          <w:color w:val="000000" w:themeColor="text1"/>
          <w:lang w:val="en-CA"/>
        </w:rPr>
        <w:instrText xml:space="preserve"> ADDIN EN.CITE &lt;EndNote&gt;&lt;Cite&gt;&lt;Author&gt;Spirtes&lt;/Author&gt;&lt;Year&gt;1993&lt;/Year&gt;&lt;RecNum&gt;1179&lt;/RecNum&gt;&lt;DisplayText&gt;(Spirtes et al. 1993)&lt;/DisplayText&gt;&lt;record&gt;&lt;rec-number&gt;1179&lt;/rec-number&gt;&lt;foreign-keys&gt;&lt;key app="EN" db-id="zs09tazvjrw50eestfmx0seosdx92dzas2ra" timestamp="1492154365"&gt;1179&lt;/key&gt;&lt;/foreign-keys&gt;&lt;ref-type name="Book"&gt;6&lt;/ref-type&gt;&lt;contributors&gt;&lt;authors&gt;&lt;author&gt;Spirtes, P.&lt;/author&gt;&lt;author&gt;Glymour, C.&lt;/author&gt;&lt;author&gt;Scheines, R. &lt;/author&gt;&lt;/authors&gt;&lt;/contributors&gt;&lt;titles&gt;&lt;title&gt;Causation, Prediction and Search&lt;/title&gt;&lt;/titles&gt;&lt;dates&gt;&lt;year&gt;1993&lt;/year&gt;&lt;/dates&gt;&lt;pub-location&gt;New York&lt;/pub-location&gt;&lt;publisher&gt;Springer-Verlag&lt;/publisher&gt;&lt;urls&gt;&lt;/urls&gt;&lt;/record&gt;&lt;/Cite&gt;&lt;/EndNote&gt;</w:instrText>
      </w:r>
      <w:r w:rsidR="00D6329E" w:rsidRPr="007E7021">
        <w:rPr>
          <w:rFonts w:ascii="Times New Roman" w:hAnsi="Times New Roman"/>
          <w:color w:val="000000" w:themeColor="text1"/>
          <w:lang w:val="en-CA"/>
        </w:rPr>
        <w:fldChar w:fldCharType="separate"/>
      </w:r>
      <w:r w:rsidR="00D6329E" w:rsidRPr="007E7021">
        <w:rPr>
          <w:rFonts w:ascii="Times New Roman" w:hAnsi="Times New Roman"/>
          <w:color w:val="000000" w:themeColor="text1"/>
          <w:lang w:val="en-CA"/>
        </w:rPr>
        <w:t>(Spirtes et al. 1993)</w:t>
      </w:r>
      <w:r w:rsidR="00D6329E" w:rsidRPr="007E7021">
        <w:rPr>
          <w:rFonts w:ascii="Times New Roman" w:hAnsi="Times New Roman"/>
          <w:color w:val="000000" w:themeColor="text1"/>
          <w:lang w:val="en-CA"/>
        </w:rPr>
        <w:fldChar w:fldCharType="end"/>
      </w:r>
      <w:r w:rsidR="00C56DD5" w:rsidRPr="007E7021">
        <w:rPr>
          <w:rFonts w:ascii="Times New Roman" w:hAnsi="Times New Roman"/>
          <w:color w:val="000000" w:themeColor="text1"/>
          <w:lang w:val="en-CA"/>
        </w:rPr>
        <w:t xml:space="preserve">. </w:t>
      </w:r>
      <w:r w:rsidR="007F7D8B" w:rsidRPr="007E7021">
        <w:rPr>
          <w:rFonts w:ascii="Times New Roman" w:hAnsi="Times New Roman"/>
          <w:color w:val="000000" w:themeColor="text1"/>
          <w:lang w:val="en-CA"/>
        </w:rPr>
        <w:t xml:space="preserve">Woodward </w:t>
      </w:r>
      <w:proofErr w:type="gramStart"/>
      <w:r w:rsidR="007F7D8B" w:rsidRPr="007E7021">
        <w:rPr>
          <w:rFonts w:ascii="Times New Roman" w:hAnsi="Times New Roman"/>
          <w:color w:val="000000" w:themeColor="text1"/>
          <w:lang w:val="en-CA"/>
        </w:rPr>
        <w:t>doesn’t</w:t>
      </w:r>
      <w:proofErr w:type="gramEnd"/>
      <w:r w:rsidR="007F7D8B" w:rsidRPr="007E7021">
        <w:rPr>
          <w:rFonts w:ascii="Times New Roman" w:hAnsi="Times New Roman"/>
          <w:color w:val="000000" w:themeColor="text1"/>
          <w:lang w:val="en-CA"/>
        </w:rPr>
        <w:t xml:space="preserve"> only require that</w:t>
      </w:r>
      <w:r w:rsidR="00552041" w:rsidRPr="007E7021">
        <w:rPr>
          <w:rFonts w:ascii="Times New Roman" w:hAnsi="Times New Roman"/>
          <w:color w:val="000000" w:themeColor="text1"/>
          <w:lang w:val="en-CA"/>
        </w:rPr>
        <w:t xml:space="preserve"> </w:t>
      </w:r>
      <w:r w:rsidR="00F97633" w:rsidRPr="007E7021">
        <w:rPr>
          <w:rFonts w:ascii="Times New Roman" w:hAnsi="Times New Roman"/>
          <w:color w:val="000000" w:themeColor="text1"/>
          <w:lang w:val="en-CA"/>
        </w:rPr>
        <w:t>an unspecified</w:t>
      </w:r>
      <w:r w:rsidR="00552041" w:rsidRPr="007E7021">
        <w:rPr>
          <w:rFonts w:ascii="Times New Roman" w:hAnsi="Times New Roman"/>
          <w:color w:val="000000" w:themeColor="text1"/>
          <w:lang w:val="en-CA"/>
        </w:rPr>
        <w:t xml:space="preserve"> causal background </w:t>
      </w:r>
      <w:r w:rsidR="007F7D8B" w:rsidRPr="007E7021">
        <w:rPr>
          <w:rFonts w:ascii="Times New Roman" w:hAnsi="Times New Roman"/>
          <w:color w:val="000000" w:themeColor="text1"/>
          <w:lang w:val="en-CA"/>
        </w:rPr>
        <w:t>is</w:t>
      </w:r>
      <w:r w:rsidR="00552041" w:rsidRPr="007E7021">
        <w:rPr>
          <w:rFonts w:ascii="Times New Roman" w:hAnsi="Times New Roman"/>
          <w:color w:val="000000" w:themeColor="text1"/>
          <w:lang w:val="en-CA"/>
        </w:rPr>
        <w:t xml:space="preserve"> kept constant </w:t>
      </w:r>
      <w:r w:rsidR="009B65B9" w:rsidRPr="007E7021">
        <w:rPr>
          <w:rFonts w:ascii="Times New Roman" w:hAnsi="Times New Roman"/>
          <w:color w:val="000000" w:themeColor="text1"/>
          <w:lang w:val="en-CA"/>
        </w:rPr>
        <w:t>for the duration of the experiment</w:t>
      </w:r>
      <w:r w:rsidR="00552041" w:rsidRPr="007E7021">
        <w:rPr>
          <w:rFonts w:ascii="Times New Roman" w:hAnsi="Times New Roman"/>
          <w:color w:val="000000" w:themeColor="text1"/>
          <w:lang w:val="en-CA"/>
        </w:rPr>
        <w:t xml:space="preserve">, but </w:t>
      </w:r>
      <w:r w:rsidR="007F7D8B" w:rsidRPr="007E7021">
        <w:rPr>
          <w:rFonts w:ascii="Times New Roman" w:hAnsi="Times New Roman"/>
          <w:color w:val="000000" w:themeColor="text1"/>
          <w:lang w:val="en-CA"/>
        </w:rPr>
        <w:t>he further</w:t>
      </w:r>
      <w:r w:rsidR="00552041" w:rsidRPr="007E7021">
        <w:rPr>
          <w:rFonts w:ascii="Times New Roman" w:hAnsi="Times New Roman"/>
          <w:color w:val="000000" w:themeColor="text1"/>
          <w:lang w:val="en-CA"/>
        </w:rPr>
        <w:t xml:space="preserve"> </w:t>
      </w:r>
      <w:r w:rsidR="00EA286B" w:rsidRPr="007E7021">
        <w:rPr>
          <w:rFonts w:ascii="Times New Roman" w:hAnsi="Times New Roman"/>
          <w:color w:val="000000" w:themeColor="text1"/>
          <w:lang w:val="en-CA"/>
        </w:rPr>
        <w:t>assumes</w:t>
      </w:r>
      <w:r w:rsidR="00C56DD5" w:rsidRPr="007E7021">
        <w:rPr>
          <w:rFonts w:ascii="Times New Roman" w:hAnsi="Times New Roman"/>
          <w:color w:val="000000" w:themeColor="text1"/>
          <w:lang w:val="en-CA"/>
        </w:rPr>
        <w:t xml:space="preserve"> </w:t>
      </w:r>
      <w:r w:rsidR="00552041" w:rsidRPr="007E7021">
        <w:rPr>
          <w:rFonts w:ascii="Times New Roman" w:hAnsi="Times New Roman"/>
          <w:color w:val="000000" w:themeColor="text1"/>
          <w:lang w:val="en-CA"/>
        </w:rPr>
        <w:t>that this background</w:t>
      </w:r>
      <w:r w:rsidR="00F97633" w:rsidRPr="007E7021">
        <w:rPr>
          <w:rFonts w:ascii="Times New Roman" w:hAnsi="Times New Roman"/>
          <w:color w:val="000000" w:themeColor="text1"/>
          <w:lang w:val="en-CA"/>
        </w:rPr>
        <w:t xml:space="preserve"> and its structure</w:t>
      </w:r>
      <w:r w:rsidR="00552041" w:rsidRPr="007E7021">
        <w:rPr>
          <w:rFonts w:ascii="Times New Roman" w:hAnsi="Times New Roman"/>
          <w:color w:val="000000" w:themeColor="text1"/>
          <w:lang w:val="en-CA"/>
        </w:rPr>
        <w:t xml:space="preserve"> </w:t>
      </w:r>
      <w:r w:rsidR="00573FD6" w:rsidRPr="007E7021">
        <w:rPr>
          <w:rFonts w:ascii="Times New Roman" w:hAnsi="Times New Roman"/>
          <w:color w:val="000000" w:themeColor="text1"/>
          <w:lang w:val="en-CA"/>
        </w:rPr>
        <w:t>are</w:t>
      </w:r>
      <w:r w:rsidR="00552041" w:rsidRPr="007E7021">
        <w:rPr>
          <w:rFonts w:ascii="Times New Roman" w:hAnsi="Times New Roman"/>
          <w:color w:val="000000" w:themeColor="text1"/>
          <w:lang w:val="en-CA"/>
        </w:rPr>
        <w:t xml:space="preserve"> </w:t>
      </w:r>
      <w:r w:rsidR="00B94314" w:rsidRPr="007E7021">
        <w:rPr>
          <w:rFonts w:ascii="Times New Roman" w:hAnsi="Times New Roman"/>
          <w:color w:val="000000" w:themeColor="text1"/>
          <w:lang w:val="en-CA"/>
        </w:rPr>
        <w:t>specified</w:t>
      </w:r>
      <w:r w:rsidR="009B65B9" w:rsidRPr="007E7021">
        <w:rPr>
          <w:rFonts w:ascii="Times New Roman" w:hAnsi="Times New Roman"/>
          <w:color w:val="000000" w:themeColor="text1"/>
          <w:lang w:val="en-CA"/>
        </w:rPr>
        <w:t>. This requirement marks a</w:t>
      </w:r>
      <w:r w:rsidR="002447D4" w:rsidRPr="007E7021">
        <w:rPr>
          <w:rFonts w:ascii="Times New Roman" w:hAnsi="Times New Roman"/>
          <w:color w:val="000000" w:themeColor="text1"/>
          <w:lang w:val="en-CA"/>
        </w:rPr>
        <w:t>n important</w:t>
      </w:r>
      <w:r w:rsidR="009B65B9" w:rsidRPr="007E7021">
        <w:rPr>
          <w:rFonts w:ascii="Times New Roman" w:hAnsi="Times New Roman"/>
          <w:color w:val="000000" w:themeColor="text1"/>
          <w:lang w:val="en-CA"/>
        </w:rPr>
        <w:t xml:space="preserve"> point of divergence from </w:t>
      </w:r>
      <w:r w:rsidR="00AC6A3E" w:rsidRPr="007E7021">
        <w:rPr>
          <w:rFonts w:ascii="Times New Roman" w:hAnsi="Times New Roman"/>
          <w:color w:val="000000" w:themeColor="text1"/>
          <w:lang w:val="en-CA"/>
        </w:rPr>
        <w:t>typical controlled experiments</w:t>
      </w:r>
      <w:r w:rsidR="005D26CD">
        <w:rPr>
          <w:rFonts w:ascii="Times New Roman" w:hAnsi="Times New Roman"/>
          <w:color w:val="000000" w:themeColor="text1"/>
          <w:lang w:val="en-CA"/>
        </w:rPr>
        <w:t xml:space="preserve"> in the life sciences</w:t>
      </w:r>
      <w:r w:rsidR="009B65B9" w:rsidRPr="007E7021">
        <w:rPr>
          <w:rFonts w:ascii="Times New Roman" w:hAnsi="Times New Roman"/>
          <w:color w:val="000000" w:themeColor="text1"/>
          <w:lang w:val="en-CA"/>
        </w:rPr>
        <w:t xml:space="preserve">. In </w:t>
      </w:r>
      <w:r w:rsidR="006B45E2" w:rsidRPr="007E7021">
        <w:rPr>
          <w:rFonts w:ascii="Times New Roman" w:hAnsi="Times New Roman"/>
          <w:color w:val="000000" w:themeColor="text1"/>
          <w:lang w:val="en-CA"/>
        </w:rPr>
        <w:t>most</w:t>
      </w:r>
      <w:r w:rsidR="009B65B9" w:rsidRPr="007E7021">
        <w:rPr>
          <w:rFonts w:ascii="Times New Roman" w:hAnsi="Times New Roman"/>
          <w:color w:val="000000" w:themeColor="text1"/>
          <w:lang w:val="en-CA"/>
        </w:rPr>
        <w:t xml:space="preserve"> cases, what </w:t>
      </w:r>
      <w:r w:rsidR="00D2410F" w:rsidRPr="007E7021">
        <w:rPr>
          <w:rFonts w:ascii="Times New Roman" w:hAnsi="Times New Roman"/>
          <w:color w:val="000000" w:themeColor="text1"/>
          <w:lang w:val="en-CA"/>
        </w:rPr>
        <w:t xml:space="preserve">scientific </w:t>
      </w:r>
      <w:r w:rsidR="009B65B9" w:rsidRPr="007E7021">
        <w:rPr>
          <w:rFonts w:ascii="Times New Roman" w:hAnsi="Times New Roman"/>
          <w:color w:val="000000" w:themeColor="text1"/>
          <w:lang w:val="en-CA"/>
        </w:rPr>
        <w:t>experiments test is a</w:t>
      </w:r>
      <w:r w:rsidR="004C1674" w:rsidRPr="007E7021">
        <w:rPr>
          <w:rFonts w:ascii="Times New Roman" w:hAnsi="Times New Roman"/>
          <w:color w:val="000000" w:themeColor="text1"/>
          <w:lang w:val="en-CA"/>
        </w:rPr>
        <w:t xml:space="preserve"> </w:t>
      </w:r>
      <w:r w:rsidR="008D5544" w:rsidRPr="007E7021">
        <w:rPr>
          <w:rFonts w:ascii="Times New Roman" w:hAnsi="Times New Roman"/>
          <w:color w:val="000000" w:themeColor="text1"/>
          <w:lang w:val="en-CA"/>
        </w:rPr>
        <w:t>categorical (qualitative)</w:t>
      </w:r>
      <w:r w:rsidR="009B65B9" w:rsidRPr="007E7021">
        <w:rPr>
          <w:rFonts w:ascii="Times New Roman" w:hAnsi="Times New Roman"/>
          <w:color w:val="000000" w:themeColor="text1"/>
          <w:lang w:val="en-CA"/>
        </w:rPr>
        <w:t xml:space="preserve"> hypothesis of the form ‘</w:t>
      </w:r>
      <w:r w:rsidR="009B65B9" w:rsidRPr="007E7021">
        <w:rPr>
          <w:rFonts w:ascii="Times New Roman" w:hAnsi="Times New Roman"/>
          <w:i/>
          <w:iCs/>
          <w:color w:val="000000" w:themeColor="text1"/>
          <w:lang w:val="en-CA"/>
        </w:rPr>
        <w:t>C</w:t>
      </w:r>
      <w:r w:rsidR="009B65B9" w:rsidRPr="007E7021">
        <w:rPr>
          <w:rFonts w:ascii="Times New Roman" w:hAnsi="Times New Roman"/>
          <w:color w:val="000000" w:themeColor="text1"/>
          <w:lang w:val="en-CA"/>
        </w:rPr>
        <w:t xml:space="preserve"> is (or not) causally relevant to differences in outcome </w:t>
      </w:r>
      <w:r w:rsidR="009B65B9" w:rsidRPr="007E7021">
        <w:rPr>
          <w:rFonts w:ascii="Times New Roman" w:hAnsi="Times New Roman"/>
          <w:i/>
          <w:iCs/>
          <w:color w:val="000000" w:themeColor="text1"/>
          <w:lang w:val="en-CA"/>
        </w:rPr>
        <w:t>E</w:t>
      </w:r>
      <w:r w:rsidR="00212558" w:rsidRPr="007E7021">
        <w:rPr>
          <w:rFonts w:ascii="Times New Roman" w:hAnsi="Times New Roman"/>
          <w:color w:val="000000" w:themeColor="text1"/>
          <w:lang w:val="en-CA"/>
        </w:rPr>
        <w:t xml:space="preserve"> given an unknown (and therefore unspecified) background</w:t>
      </w:r>
      <w:r w:rsidR="00111CCC" w:rsidRPr="007E7021">
        <w:rPr>
          <w:rFonts w:ascii="Times New Roman" w:hAnsi="Times New Roman"/>
          <w:color w:val="000000" w:themeColor="text1"/>
          <w:lang w:val="en-CA"/>
        </w:rPr>
        <w:t xml:space="preserve"> of other determinants of </w:t>
      </w:r>
      <w:r w:rsidR="00111CCC" w:rsidRPr="007E7021">
        <w:rPr>
          <w:rFonts w:ascii="Times New Roman" w:hAnsi="Times New Roman"/>
          <w:i/>
          <w:iCs/>
          <w:color w:val="000000" w:themeColor="text1"/>
          <w:lang w:val="en-CA"/>
        </w:rPr>
        <w:t>E</w:t>
      </w:r>
      <w:r w:rsidR="00A23D17">
        <w:rPr>
          <w:rFonts w:ascii="Times New Roman" w:hAnsi="Times New Roman"/>
          <w:i/>
          <w:iCs/>
          <w:color w:val="000000" w:themeColor="text1"/>
          <w:lang w:val="en-CA"/>
        </w:rPr>
        <w:t>.</w:t>
      </w:r>
      <w:r w:rsidR="00C92172" w:rsidRPr="007E7021">
        <w:rPr>
          <w:rFonts w:ascii="Times New Roman" w:hAnsi="Times New Roman"/>
          <w:i/>
          <w:iCs/>
          <w:color w:val="000000" w:themeColor="text1"/>
          <w:lang w:val="en-CA"/>
        </w:rPr>
        <w:t>’</w:t>
      </w:r>
      <w:r w:rsidR="00C31691" w:rsidRPr="007E7021">
        <w:rPr>
          <w:rFonts w:ascii="Times New Roman" w:hAnsi="Times New Roman"/>
          <w:color w:val="000000" w:themeColor="text1"/>
          <w:lang w:val="en-CA"/>
        </w:rPr>
        <w:t xml:space="preserve"> </w:t>
      </w:r>
      <w:r w:rsidR="00340100">
        <w:rPr>
          <w:rFonts w:ascii="Times New Roman" w:hAnsi="Times New Roman"/>
          <w:color w:val="000000" w:themeColor="text1"/>
          <w:lang w:val="en-CA"/>
        </w:rPr>
        <w:t>This is because r</w:t>
      </w:r>
      <w:r w:rsidR="00A37148">
        <w:rPr>
          <w:rFonts w:ascii="Times New Roman" w:hAnsi="Times New Roman"/>
          <w:color w:val="000000" w:themeColor="text1"/>
          <w:lang w:val="en-CA"/>
        </w:rPr>
        <w:t xml:space="preserve">esearch in </w:t>
      </w:r>
      <w:r w:rsidR="002447D4" w:rsidRPr="007E7021">
        <w:rPr>
          <w:rFonts w:ascii="Times New Roman" w:hAnsi="Times New Roman"/>
          <w:color w:val="000000" w:themeColor="text1"/>
          <w:lang w:val="en-CA"/>
        </w:rPr>
        <w:t xml:space="preserve">basic science </w:t>
      </w:r>
      <w:r w:rsidR="008F2EE8" w:rsidRPr="007E7021">
        <w:rPr>
          <w:rFonts w:ascii="Times New Roman" w:hAnsi="Times New Roman"/>
          <w:color w:val="000000" w:themeColor="text1"/>
          <w:lang w:val="en-CA"/>
        </w:rPr>
        <w:t xml:space="preserve">is </w:t>
      </w:r>
      <w:r w:rsidR="00340100">
        <w:rPr>
          <w:rFonts w:ascii="Times New Roman" w:hAnsi="Times New Roman"/>
          <w:color w:val="000000" w:themeColor="text1"/>
          <w:lang w:val="en-CA"/>
        </w:rPr>
        <w:t xml:space="preserve">largely </w:t>
      </w:r>
      <w:r w:rsidR="002447D4" w:rsidRPr="007E7021">
        <w:rPr>
          <w:rFonts w:ascii="Times New Roman" w:hAnsi="Times New Roman"/>
          <w:color w:val="000000" w:themeColor="text1"/>
          <w:lang w:val="en-CA"/>
        </w:rPr>
        <w:t xml:space="preserve">dedicated </w:t>
      </w:r>
      <w:r w:rsidR="008F2EE8" w:rsidRPr="007E7021">
        <w:rPr>
          <w:rFonts w:ascii="Times New Roman" w:hAnsi="Times New Roman"/>
          <w:color w:val="000000" w:themeColor="text1"/>
          <w:lang w:val="en-CA"/>
        </w:rPr>
        <w:t xml:space="preserve">to </w:t>
      </w:r>
      <w:r w:rsidR="002447D4" w:rsidRPr="007E7021">
        <w:rPr>
          <w:rFonts w:ascii="Times New Roman" w:hAnsi="Times New Roman"/>
          <w:color w:val="000000" w:themeColor="text1"/>
          <w:lang w:val="en-CA"/>
        </w:rPr>
        <w:t>the elucidation</w:t>
      </w:r>
      <w:r w:rsidR="008F2EE8" w:rsidRPr="007E7021">
        <w:rPr>
          <w:rFonts w:ascii="Times New Roman" w:hAnsi="Times New Roman"/>
          <w:color w:val="000000" w:themeColor="text1"/>
          <w:lang w:val="en-CA"/>
        </w:rPr>
        <w:t xml:space="preserve"> </w:t>
      </w:r>
      <w:r w:rsidR="00A37148">
        <w:rPr>
          <w:rFonts w:ascii="Times New Roman" w:hAnsi="Times New Roman"/>
          <w:color w:val="000000" w:themeColor="text1"/>
          <w:lang w:val="en-CA"/>
        </w:rPr>
        <w:t xml:space="preserve">of </w:t>
      </w:r>
      <w:r w:rsidR="00703744">
        <w:rPr>
          <w:rFonts w:ascii="Times New Roman" w:hAnsi="Times New Roman"/>
          <w:color w:val="000000" w:themeColor="text1"/>
          <w:lang w:val="en-CA"/>
        </w:rPr>
        <w:t>the</w:t>
      </w:r>
      <w:r w:rsidR="00340100">
        <w:rPr>
          <w:rFonts w:ascii="Times New Roman" w:hAnsi="Times New Roman"/>
          <w:color w:val="000000" w:themeColor="text1"/>
          <w:lang w:val="en-CA"/>
        </w:rPr>
        <w:t xml:space="preserve"> unknown</w:t>
      </w:r>
      <w:r w:rsidR="002447D4" w:rsidRPr="007E7021">
        <w:rPr>
          <w:rFonts w:ascii="Times New Roman" w:hAnsi="Times New Roman"/>
          <w:color w:val="000000" w:themeColor="text1"/>
          <w:lang w:val="en-CA"/>
        </w:rPr>
        <w:t xml:space="preserve"> </w:t>
      </w:r>
      <w:r w:rsidR="00A37148">
        <w:rPr>
          <w:rFonts w:ascii="Times New Roman" w:hAnsi="Times New Roman"/>
          <w:color w:val="000000" w:themeColor="text1"/>
          <w:lang w:val="en-CA"/>
        </w:rPr>
        <w:t xml:space="preserve">causal </w:t>
      </w:r>
      <w:r w:rsidR="00340100">
        <w:rPr>
          <w:rFonts w:ascii="Times New Roman" w:hAnsi="Times New Roman"/>
          <w:color w:val="000000" w:themeColor="text1"/>
          <w:lang w:val="en-CA"/>
        </w:rPr>
        <w:t>background</w:t>
      </w:r>
      <w:r w:rsidR="008F2EE8" w:rsidRPr="007E7021">
        <w:rPr>
          <w:rFonts w:ascii="Times New Roman" w:hAnsi="Times New Roman"/>
          <w:color w:val="000000" w:themeColor="text1"/>
          <w:lang w:val="en-CA"/>
        </w:rPr>
        <w:t xml:space="preserve"> by piecing together bits and pieces of information about causal dependencies between manipulated and measured variables</w:t>
      </w:r>
      <w:r w:rsidR="006F3170" w:rsidRPr="007E7021">
        <w:rPr>
          <w:rFonts w:ascii="Times New Roman" w:hAnsi="Times New Roman"/>
          <w:color w:val="000000" w:themeColor="text1"/>
          <w:lang w:val="en-CA"/>
        </w:rPr>
        <w:t xml:space="preserve"> </w:t>
      </w:r>
      <w:r w:rsidR="004E31AD" w:rsidRPr="007E7021">
        <w:rPr>
          <w:rFonts w:ascii="Times New Roman" w:hAnsi="Times New Roman"/>
          <w:color w:val="000000" w:themeColor="text1"/>
          <w:lang w:val="en-CA"/>
        </w:rPr>
        <w:fldChar w:fldCharType="begin">
          <w:fldData xml:space="preserve">PEVuZE5vdGU+PENpdGU+PEF1dGhvcj5DcmF2ZXI8L0F1dGhvcj48WWVhcj4yMDA3PC9ZZWFyPjxS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</w:fldData>
        </w:fldChar>
      </w:r>
      <w:r w:rsidR="00A37148">
        <w:rPr>
          <w:rFonts w:ascii="Times New Roman" w:hAnsi="Times New Roman"/>
          <w:color w:val="000000" w:themeColor="text1"/>
          <w:lang w:val="en-CA"/>
        </w:rPr>
        <w:instrText xml:space="preserve"> ADDIN EN.CITE </w:instrText>
      </w:r>
      <w:r w:rsidR="00A37148">
        <w:rPr>
          <w:rFonts w:ascii="Times New Roman" w:hAnsi="Times New Roman"/>
          <w:color w:val="000000" w:themeColor="text1"/>
          <w:lang w:val="en-CA"/>
        </w:rPr>
        <w:fldChar w:fldCharType="begin">
          <w:fldData xml:space="preserve">PEVuZE5vdGU+PENpdGU+PEF1dGhvcj5DcmF2ZXI8L0F1dGhvcj48WWVhcj4yMDA3PC9ZZWFyPjxS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</w:fldData>
        </w:fldChar>
      </w:r>
      <w:r w:rsidR="00A37148">
        <w:rPr>
          <w:rFonts w:ascii="Times New Roman" w:hAnsi="Times New Roman"/>
          <w:color w:val="000000" w:themeColor="text1"/>
          <w:lang w:val="en-CA"/>
        </w:rPr>
        <w:instrText xml:space="preserve"> ADDIN EN.CITE.DATA </w:instrText>
      </w:r>
      <w:r w:rsidR="00A37148">
        <w:rPr>
          <w:rFonts w:ascii="Times New Roman" w:hAnsi="Times New Roman"/>
          <w:color w:val="000000" w:themeColor="text1"/>
          <w:lang w:val="en-CA"/>
        </w:rPr>
      </w:r>
      <w:r w:rsidR="00A37148">
        <w:rPr>
          <w:rFonts w:ascii="Times New Roman" w:hAnsi="Times New Roman"/>
          <w:color w:val="000000" w:themeColor="text1"/>
          <w:lang w:val="en-CA"/>
        </w:rPr>
        <w:fldChar w:fldCharType="end"/>
      </w:r>
      <w:r w:rsidR="004E31AD" w:rsidRPr="007E7021">
        <w:rPr>
          <w:rFonts w:ascii="Times New Roman" w:hAnsi="Times New Roman"/>
          <w:color w:val="000000" w:themeColor="text1"/>
          <w:lang w:val="en-CA"/>
        </w:rPr>
      </w:r>
      <w:r w:rsidR="004E31AD" w:rsidRPr="007E7021">
        <w:rPr>
          <w:rFonts w:ascii="Times New Roman" w:hAnsi="Times New Roman"/>
          <w:color w:val="000000" w:themeColor="text1"/>
          <w:lang w:val="en-CA"/>
        </w:rPr>
        <w:fldChar w:fldCharType="separate"/>
      </w:r>
      <w:r w:rsidR="00A37148">
        <w:rPr>
          <w:rFonts w:ascii="Times New Roman" w:hAnsi="Times New Roman"/>
          <w:noProof/>
          <w:color w:val="000000" w:themeColor="text1"/>
          <w:lang w:val="en-CA"/>
        </w:rPr>
        <w:t>(Baetu 2019; Bechtel and Richardson 2010; Craver 2007)</w:t>
      </w:r>
      <w:r w:rsidR="004E31AD" w:rsidRPr="007E7021">
        <w:rPr>
          <w:rFonts w:ascii="Times New Roman" w:hAnsi="Times New Roman"/>
          <w:color w:val="000000" w:themeColor="text1"/>
          <w:lang w:val="en-CA"/>
        </w:rPr>
        <w:fldChar w:fldCharType="end"/>
      </w:r>
      <w:r w:rsidR="002447D4" w:rsidRPr="007E7021">
        <w:rPr>
          <w:rFonts w:ascii="Times New Roman" w:hAnsi="Times New Roman"/>
          <w:color w:val="000000" w:themeColor="text1"/>
          <w:lang w:val="en-CA"/>
        </w:rPr>
        <w:t xml:space="preserve">. Alternatively, clinicians </w:t>
      </w:r>
      <w:r w:rsidR="00703744">
        <w:rPr>
          <w:rFonts w:ascii="Times New Roman" w:hAnsi="Times New Roman"/>
          <w:color w:val="000000" w:themeColor="text1"/>
          <w:lang w:val="en-CA"/>
        </w:rPr>
        <w:t>usually</w:t>
      </w:r>
      <w:r w:rsidR="00A37148">
        <w:rPr>
          <w:rFonts w:ascii="Times New Roman" w:hAnsi="Times New Roman"/>
          <w:color w:val="000000" w:themeColor="text1"/>
          <w:lang w:val="en-CA"/>
        </w:rPr>
        <w:t xml:space="preserve"> </w:t>
      </w:r>
      <w:r w:rsidR="002447D4" w:rsidRPr="007E7021">
        <w:rPr>
          <w:rFonts w:ascii="Times New Roman" w:hAnsi="Times New Roman"/>
          <w:color w:val="000000" w:themeColor="text1"/>
          <w:lang w:val="en-CA"/>
        </w:rPr>
        <w:t xml:space="preserve">want to </w:t>
      </w:r>
      <w:r w:rsidR="00812DD5" w:rsidRPr="007E7021">
        <w:rPr>
          <w:rFonts w:ascii="Times New Roman" w:hAnsi="Times New Roman"/>
          <w:color w:val="000000" w:themeColor="text1"/>
          <w:lang w:val="en-CA"/>
        </w:rPr>
        <w:t>directly test</w:t>
      </w:r>
      <w:r w:rsidR="00071B32" w:rsidRPr="007E7021">
        <w:rPr>
          <w:rFonts w:ascii="Times New Roman" w:hAnsi="Times New Roman"/>
          <w:color w:val="000000" w:themeColor="text1"/>
          <w:lang w:val="en-CA"/>
        </w:rPr>
        <w:t xml:space="preserve"> </w:t>
      </w:r>
      <w:r w:rsidR="00812DD5" w:rsidRPr="007E7021">
        <w:rPr>
          <w:rFonts w:ascii="Times New Roman" w:hAnsi="Times New Roman"/>
          <w:color w:val="000000" w:themeColor="text1"/>
          <w:lang w:val="en-CA"/>
        </w:rPr>
        <w:t xml:space="preserve">the causal </w:t>
      </w:r>
      <w:r w:rsidR="00703744">
        <w:rPr>
          <w:rFonts w:ascii="Times New Roman" w:hAnsi="Times New Roman"/>
          <w:color w:val="000000" w:themeColor="text1"/>
          <w:lang w:val="en-CA"/>
        </w:rPr>
        <w:t>efficacy</w:t>
      </w:r>
      <w:r w:rsidR="00812DD5" w:rsidRPr="007E7021">
        <w:rPr>
          <w:rFonts w:ascii="Times New Roman" w:hAnsi="Times New Roman"/>
          <w:color w:val="000000" w:themeColor="text1"/>
          <w:lang w:val="en-CA"/>
        </w:rPr>
        <w:t xml:space="preserve"> of a treatment</w:t>
      </w:r>
      <w:r w:rsidR="002447D4" w:rsidRPr="007E7021">
        <w:rPr>
          <w:rFonts w:ascii="Times New Roman" w:hAnsi="Times New Roman"/>
          <w:color w:val="000000" w:themeColor="text1"/>
          <w:lang w:val="en-CA"/>
        </w:rPr>
        <w:t xml:space="preserve"> in humans,</w:t>
      </w:r>
      <w:r w:rsidR="00071B32" w:rsidRPr="007E7021">
        <w:rPr>
          <w:rFonts w:ascii="Times New Roman" w:hAnsi="Times New Roman"/>
          <w:color w:val="000000" w:themeColor="text1"/>
          <w:lang w:val="en-CA"/>
        </w:rPr>
        <w:t xml:space="preserve"> irrespective of </w:t>
      </w:r>
      <w:r w:rsidR="002447D4" w:rsidRPr="007E7021">
        <w:rPr>
          <w:rFonts w:ascii="Times New Roman" w:hAnsi="Times New Roman"/>
          <w:color w:val="000000" w:themeColor="text1"/>
          <w:lang w:val="en-CA"/>
        </w:rPr>
        <w:t>putative</w:t>
      </w:r>
      <w:r w:rsidR="00071B32" w:rsidRPr="007E7021">
        <w:rPr>
          <w:rFonts w:ascii="Times New Roman" w:hAnsi="Times New Roman"/>
          <w:color w:val="000000" w:themeColor="text1"/>
          <w:lang w:val="en-CA"/>
        </w:rPr>
        <w:t xml:space="preserve"> </w:t>
      </w:r>
      <w:r w:rsidR="00812DD5" w:rsidRPr="007E7021">
        <w:rPr>
          <w:rFonts w:ascii="Times New Roman" w:hAnsi="Times New Roman"/>
          <w:color w:val="000000" w:themeColor="text1"/>
          <w:lang w:val="en-CA"/>
        </w:rPr>
        <w:t xml:space="preserve">details of the </w:t>
      </w:r>
      <w:r w:rsidR="006451A0" w:rsidRPr="007E7021">
        <w:rPr>
          <w:rFonts w:ascii="Times New Roman" w:hAnsi="Times New Roman"/>
          <w:color w:val="000000" w:themeColor="text1"/>
          <w:lang w:val="en-CA"/>
        </w:rPr>
        <w:t>pathophysiological</w:t>
      </w:r>
      <w:r w:rsidR="00812DD5" w:rsidRPr="007E7021">
        <w:rPr>
          <w:rFonts w:ascii="Times New Roman" w:hAnsi="Times New Roman"/>
          <w:color w:val="000000" w:themeColor="text1"/>
          <w:lang w:val="en-CA"/>
        </w:rPr>
        <w:t xml:space="preserve"> mechanisms involved</w:t>
      </w:r>
      <w:r w:rsidR="000E3FED" w:rsidRPr="007E7021">
        <w:rPr>
          <w:rFonts w:ascii="Times New Roman" w:hAnsi="Times New Roman"/>
          <w:color w:val="000000" w:themeColor="text1"/>
          <w:lang w:val="en-CA"/>
        </w:rPr>
        <w:t xml:space="preserve"> </w:t>
      </w:r>
      <w:r w:rsidR="000E3FED" w:rsidRPr="007E7021">
        <w:rPr>
          <w:rFonts w:ascii="Times New Roman" w:hAnsi="Times New Roman"/>
          <w:color w:val="000000" w:themeColor="text1"/>
          <w:lang w:val="en-CA"/>
        </w:rPr>
        <w:fldChar w:fldCharType="begin"/>
      </w:r>
      <w:r w:rsidR="001D1745">
        <w:rPr>
          <w:rFonts w:ascii="Times New Roman" w:hAnsi="Times New Roman"/>
          <w:color w:val="000000" w:themeColor="text1"/>
          <w:lang w:val="en-CA"/>
        </w:rPr>
        <w:instrText xml:space="preserve"> ADDIN EN.CITE &lt;EndNote&gt;&lt;Cite&gt;&lt;Author&gt;Howick&lt;/Author&gt;&lt;Year&gt;2011&lt;/Year&gt;&lt;RecNum&gt;984&lt;/RecNum&gt;&lt;DisplayText&gt;(Howick 2011)&lt;/DisplayText&gt;&lt;record&gt;&lt;rec-number&gt;984&lt;/rec-number&gt;&lt;foreign-keys&gt;&lt;key app="EN" db-id="zs09tazvjrw50eestfmx0seosdx92dzas2ra" timestamp="1426250574"&gt;984&lt;/key&gt;&lt;/foreign-keys&gt;&lt;ref-type name="Book"&gt;6&lt;/ref-type&gt;&lt;contributors&gt;&lt;authors&gt;&lt;author&gt;Howick, J.&lt;/author&gt;&lt;/authors&gt;&lt;/contributors&gt;&lt;titles&gt;&lt;title&gt;The Philosophy of Evidence-Based Medicine&lt;/title&gt;&lt;/titles&gt;&lt;dates&gt;&lt;year&gt;2011&lt;/year&gt;&lt;/dates&gt;&lt;pub-location&gt;Oxford&lt;/pub-location&gt;&lt;publisher&gt;BMJ Books&lt;/publisher&gt;&lt;urls&gt;&lt;/urls&gt;&lt;/record&gt;&lt;/Cite&gt;&lt;/EndNote&gt;</w:instrText>
      </w:r>
      <w:r w:rsidR="000E3FED" w:rsidRPr="007E7021">
        <w:rPr>
          <w:rFonts w:ascii="Times New Roman" w:hAnsi="Times New Roman"/>
          <w:color w:val="000000" w:themeColor="text1"/>
          <w:lang w:val="en-CA"/>
        </w:rPr>
        <w:fldChar w:fldCharType="separate"/>
      </w:r>
      <w:r w:rsidR="001D1745">
        <w:rPr>
          <w:rFonts w:ascii="Times New Roman" w:hAnsi="Times New Roman"/>
          <w:noProof/>
          <w:color w:val="000000" w:themeColor="text1"/>
          <w:lang w:val="en-CA"/>
        </w:rPr>
        <w:t>(Howick 2011)</w:t>
      </w:r>
      <w:r w:rsidR="000E3FED" w:rsidRPr="007E7021">
        <w:rPr>
          <w:rFonts w:ascii="Times New Roman" w:hAnsi="Times New Roman"/>
          <w:color w:val="000000" w:themeColor="text1"/>
          <w:lang w:val="en-CA"/>
        </w:rPr>
        <w:fldChar w:fldCharType="end"/>
      </w:r>
      <w:r w:rsidR="008F2EE8" w:rsidRPr="007E7021">
        <w:rPr>
          <w:rFonts w:ascii="Times New Roman" w:hAnsi="Times New Roman"/>
          <w:color w:val="000000" w:themeColor="text1"/>
          <w:lang w:val="en-CA"/>
        </w:rPr>
        <w:t>.</w:t>
      </w:r>
    </w:p>
    <w:p w14:paraId="310A4007" w14:textId="18030E0A" w:rsidR="00012B20" w:rsidRPr="007E7021" w:rsidRDefault="00E128F2" w:rsidP="00ED261E">
      <w:pPr>
        <w:pStyle w:val="FreeForm"/>
        <w:spacing w:line="360" w:lineRule="auto"/>
        <w:ind w:firstLine="720"/>
        <w:jc w:val="both"/>
        <w:rPr>
          <w:rFonts w:ascii="Times New Roman" w:hAnsi="Times New Roman"/>
          <w:color w:val="000000" w:themeColor="text1"/>
          <w:lang w:val="en-CA"/>
        </w:rPr>
      </w:pPr>
      <w:r w:rsidRPr="007E7021">
        <w:rPr>
          <w:rFonts w:ascii="Times New Roman" w:hAnsi="Times New Roman"/>
          <w:color w:val="000000" w:themeColor="text1"/>
          <w:lang w:val="en-CA"/>
        </w:rPr>
        <w:t xml:space="preserve">The epistemic context Woodward has in mind is </w:t>
      </w:r>
      <w:r w:rsidR="00D6782F" w:rsidRPr="007E7021">
        <w:rPr>
          <w:rFonts w:ascii="Times New Roman" w:hAnsi="Times New Roman"/>
          <w:color w:val="000000" w:themeColor="text1"/>
          <w:lang w:val="en-CA"/>
        </w:rPr>
        <w:t xml:space="preserve">quite </w:t>
      </w:r>
      <w:r w:rsidRPr="007E7021">
        <w:rPr>
          <w:rFonts w:ascii="Times New Roman" w:hAnsi="Times New Roman"/>
          <w:color w:val="000000" w:themeColor="text1"/>
          <w:lang w:val="en-CA"/>
        </w:rPr>
        <w:t>different. The starting point</w:t>
      </w:r>
      <w:r w:rsidR="006E3621" w:rsidRPr="007E7021">
        <w:rPr>
          <w:rFonts w:ascii="Times New Roman" w:hAnsi="Times New Roman"/>
          <w:color w:val="000000" w:themeColor="text1"/>
          <w:lang w:val="en-CA"/>
        </w:rPr>
        <w:t xml:space="preserve"> is not a hypothesis about the causal relevance of a </w:t>
      </w:r>
      <w:r w:rsidR="008E53D5" w:rsidRPr="007E7021">
        <w:rPr>
          <w:rFonts w:ascii="Times New Roman" w:hAnsi="Times New Roman"/>
          <w:color w:val="000000" w:themeColor="text1"/>
          <w:lang w:val="en-CA"/>
        </w:rPr>
        <w:t>variable</w:t>
      </w:r>
      <w:r w:rsidR="006E3621" w:rsidRPr="007E7021">
        <w:rPr>
          <w:rFonts w:ascii="Times New Roman" w:hAnsi="Times New Roman"/>
          <w:color w:val="000000" w:themeColor="text1"/>
          <w:lang w:val="en-CA"/>
        </w:rPr>
        <w:t xml:space="preserve"> vis-à-vis a difference in outcome, but </w:t>
      </w:r>
      <w:r w:rsidR="00D2410F" w:rsidRPr="007E7021">
        <w:rPr>
          <w:rFonts w:ascii="Times New Roman" w:hAnsi="Times New Roman"/>
          <w:color w:val="000000" w:themeColor="text1"/>
          <w:lang w:val="en-CA"/>
        </w:rPr>
        <w:t>a</w:t>
      </w:r>
      <w:r w:rsidR="006E3621" w:rsidRPr="007E7021">
        <w:rPr>
          <w:rFonts w:ascii="Times New Roman" w:hAnsi="Times New Roman"/>
          <w:color w:val="000000" w:themeColor="text1"/>
          <w:lang w:val="en-CA"/>
        </w:rPr>
        <w:t xml:space="preserve"> hypothesis postulating a </w:t>
      </w:r>
      <w:r w:rsidR="008E53D5" w:rsidRPr="007E7021">
        <w:rPr>
          <w:rFonts w:ascii="Times New Roman" w:hAnsi="Times New Roman"/>
          <w:color w:val="000000" w:themeColor="text1"/>
          <w:lang w:val="en-CA"/>
        </w:rPr>
        <w:t xml:space="preserve">more complex </w:t>
      </w:r>
      <w:r w:rsidR="006E3621" w:rsidRPr="007E7021">
        <w:rPr>
          <w:rFonts w:ascii="Times New Roman" w:hAnsi="Times New Roman"/>
          <w:color w:val="000000" w:themeColor="text1"/>
          <w:lang w:val="en-CA"/>
        </w:rPr>
        <w:t>causal structure</w:t>
      </w:r>
      <w:r w:rsidR="00E62DF4" w:rsidRPr="007E7021">
        <w:rPr>
          <w:rFonts w:ascii="Times New Roman" w:hAnsi="Times New Roman"/>
          <w:color w:val="000000" w:themeColor="text1"/>
          <w:lang w:val="en-CA"/>
        </w:rPr>
        <w:t xml:space="preserve">, usually one </w:t>
      </w:r>
      <w:r w:rsidR="008D5544" w:rsidRPr="007E7021">
        <w:rPr>
          <w:rFonts w:ascii="Times New Roman" w:hAnsi="Times New Roman"/>
          <w:color w:val="000000" w:themeColor="text1"/>
          <w:lang w:val="en-CA"/>
        </w:rPr>
        <w:t>in which the relationship</w:t>
      </w:r>
      <w:r w:rsidR="009C0247" w:rsidRPr="007E7021">
        <w:rPr>
          <w:rFonts w:ascii="Times New Roman" w:hAnsi="Times New Roman"/>
          <w:color w:val="000000" w:themeColor="text1"/>
          <w:lang w:val="en-CA"/>
        </w:rPr>
        <w:t>s</w:t>
      </w:r>
      <w:r w:rsidR="008D5544" w:rsidRPr="007E7021">
        <w:rPr>
          <w:rFonts w:ascii="Times New Roman" w:hAnsi="Times New Roman"/>
          <w:color w:val="000000" w:themeColor="text1"/>
          <w:lang w:val="en-CA"/>
        </w:rPr>
        <w:t xml:space="preserve"> between cause</w:t>
      </w:r>
      <w:r w:rsidR="009C0247" w:rsidRPr="007E7021">
        <w:rPr>
          <w:rFonts w:ascii="Times New Roman" w:hAnsi="Times New Roman"/>
          <w:color w:val="000000" w:themeColor="text1"/>
          <w:lang w:val="en-CA"/>
        </w:rPr>
        <w:t>s</w:t>
      </w:r>
      <w:r w:rsidR="008D5544" w:rsidRPr="007E7021">
        <w:rPr>
          <w:rFonts w:ascii="Times New Roman" w:hAnsi="Times New Roman"/>
          <w:color w:val="000000" w:themeColor="text1"/>
          <w:lang w:val="en-CA"/>
        </w:rPr>
        <w:t xml:space="preserve"> and effect</w:t>
      </w:r>
      <w:r w:rsidR="009C0247" w:rsidRPr="007E7021">
        <w:rPr>
          <w:rFonts w:ascii="Times New Roman" w:hAnsi="Times New Roman"/>
          <w:color w:val="000000" w:themeColor="text1"/>
          <w:lang w:val="en-CA"/>
        </w:rPr>
        <w:t>s</w:t>
      </w:r>
      <w:r w:rsidR="008D5544" w:rsidRPr="007E7021">
        <w:rPr>
          <w:rFonts w:ascii="Times New Roman" w:hAnsi="Times New Roman"/>
          <w:color w:val="000000" w:themeColor="text1"/>
          <w:lang w:val="en-CA"/>
        </w:rPr>
        <w:t xml:space="preserve"> </w:t>
      </w:r>
      <w:r w:rsidR="009C0247" w:rsidRPr="007E7021">
        <w:rPr>
          <w:rFonts w:ascii="Times New Roman" w:hAnsi="Times New Roman"/>
          <w:color w:val="000000" w:themeColor="text1"/>
          <w:lang w:val="en-CA"/>
        </w:rPr>
        <w:t>are</w:t>
      </w:r>
      <w:r w:rsidR="008D5544" w:rsidRPr="007E7021">
        <w:rPr>
          <w:rFonts w:ascii="Times New Roman" w:hAnsi="Times New Roman"/>
          <w:color w:val="000000" w:themeColor="text1"/>
          <w:lang w:val="en-CA"/>
        </w:rPr>
        <w:t xml:space="preserve"> quantified</w:t>
      </w:r>
      <w:r w:rsidR="00E62DF4" w:rsidRPr="007E7021">
        <w:rPr>
          <w:rFonts w:ascii="Times New Roman" w:hAnsi="Times New Roman"/>
          <w:color w:val="000000" w:themeColor="text1"/>
          <w:lang w:val="en-CA"/>
        </w:rPr>
        <w:t xml:space="preserve"> (</w:t>
      </w:r>
      <w:r w:rsidR="001D1745">
        <w:rPr>
          <w:rFonts w:ascii="Times New Roman" w:hAnsi="Times New Roman"/>
          <w:color w:val="000000" w:themeColor="text1"/>
          <w:lang w:val="en-CA"/>
        </w:rPr>
        <w:t xml:space="preserve">a </w:t>
      </w:r>
      <w:r w:rsidR="00E62DF4" w:rsidRPr="007E7021">
        <w:rPr>
          <w:rFonts w:ascii="Times New Roman" w:hAnsi="Times New Roman"/>
          <w:szCs w:val="24"/>
          <w:lang w:val="en-CA"/>
        </w:rPr>
        <w:t>structural causal model</w:t>
      </w:r>
      <w:r w:rsidR="00E62DF4" w:rsidRPr="007E7021">
        <w:rPr>
          <w:rFonts w:ascii="Times New Roman" w:hAnsi="Times New Roman"/>
          <w:color w:val="000000" w:themeColor="text1"/>
          <w:lang w:val="en-CA"/>
        </w:rPr>
        <w:t>)</w:t>
      </w:r>
      <w:r w:rsidR="006E3621" w:rsidRPr="007E7021">
        <w:rPr>
          <w:rFonts w:ascii="Times New Roman" w:hAnsi="Times New Roman"/>
          <w:color w:val="000000" w:themeColor="text1"/>
          <w:lang w:val="en-CA"/>
        </w:rPr>
        <w:t xml:space="preserve">. </w:t>
      </w:r>
      <w:r w:rsidR="00312FF2" w:rsidRPr="007E7021">
        <w:rPr>
          <w:rFonts w:ascii="Times New Roman" w:hAnsi="Times New Roman"/>
          <w:color w:val="000000" w:themeColor="text1"/>
          <w:lang w:val="en-CA"/>
        </w:rPr>
        <w:t>At the very least</w:t>
      </w:r>
      <w:r w:rsidR="005D7C6D" w:rsidRPr="007E7021">
        <w:rPr>
          <w:rFonts w:ascii="Times New Roman" w:hAnsi="Times New Roman"/>
          <w:color w:val="000000" w:themeColor="text1"/>
          <w:lang w:val="en-CA"/>
        </w:rPr>
        <w:t>, a</w:t>
      </w:r>
      <w:r w:rsidR="00D2410F" w:rsidRPr="007E7021">
        <w:rPr>
          <w:rFonts w:ascii="Times New Roman" w:hAnsi="Times New Roman"/>
          <w:color w:val="000000" w:themeColor="text1"/>
          <w:lang w:val="en-CA"/>
        </w:rPr>
        <w:t xml:space="preserve"> </w:t>
      </w:r>
      <w:r w:rsidR="005D7C6D" w:rsidRPr="007E7021">
        <w:rPr>
          <w:rFonts w:ascii="Times New Roman" w:hAnsi="Times New Roman"/>
          <w:color w:val="000000" w:themeColor="text1"/>
          <w:lang w:val="en-CA"/>
        </w:rPr>
        <w:t xml:space="preserve">directed </w:t>
      </w:r>
      <w:r w:rsidR="00D2410F" w:rsidRPr="007E7021">
        <w:rPr>
          <w:rFonts w:ascii="Times New Roman" w:hAnsi="Times New Roman"/>
          <w:color w:val="000000" w:themeColor="text1"/>
          <w:lang w:val="en-CA"/>
        </w:rPr>
        <w:t xml:space="preserve">causal graph representing the </w:t>
      </w:r>
      <w:r w:rsidR="00521B01" w:rsidRPr="007E7021">
        <w:rPr>
          <w:rFonts w:ascii="Times New Roman" w:hAnsi="Times New Roman"/>
          <w:color w:val="000000" w:themeColor="text1"/>
          <w:lang w:val="en-CA"/>
        </w:rPr>
        <w:t xml:space="preserve">putative </w:t>
      </w:r>
      <w:r w:rsidR="00D2410F" w:rsidRPr="007E7021">
        <w:rPr>
          <w:rFonts w:ascii="Times New Roman" w:hAnsi="Times New Roman"/>
          <w:color w:val="000000" w:themeColor="text1"/>
          <w:lang w:val="en-CA"/>
        </w:rPr>
        <w:t xml:space="preserve">causal structure of a system is first </w:t>
      </w:r>
      <w:r w:rsidR="00A30394" w:rsidRPr="007E7021">
        <w:rPr>
          <w:rFonts w:ascii="Times New Roman" w:hAnsi="Times New Roman"/>
          <w:color w:val="000000" w:themeColor="text1"/>
          <w:lang w:val="en-CA"/>
        </w:rPr>
        <w:t>hypothesized</w:t>
      </w:r>
      <w:r w:rsidR="00312FF2" w:rsidRPr="007E7021">
        <w:rPr>
          <w:rFonts w:ascii="Times New Roman" w:hAnsi="Times New Roman"/>
          <w:color w:val="000000" w:themeColor="text1"/>
          <w:lang w:val="en-CA"/>
        </w:rPr>
        <w:t xml:space="preserve">, then </w:t>
      </w:r>
      <w:r w:rsidR="009A70AE" w:rsidRPr="007E7021">
        <w:rPr>
          <w:rFonts w:ascii="Times New Roman" w:hAnsi="Times New Roman"/>
          <w:color w:val="000000" w:themeColor="text1"/>
          <w:lang w:val="en-CA"/>
        </w:rPr>
        <w:t>tested</w:t>
      </w:r>
      <w:r w:rsidR="005D7C6D" w:rsidRPr="007E7021">
        <w:rPr>
          <w:rFonts w:ascii="Times New Roman" w:hAnsi="Times New Roman"/>
          <w:color w:val="000000" w:themeColor="text1"/>
          <w:lang w:val="en-CA"/>
        </w:rPr>
        <w:t xml:space="preserve"> by </w:t>
      </w:r>
      <w:r w:rsidR="001E183E" w:rsidRPr="007E7021">
        <w:rPr>
          <w:rFonts w:ascii="Times New Roman" w:hAnsi="Times New Roman"/>
          <w:color w:val="000000" w:themeColor="text1"/>
          <w:lang w:val="en-CA"/>
        </w:rPr>
        <w:t xml:space="preserve">measuring changes </w:t>
      </w:r>
      <w:r w:rsidR="00E51058" w:rsidRPr="007E7021">
        <w:rPr>
          <w:rFonts w:ascii="Times New Roman" w:hAnsi="Times New Roman"/>
          <w:color w:val="000000" w:themeColor="text1"/>
          <w:lang w:val="en-CA"/>
        </w:rPr>
        <w:t>in</w:t>
      </w:r>
      <w:r w:rsidR="001E183E" w:rsidRPr="007E7021">
        <w:rPr>
          <w:rFonts w:ascii="Times New Roman" w:hAnsi="Times New Roman"/>
          <w:color w:val="000000" w:themeColor="text1"/>
          <w:lang w:val="en-CA"/>
        </w:rPr>
        <w:t xml:space="preserve"> </w:t>
      </w:r>
      <w:r w:rsidR="00E62DF4" w:rsidRPr="007E7021">
        <w:rPr>
          <w:rFonts w:ascii="Times New Roman" w:hAnsi="Times New Roman"/>
          <w:color w:val="000000" w:themeColor="text1"/>
          <w:lang w:val="en-CA"/>
        </w:rPr>
        <w:t>an</w:t>
      </w:r>
      <w:r w:rsidR="001E183E" w:rsidRPr="007E7021">
        <w:rPr>
          <w:rFonts w:ascii="Times New Roman" w:hAnsi="Times New Roman"/>
          <w:color w:val="000000" w:themeColor="text1"/>
          <w:lang w:val="en-CA"/>
        </w:rPr>
        <w:t xml:space="preserve"> outcome</w:t>
      </w:r>
      <w:r w:rsidR="00531B9E">
        <w:rPr>
          <w:rFonts w:ascii="Times New Roman" w:hAnsi="Times New Roman"/>
          <w:color w:val="000000" w:themeColor="text1"/>
          <w:lang w:val="en-CA"/>
        </w:rPr>
        <w:t xml:space="preserve"> </w:t>
      </w:r>
      <w:r w:rsidR="001E183E" w:rsidRPr="007E7021">
        <w:rPr>
          <w:rFonts w:ascii="Times New Roman" w:hAnsi="Times New Roman"/>
          <w:color w:val="000000" w:themeColor="text1"/>
          <w:lang w:val="en-CA"/>
        </w:rPr>
        <w:t>variable</w:t>
      </w:r>
      <w:r w:rsidR="00312FF2" w:rsidRPr="007E7021">
        <w:rPr>
          <w:rFonts w:ascii="Times New Roman" w:hAnsi="Times New Roman"/>
          <w:color w:val="000000" w:themeColor="text1"/>
          <w:lang w:val="en-CA"/>
        </w:rPr>
        <w:t xml:space="preserve"> </w:t>
      </w:r>
      <w:r w:rsidR="00312FF2" w:rsidRPr="007E7021">
        <w:rPr>
          <w:rFonts w:ascii="Times New Roman" w:hAnsi="Times New Roman"/>
          <w:i/>
          <w:iCs/>
          <w:color w:val="000000" w:themeColor="text1"/>
          <w:lang w:val="en-CA"/>
        </w:rPr>
        <w:t>Y</w:t>
      </w:r>
      <w:r w:rsidR="001E183E" w:rsidRPr="007E7021">
        <w:rPr>
          <w:rFonts w:ascii="Times New Roman" w:hAnsi="Times New Roman"/>
          <w:color w:val="000000" w:themeColor="text1"/>
          <w:lang w:val="en-CA"/>
        </w:rPr>
        <w:t xml:space="preserve"> following </w:t>
      </w:r>
      <w:r w:rsidR="00ED261E" w:rsidRPr="007E7021">
        <w:rPr>
          <w:rFonts w:ascii="Times New Roman" w:hAnsi="Times New Roman"/>
          <w:color w:val="000000" w:themeColor="text1"/>
          <w:lang w:val="en-CA"/>
        </w:rPr>
        <w:t xml:space="preserve">an </w:t>
      </w:r>
      <w:r w:rsidR="005D7C6D" w:rsidRPr="007E7021">
        <w:rPr>
          <w:rFonts w:ascii="Times New Roman" w:hAnsi="Times New Roman"/>
          <w:color w:val="000000" w:themeColor="text1"/>
          <w:lang w:val="en-CA"/>
        </w:rPr>
        <w:t>interven</w:t>
      </w:r>
      <w:r w:rsidR="001E183E" w:rsidRPr="007E7021">
        <w:rPr>
          <w:rFonts w:ascii="Times New Roman" w:hAnsi="Times New Roman"/>
          <w:color w:val="000000" w:themeColor="text1"/>
          <w:lang w:val="en-CA"/>
        </w:rPr>
        <w:t>tion</w:t>
      </w:r>
      <w:r w:rsidR="00ED261E" w:rsidRPr="007E7021">
        <w:rPr>
          <w:rFonts w:ascii="Times New Roman" w:hAnsi="Times New Roman"/>
          <w:color w:val="000000" w:themeColor="text1"/>
          <w:lang w:val="en-CA"/>
        </w:rPr>
        <w:t xml:space="preserve"> on the independent variable </w:t>
      </w:r>
      <w:r w:rsidR="00ED261E" w:rsidRPr="007E7021">
        <w:rPr>
          <w:rFonts w:ascii="Times New Roman" w:hAnsi="Times New Roman"/>
          <w:i/>
          <w:iCs/>
          <w:color w:val="000000" w:themeColor="text1"/>
          <w:lang w:val="en-CA"/>
        </w:rPr>
        <w:t>X</w:t>
      </w:r>
      <w:r w:rsidR="00E62DF4" w:rsidRPr="007E7021">
        <w:rPr>
          <w:rFonts w:ascii="Times New Roman" w:hAnsi="Times New Roman"/>
          <w:color w:val="000000" w:themeColor="text1"/>
          <w:lang w:val="en-CA"/>
        </w:rPr>
        <w:t xml:space="preserve"> </w:t>
      </w:r>
      <w:r w:rsidR="00ED261E" w:rsidRPr="007E7021">
        <w:rPr>
          <w:rFonts w:ascii="Times New Roman" w:hAnsi="Times New Roman"/>
          <w:color w:val="000000" w:themeColor="text1"/>
          <w:lang w:val="en-CA"/>
        </w:rPr>
        <w:t>while</w:t>
      </w:r>
      <w:r w:rsidR="001E183E" w:rsidRPr="007E7021">
        <w:rPr>
          <w:rFonts w:ascii="Times New Roman" w:hAnsi="Times New Roman"/>
          <w:color w:val="000000" w:themeColor="text1"/>
          <w:lang w:val="en-CA"/>
        </w:rPr>
        <w:t xml:space="preserve"> </w:t>
      </w:r>
      <w:r w:rsidR="00A84F37" w:rsidRPr="007E7021">
        <w:rPr>
          <w:rFonts w:ascii="Times New Roman" w:hAnsi="Times New Roman"/>
          <w:color w:val="000000" w:themeColor="text1"/>
          <w:lang w:val="en-CA"/>
        </w:rPr>
        <w:t>all other variables</w:t>
      </w:r>
      <w:r w:rsidR="00E62DF4" w:rsidRPr="007E7021">
        <w:rPr>
          <w:rFonts w:ascii="Times New Roman" w:hAnsi="Times New Roman"/>
          <w:color w:val="000000" w:themeColor="text1"/>
          <w:lang w:val="en-CA"/>
        </w:rPr>
        <w:t xml:space="preserve"> (nodes)</w:t>
      </w:r>
      <w:r w:rsidR="00A84F37" w:rsidRPr="007E7021">
        <w:rPr>
          <w:rFonts w:ascii="Times New Roman" w:hAnsi="Times New Roman"/>
          <w:color w:val="000000" w:themeColor="text1"/>
          <w:lang w:val="en-CA"/>
        </w:rPr>
        <w:t xml:space="preserve"> in the graph that are not on the </w:t>
      </w:r>
      <w:r w:rsidR="00A84F37" w:rsidRPr="007E7021">
        <w:rPr>
          <w:rFonts w:ascii="Times New Roman" w:hAnsi="Times New Roman"/>
          <w:i/>
          <w:iCs/>
          <w:color w:val="000000" w:themeColor="text1"/>
          <w:lang w:val="en-CA"/>
        </w:rPr>
        <w:t>X–Y</w:t>
      </w:r>
      <w:r w:rsidR="00A84F37" w:rsidRPr="007E7021">
        <w:rPr>
          <w:rFonts w:ascii="Times New Roman" w:hAnsi="Times New Roman"/>
          <w:color w:val="000000" w:themeColor="text1"/>
          <w:lang w:val="en-CA"/>
        </w:rPr>
        <w:t xml:space="preserve"> path are fixed</w:t>
      </w:r>
      <w:r w:rsidR="00ED261E" w:rsidRPr="007E7021">
        <w:rPr>
          <w:rFonts w:ascii="Times New Roman" w:hAnsi="Times New Roman"/>
          <w:color w:val="000000" w:themeColor="text1"/>
          <w:lang w:val="en-CA"/>
        </w:rPr>
        <w:t xml:space="preserve">. </w:t>
      </w:r>
      <w:r w:rsidR="00FF14BF" w:rsidRPr="007E7021">
        <w:rPr>
          <w:rFonts w:ascii="Times New Roman" w:hAnsi="Times New Roman"/>
          <w:color w:val="000000" w:themeColor="text1"/>
          <w:lang w:val="en-CA"/>
        </w:rPr>
        <w:t>This means that</w:t>
      </w:r>
      <w:r w:rsidR="00802983" w:rsidRPr="007E7021">
        <w:rPr>
          <w:rFonts w:ascii="Times New Roman" w:hAnsi="Times New Roman"/>
          <w:color w:val="000000" w:themeColor="text1"/>
          <w:lang w:val="en-CA"/>
        </w:rPr>
        <w:t xml:space="preserve"> </w:t>
      </w:r>
      <w:r w:rsidR="00667B3A" w:rsidRPr="007E7021">
        <w:rPr>
          <w:rFonts w:ascii="Times New Roman" w:hAnsi="Times New Roman"/>
          <w:color w:val="000000" w:themeColor="text1"/>
          <w:lang w:val="en-CA"/>
        </w:rPr>
        <w:t xml:space="preserve">what is effectively tested in Woodward’s experimental design is not a single causal dependency relationship, but </w:t>
      </w:r>
      <w:r w:rsidR="009B5D2F" w:rsidRPr="007E7021">
        <w:rPr>
          <w:rFonts w:ascii="Times New Roman" w:hAnsi="Times New Roman"/>
          <w:color w:val="000000" w:themeColor="text1"/>
          <w:lang w:val="en-CA"/>
        </w:rPr>
        <w:t xml:space="preserve">rather </w:t>
      </w:r>
      <w:r w:rsidR="00667B3A" w:rsidRPr="007E7021">
        <w:rPr>
          <w:rFonts w:ascii="Times New Roman" w:hAnsi="Times New Roman"/>
          <w:color w:val="000000" w:themeColor="text1"/>
          <w:lang w:val="en-CA"/>
        </w:rPr>
        <w:t>the whole causal structure postulated by a causal graph.</w:t>
      </w:r>
      <w:r w:rsidR="009C650D" w:rsidRPr="007E7021">
        <w:rPr>
          <w:rFonts w:ascii="Times New Roman" w:hAnsi="Times New Roman"/>
          <w:color w:val="000000" w:themeColor="text1"/>
          <w:lang w:val="en-CA"/>
        </w:rPr>
        <w:t xml:space="preserve"> </w:t>
      </w:r>
      <w:r w:rsidR="00CE473A" w:rsidRPr="007E7021">
        <w:rPr>
          <w:rFonts w:ascii="Times New Roman" w:hAnsi="Times New Roman"/>
          <w:color w:val="000000" w:themeColor="text1"/>
          <w:lang w:val="en-CA"/>
        </w:rPr>
        <w:t xml:space="preserve">The obvious strength of this approach is that it </w:t>
      </w:r>
      <w:r w:rsidR="00766BE8" w:rsidRPr="007E7021">
        <w:rPr>
          <w:rFonts w:ascii="Times New Roman" w:hAnsi="Times New Roman"/>
          <w:color w:val="000000" w:themeColor="text1"/>
          <w:lang w:val="en-CA"/>
        </w:rPr>
        <w:t>makes possible the</w:t>
      </w:r>
      <w:r w:rsidR="00CE473A" w:rsidRPr="007E7021">
        <w:rPr>
          <w:rFonts w:ascii="Times New Roman" w:hAnsi="Times New Roman"/>
          <w:color w:val="000000" w:themeColor="text1"/>
          <w:lang w:val="en-CA"/>
        </w:rPr>
        <w:t xml:space="preserve"> </w:t>
      </w:r>
      <w:r w:rsidR="00766BE8" w:rsidRPr="007E7021">
        <w:rPr>
          <w:rFonts w:ascii="Times New Roman" w:hAnsi="Times New Roman"/>
          <w:color w:val="000000" w:themeColor="text1"/>
          <w:lang w:val="en-CA"/>
        </w:rPr>
        <w:t xml:space="preserve">testing of </w:t>
      </w:r>
      <w:r w:rsidR="00CE473A" w:rsidRPr="007E7021">
        <w:rPr>
          <w:rFonts w:ascii="Times New Roman" w:hAnsi="Times New Roman"/>
          <w:color w:val="000000" w:themeColor="text1"/>
          <w:lang w:val="en-CA"/>
        </w:rPr>
        <w:t xml:space="preserve">hypotheses postulating </w:t>
      </w:r>
      <w:r w:rsidR="00766BE8" w:rsidRPr="007E7021">
        <w:rPr>
          <w:rFonts w:ascii="Times New Roman" w:hAnsi="Times New Roman"/>
          <w:color w:val="000000" w:themeColor="text1"/>
          <w:lang w:val="en-CA"/>
        </w:rPr>
        <w:t xml:space="preserve">more </w:t>
      </w:r>
      <w:r w:rsidR="00CE473A" w:rsidRPr="007E7021">
        <w:rPr>
          <w:rFonts w:ascii="Times New Roman" w:hAnsi="Times New Roman"/>
          <w:color w:val="000000" w:themeColor="text1"/>
          <w:lang w:val="en-CA"/>
        </w:rPr>
        <w:t xml:space="preserve">complex causal structures. As Pearl et al. point out, “a researcher who has scientific knowledge in the form of a structural equation model is able to predict patterns of independencies in the data […]. Conversely, […] observing patterns of independencies in the data enables us to say something </w:t>
      </w:r>
      <w:r w:rsidR="00CE473A" w:rsidRPr="007E7021">
        <w:rPr>
          <w:rFonts w:ascii="Times New Roman" w:hAnsi="Times New Roman"/>
          <w:color w:val="000000" w:themeColor="text1"/>
          <w:lang w:val="en-CA"/>
        </w:rPr>
        <w:lastRenderedPageBreak/>
        <w:t xml:space="preserve">about whether a hypothesized model is correct” </w:t>
      </w:r>
      <w:r w:rsidR="00CE473A" w:rsidRPr="007E7021">
        <w:rPr>
          <w:rFonts w:ascii="Times New Roman" w:hAnsi="Times New Roman"/>
          <w:color w:val="000000" w:themeColor="text1"/>
          <w:lang w:val="en-CA"/>
        </w:rPr>
        <w:fldChar w:fldCharType="begin"/>
      </w:r>
      <w:r w:rsidR="00CE473A" w:rsidRPr="007E7021">
        <w:rPr>
          <w:rFonts w:ascii="Times New Roman" w:hAnsi="Times New Roman"/>
          <w:color w:val="000000" w:themeColor="text1"/>
          <w:lang w:val="en-CA"/>
        </w:rPr>
        <w:instrText xml:space="preserve"> ADDIN EN.CITE &lt;EndNote&gt;&lt;Cite ExcludeAuth="1"&gt;&lt;Author&gt;Pearl&lt;/Author&gt;&lt;Year&gt;2016&lt;/Year&gt;&lt;RecNum&gt;1363&lt;/RecNum&gt;&lt;Pages&gt;35&lt;/Pages&gt;&lt;DisplayText&gt;(2016, 35)&lt;/DisplayText&gt;&lt;record&gt;&lt;rec-number&gt;1363&lt;/rec-number&gt;&lt;foreign-keys&gt;&lt;key app="EN" db-id="zs09tazvjrw50eestfmx0seosdx92dzas2ra" timestamp="1603378966"&gt;1363&lt;/key&gt;&lt;/foreign-keys&gt;&lt;ref-type name="Book"&gt;6&lt;/ref-type&gt;&lt;contributors&gt;&lt;authors&gt;&lt;author&gt;Pearl, J.&lt;/author&gt;&lt;author&gt;M. Glymour&lt;/author&gt;&lt;author&gt;N. P. Jewell&lt;/author&gt;&lt;/authors&gt;&lt;/contributors&gt;&lt;titles&gt;&lt;title&gt;Causal Inference in Statistics: A Primer&lt;/title&gt;&lt;/titles&gt;&lt;dates&gt;&lt;year&gt;2016&lt;/year&gt;&lt;/dates&gt;&lt;pub-location&gt;Chichester&lt;/pub-location&gt;&lt;publisher&gt;Wiley &amp;amp; Sons&lt;/publisher&gt;&lt;urls&gt;&lt;/urls&gt;&lt;/record&gt;&lt;/Cite&gt;&lt;/EndNote&gt;</w:instrText>
      </w:r>
      <w:r w:rsidR="00CE473A" w:rsidRPr="007E7021">
        <w:rPr>
          <w:rFonts w:ascii="Times New Roman" w:hAnsi="Times New Roman"/>
          <w:color w:val="000000" w:themeColor="text1"/>
          <w:lang w:val="en-CA"/>
        </w:rPr>
        <w:fldChar w:fldCharType="separate"/>
      </w:r>
      <w:r w:rsidR="00CE473A" w:rsidRPr="007E7021">
        <w:rPr>
          <w:rFonts w:ascii="Times New Roman" w:hAnsi="Times New Roman"/>
          <w:color w:val="000000" w:themeColor="text1"/>
          <w:lang w:val="en-CA"/>
        </w:rPr>
        <w:t>(2016, 35)</w:t>
      </w:r>
      <w:r w:rsidR="00CE473A" w:rsidRPr="007E7021">
        <w:rPr>
          <w:rFonts w:ascii="Times New Roman" w:hAnsi="Times New Roman"/>
          <w:color w:val="000000" w:themeColor="text1"/>
          <w:lang w:val="en-CA"/>
        </w:rPr>
        <w:fldChar w:fldCharType="end"/>
      </w:r>
      <w:r w:rsidR="00CE473A" w:rsidRPr="007E7021">
        <w:rPr>
          <w:rFonts w:ascii="Times New Roman" w:hAnsi="Times New Roman"/>
          <w:color w:val="000000" w:themeColor="text1"/>
          <w:lang w:val="en-CA"/>
        </w:rPr>
        <w:t xml:space="preserve">. </w:t>
      </w:r>
      <w:r w:rsidR="00892D39">
        <w:rPr>
          <w:rFonts w:ascii="Times New Roman" w:hAnsi="Times New Roman"/>
          <w:color w:val="000000" w:themeColor="text1"/>
          <w:lang w:val="en-CA"/>
        </w:rPr>
        <w:t xml:space="preserve">On the </w:t>
      </w:r>
      <w:r w:rsidR="00652475">
        <w:rPr>
          <w:rFonts w:ascii="Times New Roman" w:hAnsi="Times New Roman"/>
          <w:color w:val="000000" w:themeColor="text1"/>
          <w:lang w:val="en-CA"/>
        </w:rPr>
        <w:t>downside</w:t>
      </w:r>
      <w:r w:rsidR="00892D39">
        <w:rPr>
          <w:rFonts w:ascii="Times New Roman" w:hAnsi="Times New Roman"/>
          <w:color w:val="000000" w:themeColor="text1"/>
          <w:lang w:val="en-CA"/>
        </w:rPr>
        <w:t xml:space="preserve">, </w:t>
      </w:r>
      <w:r w:rsidR="00EA286B" w:rsidRPr="007E7021">
        <w:rPr>
          <w:rFonts w:ascii="Times New Roman" w:hAnsi="Times New Roman"/>
          <w:color w:val="000000" w:themeColor="text1"/>
          <w:lang w:val="en-CA"/>
        </w:rPr>
        <w:t xml:space="preserve">the </w:t>
      </w:r>
      <w:r w:rsidR="00CE473A" w:rsidRPr="007E7021">
        <w:rPr>
          <w:rFonts w:ascii="Times New Roman" w:hAnsi="Times New Roman"/>
          <w:color w:val="000000" w:themeColor="text1"/>
          <w:lang w:val="en-CA"/>
        </w:rPr>
        <w:t>approach</w:t>
      </w:r>
      <w:r w:rsidR="00EA286B" w:rsidRPr="007E7021">
        <w:rPr>
          <w:rFonts w:ascii="Times New Roman" w:hAnsi="Times New Roman"/>
          <w:color w:val="000000" w:themeColor="text1"/>
          <w:lang w:val="en-CA"/>
        </w:rPr>
        <w:t xml:space="preserve"> </w:t>
      </w:r>
      <w:r w:rsidR="00121A0B" w:rsidRPr="007E7021">
        <w:rPr>
          <w:rFonts w:ascii="Times New Roman" w:hAnsi="Times New Roman"/>
          <w:color w:val="000000" w:themeColor="text1"/>
          <w:lang w:val="en-CA"/>
        </w:rPr>
        <w:t xml:space="preserve">is </w:t>
      </w:r>
      <w:r w:rsidR="00EA286B" w:rsidRPr="007E7021">
        <w:rPr>
          <w:rFonts w:ascii="Times New Roman" w:hAnsi="Times New Roman"/>
          <w:color w:val="000000" w:themeColor="text1"/>
          <w:lang w:val="en-CA"/>
        </w:rPr>
        <w:t>epistemically demanding</w:t>
      </w:r>
      <w:r w:rsidR="00054E3D">
        <w:rPr>
          <w:rFonts w:ascii="Times New Roman" w:hAnsi="Times New Roman"/>
          <w:color w:val="000000" w:themeColor="text1"/>
          <w:lang w:val="en-CA"/>
        </w:rPr>
        <w:t>, as</w:t>
      </w:r>
      <w:r w:rsidR="00EA286B" w:rsidRPr="007E7021">
        <w:rPr>
          <w:rFonts w:ascii="Times New Roman" w:hAnsi="Times New Roman"/>
          <w:color w:val="000000" w:themeColor="text1"/>
          <w:lang w:val="en-CA"/>
        </w:rPr>
        <w:t xml:space="preserve"> </w:t>
      </w:r>
      <w:r w:rsidR="00766BE8" w:rsidRPr="007E7021">
        <w:rPr>
          <w:rFonts w:ascii="Times New Roman" w:hAnsi="Times New Roman"/>
          <w:color w:val="000000" w:themeColor="text1"/>
          <w:lang w:val="en-CA"/>
        </w:rPr>
        <w:t xml:space="preserve">at least </w:t>
      </w:r>
      <w:r w:rsidR="00C77709" w:rsidRPr="007E7021">
        <w:rPr>
          <w:rFonts w:ascii="Times New Roman" w:hAnsi="Times New Roman"/>
          <w:color w:val="000000" w:themeColor="text1"/>
          <w:lang w:val="en-CA"/>
        </w:rPr>
        <w:t>some</w:t>
      </w:r>
      <w:r w:rsidR="00012B20" w:rsidRPr="007E7021">
        <w:rPr>
          <w:rFonts w:ascii="Times New Roman" w:hAnsi="Times New Roman"/>
          <w:color w:val="000000" w:themeColor="text1"/>
          <w:lang w:val="en-CA"/>
        </w:rPr>
        <w:t xml:space="preserve"> prior knowledge of a system </w:t>
      </w:r>
      <w:r w:rsidR="00EA286B" w:rsidRPr="007E7021">
        <w:rPr>
          <w:rFonts w:ascii="Times New Roman" w:hAnsi="Times New Roman"/>
          <w:color w:val="000000" w:themeColor="text1"/>
          <w:lang w:val="en-CA"/>
        </w:rPr>
        <w:t>is needed</w:t>
      </w:r>
      <w:r w:rsidR="00652475">
        <w:rPr>
          <w:rFonts w:ascii="Times New Roman" w:hAnsi="Times New Roman"/>
          <w:color w:val="000000" w:themeColor="text1"/>
          <w:lang w:val="en-CA"/>
        </w:rPr>
        <w:t>,</w:t>
      </w:r>
      <w:r w:rsidR="00892D39">
        <w:rPr>
          <w:rFonts w:ascii="Times New Roman" w:hAnsi="Times New Roman"/>
          <w:color w:val="000000" w:themeColor="text1"/>
          <w:lang w:val="en-CA"/>
        </w:rPr>
        <w:t xml:space="preserve"> and </w:t>
      </w:r>
      <w:r w:rsidR="00652475">
        <w:rPr>
          <w:rFonts w:ascii="Times New Roman" w:hAnsi="Times New Roman"/>
          <w:color w:val="000000" w:themeColor="text1"/>
          <w:lang w:val="en-CA"/>
        </w:rPr>
        <w:t>subject to limitations imposed by</w:t>
      </w:r>
      <w:r w:rsidR="00892D39">
        <w:rPr>
          <w:rFonts w:ascii="Times New Roman" w:hAnsi="Times New Roman"/>
          <w:color w:val="000000" w:themeColor="text1"/>
          <w:lang w:val="en-CA"/>
        </w:rPr>
        <w:t xml:space="preserve"> </w:t>
      </w:r>
      <w:r w:rsidR="00054E3D">
        <w:rPr>
          <w:rFonts w:ascii="Times New Roman" w:hAnsi="Times New Roman"/>
          <w:color w:val="000000" w:themeColor="text1"/>
          <w:lang w:val="en-CA"/>
        </w:rPr>
        <w:t>the assumptions underpinning causal model</w:t>
      </w:r>
      <w:r w:rsidR="007C72A6">
        <w:rPr>
          <w:rFonts w:ascii="Times New Roman" w:hAnsi="Times New Roman"/>
          <w:color w:val="000000" w:themeColor="text1"/>
          <w:lang w:val="en-CA"/>
        </w:rPr>
        <w:t>l</w:t>
      </w:r>
      <w:r w:rsidR="00054E3D">
        <w:rPr>
          <w:rFonts w:ascii="Times New Roman" w:hAnsi="Times New Roman"/>
          <w:color w:val="000000" w:themeColor="text1"/>
          <w:lang w:val="en-CA"/>
        </w:rPr>
        <w:t>ing</w:t>
      </w:r>
      <w:r w:rsidR="00012B20" w:rsidRPr="007E7021">
        <w:rPr>
          <w:rFonts w:ascii="Times New Roman" w:hAnsi="Times New Roman"/>
          <w:color w:val="000000" w:themeColor="text1"/>
          <w:lang w:val="en-CA"/>
        </w:rPr>
        <w:t>.</w:t>
      </w:r>
      <w:r w:rsidR="00105497" w:rsidRPr="007E7021">
        <w:rPr>
          <w:rStyle w:val="FootnoteReference"/>
          <w:rFonts w:ascii="Times New Roman" w:hAnsi="Times New Roman"/>
          <w:color w:val="000000" w:themeColor="text1"/>
          <w:lang w:val="en-CA"/>
        </w:rPr>
        <w:footnoteReference w:id="4"/>
      </w:r>
      <w:r w:rsidR="00012B20" w:rsidRPr="007E7021">
        <w:rPr>
          <w:rFonts w:ascii="Times New Roman" w:hAnsi="Times New Roman"/>
          <w:color w:val="000000" w:themeColor="text1"/>
          <w:lang w:val="en-CA"/>
        </w:rPr>
        <w:t xml:space="preserve"> </w:t>
      </w:r>
    </w:p>
    <w:p w14:paraId="68AC3184" w14:textId="77777777" w:rsidR="002B09B2" w:rsidRPr="007E7021" w:rsidRDefault="002B09B2" w:rsidP="00766BE8">
      <w:pPr>
        <w:pStyle w:val="FreeForm"/>
        <w:spacing w:line="360" w:lineRule="auto"/>
        <w:jc w:val="both"/>
        <w:rPr>
          <w:rFonts w:ascii="Times New Roman" w:hAnsi="Times New Roman"/>
          <w:color w:val="000000" w:themeColor="text1"/>
          <w:lang w:val="en-CA"/>
        </w:rPr>
      </w:pPr>
    </w:p>
    <w:p w14:paraId="4FE82B72" w14:textId="3B7E3202" w:rsidR="0075554C" w:rsidRPr="007E7021" w:rsidRDefault="0000079B" w:rsidP="00A912F6">
      <w:pPr>
        <w:pStyle w:val="Heading1"/>
        <w:rPr>
          <w:color w:val="000000" w:themeColor="text1"/>
          <w:lang w:val="en-CA"/>
        </w:rPr>
      </w:pPr>
      <w:r w:rsidRPr="007E7021">
        <w:rPr>
          <w:color w:val="000000" w:themeColor="text1"/>
          <w:lang w:val="en-CA"/>
        </w:rPr>
        <w:t>3</w:t>
      </w:r>
      <w:r w:rsidR="0075554C" w:rsidRPr="007E7021">
        <w:rPr>
          <w:color w:val="000000" w:themeColor="text1"/>
          <w:lang w:val="en-CA"/>
        </w:rPr>
        <w:t xml:space="preserve">. </w:t>
      </w:r>
      <w:r w:rsidR="00B56640" w:rsidRPr="007E7021">
        <w:rPr>
          <w:color w:val="000000" w:themeColor="text1"/>
          <w:lang w:val="en-CA"/>
        </w:rPr>
        <w:t>Controlled experiments</w:t>
      </w:r>
      <w:r w:rsidR="007E197F" w:rsidRPr="007E7021">
        <w:rPr>
          <w:color w:val="000000" w:themeColor="text1"/>
          <w:lang w:val="en-CA"/>
        </w:rPr>
        <w:t xml:space="preserve"> in </w:t>
      </w:r>
      <w:r w:rsidR="00F31222" w:rsidRPr="007E7021">
        <w:rPr>
          <w:color w:val="000000" w:themeColor="text1"/>
          <w:lang w:val="en-CA"/>
        </w:rPr>
        <w:t>the life sciences</w:t>
      </w:r>
      <w:r w:rsidR="00261F71" w:rsidRPr="007E7021">
        <w:rPr>
          <w:color w:val="000000" w:themeColor="text1"/>
          <w:lang w:val="en-CA"/>
        </w:rPr>
        <w:t xml:space="preserve"> </w:t>
      </w:r>
    </w:p>
    <w:p w14:paraId="13D1478E" w14:textId="67C4B87F" w:rsidR="00635BCD" w:rsidRPr="007E7021" w:rsidRDefault="0000079B" w:rsidP="00A912F6">
      <w:pPr>
        <w:pStyle w:val="FreeForm"/>
        <w:keepNext/>
        <w:spacing w:line="360" w:lineRule="auto"/>
        <w:jc w:val="both"/>
        <w:rPr>
          <w:rFonts w:ascii="Times New Roman" w:hAnsi="Times New Roman"/>
          <w:i/>
          <w:color w:val="000000" w:themeColor="text1"/>
          <w:lang w:val="en-CA"/>
        </w:rPr>
      </w:pPr>
      <w:r w:rsidRPr="007E7021">
        <w:rPr>
          <w:rFonts w:ascii="Times New Roman" w:hAnsi="Times New Roman"/>
          <w:i/>
          <w:color w:val="000000" w:themeColor="text1"/>
          <w:lang w:val="en-CA"/>
        </w:rPr>
        <w:t>3</w:t>
      </w:r>
      <w:r w:rsidR="007E4BC9" w:rsidRPr="007E7021">
        <w:rPr>
          <w:rFonts w:ascii="Times New Roman" w:hAnsi="Times New Roman"/>
          <w:i/>
          <w:color w:val="000000" w:themeColor="text1"/>
          <w:lang w:val="en-CA"/>
        </w:rPr>
        <w:t>.1</w:t>
      </w:r>
      <w:r w:rsidR="00635BCD" w:rsidRPr="007E7021">
        <w:rPr>
          <w:rFonts w:ascii="Times New Roman" w:hAnsi="Times New Roman"/>
          <w:i/>
          <w:color w:val="000000" w:themeColor="text1"/>
          <w:lang w:val="en-CA"/>
        </w:rPr>
        <w:t xml:space="preserve"> </w:t>
      </w:r>
      <w:r w:rsidR="001044F6" w:rsidRPr="007E7021">
        <w:rPr>
          <w:rFonts w:ascii="Times New Roman" w:hAnsi="Times New Roman"/>
          <w:i/>
          <w:color w:val="000000" w:themeColor="text1"/>
          <w:lang w:val="en-CA"/>
        </w:rPr>
        <w:t xml:space="preserve">The </w:t>
      </w:r>
      <w:r w:rsidR="00A73E9A" w:rsidRPr="007E7021">
        <w:rPr>
          <w:rFonts w:ascii="Times New Roman" w:hAnsi="Times New Roman"/>
          <w:i/>
          <w:color w:val="000000" w:themeColor="text1"/>
          <w:lang w:val="en-CA"/>
        </w:rPr>
        <w:t>experimental design</w:t>
      </w:r>
      <w:r w:rsidR="00DE231D" w:rsidRPr="007E7021">
        <w:rPr>
          <w:rFonts w:ascii="Times New Roman" w:hAnsi="Times New Roman"/>
          <w:i/>
          <w:color w:val="000000" w:themeColor="text1"/>
          <w:lang w:val="en-CA"/>
        </w:rPr>
        <w:t xml:space="preserve"> </w:t>
      </w:r>
      <w:r w:rsidR="001044F6" w:rsidRPr="007E7021">
        <w:rPr>
          <w:rFonts w:ascii="Times New Roman" w:hAnsi="Times New Roman"/>
          <w:i/>
          <w:color w:val="000000" w:themeColor="text1"/>
          <w:lang w:val="en-CA"/>
        </w:rPr>
        <w:t xml:space="preserve">and </w:t>
      </w:r>
      <w:r w:rsidR="00350E09" w:rsidRPr="007E7021">
        <w:rPr>
          <w:rFonts w:ascii="Times New Roman" w:hAnsi="Times New Roman"/>
          <w:i/>
          <w:color w:val="000000" w:themeColor="text1"/>
          <w:lang w:val="en-CA"/>
        </w:rPr>
        <w:t>the validity of the causal test</w:t>
      </w:r>
    </w:p>
    <w:p w14:paraId="63BE0AC5" w14:textId="5CEA673C" w:rsidR="003A7A16" w:rsidRPr="007E7021" w:rsidRDefault="009B546D" w:rsidP="00571526">
      <w:pPr>
        <w:pStyle w:val="FreeForm"/>
        <w:spacing w:line="360" w:lineRule="auto"/>
        <w:ind w:firstLine="720"/>
        <w:jc w:val="both"/>
        <w:rPr>
          <w:rFonts w:ascii="Times New Roman" w:hAnsi="Times New Roman"/>
          <w:color w:val="000000" w:themeColor="text1"/>
          <w:lang w:val="en-CA"/>
        </w:rPr>
      </w:pPr>
      <w:r w:rsidRPr="007E7021">
        <w:rPr>
          <w:rFonts w:ascii="Times New Roman" w:hAnsi="Times New Roman"/>
          <w:color w:val="000000" w:themeColor="text1"/>
          <w:lang w:val="en-CA"/>
        </w:rPr>
        <w:t>Woodward frequently relies on examples in which the test and control conditions are distinct systems, such as Randomi</w:t>
      </w:r>
      <w:r w:rsidR="00C92172" w:rsidRPr="007E7021">
        <w:rPr>
          <w:rFonts w:ascii="Times New Roman" w:hAnsi="Times New Roman"/>
          <w:color w:val="000000" w:themeColor="text1"/>
          <w:lang w:val="en-CA"/>
        </w:rPr>
        <w:t>z</w:t>
      </w:r>
      <w:r w:rsidRPr="007E7021">
        <w:rPr>
          <w:rFonts w:ascii="Times New Roman" w:hAnsi="Times New Roman"/>
          <w:color w:val="000000" w:themeColor="text1"/>
          <w:lang w:val="en-CA"/>
        </w:rPr>
        <w:t>ed Controlled Trials in which two distinct populations of patients are compared</w:t>
      </w:r>
      <w:r w:rsidR="00CC1C22" w:rsidRPr="007E7021">
        <w:rPr>
          <w:rFonts w:ascii="Times New Roman" w:hAnsi="Times New Roman"/>
          <w:color w:val="000000" w:themeColor="text1"/>
          <w:lang w:val="en-CA"/>
        </w:rPr>
        <w:t xml:space="preserve"> [e.g. </w:t>
      </w:r>
      <w:r w:rsidR="00CC1C22" w:rsidRPr="007E7021">
        <w:rPr>
          <w:rFonts w:ascii="Times New Roman" w:hAnsi="Times New Roman"/>
          <w:color w:val="000000" w:themeColor="text1"/>
          <w:lang w:val="en-CA"/>
        </w:rPr>
        <w:fldChar w:fldCharType="begin"/>
      </w:r>
      <w:r w:rsidR="00CC1C22" w:rsidRPr="007E7021">
        <w:rPr>
          <w:rFonts w:ascii="Times New Roman" w:hAnsi="Times New Roman"/>
          <w:color w:val="000000" w:themeColor="text1"/>
          <w:lang w:val="en-CA"/>
        </w:rPr>
        <w:instrText xml:space="preserve"> ADDIN EN.CITE &lt;EndNote&gt;&lt;Cite ExcludeAuth="1"&gt;&lt;Author&gt;Woodward&lt;/Author&gt;&lt;Year&gt;2003&lt;/Year&gt;&lt;RecNum&gt;247&lt;/RecNum&gt;&lt;Pages&gt;95-96&lt;/Pages&gt;&lt;DisplayText&gt;(2003, 95-96)&lt;/DisplayText&gt;&lt;record&gt;&lt;rec-number&gt;247&lt;/rec-number&gt;&lt;foreign-keys&gt;&lt;key app="EN" db-id="zs09tazvjrw50eestfmx0seosdx92dzas2ra" timestamp="1232821293"&gt;247&lt;/key&gt;&lt;/foreign-keys&gt;&lt;ref-type name="Book"&gt;6&lt;/ref-type&gt;&lt;contributors&gt;&lt;authors&gt;&lt;author&gt;Woodward, J.&lt;/author&gt;&lt;/authors&gt;&lt;/contributors&gt;&lt;titles&gt;&lt;title&gt;Making Things Happen: A Theory of Causal Explanation&lt;/title&gt;&lt;/titles&gt;&lt;dates&gt;&lt;year&gt;2003&lt;/year&gt;&lt;/dates&gt;&lt;pub-location&gt;Oxford&lt;/pub-location&gt;&lt;publisher&gt;Oxford University Press&lt;/publisher&gt;&lt;urls&gt;&lt;/urls&gt;&lt;/record&gt;&lt;/Cite&gt;&lt;/EndNote&gt;</w:instrText>
      </w:r>
      <w:r w:rsidR="00CC1C22" w:rsidRPr="007E7021">
        <w:rPr>
          <w:rFonts w:ascii="Times New Roman" w:hAnsi="Times New Roman"/>
          <w:color w:val="000000" w:themeColor="text1"/>
          <w:lang w:val="en-CA"/>
        </w:rPr>
        <w:fldChar w:fldCharType="separate"/>
      </w:r>
      <w:r w:rsidR="00CC1C22" w:rsidRPr="007E7021">
        <w:rPr>
          <w:rFonts w:ascii="Times New Roman" w:hAnsi="Times New Roman"/>
          <w:color w:val="000000" w:themeColor="text1"/>
          <w:lang w:val="en-CA"/>
        </w:rPr>
        <w:t>(2003, 95-96)</w:t>
      </w:r>
      <w:r w:rsidR="00CC1C22" w:rsidRPr="007E7021">
        <w:rPr>
          <w:rFonts w:ascii="Times New Roman" w:hAnsi="Times New Roman"/>
          <w:color w:val="000000" w:themeColor="text1"/>
          <w:lang w:val="en-CA"/>
        </w:rPr>
        <w:fldChar w:fldCharType="end"/>
      </w:r>
      <w:r w:rsidR="00CC1C22" w:rsidRPr="007E7021">
        <w:rPr>
          <w:rFonts w:ascii="Times New Roman" w:hAnsi="Times New Roman"/>
          <w:color w:val="000000" w:themeColor="text1"/>
          <w:lang w:val="en-CA"/>
        </w:rPr>
        <w:t>]</w:t>
      </w:r>
      <w:r w:rsidRPr="007E7021">
        <w:rPr>
          <w:rFonts w:ascii="Times New Roman" w:hAnsi="Times New Roman"/>
          <w:color w:val="000000" w:themeColor="text1"/>
          <w:lang w:val="en-CA"/>
        </w:rPr>
        <w:t xml:space="preserve">. Conceptually speaking, no contradictions arise by imposing a fixability condition in such experiments. However, when a </w:t>
      </w:r>
      <w:r w:rsidR="00645381" w:rsidRPr="007E7021">
        <w:rPr>
          <w:rFonts w:ascii="Times New Roman" w:hAnsi="Times New Roman"/>
          <w:color w:val="000000" w:themeColor="text1"/>
          <w:lang w:val="en-CA"/>
        </w:rPr>
        <w:t>comparison</w:t>
      </w:r>
      <w:r w:rsidRPr="007E7021">
        <w:rPr>
          <w:rFonts w:ascii="Times New Roman" w:hAnsi="Times New Roman"/>
          <w:color w:val="000000" w:themeColor="text1"/>
          <w:lang w:val="en-CA"/>
        </w:rPr>
        <w:t xml:space="preserve"> is drawn between two distinct systems, </w:t>
      </w:r>
      <w:r w:rsidR="00A73E9A" w:rsidRPr="007E7021">
        <w:rPr>
          <w:rFonts w:ascii="Times New Roman" w:hAnsi="Times New Roman"/>
          <w:color w:val="000000" w:themeColor="text1"/>
          <w:lang w:val="en-CA"/>
        </w:rPr>
        <w:t xml:space="preserve">neither knowledge, nor </w:t>
      </w:r>
      <w:r w:rsidR="003A7A16" w:rsidRPr="007E7021">
        <w:rPr>
          <w:rFonts w:ascii="Times New Roman" w:hAnsi="Times New Roman"/>
          <w:color w:val="000000" w:themeColor="text1"/>
          <w:lang w:val="en-CA"/>
        </w:rPr>
        <w:t>constancy</w:t>
      </w:r>
      <w:r w:rsidR="00A73E9A" w:rsidRPr="007E7021">
        <w:rPr>
          <w:rFonts w:ascii="Times New Roman" w:hAnsi="Times New Roman"/>
          <w:color w:val="000000" w:themeColor="text1"/>
          <w:lang w:val="en-CA"/>
        </w:rPr>
        <w:t xml:space="preserve"> of the causal background is </w:t>
      </w:r>
      <w:r w:rsidR="003B79B1" w:rsidRPr="007E7021">
        <w:rPr>
          <w:rFonts w:ascii="Times New Roman" w:hAnsi="Times New Roman"/>
          <w:color w:val="000000" w:themeColor="text1"/>
          <w:lang w:val="en-CA"/>
        </w:rPr>
        <w:t>required</w:t>
      </w:r>
      <w:r w:rsidR="00A73E9A" w:rsidRPr="007E7021">
        <w:rPr>
          <w:rFonts w:ascii="Times New Roman" w:hAnsi="Times New Roman"/>
          <w:color w:val="000000" w:themeColor="text1"/>
          <w:lang w:val="en-CA"/>
        </w:rPr>
        <w:t xml:space="preserve">. The general idea is to </w:t>
      </w:r>
      <w:r w:rsidR="00D62711" w:rsidRPr="007E7021">
        <w:rPr>
          <w:rFonts w:ascii="Times New Roman" w:hAnsi="Times New Roman"/>
          <w:color w:val="000000" w:themeColor="text1"/>
          <w:lang w:val="en-CA"/>
        </w:rPr>
        <w:t>compare</w:t>
      </w:r>
      <w:r w:rsidR="005D7F84" w:rsidRPr="007E7021">
        <w:rPr>
          <w:rFonts w:ascii="Times New Roman" w:hAnsi="Times New Roman"/>
          <w:color w:val="000000" w:themeColor="text1"/>
          <w:lang w:val="en-CA"/>
        </w:rPr>
        <w:t xml:space="preserve"> distinct</w:t>
      </w:r>
      <w:r w:rsidR="00F45848" w:rsidRPr="007E7021">
        <w:rPr>
          <w:rFonts w:ascii="Times New Roman" w:hAnsi="Times New Roman"/>
          <w:color w:val="000000" w:themeColor="text1"/>
          <w:lang w:val="en-CA"/>
        </w:rPr>
        <w:t xml:space="preserve"> </w:t>
      </w:r>
      <w:r w:rsidR="00097E8E" w:rsidRPr="007E7021">
        <w:rPr>
          <w:rFonts w:ascii="Times New Roman" w:hAnsi="Times New Roman"/>
          <w:color w:val="000000" w:themeColor="text1"/>
          <w:lang w:val="en-CA"/>
        </w:rPr>
        <w:t xml:space="preserve">systems deemed identical in all relevant respects minus </w:t>
      </w:r>
      <w:r w:rsidR="00DE231D" w:rsidRPr="007E7021">
        <w:rPr>
          <w:rFonts w:ascii="Times New Roman" w:hAnsi="Times New Roman"/>
          <w:color w:val="000000" w:themeColor="text1"/>
          <w:lang w:val="en-CA"/>
        </w:rPr>
        <w:t>a</w:t>
      </w:r>
      <w:r w:rsidR="00097E8E" w:rsidRPr="007E7021">
        <w:rPr>
          <w:rFonts w:ascii="Times New Roman" w:hAnsi="Times New Roman"/>
          <w:color w:val="000000" w:themeColor="text1"/>
          <w:lang w:val="en-CA"/>
        </w:rPr>
        <w:t xml:space="preserve"> </w:t>
      </w:r>
      <w:r w:rsidR="004257E3">
        <w:rPr>
          <w:rFonts w:ascii="Times New Roman" w:hAnsi="Times New Roman"/>
          <w:color w:val="000000" w:themeColor="text1"/>
          <w:lang w:val="en-CA"/>
        </w:rPr>
        <w:t xml:space="preserve">manipulated </w:t>
      </w:r>
      <w:r w:rsidR="00D166BE" w:rsidRPr="007E7021">
        <w:rPr>
          <w:rFonts w:ascii="Times New Roman" w:hAnsi="Times New Roman"/>
          <w:color w:val="000000" w:themeColor="text1"/>
          <w:lang w:val="en-CA"/>
        </w:rPr>
        <w:t>variable</w:t>
      </w:r>
      <w:r w:rsidR="00097E8E" w:rsidRPr="007E7021">
        <w:rPr>
          <w:rFonts w:ascii="Times New Roman" w:hAnsi="Times New Roman"/>
          <w:color w:val="000000" w:themeColor="text1"/>
          <w:lang w:val="en-CA"/>
        </w:rPr>
        <w:t>.</w:t>
      </w:r>
      <w:r w:rsidR="004F63FD" w:rsidRPr="007E7021">
        <w:rPr>
          <w:rFonts w:ascii="Times New Roman" w:hAnsi="Times New Roman"/>
          <w:color w:val="000000" w:themeColor="text1"/>
          <w:lang w:val="en-CA"/>
        </w:rPr>
        <w:t xml:space="preserve"> </w:t>
      </w:r>
      <w:r w:rsidR="00A73E9A" w:rsidRPr="007E7021">
        <w:rPr>
          <w:rFonts w:ascii="Times New Roman" w:hAnsi="Times New Roman"/>
          <w:color w:val="000000" w:themeColor="text1"/>
          <w:lang w:val="en-CA"/>
        </w:rPr>
        <w:t xml:space="preserve">The main strength of a parallel experimental design (one in which a test and a control experiment run side by side) relies </w:t>
      </w:r>
      <w:r w:rsidR="002C19A7" w:rsidRPr="007E7021">
        <w:rPr>
          <w:rFonts w:ascii="Times New Roman" w:hAnsi="Times New Roman"/>
          <w:color w:val="000000" w:themeColor="text1"/>
          <w:lang w:val="en-CA"/>
        </w:rPr>
        <w:t>on</w:t>
      </w:r>
      <w:r w:rsidR="00A73E9A" w:rsidRPr="007E7021">
        <w:rPr>
          <w:rFonts w:ascii="Times New Roman" w:hAnsi="Times New Roman"/>
          <w:color w:val="000000" w:themeColor="text1"/>
          <w:lang w:val="en-CA"/>
        </w:rPr>
        <w:t xml:space="preserve"> the fact that an allowance is made for the possibility that the causal background may change over</w:t>
      </w:r>
      <w:r w:rsidR="00300FE3" w:rsidRPr="007E7021">
        <w:rPr>
          <w:rFonts w:ascii="Times New Roman" w:hAnsi="Times New Roman"/>
          <w:color w:val="000000" w:themeColor="text1"/>
          <w:lang w:val="en-CA"/>
        </w:rPr>
        <w:t xml:space="preserve"> time.</w:t>
      </w:r>
    </w:p>
    <w:p w14:paraId="09F77DDF" w14:textId="0E90C978" w:rsidR="00647211" w:rsidRPr="007E7021" w:rsidRDefault="009173CC" w:rsidP="00571526">
      <w:pPr>
        <w:pStyle w:val="FreeForm"/>
        <w:spacing w:line="360" w:lineRule="auto"/>
        <w:ind w:firstLine="720"/>
        <w:jc w:val="both"/>
        <w:rPr>
          <w:rFonts w:ascii="Times New Roman" w:hAnsi="Times New Roman"/>
          <w:color w:val="000000" w:themeColor="text1"/>
          <w:lang w:val="en-CA"/>
        </w:rPr>
      </w:pPr>
      <w:r w:rsidRPr="007E7021">
        <w:rPr>
          <w:rFonts w:ascii="Times New Roman" w:hAnsi="Times New Roman"/>
          <w:color w:val="000000" w:themeColor="text1"/>
          <w:lang w:val="en-CA"/>
        </w:rPr>
        <w:t xml:space="preserve">Once again, </w:t>
      </w:r>
      <w:r w:rsidR="0062388F" w:rsidRPr="007E7021">
        <w:rPr>
          <w:rFonts w:ascii="Times New Roman" w:hAnsi="Times New Roman"/>
          <w:color w:val="000000" w:themeColor="text1"/>
          <w:lang w:val="en-CA"/>
        </w:rPr>
        <w:t>to</w:t>
      </w:r>
      <w:r w:rsidR="00647211" w:rsidRPr="007E7021">
        <w:rPr>
          <w:rFonts w:ascii="Times New Roman" w:hAnsi="Times New Roman"/>
          <w:color w:val="000000" w:themeColor="text1"/>
          <w:lang w:val="en-CA"/>
        </w:rPr>
        <w:t xml:space="preserve"> demonstrate that </w:t>
      </w:r>
      <w:r w:rsidR="00450ECE" w:rsidRPr="007E7021">
        <w:rPr>
          <w:rFonts w:ascii="Times New Roman" w:hAnsi="Times New Roman"/>
          <w:color w:val="000000" w:themeColor="text1"/>
          <w:lang w:val="en-CA"/>
        </w:rPr>
        <w:t>a</w:t>
      </w:r>
      <w:r w:rsidR="00647211" w:rsidRPr="007E7021">
        <w:rPr>
          <w:rFonts w:ascii="Times New Roman" w:hAnsi="Times New Roman"/>
          <w:color w:val="000000" w:themeColor="text1"/>
          <w:lang w:val="en-CA"/>
        </w:rPr>
        <w:t xml:space="preserve"> </w:t>
      </w:r>
      <w:r w:rsidRPr="007E7021">
        <w:rPr>
          <w:rFonts w:ascii="Times New Roman" w:hAnsi="Times New Roman"/>
          <w:color w:val="000000" w:themeColor="text1"/>
          <w:lang w:val="en-CA"/>
        </w:rPr>
        <w:t>variable</w:t>
      </w:r>
      <w:r w:rsidR="00647211" w:rsidRPr="007E7021">
        <w:rPr>
          <w:rFonts w:ascii="Times New Roman" w:hAnsi="Times New Roman"/>
          <w:color w:val="000000" w:themeColor="text1"/>
          <w:lang w:val="en-CA"/>
        </w:rPr>
        <w:t xml:space="preserve"> </w:t>
      </w:r>
      <w:r w:rsidRPr="007E7021">
        <w:rPr>
          <w:rFonts w:ascii="Times New Roman" w:hAnsi="Times New Roman"/>
          <w:color w:val="000000" w:themeColor="text1"/>
          <w:lang w:val="en-CA"/>
        </w:rPr>
        <w:t>is</w:t>
      </w:r>
      <w:r w:rsidR="00647211" w:rsidRPr="007E7021">
        <w:rPr>
          <w:rFonts w:ascii="Times New Roman" w:hAnsi="Times New Roman"/>
          <w:color w:val="000000" w:themeColor="text1"/>
          <w:lang w:val="en-CA"/>
        </w:rPr>
        <w:t xml:space="preserve"> causally </w:t>
      </w:r>
      <w:r w:rsidR="00450ECE" w:rsidRPr="007E7021">
        <w:rPr>
          <w:rFonts w:ascii="Times New Roman" w:hAnsi="Times New Roman"/>
          <w:color w:val="000000" w:themeColor="text1"/>
          <w:lang w:val="en-CA"/>
        </w:rPr>
        <w:t>relevant</w:t>
      </w:r>
      <w:r w:rsidR="00647211" w:rsidRPr="007E7021">
        <w:rPr>
          <w:rFonts w:ascii="Times New Roman" w:hAnsi="Times New Roman"/>
          <w:color w:val="000000" w:themeColor="text1"/>
          <w:lang w:val="en-CA"/>
        </w:rPr>
        <w:t xml:space="preserve">, </w:t>
      </w:r>
      <w:r w:rsidR="00450ECE" w:rsidRPr="007E7021">
        <w:rPr>
          <w:rFonts w:ascii="Times New Roman" w:hAnsi="Times New Roman"/>
          <w:color w:val="000000" w:themeColor="text1"/>
          <w:lang w:val="en-CA"/>
        </w:rPr>
        <w:t>alternative explanations must be ruled out</w:t>
      </w:r>
      <w:r w:rsidR="00BE36CC" w:rsidRPr="007E7021">
        <w:rPr>
          <w:rFonts w:ascii="Times New Roman" w:hAnsi="Times New Roman"/>
          <w:color w:val="000000" w:themeColor="text1"/>
          <w:lang w:val="en-CA"/>
        </w:rPr>
        <w:t>:</w:t>
      </w:r>
    </w:p>
    <w:p w14:paraId="712CD449" w14:textId="5A47A14B" w:rsidR="004F63FD" w:rsidRPr="007E7021" w:rsidRDefault="00BD101B" w:rsidP="00E12319">
      <w:pPr>
        <w:pStyle w:val="FreeForm"/>
        <w:numPr>
          <w:ilvl w:val="0"/>
          <w:numId w:val="16"/>
        </w:numPr>
        <w:spacing w:line="360" w:lineRule="auto"/>
        <w:ind w:left="810" w:hanging="540"/>
        <w:jc w:val="both"/>
        <w:rPr>
          <w:rFonts w:ascii="Times New Roman" w:hAnsi="Times New Roman"/>
          <w:color w:val="000000" w:themeColor="text1"/>
          <w:lang w:val="en-CA"/>
        </w:rPr>
      </w:pPr>
      <w:r w:rsidRPr="007E7021">
        <w:rPr>
          <w:rFonts w:ascii="Times New Roman" w:hAnsi="Times New Roman"/>
          <w:color w:val="000000" w:themeColor="text1"/>
          <w:lang w:val="en-CA"/>
        </w:rPr>
        <w:t xml:space="preserve">The possibility that the </w:t>
      </w:r>
      <w:r w:rsidR="009173CC" w:rsidRPr="007E7021">
        <w:rPr>
          <w:rFonts w:ascii="Times New Roman" w:hAnsi="Times New Roman"/>
          <w:color w:val="000000" w:themeColor="text1"/>
          <w:lang w:val="en-CA"/>
        </w:rPr>
        <w:t>variable</w:t>
      </w:r>
      <w:r w:rsidRPr="007E7021">
        <w:rPr>
          <w:rFonts w:ascii="Times New Roman" w:hAnsi="Times New Roman"/>
          <w:color w:val="000000" w:themeColor="text1"/>
          <w:lang w:val="en-CA"/>
        </w:rPr>
        <w:t xml:space="preserve"> is the </w:t>
      </w:r>
      <w:proofErr w:type="gramStart"/>
      <w:r w:rsidR="00DE6D97" w:rsidRPr="007E7021">
        <w:rPr>
          <w:rFonts w:ascii="Times New Roman" w:hAnsi="Times New Roman"/>
          <w:color w:val="000000" w:themeColor="text1"/>
          <w:lang w:val="en-CA"/>
        </w:rPr>
        <w:t>effect</w:t>
      </w:r>
      <w:proofErr w:type="gramEnd"/>
      <w:r w:rsidR="00DE6D97" w:rsidRPr="007E7021">
        <w:rPr>
          <w:rFonts w:ascii="Times New Roman" w:hAnsi="Times New Roman"/>
          <w:color w:val="000000" w:themeColor="text1"/>
          <w:lang w:val="en-CA"/>
        </w:rPr>
        <w:t xml:space="preserve"> </w:t>
      </w:r>
      <w:r w:rsidRPr="007E7021">
        <w:rPr>
          <w:rFonts w:ascii="Times New Roman" w:hAnsi="Times New Roman"/>
          <w:color w:val="000000" w:themeColor="text1"/>
          <w:lang w:val="en-CA"/>
        </w:rPr>
        <w:t xml:space="preserve">or a mere correlate of the outcome must be ruled out. </w:t>
      </w:r>
      <w:r w:rsidR="007831CC" w:rsidRPr="007E7021">
        <w:rPr>
          <w:rFonts w:ascii="Times New Roman" w:hAnsi="Times New Roman"/>
          <w:color w:val="000000" w:themeColor="text1"/>
          <w:lang w:val="en-CA"/>
        </w:rPr>
        <w:t>T</w:t>
      </w:r>
      <w:r w:rsidRPr="007E7021">
        <w:rPr>
          <w:rFonts w:ascii="Times New Roman" w:hAnsi="Times New Roman"/>
          <w:color w:val="000000" w:themeColor="text1"/>
          <w:lang w:val="en-CA"/>
        </w:rPr>
        <w:t xml:space="preserve">his is achieved by conducting an experiment </w:t>
      </w:r>
      <w:r w:rsidR="000F28BE" w:rsidRPr="007E7021">
        <w:rPr>
          <w:rFonts w:ascii="Times New Roman" w:hAnsi="Times New Roman"/>
          <w:color w:val="000000" w:themeColor="text1"/>
          <w:lang w:val="en-CA"/>
        </w:rPr>
        <w:t xml:space="preserve">(or quasi-experiment) </w:t>
      </w:r>
      <w:r w:rsidRPr="007E7021">
        <w:rPr>
          <w:rFonts w:ascii="Times New Roman" w:hAnsi="Times New Roman"/>
          <w:color w:val="000000" w:themeColor="text1"/>
          <w:lang w:val="en-CA"/>
        </w:rPr>
        <w:t xml:space="preserve">in which the </w:t>
      </w:r>
      <w:r w:rsidR="009173CC" w:rsidRPr="007E7021">
        <w:rPr>
          <w:rFonts w:ascii="Times New Roman" w:hAnsi="Times New Roman"/>
          <w:color w:val="000000" w:themeColor="text1"/>
          <w:lang w:val="en-CA"/>
        </w:rPr>
        <w:t>variable</w:t>
      </w:r>
      <w:r w:rsidRPr="007E7021">
        <w:rPr>
          <w:rFonts w:ascii="Times New Roman" w:hAnsi="Times New Roman"/>
          <w:color w:val="000000" w:themeColor="text1"/>
          <w:lang w:val="en-CA"/>
        </w:rPr>
        <w:t xml:space="preserve"> is manipulated, as opposed to merely observing situation</w:t>
      </w:r>
      <w:r w:rsidR="00D778FA" w:rsidRPr="007E7021">
        <w:rPr>
          <w:rFonts w:ascii="Times New Roman" w:hAnsi="Times New Roman"/>
          <w:color w:val="000000" w:themeColor="text1"/>
          <w:lang w:val="en-CA"/>
        </w:rPr>
        <w:t>s</w:t>
      </w:r>
      <w:r w:rsidRPr="007E7021">
        <w:rPr>
          <w:rFonts w:ascii="Times New Roman" w:hAnsi="Times New Roman"/>
          <w:color w:val="000000" w:themeColor="text1"/>
          <w:lang w:val="en-CA"/>
        </w:rPr>
        <w:t xml:space="preserve"> in which </w:t>
      </w:r>
      <w:r w:rsidR="009173CC" w:rsidRPr="007E7021">
        <w:rPr>
          <w:rFonts w:ascii="Times New Roman" w:hAnsi="Times New Roman"/>
          <w:color w:val="000000" w:themeColor="text1"/>
          <w:lang w:val="en-CA"/>
        </w:rPr>
        <w:t>a</w:t>
      </w:r>
      <w:r w:rsidRPr="007E7021">
        <w:rPr>
          <w:rFonts w:ascii="Times New Roman" w:hAnsi="Times New Roman"/>
          <w:color w:val="000000" w:themeColor="text1"/>
          <w:lang w:val="en-CA"/>
        </w:rPr>
        <w:t xml:space="preserve"> </w:t>
      </w:r>
      <w:r w:rsidR="009173CC" w:rsidRPr="007E7021">
        <w:rPr>
          <w:rFonts w:ascii="Times New Roman" w:hAnsi="Times New Roman"/>
          <w:color w:val="000000" w:themeColor="text1"/>
          <w:lang w:val="en-CA"/>
        </w:rPr>
        <w:t>variable</w:t>
      </w:r>
      <w:r w:rsidRPr="007E7021">
        <w:rPr>
          <w:rFonts w:ascii="Times New Roman" w:hAnsi="Times New Roman"/>
          <w:color w:val="000000" w:themeColor="text1"/>
          <w:lang w:val="en-CA"/>
        </w:rPr>
        <w:t xml:space="preserve"> </w:t>
      </w:r>
      <w:r w:rsidR="00D778FA" w:rsidRPr="007E7021">
        <w:rPr>
          <w:rFonts w:ascii="Times New Roman" w:hAnsi="Times New Roman"/>
          <w:color w:val="000000" w:themeColor="text1"/>
          <w:lang w:val="en-CA"/>
        </w:rPr>
        <w:t>takes different values</w:t>
      </w:r>
      <w:r w:rsidR="004F63FD" w:rsidRPr="007E7021">
        <w:rPr>
          <w:rFonts w:ascii="Times New Roman" w:hAnsi="Times New Roman"/>
          <w:color w:val="000000" w:themeColor="text1"/>
          <w:lang w:val="en-CA"/>
        </w:rPr>
        <w:t>.</w:t>
      </w:r>
    </w:p>
    <w:p w14:paraId="79B8B736" w14:textId="070BAE95" w:rsidR="004F3552" w:rsidRPr="007E7021" w:rsidRDefault="00BD101B" w:rsidP="00506F96">
      <w:pPr>
        <w:pStyle w:val="FreeForm"/>
        <w:numPr>
          <w:ilvl w:val="0"/>
          <w:numId w:val="16"/>
        </w:numPr>
        <w:spacing w:line="360" w:lineRule="auto"/>
        <w:ind w:left="810" w:hanging="540"/>
        <w:jc w:val="both"/>
        <w:rPr>
          <w:rFonts w:ascii="Times New Roman" w:hAnsi="Times New Roman"/>
          <w:color w:val="000000" w:themeColor="text1"/>
          <w:lang w:val="en-CA"/>
        </w:rPr>
      </w:pPr>
      <w:r w:rsidRPr="007E7021">
        <w:rPr>
          <w:rFonts w:ascii="Times New Roman" w:hAnsi="Times New Roman"/>
          <w:color w:val="000000" w:themeColor="text1"/>
          <w:lang w:val="en-CA"/>
        </w:rPr>
        <w:t xml:space="preserve">The causal </w:t>
      </w:r>
      <w:r w:rsidR="00294326" w:rsidRPr="007E7021">
        <w:rPr>
          <w:rFonts w:ascii="Times New Roman" w:hAnsi="Times New Roman"/>
          <w:color w:val="000000" w:themeColor="text1"/>
          <w:lang w:val="en-CA"/>
        </w:rPr>
        <w:t>test</w:t>
      </w:r>
      <w:r w:rsidRPr="007E7021">
        <w:rPr>
          <w:rFonts w:ascii="Times New Roman" w:hAnsi="Times New Roman"/>
          <w:color w:val="000000" w:themeColor="text1"/>
          <w:lang w:val="en-CA"/>
        </w:rPr>
        <w:t xml:space="preserve"> is valid only if the test and the control conditions are comparable in all relevant respects except for the </w:t>
      </w:r>
      <w:r w:rsidR="0011765E" w:rsidRPr="007E7021">
        <w:rPr>
          <w:rFonts w:ascii="Times New Roman" w:hAnsi="Times New Roman"/>
          <w:color w:val="000000" w:themeColor="text1"/>
          <w:lang w:val="en-CA"/>
        </w:rPr>
        <w:t>variable</w:t>
      </w:r>
      <w:r w:rsidRPr="007E7021">
        <w:rPr>
          <w:rFonts w:ascii="Times New Roman" w:hAnsi="Times New Roman"/>
          <w:color w:val="000000" w:themeColor="text1"/>
          <w:lang w:val="en-CA"/>
        </w:rPr>
        <w:t xml:space="preserve"> manipulated in the experiment. Failure to ensure </w:t>
      </w:r>
      <w:r w:rsidRPr="007E7021">
        <w:rPr>
          <w:rFonts w:ascii="Times New Roman" w:hAnsi="Times New Roman"/>
          <w:color w:val="000000" w:themeColor="text1"/>
          <w:lang w:val="en-CA"/>
        </w:rPr>
        <w:lastRenderedPageBreak/>
        <w:t>comparability raises the possibility that some other difference between the two conditions (a confounder) is responsible for the observed difference in outcome.</w:t>
      </w:r>
      <w:r w:rsidR="00675B37" w:rsidRPr="007E7021">
        <w:rPr>
          <w:rFonts w:ascii="Times New Roman" w:hAnsi="Times New Roman"/>
          <w:color w:val="000000" w:themeColor="text1"/>
          <w:lang w:val="en-CA"/>
        </w:rPr>
        <w:t xml:space="preserve"> </w:t>
      </w:r>
      <w:r w:rsidR="00C86894" w:rsidRPr="007E7021">
        <w:rPr>
          <w:rFonts w:ascii="Times New Roman" w:hAnsi="Times New Roman"/>
          <w:color w:val="000000" w:themeColor="text1"/>
          <w:lang w:val="en-CA"/>
        </w:rPr>
        <w:t>C</w:t>
      </w:r>
      <w:r w:rsidR="004F3552" w:rsidRPr="007E7021">
        <w:rPr>
          <w:rFonts w:ascii="Times New Roman" w:hAnsi="Times New Roman"/>
          <w:color w:val="000000" w:themeColor="text1"/>
          <w:lang w:val="en-CA"/>
        </w:rPr>
        <w:t>omparability</w:t>
      </w:r>
      <w:r w:rsidR="00C86894" w:rsidRPr="007E7021">
        <w:rPr>
          <w:rFonts w:ascii="Times New Roman" w:hAnsi="Times New Roman"/>
          <w:color w:val="000000" w:themeColor="text1"/>
          <w:lang w:val="en-CA"/>
        </w:rPr>
        <w:t xml:space="preserve"> </w:t>
      </w:r>
      <w:r w:rsidR="004F3552" w:rsidRPr="007E7021">
        <w:rPr>
          <w:rFonts w:ascii="Times New Roman" w:hAnsi="Times New Roman"/>
          <w:color w:val="000000" w:themeColor="text1"/>
          <w:lang w:val="en-CA"/>
        </w:rPr>
        <w:t>demands</w:t>
      </w:r>
      <w:r w:rsidR="003A7A16" w:rsidRPr="007E7021">
        <w:rPr>
          <w:rFonts w:ascii="Times New Roman" w:hAnsi="Times New Roman"/>
          <w:color w:val="000000" w:themeColor="text1"/>
          <w:lang w:val="en-CA"/>
        </w:rPr>
        <w:t>:</w:t>
      </w:r>
      <w:r w:rsidR="004F3552" w:rsidRPr="007E7021">
        <w:rPr>
          <w:rFonts w:ascii="Times New Roman" w:hAnsi="Times New Roman"/>
          <w:color w:val="000000" w:themeColor="text1"/>
          <w:lang w:val="en-CA"/>
        </w:rPr>
        <w:t xml:space="preserve"> </w:t>
      </w:r>
      <w:r w:rsidR="00C86894" w:rsidRPr="007E7021">
        <w:rPr>
          <w:rFonts w:ascii="Times New Roman" w:hAnsi="Times New Roman"/>
          <w:color w:val="000000" w:themeColor="text1"/>
          <w:lang w:val="en-CA"/>
        </w:rPr>
        <w:t>(</w:t>
      </w:r>
      <w:r w:rsidR="00A81F03" w:rsidRPr="007E7021">
        <w:rPr>
          <w:rFonts w:ascii="Times New Roman" w:hAnsi="Times New Roman"/>
          <w:color w:val="000000" w:themeColor="text1"/>
          <w:lang w:val="en-CA"/>
        </w:rPr>
        <w:t>ii.</w:t>
      </w:r>
      <w:r w:rsidR="00C86894" w:rsidRPr="007E7021">
        <w:rPr>
          <w:rFonts w:ascii="Times New Roman" w:hAnsi="Times New Roman"/>
          <w:color w:val="000000" w:themeColor="text1"/>
          <w:lang w:val="en-CA"/>
        </w:rPr>
        <w:t xml:space="preserve">1) </w:t>
      </w:r>
      <w:r w:rsidR="004F3552" w:rsidRPr="007E7021">
        <w:rPr>
          <w:rFonts w:ascii="Times New Roman" w:hAnsi="Times New Roman"/>
          <w:color w:val="000000" w:themeColor="text1"/>
          <w:lang w:val="en-CA"/>
        </w:rPr>
        <w:t xml:space="preserve">that </w:t>
      </w:r>
      <w:r w:rsidR="00C86894" w:rsidRPr="007E7021">
        <w:rPr>
          <w:rFonts w:ascii="Times New Roman" w:hAnsi="Times New Roman"/>
          <w:color w:val="000000" w:themeColor="text1"/>
          <w:lang w:val="en-CA"/>
        </w:rPr>
        <w:t xml:space="preserve">possible confounder-variables </w:t>
      </w:r>
      <w:r w:rsidR="004F3552" w:rsidRPr="007E7021">
        <w:rPr>
          <w:rFonts w:ascii="Times New Roman" w:hAnsi="Times New Roman"/>
          <w:color w:val="000000" w:themeColor="text1"/>
          <w:lang w:val="en-CA"/>
        </w:rPr>
        <w:t xml:space="preserve">take the same values </w:t>
      </w:r>
      <w:r w:rsidR="00C86894" w:rsidRPr="007E7021">
        <w:rPr>
          <w:rFonts w:ascii="Times New Roman" w:hAnsi="Times New Roman"/>
          <w:color w:val="000000" w:themeColor="text1"/>
          <w:lang w:val="en-CA"/>
        </w:rPr>
        <w:t>in the test and control conditions at the onset of the experiment</w:t>
      </w:r>
      <w:r w:rsidR="003A7A16" w:rsidRPr="007E7021">
        <w:rPr>
          <w:rFonts w:ascii="Times New Roman" w:hAnsi="Times New Roman"/>
          <w:color w:val="000000" w:themeColor="text1"/>
          <w:lang w:val="en-CA"/>
        </w:rPr>
        <w:t>;</w:t>
      </w:r>
      <w:r w:rsidR="00C86894" w:rsidRPr="007E7021">
        <w:rPr>
          <w:rFonts w:ascii="Times New Roman" w:hAnsi="Times New Roman"/>
          <w:color w:val="000000" w:themeColor="text1"/>
          <w:lang w:val="en-CA"/>
        </w:rPr>
        <w:t xml:space="preserve"> and (</w:t>
      </w:r>
      <w:r w:rsidR="00A81F03" w:rsidRPr="007E7021">
        <w:rPr>
          <w:rFonts w:ascii="Times New Roman" w:hAnsi="Times New Roman"/>
          <w:color w:val="000000" w:themeColor="text1"/>
          <w:lang w:val="en-CA"/>
        </w:rPr>
        <w:t>ii.</w:t>
      </w:r>
      <w:r w:rsidR="00C86894" w:rsidRPr="007E7021">
        <w:rPr>
          <w:rFonts w:ascii="Times New Roman" w:hAnsi="Times New Roman"/>
          <w:color w:val="000000" w:themeColor="text1"/>
          <w:lang w:val="en-CA"/>
        </w:rPr>
        <w:t xml:space="preserve">2) that the experiment is shielded from unequal external interferences other than </w:t>
      </w:r>
      <w:r w:rsidR="00DB34CE" w:rsidRPr="007E7021">
        <w:rPr>
          <w:rFonts w:ascii="Times New Roman" w:hAnsi="Times New Roman"/>
          <w:color w:val="000000" w:themeColor="text1"/>
          <w:lang w:val="en-CA"/>
        </w:rPr>
        <w:t xml:space="preserve">the </w:t>
      </w:r>
      <w:r w:rsidR="00C86894" w:rsidRPr="007E7021">
        <w:rPr>
          <w:rFonts w:ascii="Times New Roman" w:hAnsi="Times New Roman"/>
          <w:color w:val="000000" w:themeColor="text1"/>
          <w:lang w:val="en-CA"/>
        </w:rPr>
        <w:t>intervention targeting the test, but not the control condition</w:t>
      </w:r>
      <w:r w:rsidR="004F3552" w:rsidRPr="007E7021">
        <w:rPr>
          <w:rFonts w:ascii="Times New Roman" w:hAnsi="Times New Roman"/>
          <w:color w:val="000000" w:themeColor="text1"/>
          <w:lang w:val="en-CA"/>
        </w:rPr>
        <w:t xml:space="preserve">. </w:t>
      </w:r>
      <w:r w:rsidR="00C45945" w:rsidRPr="007E7021">
        <w:rPr>
          <w:rFonts w:ascii="Times New Roman" w:hAnsi="Times New Roman"/>
          <w:color w:val="000000" w:themeColor="text1"/>
          <w:lang w:val="en-CA"/>
        </w:rPr>
        <w:t>In other words, c</w:t>
      </w:r>
      <w:r w:rsidR="00C86894" w:rsidRPr="007E7021">
        <w:rPr>
          <w:rFonts w:ascii="Times New Roman" w:hAnsi="Times New Roman"/>
          <w:color w:val="000000" w:themeColor="text1"/>
          <w:lang w:val="en-CA"/>
        </w:rPr>
        <w:t xml:space="preserve">omparability is meant to ensure that the test and control systems start </w:t>
      </w:r>
      <w:r w:rsidR="00C45945" w:rsidRPr="007E7021">
        <w:rPr>
          <w:rFonts w:ascii="Times New Roman" w:hAnsi="Times New Roman"/>
          <w:color w:val="000000" w:themeColor="text1"/>
          <w:lang w:val="en-CA"/>
        </w:rPr>
        <w:t xml:space="preserve">in </w:t>
      </w:r>
      <w:r w:rsidR="00EE3B07" w:rsidRPr="007E7021">
        <w:rPr>
          <w:rFonts w:ascii="Times New Roman" w:hAnsi="Times New Roman"/>
          <w:color w:val="000000" w:themeColor="text1"/>
          <w:lang w:val="en-CA"/>
        </w:rPr>
        <w:t>the same</w:t>
      </w:r>
      <w:r w:rsidR="00C45945" w:rsidRPr="007E7021">
        <w:rPr>
          <w:rFonts w:ascii="Times New Roman" w:hAnsi="Times New Roman"/>
          <w:color w:val="000000" w:themeColor="text1"/>
          <w:lang w:val="en-CA"/>
        </w:rPr>
        <w:t xml:space="preserve"> state </w:t>
      </w:r>
      <w:r w:rsidR="00C86894" w:rsidRPr="007E7021">
        <w:rPr>
          <w:rFonts w:ascii="Times New Roman" w:hAnsi="Times New Roman"/>
          <w:color w:val="000000" w:themeColor="text1"/>
          <w:lang w:val="en-CA"/>
        </w:rPr>
        <w:t xml:space="preserve">and evolve in the same way except for whatever changes are brought about by the intervention on the independent variable and its downstream effects. </w:t>
      </w:r>
      <w:r w:rsidR="00506F96" w:rsidRPr="007E7021">
        <w:rPr>
          <w:rFonts w:ascii="Times New Roman" w:hAnsi="Times New Roman"/>
          <w:color w:val="000000" w:themeColor="text1"/>
          <w:lang w:val="en-CA"/>
        </w:rPr>
        <w:t xml:space="preserve">In contrast to the fixability condition </w:t>
      </w:r>
      <w:r w:rsidR="00AB7B5C" w:rsidRPr="007E7021">
        <w:rPr>
          <w:rFonts w:ascii="Times New Roman" w:hAnsi="Times New Roman"/>
          <w:color w:val="000000" w:themeColor="text1"/>
          <w:lang w:val="en-CA"/>
        </w:rPr>
        <w:t>figuring</w:t>
      </w:r>
      <w:r w:rsidR="00506F96" w:rsidRPr="007E7021">
        <w:rPr>
          <w:rFonts w:ascii="Times New Roman" w:hAnsi="Times New Roman"/>
          <w:color w:val="000000" w:themeColor="text1"/>
          <w:lang w:val="en-CA"/>
        </w:rPr>
        <w:t xml:space="preserve"> in Woodward’s analysis, no</w:t>
      </w:r>
      <w:r w:rsidR="00FA26DA" w:rsidRPr="007E7021">
        <w:rPr>
          <w:rFonts w:ascii="Times New Roman" w:hAnsi="Times New Roman"/>
          <w:color w:val="000000" w:themeColor="text1"/>
          <w:lang w:val="en-CA"/>
        </w:rPr>
        <w:t xml:space="preserve"> </w:t>
      </w:r>
      <w:r w:rsidR="0069675B" w:rsidRPr="007E7021">
        <w:rPr>
          <w:rFonts w:ascii="Times New Roman" w:hAnsi="Times New Roman"/>
          <w:color w:val="000000" w:themeColor="text1"/>
          <w:lang w:val="en-CA"/>
        </w:rPr>
        <w:t>prior knowledge of causal structure</w:t>
      </w:r>
      <w:r w:rsidR="00506F96" w:rsidRPr="007E7021">
        <w:rPr>
          <w:rFonts w:ascii="Times New Roman" w:hAnsi="Times New Roman"/>
          <w:color w:val="000000" w:themeColor="text1"/>
          <w:lang w:val="en-CA"/>
        </w:rPr>
        <w:t>s</w:t>
      </w:r>
      <w:r w:rsidR="0069675B" w:rsidRPr="007E7021">
        <w:rPr>
          <w:rFonts w:ascii="Times New Roman" w:hAnsi="Times New Roman"/>
          <w:color w:val="000000" w:themeColor="text1"/>
          <w:lang w:val="en-CA"/>
        </w:rPr>
        <w:t xml:space="preserve"> is assumed</w:t>
      </w:r>
      <w:r w:rsidR="00DB26E3" w:rsidRPr="007E7021">
        <w:rPr>
          <w:rFonts w:ascii="Times New Roman" w:hAnsi="Times New Roman"/>
          <w:color w:val="000000" w:themeColor="text1"/>
          <w:lang w:val="en-CA"/>
        </w:rPr>
        <w:t xml:space="preserve"> or </w:t>
      </w:r>
      <w:proofErr w:type="gramStart"/>
      <w:r w:rsidR="00DB26E3" w:rsidRPr="007E7021">
        <w:rPr>
          <w:rFonts w:ascii="Times New Roman" w:hAnsi="Times New Roman"/>
          <w:color w:val="000000" w:themeColor="text1"/>
          <w:lang w:val="en-CA"/>
        </w:rPr>
        <w:t>hypothesized</w:t>
      </w:r>
      <w:proofErr w:type="gramEnd"/>
      <w:r w:rsidR="001B6005" w:rsidRPr="007E7021">
        <w:rPr>
          <w:rFonts w:ascii="Times New Roman" w:hAnsi="Times New Roman"/>
          <w:color w:val="000000" w:themeColor="text1"/>
          <w:lang w:val="en-CA"/>
        </w:rPr>
        <w:t xml:space="preserve"> and</w:t>
      </w:r>
      <w:r w:rsidR="0069675B" w:rsidRPr="007E7021">
        <w:rPr>
          <w:rFonts w:ascii="Times New Roman" w:hAnsi="Times New Roman"/>
          <w:color w:val="000000" w:themeColor="text1"/>
          <w:lang w:val="en-CA"/>
        </w:rPr>
        <w:t xml:space="preserve"> it</w:t>
      </w:r>
      <w:r w:rsidR="00FA26DA" w:rsidRPr="007E7021">
        <w:rPr>
          <w:rFonts w:ascii="Times New Roman" w:hAnsi="Times New Roman"/>
          <w:color w:val="000000" w:themeColor="text1"/>
          <w:lang w:val="en-CA"/>
        </w:rPr>
        <w:t xml:space="preserve"> is </w:t>
      </w:r>
      <w:r w:rsidR="0069675B" w:rsidRPr="007E7021">
        <w:rPr>
          <w:rFonts w:ascii="Times New Roman" w:hAnsi="Times New Roman"/>
          <w:color w:val="000000" w:themeColor="text1"/>
          <w:lang w:val="en-CA"/>
        </w:rPr>
        <w:t>not</w:t>
      </w:r>
      <w:r w:rsidR="00FA26DA" w:rsidRPr="007E7021">
        <w:rPr>
          <w:rFonts w:ascii="Times New Roman" w:hAnsi="Times New Roman"/>
          <w:color w:val="000000" w:themeColor="text1"/>
          <w:lang w:val="en-CA"/>
        </w:rPr>
        <w:t xml:space="preserve"> required to </w:t>
      </w:r>
      <w:r w:rsidR="001D3522" w:rsidRPr="007E7021">
        <w:rPr>
          <w:rFonts w:ascii="Times New Roman" w:hAnsi="Times New Roman"/>
          <w:color w:val="000000" w:themeColor="text1"/>
          <w:lang w:val="en-CA"/>
        </w:rPr>
        <w:t>keep</w:t>
      </w:r>
      <w:r w:rsidR="00FA26DA" w:rsidRPr="007E7021">
        <w:rPr>
          <w:rFonts w:ascii="Times New Roman" w:hAnsi="Times New Roman"/>
          <w:color w:val="000000" w:themeColor="text1"/>
          <w:lang w:val="en-CA"/>
        </w:rPr>
        <w:t xml:space="preserve"> the </w:t>
      </w:r>
      <w:r w:rsidR="001D3522" w:rsidRPr="007E7021">
        <w:rPr>
          <w:rFonts w:ascii="Times New Roman" w:hAnsi="Times New Roman"/>
          <w:color w:val="000000" w:themeColor="text1"/>
          <w:lang w:val="en-CA"/>
        </w:rPr>
        <w:t xml:space="preserve">values of </w:t>
      </w:r>
      <w:r w:rsidR="00FA26DA" w:rsidRPr="007E7021">
        <w:rPr>
          <w:rFonts w:ascii="Times New Roman" w:hAnsi="Times New Roman"/>
          <w:color w:val="000000" w:themeColor="text1"/>
          <w:lang w:val="en-CA"/>
        </w:rPr>
        <w:t xml:space="preserve">confounder-variables constant for the duration of the experiment. </w:t>
      </w:r>
      <w:r w:rsidR="00EE3B07" w:rsidRPr="007E7021">
        <w:rPr>
          <w:rFonts w:ascii="Times New Roman" w:hAnsi="Times New Roman"/>
          <w:color w:val="000000" w:themeColor="text1"/>
          <w:lang w:val="en-CA"/>
        </w:rPr>
        <w:t xml:space="preserve">An allowance is made for the possibility that </w:t>
      </w:r>
      <w:r w:rsidR="0069675B" w:rsidRPr="007E7021">
        <w:rPr>
          <w:rFonts w:ascii="Times New Roman" w:hAnsi="Times New Roman"/>
          <w:color w:val="000000" w:themeColor="text1"/>
          <w:lang w:val="en-CA"/>
        </w:rPr>
        <w:t xml:space="preserve">the values of </w:t>
      </w:r>
      <w:r w:rsidR="004D754C">
        <w:rPr>
          <w:rFonts w:ascii="Times New Roman" w:hAnsi="Times New Roman"/>
          <w:color w:val="000000" w:themeColor="text1"/>
          <w:lang w:val="en-CA"/>
        </w:rPr>
        <w:t xml:space="preserve">potential </w:t>
      </w:r>
      <w:r w:rsidR="0069675B" w:rsidRPr="007E7021">
        <w:rPr>
          <w:rFonts w:ascii="Times New Roman" w:hAnsi="Times New Roman"/>
          <w:color w:val="000000" w:themeColor="text1"/>
          <w:lang w:val="en-CA"/>
        </w:rPr>
        <w:t xml:space="preserve">confounders </w:t>
      </w:r>
      <w:r w:rsidR="00EE3B07" w:rsidRPr="007E7021">
        <w:rPr>
          <w:rFonts w:ascii="Times New Roman" w:hAnsi="Times New Roman"/>
          <w:color w:val="000000" w:themeColor="text1"/>
          <w:lang w:val="en-CA"/>
        </w:rPr>
        <w:t xml:space="preserve">may </w:t>
      </w:r>
      <w:r w:rsidR="0069675B" w:rsidRPr="007E7021">
        <w:rPr>
          <w:rFonts w:ascii="Times New Roman" w:hAnsi="Times New Roman"/>
          <w:color w:val="000000" w:themeColor="text1"/>
          <w:lang w:val="en-CA"/>
        </w:rPr>
        <w:t xml:space="preserve">change during the experiment, due to external inferences or to the natural progression of the system, and that these changes </w:t>
      </w:r>
      <w:r w:rsidR="00EE3B07" w:rsidRPr="007E7021">
        <w:rPr>
          <w:rFonts w:ascii="Times New Roman" w:hAnsi="Times New Roman"/>
          <w:color w:val="000000" w:themeColor="text1"/>
          <w:lang w:val="en-CA"/>
        </w:rPr>
        <w:t xml:space="preserve">may </w:t>
      </w:r>
      <w:r w:rsidR="0069675B" w:rsidRPr="007E7021">
        <w:rPr>
          <w:rFonts w:ascii="Times New Roman" w:hAnsi="Times New Roman"/>
          <w:color w:val="000000" w:themeColor="text1"/>
          <w:lang w:val="en-CA"/>
        </w:rPr>
        <w:t xml:space="preserve">affect the measured outcome. However, whatever these changes </w:t>
      </w:r>
      <w:r w:rsidR="00506F96" w:rsidRPr="007E7021">
        <w:rPr>
          <w:rFonts w:ascii="Times New Roman" w:hAnsi="Times New Roman"/>
          <w:color w:val="000000" w:themeColor="text1"/>
          <w:lang w:val="en-CA"/>
        </w:rPr>
        <w:t>are</w:t>
      </w:r>
      <w:r w:rsidR="0069675B" w:rsidRPr="007E7021">
        <w:rPr>
          <w:rFonts w:ascii="Times New Roman" w:hAnsi="Times New Roman"/>
          <w:color w:val="000000" w:themeColor="text1"/>
          <w:lang w:val="en-CA"/>
        </w:rPr>
        <w:t xml:space="preserve">, their </w:t>
      </w:r>
      <w:r w:rsidR="00EE3B07" w:rsidRPr="007E7021">
        <w:rPr>
          <w:rFonts w:ascii="Times New Roman" w:hAnsi="Times New Roman"/>
          <w:color w:val="000000" w:themeColor="text1"/>
          <w:lang w:val="en-CA"/>
        </w:rPr>
        <w:t>impact</w:t>
      </w:r>
      <w:r w:rsidR="0069675B" w:rsidRPr="007E7021">
        <w:rPr>
          <w:rFonts w:ascii="Times New Roman" w:hAnsi="Times New Roman"/>
          <w:color w:val="000000" w:themeColor="text1"/>
          <w:lang w:val="en-CA"/>
        </w:rPr>
        <w:t xml:space="preserve"> </w:t>
      </w:r>
      <w:r w:rsidR="00EE3B07" w:rsidRPr="007E7021">
        <w:rPr>
          <w:rFonts w:ascii="Times New Roman" w:hAnsi="Times New Roman"/>
          <w:color w:val="000000" w:themeColor="text1"/>
          <w:lang w:val="en-CA"/>
        </w:rPr>
        <w:t>is</w:t>
      </w:r>
      <w:r w:rsidR="0069675B" w:rsidRPr="007E7021">
        <w:rPr>
          <w:rFonts w:ascii="Times New Roman" w:hAnsi="Times New Roman"/>
          <w:color w:val="000000" w:themeColor="text1"/>
          <w:lang w:val="en-CA"/>
        </w:rPr>
        <w:t xml:space="preserve"> expected to be identical </w:t>
      </w:r>
      <w:r w:rsidR="00EE3B07" w:rsidRPr="007E7021">
        <w:rPr>
          <w:rFonts w:ascii="Times New Roman" w:hAnsi="Times New Roman"/>
          <w:color w:val="000000" w:themeColor="text1"/>
          <w:lang w:val="en-CA"/>
        </w:rPr>
        <w:t>in</w:t>
      </w:r>
      <w:r w:rsidR="0069675B" w:rsidRPr="007E7021">
        <w:rPr>
          <w:rFonts w:ascii="Times New Roman" w:hAnsi="Times New Roman"/>
          <w:color w:val="000000" w:themeColor="text1"/>
          <w:lang w:val="en-CA"/>
        </w:rPr>
        <w:t xml:space="preserve"> </w:t>
      </w:r>
      <w:r w:rsidR="00EE3B07" w:rsidRPr="007E7021">
        <w:rPr>
          <w:rFonts w:ascii="Times New Roman" w:hAnsi="Times New Roman"/>
          <w:color w:val="000000" w:themeColor="text1"/>
          <w:lang w:val="en-CA"/>
        </w:rPr>
        <w:t>the two arms of the experiment</w:t>
      </w:r>
      <w:r w:rsidR="0069675B" w:rsidRPr="007E7021">
        <w:rPr>
          <w:rFonts w:ascii="Times New Roman" w:hAnsi="Times New Roman"/>
          <w:color w:val="000000" w:themeColor="text1"/>
          <w:lang w:val="en-CA"/>
        </w:rPr>
        <w:t>.</w:t>
      </w:r>
      <w:r w:rsidR="001C3823" w:rsidRPr="007E7021">
        <w:rPr>
          <w:rStyle w:val="FootnoteReference"/>
          <w:rFonts w:ascii="Times New Roman" w:hAnsi="Times New Roman"/>
          <w:color w:val="000000" w:themeColor="text1"/>
          <w:lang w:val="en-CA"/>
        </w:rPr>
        <w:footnoteReference w:id="5"/>
      </w:r>
    </w:p>
    <w:p w14:paraId="003141C3" w14:textId="75B54384" w:rsidR="00101CBB" w:rsidRPr="007E7021" w:rsidRDefault="00DA5BE5" w:rsidP="00B22A92">
      <w:pPr>
        <w:pStyle w:val="FreeForm"/>
        <w:numPr>
          <w:ilvl w:val="0"/>
          <w:numId w:val="16"/>
        </w:numPr>
        <w:spacing w:line="360" w:lineRule="auto"/>
        <w:ind w:left="810" w:hanging="540"/>
        <w:jc w:val="both"/>
        <w:rPr>
          <w:rFonts w:ascii="Times New Roman" w:hAnsi="Times New Roman"/>
          <w:color w:val="000000" w:themeColor="text1"/>
          <w:lang w:val="en-CA"/>
        </w:rPr>
      </w:pPr>
      <w:bookmarkStart w:id="11" w:name="_Hlk50463030"/>
      <w:r w:rsidRPr="007E7021">
        <w:rPr>
          <w:rFonts w:ascii="Times New Roman" w:hAnsi="Times New Roman"/>
          <w:color w:val="000000" w:themeColor="text1"/>
          <w:lang w:val="en-CA"/>
        </w:rPr>
        <w:t xml:space="preserve">Finally, </w:t>
      </w:r>
      <w:r w:rsidR="00005113" w:rsidRPr="007E7021">
        <w:rPr>
          <w:rFonts w:ascii="Times New Roman" w:hAnsi="Times New Roman"/>
          <w:color w:val="000000" w:themeColor="text1"/>
          <w:lang w:val="en-CA"/>
        </w:rPr>
        <w:t>an accurate</w:t>
      </w:r>
      <w:r w:rsidR="00294326" w:rsidRPr="007E7021">
        <w:rPr>
          <w:rFonts w:ascii="Times New Roman" w:hAnsi="Times New Roman"/>
          <w:color w:val="000000" w:themeColor="text1"/>
          <w:lang w:val="en-CA"/>
        </w:rPr>
        <w:t xml:space="preserve"> (unbiased</w:t>
      </w:r>
      <w:r w:rsidR="004D754C">
        <w:rPr>
          <w:rFonts w:ascii="Times New Roman" w:hAnsi="Times New Roman"/>
          <w:color w:val="000000" w:themeColor="text1"/>
          <w:lang w:val="en-CA"/>
        </w:rPr>
        <w:t>, valid, ‘ideal’</w:t>
      </w:r>
      <w:r w:rsidR="00294326" w:rsidRPr="007E7021">
        <w:rPr>
          <w:rFonts w:ascii="Times New Roman" w:hAnsi="Times New Roman"/>
          <w:color w:val="000000" w:themeColor="text1"/>
          <w:lang w:val="en-CA"/>
        </w:rPr>
        <w:t>)</w:t>
      </w:r>
      <w:r w:rsidR="00005113" w:rsidRPr="007E7021">
        <w:rPr>
          <w:rFonts w:ascii="Times New Roman" w:hAnsi="Times New Roman"/>
          <w:color w:val="000000" w:themeColor="text1"/>
          <w:lang w:val="en-CA"/>
        </w:rPr>
        <w:t xml:space="preserve"> </w:t>
      </w:r>
      <w:r w:rsidR="00BD101B" w:rsidRPr="007E7021">
        <w:rPr>
          <w:rFonts w:ascii="Times New Roman" w:hAnsi="Times New Roman"/>
          <w:color w:val="000000" w:themeColor="text1"/>
          <w:lang w:val="en-CA"/>
        </w:rPr>
        <w:t xml:space="preserve">intervention </w:t>
      </w:r>
      <w:r w:rsidR="00005113" w:rsidRPr="007E7021">
        <w:rPr>
          <w:rFonts w:ascii="Times New Roman" w:hAnsi="Times New Roman"/>
          <w:color w:val="000000" w:themeColor="text1"/>
          <w:lang w:val="en-CA"/>
        </w:rPr>
        <w:t xml:space="preserve">is required </w:t>
      </w:r>
      <w:r w:rsidR="00537107" w:rsidRPr="007E7021">
        <w:rPr>
          <w:rFonts w:ascii="Times New Roman" w:hAnsi="Times New Roman"/>
          <w:color w:val="000000" w:themeColor="text1"/>
          <w:lang w:val="en-CA"/>
        </w:rPr>
        <w:t xml:space="preserve">to </w:t>
      </w:r>
      <w:r w:rsidR="00101CBB" w:rsidRPr="007E7021">
        <w:rPr>
          <w:rFonts w:ascii="Times New Roman" w:hAnsi="Times New Roman"/>
          <w:color w:val="000000" w:themeColor="text1"/>
          <w:lang w:val="en-CA"/>
        </w:rPr>
        <w:t xml:space="preserve">rule out </w:t>
      </w:r>
      <w:r w:rsidR="008355E5" w:rsidRPr="007E7021">
        <w:rPr>
          <w:rFonts w:ascii="Times New Roman" w:hAnsi="Times New Roman"/>
          <w:color w:val="000000" w:themeColor="text1"/>
          <w:lang w:val="en-CA"/>
        </w:rPr>
        <w:t xml:space="preserve">explanations involving variables other than the designated independent variable which might have been </w:t>
      </w:r>
      <w:r w:rsidR="00EA3319" w:rsidRPr="007E7021">
        <w:rPr>
          <w:rFonts w:ascii="Times New Roman" w:hAnsi="Times New Roman"/>
          <w:color w:val="000000" w:themeColor="text1"/>
          <w:lang w:val="en-CA"/>
        </w:rPr>
        <w:t>triggered</w:t>
      </w:r>
      <w:r w:rsidR="008355E5" w:rsidRPr="007E7021">
        <w:rPr>
          <w:rFonts w:ascii="Times New Roman" w:hAnsi="Times New Roman"/>
          <w:color w:val="000000" w:themeColor="text1"/>
          <w:lang w:val="en-CA"/>
        </w:rPr>
        <w:t xml:space="preserve"> by the intervention.</w:t>
      </w:r>
    </w:p>
    <w:p w14:paraId="043466FF" w14:textId="77777777" w:rsidR="00535FDE" w:rsidRPr="007E7021" w:rsidRDefault="00535FDE" w:rsidP="005969B4">
      <w:pPr>
        <w:pStyle w:val="FreeForm"/>
        <w:spacing w:line="360" w:lineRule="auto"/>
        <w:jc w:val="both"/>
        <w:rPr>
          <w:rFonts w:ascii="Times New Roman" w:hAnsi="Times New Roman"/>
          <w:i/>
          <w:iCs/>
          <w:color w:val="000000" w:themeColor="text1"/>
          <w:lang w:val="en-CA"/>
        </w:rPr>
      </w:pPr>
      <w:bookmarkStart w:id="12" w:name="_Hlk8288405"/>
      <w:bookmarkEnd w:id="11"/>
    </w:p>
    <w:p w14:paraId="2884E909" w14:textId="3CFB0C76" w:rsidR="005969B4" w:rsidRPr="007E7021" w:rsidRDefault="005969B4" w:rsidP="002B09B2">
      <w:pPr>
        <w:pStyle w:val="FreeForm"/>
        <w:keepNext/>
        <w:spacing w:line="360" w:lineRule="auto"/>
        <w:jc w:val="both"/>
        <w:rPr>
          <w:rFonts w:ascii="Times New Roman" w:hAnsi="Times New Roman"/>
          <w:i/>
          <w:iCs/>
          <w:color w:val="000000" w:themeColor="text1"/>
          <w:lang w:val="en-CA"/>
        </w:rPr>
      </w:pPr>
      <w:r w:rsidRPr="007E7021">
        <w:rPr>
          <w:rFonts w:ascii="Times New Roman" w:hAnsi="Times New Roman"/>
          <w:i/>
          <w:iCs/>
          <w:color w:val="000000" w:themeColor="text1"/>
          <w:lang w:val="en-CA"/>
        </w:rPr>
        <w:t xml:space="preserve">3.2 The comparability </w:t>
      </w:r>
      <w:r w:rsidR="00186D9C" w:rsidRPr="007E7021">
        <w:rPr>
          <w:rFonts w:ascii="Times New Roman" w:hAnsi="Times New Roman"/>
          <w:i/>
          <w:iCs/>
          <w:color w:val="000000" w:themeColor="text1"/>
          <w:lang w:val="en-CA"/>
        </w:rPr>
        <w:t xml:space="preserve">and accuracy </w:t>
      </w:r>
      <w:r w:rsidRPr="007E7021">
        <w:rPr>
          <w:rFonts w:ascii="Times New Roman" w:hAnsi="Times New Roman"/>
          <w:i/>
          <w:iCs/>
          <w:color w:val="000000" w:themeColor="text1"/>
          <w:lang w:val="en-CA"/>
        </w:rPr>
        <w:t>requirement</w:t>
      </w:r>
      <w:r w:rsidR="00186D9C" w:rsidRPr="007E7021">
        <w:rPr>
          <w:rFonts w:ascii="Times New Roman" w:hAnsi="Times New Roman"/>
          <w:i/>
          <w:iCs/>
          <w:color w:val="000000" w:themeColor="text1"/>
          <w:lang w:val="en-CA"/>
        </w:rPr>
        <w:t>s</w:t>
      </w:r>
    </w:p>
    <w:p w14:paraId="2E4E53A2" w14:textId="5A5BC9F0" w:rsidR="00282B60" w:rsidRPr="007E7021" w:rsidRDefault="00645795" w:rsidP="00E12319">
      <w:pPr>
        <w:pStyle w:val="FreeForm"/>
        <w:spacing w:line="360" w:lineRule="auto"/>
        <w:ind w:firstLine="720"/>
        <w:jc w:val="both"/>
        <w:rPr>
          <w:rFonts w:ascii="Times New Roman" w:hAnsi="Times New Roman"/>
          <w:color w:val="000000" w:themeColor="text1"/>
          <w:lang w:val="en-CA"/>
        </w:rPr>
      </w:pPr>
      <w:r w:rsidRPr="007E7021">
        <w:rPr>
          <w:rFonts w:ascii="Times New Roman" w:hAnsi="Times New Roman"/>
          <w:color w:val="000000" w:themeColor="text1"/>
          <w:lang w:val="en-CA"/>
        </w:rPr>
        <w:t xml:space="preserve">In the experimental practice of the life sciences, comparability (ii) has two components, one referring to the living systems under investigation, the other to the replication of the same experimental background in the test and control conditions. Experimental practices deployed to ensure the latter include the standardization and operationalization of the techniques of measurement and intervention. A parallel experimental design in which </w:t>
      </w:r>
      <w:proofErr w:type="gramStart"/>
      <w:r w:rsidRPr="007E7021">
        <w:rPr>
          <w:rFonts w:ascii="Times New Roman" w:hAnsi="Times New Roman"/>
          <w:color w:val="000000" w:themeColor="text1"/>
          <w:lang w:val="en-CA"/>
        </w:rPr>
        <w:t>test</w:t>
      </w:r>
      <w:proofErr w:type="gramEnd"/>
      <w:r w:rsidRPr="007E7021">
        <w:rPr>
          <w:rFonts w:ascii="Times New Roman" w:hAnsi="Times New Roman"/>
          <w:color w:val="000000" w:themeColor="text1"/>
          <w:lang w:val="en-CA"/>
        </w:rPr>
        <w:t xml:space="preserve"> and control are simultaneously deployed side by side is commonly adopted in order to ensure that causal interferences external to the experimental setup have an equal impact on both </w:t>
      </w:r>
      <w:r w:rsidR="00D413E4" w:rsidRPr="007E7021">
        <w:rPr>
          <w:rFonts w:ascii="Times New Roman" w:hAnsi="Times New Roman"/>
          <w:color w:val="000000" w:themeColor="text1"/>
          <w:lang w:val="en-CA"/>
        </w:rPr>
        <w:t>arms of the experiment</w:t>
      </w:r>
      <w:r w:rsidR="00C34D50" w:rsidRPr="007E7021">
        <w:rPr>
          <w:rFonts w:ascii="Times New Roman" w:hAnsi="Times New Roman"/>
          <w:color w:val="000000" w:themeColor="text1"/>
          <w:lang w:val="en-CA"/>
        </w:rPr>
        <w:t xml:space="preserve"> (ii.2)</w:t>
      </w:r>
      <w:r w:rsidRPr="007E7021">
        <w:rPr>
          <w:rFonts w:ascii="Times New Roman" w:hAnsi="Times New Roman"/>
          <w:color w:val="000000" w:themeColor="text1"/>
          <w:lang w:val="en-CA"/>
        </w:rPr>
        <w:t xml:space="preserve">. </w:t>
      </w:r>
    </w:p>
    <w:p w14:paraId="16105CA9" w14:textId="5FA891DA" w:rsidR="0012681C" w:rsidRDefault="00645795" w:rsidP="00E12319">
      <w:pPr>
        <w:pStyle w:val="FreeForm"/>
        <w:spacing w:line="360" w:lineRule="auto"/>
        <w:ind w:firstLine="720"/>
        <w:jc w:val="both"/>
        <w:rPr>
          <w:rFonts w:ascii="Times New Roman" w:hAnsi="Times New Roman"/>
          <w:color w:val="000000" w:themeColor="text1"/>
          <w:lang w:val="en-CA"/>
        </w:rPr>
      </w:pPr>
      <w:r w:rsidRPr="007E7021">
        <w:rPr>
          <w:rFonts w:ascii="Times New Roman" w:hAnsi="Times New Roman"/>
          <w:color w:val="000000" w:themeColor="text1"/>
          <w:lang w:val="en-CA"/>
        </w:rPr>
        <w:lastRenderedPageBreak/>
        <w:t xml:space="preserve">Ensuring the comparability of biological systems </w:t>
      </w:r>
      <w:r w:rsidR="00C34D50" w:rsidRPr="007E7021">
        <w:rPr>
          <w:rFonts w:ascii="Times New Roman" w:hAnsi="Times New Roman"/>
          <w:color w:val="000000" w:themeColor="text1"/>
          <w:lang w:val="en-CA"/>
        </w:rPr>
        <w:t xml:space="preserve">at </w:t>
      </w:r>
      <w:r w:rsidR="00C774E7" w:rsidRPr="007E7021">
        <w:rPr>
          <w:rFonts w:ascii="Times New Roman" w:hAnsi="Times New Roman"/>
          <w:color w:val="000000" w:themeColor="text1"/>
          <w:lang w:val="en-CA"/>
        </w:rPr>
        <w:t xml:space="preserve">the </w:t>
      </w:r>
      <w:r w:rsidR="00C34D50" w:rsidRPr="007E7021">
        <w:rPr>
          <w:rFonts w:ascii="Times New Roman" w:hAnsi="Times New Roman"/>
          <w:color w:val="000000" w:themeColor="text1"/>
          <w:lang w:val="en-CA"/>
        </w:rPr>
        <w:t xml:space="preserve">onset of the experiment (ii.1) </w:t>
      </w:r>
      <w:r w:rsidRPr="007E7021">
        <w:rPr>
          <w:rFonts w:ascii="Times New Roman" w:hAnsi="Times New Roman"/>
          <w:color w:val="000000" w:themeColor="text1"/>
          <w:lang w:val="en-CA"/>
        </w:rPr>
        <w:t xml:space="preserve">is far more challenging. In basic science, the preferred strategy is to systematically remove differences between biological </w:t>
      </w:r>
      <w:r w:rsidR="00B80AB6" w:rsidRPr="007E7021">
        <w:rPr>
          <w:rFonts w:ascii="Times New Roman" w:hAnsi="Times New Roman"/>
          <w:color w:val="000000" w:themeColor="text1"/>
          <w:lang w:val="en-CA"/>
        </w:rPr>
        <w:t xml:space="preserve">systems </w:t>
      </w:r>
      <w:r w:rsidRPr="007E7021">
        <w:rPr>
          <w:rFonts w:ascii="Times New Roman" w:hAnsi="Times New Roman"/>
          <w:color w:val="000000" w:themeColor="text1"/>
          <w:lang w:val="en-CA"/>
        </w:rPr>
        <w:t xml:space="preserve">in order to generate </w:t>
      </w:r>
      <w:r w:rsidR="0087643D" w:rsidRPr="006D723C">
        <w:rPr>
          <w:rFonts w:ascii="Times New Roman" w:hAnsi="Times New Roman"/>
          <w:szCs w:val="24"/>
          <w:lang w:val="en-CA"/>
        </w:rPr>
        <w:t xml:space="preserve">isogenic/homozygous strains </w:t>
      </w:r>
      <w:r w:rsidRPr="007E7021">
        <w:rPr>
          <w:rFonts w:ascii="Times New Roman" w:hAnsi="Times New Roman"/>
          <w:color w:val="000000" w:themeColor="text1"/>
          <w:lang w:val="en-CA"/>
        </w:rPr>
        <w:t>and cell-line clones, which are then maintained in standardized living conditions</w:t>
      </w:r>
      <w:r w:rsidR="000D274A" w:rsidRPr="007E7021">
        <w:rPr>
          <w:rFonts w:ascii="Times New Roman" w:hAnsi="Times New Roman"/>
          <w:color w:val="000000" w:themeColor="text1"/>
          <w:lang w:val="en-CA"/>
        </w:rPr>
        <w:t xml:space="preserve"> </w:t>
      </w:r>
      <w:r w:rsidR="000D274A" w:rsidRPr="007E7021">
        <w:rPr>
          <w:rFonts w:ascii="Times New Roman" w:hAnsi="Times New Roman"/>
          <w:color w:val="000000" w:themeColor="text1"/>
          <w:lang w:val="en-CA"/>
        </w:rPr>
        <w:fldChar w:fldCharType="begin"/>
      </w:r>
      <w:r w:rsidR="000D274A" w:rsidRPr="007E7021">
        <w:rPr>
          <w:rFonts w:ascii="Times New Roman" w:hAnsi="Times New Roman"/>
          <w:color w:val="000000" w:themeColor="text1"/>
          <w:lang w:val="en-CA"/>
        </w:rPr>
        <w:instrText xml:space="preserve"> ADDIN EN.CITE &lt;EndNote&gt;&lt;Cite&gt;&lt;Author&gt;Ankeny&lt;/Author&gt;&lt;Year&gt;2001&lt;/Year&gt;&lt;RecNum&gt;839&lt;/RecNum&gt;&lt;DisplayText&gt;(Ankeny 2001)&lt;/DisplayText&gt;&lt;record&gt;&lt;rec-number&gt;839&lt;/rec-number&gt;&lt;foreign-keys&gt;&lt;key app="EN" db-id="zs09tazvjrw50eestfmx0seosdx92dzas2ra" timestamp="1349255418"&gt;839&lt;/key&gt;&lt;/foreign-keys&gt;&lt;ref-type name="Journal Article"&gt;17&lt;/ref-type&gt;&lt;contributors&gt;&lt;authors&gt;&lt;author&gt;Ankeny, R.&lt;/author&gt;&lt;/authors&gt;&lt;/contributors&gt;&lt;titles&gt;&lt;title&gt;Model Organisms as Models: Understanding the ‘‘lingua franca’’ of the Human Genome Project&lt;/title&gt;&lt;secondary-title&gt;Philosophy of Science&lt;/secondary-title&gt;&lt;/titles&gt;&lt;periodical&gt;&lt;full-title&gt;Philosophy of Science&lt;/full-title&gt;&lt;/periodical&gt;&lt;pages&gt;S251–S261&lt;/pages&gt;&lt;volume&gt;68&lt;/volume&gt;&lt;dates&gt;&lt;year&gt;2001&lt;/year&gt;&lt;/dates&gt;&lt;urls&gt;&lt;/urls&gt;&lt;/record&gt;&lt;/Cite&gt;&lt;/EndNote&gt;</w:instrText>
      </w:r>
      <w:r w:rsidR="000D274A" w:rsidRPr="007E7021">
        <w:rPr>
          <w:rFonts w:ascii="Times New Roman" w:hAnsi="Times New Roman"/>
          <w:color w:val="000000" w:themeColor="text1"/>
          <w:lang w:val="en-CA"/>
        </w:rPr>
        <w:fldChar w:fldCharType="separate"/>
      </w:r>
      <w:r w:rsidR="000D274A" w:rsidRPr="007E7021">
        <w:rPr>
          <w:rFonts w:ascii="Times New Roman" w:hAnsi="Times New Roman"/>
          <w:color w:val="000000" w:themeColor="text1"/>
          <w:lang w:val="en-CA"/>
        </w:rPr>
        <w:t>(Ankeny 2001)</w:t>
      </w:r>
      <w:r w:rsidR="000D274A" w:rsidRPr="007E7021">
        <w:rPr>
          <w:rFonts w:ascii="Times New Roman" w:hAnsi="Times New Roman"/>
          <w:color w:val="000000" w:themeColor="text1"/>
          <w:lang w:val="en-CA"/>
        </w:rPr>
        <w:fldChar w:fldCharType="end"/>
      </w:r>
      <w:r w:rsidRPr="007E7021">
        <w:rPr>
          <w:rFonts w:ascii="Times New Roman" w:hAnsi="Times New Roman"/>
          <w:color w:val="000000" w:themeColor="text1"/>
          <w:lang w:val="en-CA"/>
        </w:rPr>
        <w:t>.</w:t>
      </w:r>
      <w:r w:rsidR="00E12319" w:rsidRPr="007E7021">
        <w:rPr>
          <w:rFonts w:ascii="Times New Roman" w:hAnsi="Times New Roman"/>
          <w:color w:val="000000" w:themeColor="text1"/>
          <w:lang w:val="en-CA"/>
        </w:rPr>
        <w:t xml:space="preserve"> </w:t>
      </w:r>
      <w:r w:rsidR="000F02F5" w:rsidRPr="007E7021">
        <w:rPr>
          <w:rFonts w:ascii="Times New Roman" w:hAnsi="Times New Roman"/>
          <w:color w:val="000000" w:themeColor="text1"/>
          <w:lang w:val="en-CA"/>
        </w:rPr>
        <w:t xml:space="preserve">Further precautions are taken at the onset of an experiment </w:t>
      </w:r>
      <w:r w:rsidR="00B04176" w:rsidRPr="007E7021">
        <w:rPr>
          <w:rFonts w:ascii="Times New Roman" w:hAnsi="Times New Roman"/>
          <w:color w:val="000000" w:themeColor="text1"/>
          <w:lang w:val="en-CA"/>
        </w:rPr>
        <w:t>to</w:t>
      </w:r>
      <w:r w:rsidR="000F02F5" w:rsidRPr="007E7021">
        <w:rPr>
          <w:rFonts w:ascii="Times New Roman" w:hAnsi="Times New Roman"/>
          <w:color w:val="000000" w:themeColor="text1"/>
          <w:lang w:val="en-CA"/>
        </w:rPr>
        <w:t xml:space="preserve"> ensure that test and control biological systems are ‘synchronized’ (e.g., cells are at the same stage of the cell cycle).</w:t>
      </w:r>
    </w:p>
    <w:p w14:paraId="08AF9671" w14:textId="4015EA9A" w:rsidR="00461634" w:rsidRPr="007E7021" w:rsidRDefault="00461634" w:rsidP="00461634">
      <w:pPr>
        <w:pStyle w:val="FreeForm"/>
        <w:spacing w:line="360" w:lineRule="auto"/>
        <w:ind w:firstLine="720"/>
        <w:jc w:val="both"/>
        <w:rPr>
          <w:rFonts w:ascii="Times New Roman" w:hAnsi="Times New Roman"/>
          <w:color w:val="000000" w:themeColor="text1"/>
          <w:lang w:val="en-CA"/>
        </w:rPr>
      </w:pPr>
      <w:r w:rsidRPr="007E7021">
        <w:rPr>
          <w:rFonts w:ascii="Times New Roman" w:hAnsi="Times New Roman"/>
          <w:color w:val="000000" w:themeColor="text1"/>
          <w:lang w:val="en-CA"/>
        </w:rPr>
        <w:t>The accuracy of the intervention (iii) is ensured by subjecting techniques of intervention to a process of validation meant to demonstrate that the technique targets only the variable under investigation and no other variables that may contribute to differences in outcomes. Test validity is in part demonstrated by including additional positive and negative controls. For example, it is common practice to perform placebo interventions (pipetting, mixing, centrifuging, incubating) in the control arm of the experiment. Such interventions are meant to ensure that the relevant difference maker is not some generic lab procedure, such as gently shaking the cells, but rather the investigated variable, say, a virus, which is added by gently shaking the cell suspension.</w:t>
      </w:r>
    </w:p>
    <w:bookmarkEnd w:id="12"/>
    <w:p w14:paraId="41A7A46C" w14:textId="07F60C95" w:rsidR="00645795" w:rsidRPr="007E7021" w:rsidRDefault="005975EA" w:rsidP="005975EA">
      <w:pPr>
        <w:pStyle w:val="FreeForm"/>
        <w:spacing w:line="360" w:lineRule="auto"/>
        <w:ind w:firstLine="720"/>
        <w:jc w:val="both"/>
        <w:rPr>
          <w:rFonts w:ascii="Times New Roman" w:hAnsi="Times New Roman"/>
          <w:color w:val="000000" w:themeColor="text1"/>
          <w:lang w:val="en-CA"/>
        </w:rPr>
      </w:pPr>
      <w:r w:rsidRPr="007E7021">
        <w:rPr>
          <w:rFonts w:ascii="Times New Roman" w:hAnsi="Times New Roman"/>
          <w:color w:val="000000" w:themeColor="text1"/>
          <w:lang w:val="en-CA"/>
        </w:rPr>
        <w:t>I</w:t>
      </w:r>
      <w:r w:rsidR="00645795" w:rsidRPr="007E7021">
        <w:rPr>
          <w:rFonts w:ascii="Times New Roman" w:hAnsi="Times New Roman"/>
          <w:color w:val="000000" w:themeColor="text1"/>
          <w:lang w:val="en-CA"/>
        </w:rPr>
        <w:t>n clinical research</w:t>
      </w:r>
      <w:r w:rsidR="006C21D7" w:rsidRPr="007E7021">
        <w:rPr>
          <w:rFonts w:ascii="Times New Roman" w:hAnsi="Times New Roman"/>
          <w:color w:val="000000" w:themeColor="text1"/>
          <w:lang w:val="en-CA"/>
        </w:rPr>
        <w:t>,</w:t>
      </w:r>
      <w:r w:rsidR="00645795" w:rsidRPr="007E7021">
        <w:rPr>
          <w:rFonts w:ascii="Times New Roman" w:hAnsi="Times New Roman"/>
          <w:color w:val="000000" w:themeColor="text1"/>
          <w:lang w:val="en-CA"/>
        </w:rPr>
        <w:t xml:space="preserve"> </w:t>
      </w:r>
      <w:r w:rsidR="006C21D7" w:rsidRPr="007E7021">
        <w:rPr>
          <w:rFonts w:ascii="Times New Roman" w:hAnsi="Times New Roman"/>
          <w:color w:val="000000" w:themeColor="text1"/>
          <w:lang w:val="en-CA"/>
        </w:rPr>
        <w:t>as well as</w:t>
      </w:r>
      <w:r w:rsidR="00645795" w:rsidRPr="007E7021">
        <w:rPr>
          <w:rFonts w:ascii="Times New Roman" w:hAnsi="Times New Roman"/>
          <w:color w:val="000000" w:themeColor="text1"/>
          <w:lang w:val="en-CA"/>
        </w:rPr>
        <w:t xml:space="preserve"> other fields dealing with natural or heterogeneous populations, causal comparability cannot be assumed. In Randomized Controlled Trials, causation is inferred by estimating the probability of generating differences in outcome in virtue of random allocation</w:t>
      </w:r>
      <w:r w:rsidR="00AD3157" w:rsidRPr="007E7021">
        <w:rPr>
          <w:rFonts w:ascii="Times New Roman" w:hAnsi="Times New Roman"/>
          <w:color w:val="000000" w:themeColor="text1"/>
          <w:lang w:val="en-CA"/>
        </w:rPr>
        <w:t xml:space="preserve"> </w:t>
      </w:r>
      <w:r w:rsidR="00AD3157" w:rsidRPr="007E7021">
        <w:rPr>
          <w:rFonts w:ascii="Times New Roman" w:hAnsi="Times New Roman"/>
          <w:color w:val="000000" w:themeColor="text1"/>
          <w:lang w:val="en-CA"/>
        </w:rPr>
        <w:fldChar w:fldCharType="begin"/>
      </w:r>
      <w:r w:rsidR="00E0373E">
        <w:rPr>
          <w:rFonts w:ascii="Times New Roman" w:hAnsi="Times New Roman"/>
          <w:color w:val="000000" w:themeColor="text1"/>
          <w:lang w:val="en-CA"/>
        </w:rPr>
        <w:instrText xml:space="preserve"> ADDIN EN.CITE &lt;EndNote&gt;&lt;Cite&gt;&lt;Author&gt;Hill&lt;/Author&gt;&lt;Year&gt;1955&lt;/Year&gt;&lt;RecNum&gt;1178&lt;/RecNum&gt;&lt;DisplayText&gt;(Fisher 1947; Hill 1955)&lt;/DisplayText&gt;&lt;record&gt;&lt;rec-number&gt;1178&lt;/rec-number&gt;&lt;foreign-keys&gt;&lt;key app="EN" db-id="zs09tazvjrw50eestfmx0seosdx92dzas2ra" timestamp="1492153669"&gt;1178&lt;/key&gt;&lt;/foreign-keys&gt;&lt;ref-type name="Book"&gt;6&lt;/ref-type&gt;&lt;contributors&gt;&lt;authors&gt;&lt;author&gt;Hill, A. B.&lt;/author&gt;&lt;/authors&gt;&lt;/contributors&gt;&lt;titles&gt;&lt;title&gt;Principles of Medical Statistics&lt;/title&gt;&lt;/titles&gt;&lt;edition&gt;6th&lt;/edition&gt;&lt;dates&gt;&lt;year&gt;1955&lt;/year&gt;&lt;/dates&gt;&lt;pub-location&gt;New York&lt;/pub-location&gt;&lt;publisher&gt;Oxford University Press&lt;/publisher&gt;&lt;urls&gt;&lt;/urls&gt;&lt;/record&gt;&lt;/Cite&gt;&lt;Cite&gt;&lt;Author&gt;Fisher&lt;/Author&gt;&lt;Year&gt;1947&lt;/Year&gt;&lt;RecNum&gt;1300&lt;/RecNum&gt;&lt;record&gt;&lt;rec-number&gt;1300&lt;/rec-number&gt;&lt;foreign-keys&gt;&lt;key app="EN" db-id="zs09tazvjrw50eestfmx0seosdx92dzas2ra" timestamp="1557420401"&gt;1300&lt;/key&gt;&lt;/foreign-keys&gt;&lt;ref-type name="Book"&gt;6&lt;/ref-type&gt;&lt;contributors&gt;&lt;authors&gt;&lt;author&gt;Fisher, R. A.&lt;/author&gt;&lt;/authors&gt;&lt;/contributors&gt;&lt;titles&gt;&lt;title&gt;The Design ol Experiments&lt;/title&gt;&lt;/titles&gt;&lt;edition&gt;Fourth edition&lt;/edition&gt;&lt;dates&gt;&lt;year&gt;1947&lt;/year&gt;&lt;/dates&gt;&lt;pub-location&gt;Edinburgh&lt;/pub-location&gt;&lt;publisher&gt;Oliver and Boyd&lt;/publisher&gt;&lt;urls&gt;&lt;/urls&gt;&lt;/record&gt;&lt;/Cite&gt;&lt;/EndNote&gt;</w:instrText>
      </w:r>
      <w:r w:rsidR="00AD3157" w:rsidRPr="007E7021">
        <w:rPr>
          <w:rFonts w:ascii="Times New Roman" w:hAnsi="Times New Roman"/>
          <w:color w:val="000000" w:themeColor="text1"/>
          <w:lang w:val="en-CA"/>
        </w:rPr>
        <w:fldChar w:fldCharType="separate"/>
      </w:r>
      <w:r w:rsidR="00E0373E">
        <w:rPr>
          <w:rFonts w:ascii="Times New Roman" w:hAnsi="Times New Roman"/>
          <w:noProof/>
          <w:color w:val="000000" w:themeColor="text1"/>
          <w:lang w:val="en-CA"/>
        </w:rPr>
        <w:t>(Fisher 1947; Hill 1955)</w:t>
      </w:r>
      <w:r w:rsidR="00AD3157" w:rsidRPr="007E7021">
        <w:rPr>
          <w:rFonts w:ascii="Times New Roman" w:hAnsi="Times New Roman"/>
          <w:color w:val="000000" w:themeColor="text1"/>
          <w:lang w:val="en-CA"/>
        </w:rPr>
        <w:fldChar w:fldCharType="end"/>
      </w:r>
      <w:r w:rsidR="00645795" w:rsidRPr="007E7021">
        <w:rPr>
          <w:rFonts w:ascii="Times New Roman" w:hAnsi="Times New Roman"/>
          <w:color w:val="000000" w:themeColor="text1"/>
          <w:lang w:val="en-CA"/>
        </w:rPr>
        <w:t xml:space="preserve">. By itself, statistical inference only </w:t>
      </w:r>
      <w:r w:rsidR="00527FB9" w:rsidRPr="007E7021">
        <w:rPr>
          <w:rFonts w:ascii="Times New Roman" w:hAnsi="Times New Roman"/>
          <w:color w:val="000000" w:themeColor="text1"/>
          <w:lang w:val="en-CA"/>
        </w:rPr>
        <w:t>serves to evaluate the likelihood of a strictly statistical explanation (</w:t>
      </w:r>
      <w:r w:rsidR="00B04176">
        <w:rPr>
          <w:rFonts w:ascii="Times New Roman" w:hAnsi="Times New Roman"/>
          <w:color w:val="000000" w:themeColor="text1"/>
          <w:lang w:val="en-CA"/>
        </w:rPr>
        <w:t>e.g., a</w:t>
      </w:r>
      <w:r w:rsidR="00527FB9" w:rsidRPr="007E7021">
        <w:rPr>
          <w:rFonts w:ascii="Times New Roman" w:hAnsi="Times New Roman"/>
          <w:color w:val="000000" w:themeColor="text1"/>
          <w:lang w:val="en-CA"/>
        </w:rPr>
        <w:t xml:space="preserve"> random </w:t>
      </w:r>
      <w:r w:rsidR="00B04176">
        <w:rPr>
          <w:rFonts w:ascii="Times New Roman" w:hAnsi="Times New Roman"/>
          <w:color w:val="000000" w:themeColor="text1"/>
          <w:lang w:val="en-CA"/>
        </w:rPr>
        <w:t>allocation effect</w:t>
      </w:r>
      <w:r w:rsidR="00527FB9" w:rsidRPr="007E7021">
        <w:rPr>
          <w:rFonts w:ascii="Times New Roman" w:hAnsi="Times New Roman"/>
          <w:color w:val="000000" w:themeColor="text1"/>
          <w:lang w:val="en-CA"/>
        </w:rPr>
        <w:t xml:space="preserve">) of the difference in outcome. If a statistical explanation can be ruled out, </w:t>
      </w:r>
      <w:r w:rsidR="0055353F">
        <w:rPr>
          <w:rFonts w:ascii="Times New Roman" w:hAnsi="Times New Roman"/>
          <w:color w:val="000000" w:themeColor="text1"/>
          <w:lang w:val="en-CA"/>
        </w:rPr>
        <w:t>it is possible to</w:t>
      </w:r>
      <w:r w:rsidR="00527FB9" w:rsidRPr="007E7021">
        <w:rPr>
          <w:rFonts w:ascii="Times New Roman" w:hAnsi="Times New Roman"/>
          <w:color w:val="000000" w:themeColor="text1"/>
          <w:lang w:val="en-CA"/>
        </w:rPr>
        <w:t xml:space="preserve"> infer the </w:t>
      </w:r>
      <w:r w:rsidR="00645795" w:rsidRPr="007E7021">
        <w:rPr>
          <w:rFonts w:ascii="Times New Roman" w:hAnsi="Times New Roman"/>
          <w:color w:val="000000" w:themeColor="text1"/>
          <w:lang w:val="en-CA"/>
        </w:rPr>
        <w:t xml:space="preserve">probable existence of a cause other than random variation, </w:t>
      </w:r>
      <w:r w:rsidR="00527FB9" w:rsidRPr="007E7021">
        <w:rPr>
          <w:rFonts w:ascii="Times New Roman" w:hAnsi="Times New Roman"/>
          <w:color w:val="000000" w:themeColor="text1"/>
          <w:lang w:val="en-CA"/>
        </w:rPr>
        <w:t>although this does not say anything about</w:t>
      </w:r>
      <w:r w:rsidR="00645795" w:rsidRPr="007E7021">
        <w:rPr>
          <w:rFonts w:ascii="Times New Roman" w:hAnsi="Times New Roman"/>
          <w:color w:val="000000" w:themeColor="text1"/>
          <w:lang w:val="en-CA"/>
        </w:rPr>
        <w:t xml:space="preserve"> the identity of this additional cause. </w:t>
      </w:r>
      <w:r w:rsidR="00527FB9" w:rsidRPr="007E7021">
        <w:rPr>
          <w:rFonts w:ascii="Times New Roman" w:hAnsi="Times New Roman"/>
          <w:color w:val="000000" w:themeColor="text1"/>
          <w:lang w:val="en-CA"/>
        </w:rPr>
        <w:t>I</w:t>
      </w:r>
      <w:r w:rsidR="00645795" w:rsidRPr="007E7021">
        <w:rPr>
          <w:rFonts w:ascii="Times New Roman" w:hAnsi="Times New Roman"/>
          <w:color w:val="000000" w:themeColor="text1"/>
          <w:lang w:val="en-CA"/>
        </w:rPr>
        <w:t xml:space="preserve">n as much as it can be </w:t>
      </w:r>
      <w:r w:rsidR="00174E7E" w:rsidRPr="007E7021">
        <w:rPr>
          <w:rFonts w:ascii="Times New Roman" w:hAnsi="Times New Roman"/>
          <w:color w:val="000000" w:themeColor="text1"/>
          <w:lang w:val="en-CA"/>
        </w:rPr>
        <w:t xml:space="preserve">further </w:t>
      </w:r>
      <w:r w:rsidR="00645795" w:rsidRPr="007E7021">
        <w:rPr>
          <w:rFonts w:ascii="Times New Roman" w:hAnsi="Times New Roman"/>
          <w:color w:val="000000" w:themeColor="text1"/>
          <w:lang w:val="en-CA"/>
        </w:rPr>
        <w:t xml:space="preserve">demonstrated that the experiment did not introduce any differences other than random variation </w:t>
      </w:r>
      <w:r w:rsidR="00527FB9" w:rsidRPr="007E7021">
        <w:rPr>
          <w:rFonts w:ascii="Times New Roman" w:hAnsi="Times New Roman"/>
          <w:color w:val="000000" w:themeColor="text1"/>
          <w:lang w:val="en-CA"/>
        </w:rPr>
        <w:t xml:space="preserve">inherent to the studied sample </w:t>
      </w:r>
      <w:r w:rsidR="00645795" w:rsidRPr="007E7021">
        <w:rPr>
          <w:rFonts w:ascii="Times New Roman" w:hAnsi="Times New Roman"/>
          <w:color w:val="000000" w:themeColor="text1"/>
          <w:lang w:val="en-CA"/>
        </w:rPr>
        <w:t xml:space="preserve">and the treatment intervention, </w:t>
      </w:r>
      <w:r w:rsidR="00A93E03" w:rsidRPr="007E7021">
        <w:rPr>
          <w:rFonts w:ascii="Times New Roman" w:hAnsi="Times New Roman"/>
          <w:color w:val="000000" w:themeColor="text1"/>
          <w:lang w:val="en-CA"/>
        </w:rPr>
        <w:t>the additional</w:t>
      </w:r>
      <w:r w:rsidR="00645795" w:rsidRPr="007E7021">
        <w:rPr>
          <w:rFonts w:ascii="Times New Roman" w:hAnsi="Times New Roman"/>
          <w:color w:val="000000" w:themeColor="text1"/>
          <w:lang w:val="en-CA"/>
        </w:rPr>
        <w:t xml:space="preserve"> </w:t>
      </w:r>
      <w:r w:rsidR="00A93E03" w:rsidRPr="007E7021">
        <w:rPr>
          <w:rFonts w:ascii="Times New Roman" w:hAnsi="Times New Roman"/>
          <w:color w:val="000000" w:themeColor="text1"/>
          <w:lang w:val="en-CA"/>
        </w:rPr>
        <w:t>causal contribution</w:t>
      </w:r>
      <w:r w:rsidR="00645795" w:rsidRPr="007E7021">
        <w:rPr>
          <w:rFonts w:ascii="Times New Roman" w:hAnsi="Times New Roman"/>
          <w:color w:val="000000" w:themeColor="text1"/>
          <w:lang w:val="en-CA"/>
        </w:rPr>
        <w:t xml:space="preserve"> can be identified as the treatment administered to the test group. This requirement is satisfied by ensuring that the allocation of patients to test and control groups (the experimental intervention) is not biased, which is achieved by randomizing the study</w:t>
      </w:r>
      <w:r w:rsidR="00732738" w:rsidRPr="007E7021">
        <w:rPr>
          <w:rFonts w:ascii="Times New Roman" w:hAnsi="Times New Roman"/>
          <w:color w:val="000000" w:themeColor="text1"/>
          <w:lang w:val="en-CA"/>
        </w:rPr>
        <w:t xml:space="preserve"> </w:t>
      </w:r>
      <w:r w:rsidR="00732738" w:rsidRPr="007E7021">
        <w:rPr>
          <w:rFonts w:ascii="Times New Roman" w:hAnsi="Times New Roman"/>
          <w:color w:val="000000" w:themeColor="text1"/>
          <w:lang w:val="en-CA"/>
        </w:rPr>
        <w:fldChar w:fldCharType="begin"/>
      </w:r>
      <w:r w:rsidR="00B04176">
        <w:rPr>
          <w:rFonts w:ascii="Times New Roman" w:hAnsi="Times New Roman"/>
          <w:color w:val="000000" w:themeColor="text1"/>
          <w:lang w:val="en-CA"/>
        </w:rPr>
        <w:instrText xml:space="preserve"> ADDIN EN.CITE &lt;EndNote&gt;&lt;Cite&gt;&lt;Author&gt;Baetu&lt;/Author&gt;&lt;Year&gt;2020&lt;/Year&gt;&lt;RecNum&gt;1332&lt;/RecNum&gt;&lt;DisplayText&gt;(Baetu 2020; Shadish et al. 2002, Ch. 8)&lt;/DisplayText&gt;&lt;record&gt;&lt;rec-number&gt;1332&lt;/rec-number&gt;&lt;foreign-keys&gt;&lt;key app="EN" db-id="zs09tazvjrw50eestfmx0seosdx92dzas2ra" timestamp="1580397438"&gt;1332&lt;/key&gt;&lt;/foreign-keys&gt;&lt;ref-type name="Journal Article"&gt;17&lt;/ref-type&gt;&lt;contributors&gt;&lt;authors&gt;&lt;author&gt;Baetu, T. M.&lt;/author&gt;&lt;/authors&gt;&lt;/contributors&gt;&lt;titles&gt;&lt;title&gt;Causal Inference in Biomedical Research&lt;/title&gt;&lt;secondary-title&gt;Biology and Philosophy&lt;/secondary-title&gt;&lt;/titles&gt;&lt;periodical&gt;&lt;full-title&gt;Biology and Philosophy&lt;/full-title&gt;&lt;/periodical&gt;&lt;pages&gt;43&lt;/pages&gt;&lt;volume&gt;35&lt;/volume&gt;&lt;dates&gt;&lt;year&gt;2020&lt;/year&gt;&lt;/dates&gt;&lt;urls&gt;&lt;/urls&gt;&lt;electronic-resource-num&gt;10.1007/s10539-020-09760-4&lt;/electronic-resource-num&gt;&lt;/record&gt;&lt;/Cite&gt;&lt;Cite&gt;&lt;Author&gt;Shadish&lt;/Author&gt;&lt;Year&gt;2002&lt;/Year&gt;&lt;RecNum&gt;1376&lt;/RecNum&gt;&lt;Suffix&gt;Ch. 8&lt;/Suffix&gt;&lt;record&gt;&lt;rec-number&gt;1376&lt;/rec-number&gt;&lt;foreign-keys&gt;&lt;key app="EN" db-id="zs09tazvjrw50eestfmx0seosdx92dzas2ra" timestamp="1605561078"&gt;1376&lt;/key&gt;&lt;/foreign-keys&gt;&lt;ref-type name="Book"&gt;6&lt;/ref-type&gt;&lt;contributors&gt;&lt;authors&gt;&lt;author&gt;Shadish, W. R.&lt;/author&gt;&lt;author&gt;Cook, T. D.&lt;/author&gt;&lt;author&gt;Campbell, D. T.&lt;/author&gt;&lt;/authors&gt;&lt;/contributors&gt;&lt;titles&gt;&lt;title&gt;Experimental and Quasi-Experimental Designs for Generalized Causal Inference&lt;/title&gt;&lt;/titles&gt;&lt;dates&gt;&lt;year&gt;2002&lt;/year&gt;&lt;/dates&gt;&lt;pub-location&gt;Boston&lt;/pub-location&gt;&lt;publisher&gt;Houghton Mifflin&lt;/publisher&gt;&lt;urls&gt;&lt;/urls&gt;&lt;/record&gt;&lt;/Cite&gt;&lt;/EndNote&gt;</w:instrText>
      </w:r>
      <w:r w:rsidR="00732738" w:rsidRPr="007E7021">
        <w:rPr>
          <w:rFonts w:ascii="Times New Roman" w:hAnsi="Times New Roman"/>
          <w:color w:val="000000" w:themeColor="text1"/>
          <w:lang w:val="en-CA"/>
        </w:rPr>
        <w:fldChar w:fldCharType="separate"/>
      </w:r>
      <w:r w:rsidR="00B04176">
        <w:rPr>
          <w:rFonts w:ascii="Times New Roman" w:hAnsi="Times New Roman"/>
          <w:noProof/>
          <w:color w:val="000000" w:themeColor="text1"/>
          <w:lang w:val="en-CA"/>
        </w:rPr>
        <w:t>(Baetu 2020; Shadish et al. 2002, Ch. 8)</w:t>
      </w:r>
      <w:r w:rsidR="00732738" w:rsidRPr="007E7021">
        <w:rPr>
          <w:rFonts w:ascii="Times New Roman" w:hAnsi="Times New Roman"/>
          <w:color w:val="000000" w:themeColor="text1"/>
          <w:lang w:val="en-CA"/>
        </w:rPr>
        <w:fldChar w:fldCharType="end"/>
      </w:r>
      <w:r w:rsidR="00645795" w:rsidRPr="007E7021">
        <w:rPr>
          <w:rFonts w:ascii="Times New Roman" w:hAnsi="Times New Roman"/>
          <w:color w:val="000000" w:themeColor="text1"/>
          <w:lang w:val="en-CA"/>
        </w:rPr>
        <w:t>.</w:t>
      </w:r>
      <w:r w:rsidR="004D754C" w:rsidRPr="007E7021">
        <w:rPr>
          <w:rStyle w:val="FootnoteReference"/>
          <w:rFonts w:ascii="Times New Roman" w:hAnsi="Times New Roman"/>
          <w:color w:val="000000" w:themeColor="text1"/>
          <w:lang w:val="en-CA"/>
        </w:rPr>
        <w:footnoteReference w:id="6"/>
      </w:r>
    </w:p>
    <w:p w14:paraId="7A937900" w14:textId="37ACA37A" w:rsidR="00A73E9A" w:rsidRPr="007E7021" w:rsidRDefault="00A73E9A" w:rsidP="00B33D54">
      <w:pPr>
        <w:pStyle w:val="Heading1"/>
        <w:rPr>
          <w:color w:val="000000" w:themeColor="text1"/>
          <w:lang w:val="en-CA"/>
        </w:rPr>
      </w:pPr>
      <w:r w:rsidRPr="007E7021">
        <w:rPr>
          <w:color w:val="000000" w:themeColor="text1"/>
          <w:lang w:val="en-CA"/>
        </w:rPr>
        <w:lastRenderedPageBreak/>
        <w:t xml:space="preserve">4. Controlled experiments and supervenience </w:t>
      </w:r>
    </w:p>
    <w:p w14:paraId="10FCE53D" w14:textId="653722E8" w:rsidR="00635BCD" w:rsidRPr="007E7021" w:rsidRDefault="00A73E9A" w:rsidP="00B33D54">
      <w:pPr>
        <w:pStyle w:val="FreeForm"/>
        <w:keepNext/>
        <w:spacing w:line="360" w:lineRule="auto"/>
        <w:jc w:val="both"/>
        <w:rPr>
          <w:rFonts w:ascii="Times New Roman" w:hAnsi="Times New Roman"/>
          <w:i/>
          <w:color w:val="000000" w:themeColor="text1"/>
          <w:lang w:val="en-CA"/>
        </w:rPr>
      </w:pPr>
      <w:r w:rsidRPr="007E7021">
        <w:rPr>
          <w:rFonts w:ascii="Times New Roman" w:hAnsi="Times New Roman"/>
          <w:b/>
          <w:bCs/>
          <w:color w:val="000000" w:themeColor="text1"/>
          <w:lang w:val="en-CA"/>
        </w:rPr>
        <w:t xml:space="preserve"> </w:t>
      </w:r>
      <w:r w:rsidRPr="007E7021">
        <w:rPr>
          <w:rFonts w:ascii="Times New Roman" w:hAnsi="Times New Roman"/>
          <w:i/>
          <w:color w:val="000000" w:themeColor="text1"/>
          <w:lang w:val="en-CA"/>
        </w:rPr>
        <w:t>4</w:t>
      </w:r>
      <w:r w:rsidR="002A7274" w:rsidRPr="007E7021">
        <w:rPr>
          <w:rFonts w:ascii="Times New Roman" w:hAnsi="Times New Roman"/>
          <w:i/>
          <w:color w:val="000000" w:themeColor="text1"/>
          <w:lang w:val="en-CA"/>
        </w:rPr>
        <w:t>.</w:t>
      </w:r>
      <w:r w:rsidRPr="007E7021">
        <w:rPr>
          <w:rFonts w:ascii="Times New Roman" w:hAnsi="Times New Roman"/>
          <w:i/>
          <w:color w:val="000000" w:themeColor="text1"/>
          <w:lang w:val="en-CA"/>
        </w:rPr>
        <w:t>1</w:t>
      </w:r>
      <w:r w:rsidR="002A7274" w:rsidRPr="007E7021">
        <w:rPr>
          <w:rFonts w:ascii="Times New Roman" w:hAnsi="Times New Roman"/>
          <w:i/>
          <w:color w:val="000000" w:themeColor="text1"/>
          <w:lang w:val="en-CA"/>
        </w:rPr>
        <w:t xml:space="preserve"> </w:t>
      </w:r>
      <w:r w:rsidR="00465D46" w:rsidRPr="007E7021">
        <w:rPr>
          <w:rFonts w:ascii="Times New Roman" w:hAnsi="Times New Roman"/>
          <w:i/>
          <w:color w:val="000000" w:themeColor="text1"/>
          <w:lang w:val="en-CA"/>
        </w:rPr>
        <w:t>S</w:t>
      </w:r>
      <w:r w:rsidR="00DF04C0" w:rsidRPr="007E7021">
        <w:rPr>
          <w:rFonts w:ascii="Times New Roman" w:hAnsi="Times New Roman"/>
          <w:i/>
          <w:color w:val="000000" w:themeColor="text1"/>
          <w:lang w:val="en-CA"/>
        </w:rPr>
        <w:t>upervenience</w:t>
      </w:r>
      <w:r w:rsidR="00004EA7" w:rsidRPr="007E7021">
        <w:rPr>
          <w:rFonts w:ascii="Times New Roman" w:hAnsi="Times New Roman"/>
          <w:i/>
          <w:color w:val="000000" w:themeColor="text1"/>
          <w:lang w:val="en-CA"/>
        </w:rPr>
        <w:t xml:space="preserve"> </w:t>
      </w:r>
      <w:r w:rsidR="00465D46" w:rsidRPr="007E7021">
        <w:rPr>
          <w:rFonts w:ascii="Times New Roman" w:hAnsi="Times New Roman"/>
          <w:i/>
          <w:color w:val="000000" w:themeColor="text1"/>
          <w:lang w:val="en-CA"/>
        </w:rPr>
        <w:t>as a confounding problem</w:t>
      </w:r>
    </w:p>
    <w:p w14:paraId="0D73C582" w14:textId="3748E47D" w:rsidR="001A42E0" w:rsidRPr="007E7021" w:rsidRDefault="00430929" w:rsidP="005658B2">
      <w:pPr>
        <w:pStyle w:val="FreeForm"/>
        <w:spacing w:line="360" w:lineRule="auto"/>
        <w:ind w:firstLine="720"/>
        <w:jc w:val="both"/>
        <w:rPr>
          <w:rFonts w:ascii="Times New Roman" w:hAnsi="Times New Roman"/>
          <w:color w:val="000000" w:themeColor="text1"/>
          <w:lang w:val="en-CA"/>
        </w:rPr>
      </w:pPr>
      <w:r w:rsidRPr="007E7021">
        <w:rPr>
          <w:rFonts w:ascii="Times New Roman" w:hAnsi="Times New Roman"/>
          <w:color w:val="000000" w:themeColor="text1"/>
          <w:lang w:val="en-CA"/>
        </w:rPr>
        <w:t>W</w:t>
      </w:r>
      <w:r w:rsidR="000E371D" w:rsidRPr="007E7021">
        <w:rPr>
          <w:rFonts w:ascii="Times New Roman" w:hAnsi="Times New Roman"/>
          <w:color w:val="000000" w:themeColor="text1"/>
          <w:lang w:val="en-CA"/>
        </w:rPr>
        <w:t xml:space="preserve">hat does the metaphysical concept of supervenience have to do with </w:t>
      </w:r>
      <w:r w:rsidR="00ED6C73" w:rsidRPr="007E7021">
        <w:rPr>
          <w:rFonts w:ascii="Times New Roman" w:hAnsi="Times New Roman"/>
          <w:color w:val="000000" w:themeColor="text1"/>
          <w:lang w:val="en-CA"/>
        </w:rPr>
        <w:t>experimental methodology</w:t>
      </w:r>
      <w:r w:rsidR="000E371D" w:rsidRPr="007E7021">
        <w:rPr>
          <w:rFonts w:ascii="Times New Roman" w:hAnsi="Times New Roman"/>
          <w:color w:val="000000" w:themeColor="text1"/>
          <w:lang w:val="en-CA"/>
        </w:rPr>
        <w:t xml:space="preserve">? </w:t>
      </w:r>
      <w:r w:rsidR="00B33E34" w:rsidRPr="007E7021">
        <w:rPr>
          <w:rFonts w:ascii="Times New Roman" w:hAnsi="Times New Roman"/>
          <w:color w:val="000000" w:themeColor="text1"/>
          <w:lang w:val="en-CA"/>
        </w:rPr>
        <w:t>A</w:t>
      </w:r>
      <w:r w:rsidR="008A010B" w:rsidRPr="007E7021">
        <w:rPr>
          <w:rFonts w:ascii="Times New Roman" w:hAnsi="Times New Roman"/>
          <w:color w:val="000000" w:themeColor="text1"/>
          <w:lang w:val="en-CA"/>
        </w:rPr>
        <w:t>ccording to an argument by</w:t>
      </w:r>
      <w:r w:rsidR="00B12A43" w:rsidRPr="007E7021">
        <w:rPr>
          <w:rFonts w:ascii="Times New Roman" w:hAnsi="Times New Roman"/>
          <w:color w:val="000000" w:themeColor="text1"/>
          <w:lang w:val="en-CA"/>
        </w:rPr>
        <w:t xml:space="preserve"> </w:t>
      </w:r>
      <w:r w:rsidR="004A5CD2" w:rsidRPr="007E7021">
        <w:rPr>
          <w:rFonts w:ascii="Times New Roman" w:hAnsi="Times New Roman"/>
          <w:color w:val="000000" w:themeColor="text1"/>
          <w:lang w:val="en-CA"/>
        </w:rPr>
        <w:t xml:space="preserve">Baumgartner </w:t>
      </w:r>
      <w:r w:rsidR="004A5CD2" w:rsidRPr="007E7021">
        <w:rPr>
          <w:rFonts w:ascii="Times New Roman" w:hAnsi="Times New Roman"/>
          <w:color w:val="000000" w:themeColor="text1"/>
          <w:lang w:val="en-CA"/>
        </w:rPr>
        <w:fldChar w:fldCharType="begin"/>
      </w:r>
      <w:r w:rsidR="004A5CD2" w:rsidRPr="007E7021">
        <w:rPr>
          <w:rFonts w:ascii="Times New Roman" w:hAnsi="Times New Roman"/>
          <w:color w:val="000000" w:themeColor="text1"/>
          <w:lang w:val="en-CA"/>
        </w:rPr>
        <w:instrText xml:space="preserve"> ADDIN EN.CITE &lt;EndNote&gt;&lt;Cite ExcludeAuth="1"&gt;&lt;Author&gt;Baumgartner&lt;/Author&gt;&lt;Year&gt;2009&lt;/Year&gt;&lt;RecNum&gt;1298&lt;/RecNum&gt;&lt;DisplayText&gt;(2009)&lt;/DisplayText&gt;&lt;record&gt;&lt;rec-number&gt;1298&lt;/rec-number&gt;&lt;foreign-keys&gt;&lt;key app="EN" db-id="zs09tazvjrw50eestfmx0seosdx92dzas2ra" timestamp="1555679276"&gt;1298&lt;/key&gt;&lt;/foreign-keys&gt;&lt;ref-type name="Journal Article"&gt;17&lt;/ref-type&gt;&lt;contributors&gt;&lt;authors&gt;&lt;author&gt;Baumgartner, M.&lt;/author&gt;&lt;/authors&gt;&lt;/contributors&gt;&lt;titles&gt;&lt;title&gt;Interventionist Causal Exclusion and Non-Reductive Physicalism&lt;/title&gt;&lt;secondary-title&gt;International Studies in the Philosophy of Science&lt;/secondary-title&gt;&lt;/titles&gt;&lt;periodical&gt;&lt;full-title&gt;International Studies in the Philosophy of Science&lt;/full-title&gt;&lt;/periodical&gt;&lt;pages&gt;161-178&lt;/pages&gt;&lt;volume&gt;23&lt;/volume&gt;&lt;number&gt;2&lt;/number&gt;&lt;dates&gt;&lt;year&gt;2009&lt;/year&gt;&lt;/dates&gt;&lt;urls&gt;&lt;/urls&gt;&lt;/record&gt;&lt;/Cite&gt;&lt;/EndNote&gt;</w:instrText>
      </w:r>
      <w:r w:rsidR="004A5CD2" w:rsidRPr="007E7021">
        <w:rPr>
          <w:rFonts w:ascii="Times New Roman" w:hAnsi="Times New Roman"/>
          <w:color w:val="000000" w:themeColor="text1"/>
          <w:lang w:val="en-CA"/>
        </w:rPr>
        <w:fldChar w:fldCharType="separate"/>
      </w:r>
      <w:r w:rsidR="004A5CD2" w:rsidRPr="007E7021">
        <w:rPr>
          <w:rFonts w:ascii="Times New Roman" w:hAnsi="Times New Roman"/>
          <w:color w:val="000000" w:themeColor="text1"/>
          <w:lang w:val="en-CA"/>
        </w:rPr>
        <w:t>(2009)</w:t>
      </w:r>
      <w:r w:rsidR="004A5CD2" w:rsidRPr="007E7021">
        <w:rPr>
          <w:rFonts w:ascii="Times New Roman" w:hAnsi="Times New Roman"/>
          <w:color w:val="000000" w:themeColor="text1"/>
          <w:lang w:val="en-CA"/>
        </w:rPr>
        <w:fldChar w:fldCharType="end"/>
      </w:r>
      <w:r w:rsidR="008A010B" w:rsidRPr="007E7021">
        <w:rPr>
          <w:rFonts w:ascii="Times New Roman" w:hAnsi="Times New Roman"/>
          <w:color w:val="000000" w:themeColor="text1"/>
          <w:lang w:val="en-CA"/>
        </w:rPr>
        <w:t>,</w:t>
      </w:r>
      <w:r w:rsidR="004A5CD2" w:rsidRPr="007E7021">
        <w:rPr>
          <w:rFonts w:ascii="Times New Roman" w:hAnsi="Times New Roman"/>
          <w:color w:val="000000" w:themeColor="text1"/>
          <w:lang w:val="en-CA"/>
        </w:rPr>
        <w:t xml:space="preserve"> </w:t>
      </w:r>
      <w:r w:rsidR="008A010B" w:rsidRPr="007E7021">
        <w:rPr>
          <w:rFonts w:ascii="Times New Roman" w:hAnsi="Times New Roman"/>
          <w:color w:val="000000" w:themeColor="text1"/>
          <w:lang w:val="en-CA"/>
        </w:rPr>
        <w:t xml:space="preserve">if the mind supervenes on the brain, then there is no possible intervention satisfying (M) and (IV). </w:t>
      </w:r>
      <w:r w:rsidR="00C73253" w:rsidRPr="007E7021">
        <w:rPr>
          <w:rFonts w:ascii="Times New Roman" w:hAnsi="Times New Roman"/>
          <w:color w:val="000000" w:themeColor="text1"/>
          <w:lang w:val="en-CA"/>
        </w:rPr>
        <w:t xml:space="preserve">As discussed in Section 2, fixability refers to the </w:t>
      </w:r>
      <w:r w:rsidR="0054110B" w:rsidRPr="007E7021">
        <w:rPr>
          <w:rFonts w:ascii="Times New Roman" w:hAnsi="Times New Roman"/>
          <w:color w:val="000000" w:themeColor="text1"/>
          <w:lang w:val="en-CA"/>
        </w:rPr>
        <w:t>fact</w:t>
      </w:r>
      <w:r w:rsidR="00C73253" w:rsidRPr="007E7021">
        <w:rPr>
          <w:rFonts w:ascii="Times New Roman" w:hAnsi="Times New Roman"/>
          <w:color w:val="000000" w:themeColor="text1"/>
          <w:lang w:val="en-CA"/>
        </w:rPr>
        <w:t xml:space="preserve"> that, </w:t>
      </w:r>
      <w:r w:rsidR="00FB2F3C" w:rsidRPr="007E7021">
        <w:rPr>
          <w:rFonts w:ascii="Times New Roman" w:hAnsi="Times New Roman"/>
          <w:color w:val="000000" w:themeColor="text1"/>
          <w:lang w:val="en-CA"/>
        </w:rPr>
        <w:t>to</w:t>
      </w:r>
      <w:r w:rsidR="00C73253" w:rsidRPr="007E7021">
        <w:rPr>
          <w:rFonts w:ascii="Times New Roman" w:hAnsi="Times New Roman"/>
          <w:color w:val="000000" w:themeColor="text1"/>
          <w:lang w:val="en-CA"/>
        </w:rPr>
        <w:t xml:space="preserve"> assess the causal relevance of a variable, all other variables relevant to the measured outcome should be kept constant. However, if psychosocial variables supervene on biophysical ones, it is difficult to see how supervening states could be manipulated while keeping their supervenience bases fixed. A second </w:t>
      </w:r>
      <w:r w:rsidR="0054110B" w:rsidRPr="007E7021">
        <w:rPr>
          <w:rFonts w:ascii="Times New Roman" w:hAnsi="Times New Roman"/>
          <w:color w:val="000000" w:themeColor="text1"/>
          <w:lang w:val="en-CA"/>
        </w:rPr>
        <w:t xml:space="preserve">confounding </w:t>
      </w:r>
      <w:r w:rsidR="00C73253" w:rsidRPr="007E7021">
        <w:rPr>
          <w:rFonts w:ascii="Times New Roman" w:hAnsi="Times New Roman"/>
          <w:color w:val="000000" w:themeColor="text1"/>
          <w:lang w:val="en-CA"/>
        </w:rPr>
        <w:t>problem arises in relation to the requirements of an ideal intervention</w:t>
      </w:r>
      <w:r w:rsidR="00BA4D4D">
        <w:rPr>
          <w:rFonts w:ascii="Times New Roman" w:hAnsi="Times New Roman"/>
          <w:color w:val="000000" w:themeColor="text1"/>
          <w:lang w:val="en-CA"/>
        </w:rPr>
        <w:t>, which</w:t>
      </w:r>
      <w:r w:rsidR="00C73253" w:rsidRPr="007E7021">
        <w:rPr>
          <w:rFonts w:ascii="Times New Roman" w:hAnsi="Times New Roman"/>
          <w:color w:val="000000" w:themeColor="text1"/>
          <w:lang w:val="en-CA"/>
        </w:rPr>
        <w:t xml:space="preserve"> should be accurate </w:t>
      </w:r>
      <w:r w:rsidR="006A5347" w:rsidRPr="007E7021">
        <w:rPr>
          <w:rFonts w:ascii="Times New Roman" w:hAnsi="Times New Roman"/>
          <w:color w:val="000000" w:themeColor="text1"/>
          <w:lang w:val="en-CA"/>
        </w:rPr>
        <w:t>(</w:t>
      </w:r>
      <w:r w:rsidR="006C6DE6" w:rsidRPr="007E7021">
        <w:rPr>
          <w:rFonts w:ascii="Times New Roman" w:hAnsi="Times New Roman"/>
          <w:color w:val="000000" w:themeColor="text1"/>
          <w:lang w:val="en-CA"/>
        </w:rPr>
        <w:t>unbiased</w:t>
      </w:r>
      <w:r w:rsidR="00BA4D4D">
        <w:rPr>
          <w:rFonts w:ascii="Times New Roman" w:hAnsi="Times New Roman"/>
          <w:color w:val="000000" w:themeColor="text1"/>
          <w:lang w:val="en-CA"/>
        </w:rPr>
        <w:t>, valid</w:t>
      </w:r>
      <w:r w:rsidR="006A5347" w:rsidRPr="007E7021">
        <w:rPr>
          <w:rFonts w:ascii="Times New Roman" w:hAnsi="Times New Roman"/>
          <w:color w:val="000000" w:themeColor="text1"/>
          <w:lang w:val="en-CA"/>
        </w:rPr>
        <w:t>)</w:t>
      </w:r>
      <w:r w:rsidR="00C73253" w:rsidRPr="007E7021">
        <w:rPr>
          <w:rFonts w:ascii="Times New Roman" w:hAnsi="Times New Roman"/>
          <w:color w:val="000000" w:themeColor="text1"/>
          <w:lang w:val="en-CA"/>
        </w:rPr>
        <w:t xml:space="preserve">–that is, specifically target only the variable tested for causal relevance. However, once again, if psychosocial variables supervene on biophysical ones, it is impossible to intervene on supervening states without also intervening on their supervenience bases. </w:t>
      </w:r>
      <w:r w:rsidR="002E5D95" w:rsidRPr="007E7021">
        <w:rPr>
          <w:rFonts w:ascii="Times New Roman" w:hAnsi="Times New Roman"/>
          <w:color w:val="000000" w:themeColor="text1"/>
          <w:lang w:val="en-CA"/>
        </w:rPr>
        <w:t>T</w:t>
      </w:r>
      <w:r w:rsidR="00C73253" w:rsidRPr="007E7021">
        <w:rPr>
          <w:rFonts w:ascii="Times New Roman" w:hAnsi="Times New Roman"/>
          <w:color w:val="000000" w:themeColor="text1"/>
          <w:lang w:val="en-CA"/>
        </w:rPr>
        <w:t xml:space="preserve">he fact that </w:t>
      </w:r>
      <w:r w:rsidR="008A038B" w:rsidRPr="007E7021">
        <w:rPr>
          <w:rFonts w:ascii="Times New Roman" w:hAnsi="Times New Roman"/>
          <w:color w:val="000000" w:themeColor="text1"/>
          <w:lang w:val="en-CA"/>
        </w:rPr>
        <w:t>it</w:t>
      </w:r>
      <w:r w:rsidR="004A5CD2" w:rsidRPr="007E7021">
        <w:rPr>
          <w:rFonts w:ascii="Times New Roman" w:hAnsi="Times New Roman"/>
          <w:color w:val="000000" w:themeColor="text1"/>
          <w:lang w:val="en-CA"/>
        </w:rPr>
        <w:t xml:space="preserve"> is impossible to intervene on a </w:t>
      </w:r>
      <w:r w:rsidR="004F7664" w:rsidRPr="007E7021">
        <w:rPr>
          <w:rFonts w:ascii="Times New Roman" w:hAnsi="Times New Roman"/>
          <w:color w:val="000000" w:themeColor="text1"/>
          <w:lang w:val="en-CA"/>
        </w:rPr>
        <w:t>supervening</w:t>
      </w:r>
      <w:r w:rsidR="006E3522" w:rsidRPr="007E7021">
        <w:rPr>
          <w:rFonts w:ascii="Times New Roman" w:hAnsi="Times New Roman"/>
          <w:color w:val="000000" w:themeColor="text1"/>
          <w:lang w:val="en-CA"/>
        </w:rPr>
        <w:t xml:space="preserve"> state without intervening on its supervenience basis</w:t>
      </w:r>
      <w:r w:rsidR="008A038B" w:rsidRPr="007E7021">
        <w:rPr>
          <w:rFonts w:ascii="Times New Roman" w:hAnsi="Times New Roman"/>
          <w:color w:val="000000" w:themeColor="text1"/>
          <w:lang w:val="en-CA"/>
        </w:rPr>
        <w:t xml:space="preserve"> </w:t>
      </w:r>
      <w:r w:rsidR="00C73253" w:rsidRPr="007E7021">
        <w:rPr>
          <w:rFonts w:ascii="Times New Roman" w:hAnsi="Times New Roman"/>
          <w:color w:val="000000" w:themeColor="text1"/>
          <w:lang w:val="en-CA"/>
        </w:rPr>
        <w:t>entails that</w:t>
      </w:r>
      <w:r w:rsidR="008A038B" w:rsidRPr="007E7021">
        <w:rPr>
          <w:rFonts w:ascii="Times New Roman" w:hAnsi="Times New Roman"/>
          <w:color w:val="000000" w:themeColor="text1"/>
          <w:lang w:val="en-CA"/>
        </w:rPr>
        <w:t xml:space="preserve"> </w:t>
      </w:r>
      <w:r w:rsidR="00DF0998" w:rsidRPr="007E7021">
        <w:rPr>
          <w:rFonts w:ascii="Times New Roman" w:hAnsi="Times New Roman"/>
          <w:color w:val="000000" w:themeColor="text1"/>
          <w:lang w:val="en-CA"/>
        </w:rPr>
        <w:t>internal controls</w:t>
      </w:r>
      <w:r w:rsidR="008A038B" w:rsidRPr="007E7021">
        <w:rPr>
          <w:rFonts w:ascii="Times New Roman" w:hAnsi="Times New Roman"/>
          <w:color w:val="000000" w:themeColor="text1"/>
          <w:lang w:val="en-CA"/>
        </w:rPr>
        <w:t xml:space="preserve"> (ii) and (iii) cannot be </w:t>
      </w:r>
      <w:r w:rsidR="00DF0998" w:rsidRPr="007E7021">
        <w:rPr>
          <w:rFonts w:ascii="Times New Roman" w:hAnsi="Times New Roman"/>
          <w:color w:val="000000" w:themeColor="text1"/>
          <w:lang w:val="en-CA"/>
        </w:rPr>
        <w:t>implemented</w:t>
      </w:r>
      <w:r w:rsidR="00C96755" w:rsidRPr="007E7021">
        <w:rPr>
          <w:rFonts w:ascii="Times New Roman" w:hAnsi="Times New Roman"/>
          <w:color w:val="000000" w:themeColor="text1"/>
          <w:lang w:val="en-CA"/>
        </w:rPr>
        <w:t>,</w:t>
      </w:r>
      <w:r w:rsidR="008A038B" w:rsidRPr="007E7021">
        <w:rPr>
          <w:rFonts w:ascii="Times New Roman" w:hAnsi="Times New Roman"/>
          <w:color w:val="000000" w:themeColor="text1"/>
          <w:lang w:val="en-CA"/>
        </w:rPr>
        <w:t xml:space="preserve"> </w:t>
      </w:r>
      <w:r w:rsidR="00687099">
        <w:rPr>
          <w:rFonts w:ascii="Times New Roman" w:hAnsi="Times New Roman"/>
          <w:color w:val="000000" w:themeColor="text1"/>
          <w:lang w:val="en-CA"/>
        </w:rPr>
        <w:t>meaning that</w:t>
      </w:r>
      <w:r w:rsidR="008A038B" w:rsidRPr="007E7021">
        <w:rPr>
          <w:rFonts w:ascii="Times New Roman" w:hAnsi="Times New Roman"/>
          <w:color w:val="000000" w:themeColor="text1"/>
          <w:lang w:val="en-CA"/>
        </w:rPr>
        <w:t xml:space="preserve"> experiments </w:t>
      </w:r>
      <w:r w:rsidR="00E520DB">
        <w:rPr>
          <w:rFonts w:ascii="Times New Roman" w:hAnsi="Times New Roman"/>
          <w:color w:val="000000" w:themeColor="text1"/>
          <w:lang w:val="en-CA"/>
        </w:rPr>
        <w:t>are confounded</w:t>
      </w:r>
      <w:r w:rsidR="004F7664" w:rsidRPr="007E7021">
        <w:rPr>
          <w:rFonts w:ascii="Times New Roman" w:hAnsi="Times New Roman"/>
          <w:color w:val="000000" w:themeColor="text1"/>
          <w:lang w:val="en-CA"/>
        </w:rPr>
        <w:t xml:space="preserve">. Hence, </w:t>
      </w:r>
      <w:r w:rsidR="00DF0998" w:rsidRPr="007E7021">
        <w:rPr>
          <w:rFonts w:ascii="Times New Roman" w:hAnsi="Times New Roman"/>
          <w:color w:val="000000" w:themeColor="text1"/>
          <w:lang w:val="en-CA"/>
        </w:rPr>
        <w:t>causal test</w:t>
      </w:r>
      <w:r w:rsidR="001314A2" w:rsidRPr="007E7021">
        <w:rPr>
          <w:rFonts w:ascii="Times New Roman" w:hAnsi="Times New Roman"/>
          <w:color w:val="000000" w:themeColor="text1"/>
          <w:lang w:val="en-CA"/>
        </w:rPr>
        <w:t>s</w:t>
      </w:r>
      <w:r w:rsidR="004F7664" w:rsidRPr="007E7021">
        <w:rPr>
          <w:rFonts w:ascii="Times New Roman" w:hAnsi="Times New Roman"/>
          <w:color w:val="000000" w:themeColor="text1"/>
          <w:lang w:val="en-CA"/>
        </w:rPr>
        <w:t xml:space="preserve"> </w:t>
      </w:r>
      <w:r w:rsidR="008A038B" w:rsidRPr="007E7021">
        <w:rPr>
          <w:rFonts w:ascii="Times New Roman" w:hAnsi="Times New Roman"/>
          <w:color w:val="000000" w:themeColor="text1"/>
          <w:lang w:val="en-CA"/>
        </w:rPr>
        <w:t xml:space="preserve">fail to </w:t>
      </w:r>
      <w:r w:rsidR="00C73253" w:rsidRPr="007E7021">
        <w:rPr>
          <w:rFonts w:ascii="Times New Roman" w:hAnsi="Times New Roman"/>
          <w:color w:val="000000" w:themeColor="text1"/>
          <w:lang w:val="en-CA"/>
        </w:rPr>
        <w:t>generate</w:t>
      </w:r>
      <w:r w:rsidR="008A038B" w:rsidRPr="007E7021">
        <w:rPr>
          <w:rFonts w:ascii="Times New Roman" w:hAnsi="Times New Roman"/>
          <w:color w:val="000000" w:themeColor="text1"/>
          <w:lang w:val="en-CA"/>
        </w:rPr>
        <w:t xml:space="preserve"> conclusive evidence for causation. </w:t>
      </w:r>
    </w:p>
    <w:p w14:paraId="667F4037" w14:textId="4FC255D7" w:rsidR="00471EA0" w:rsidRPr="007E7021" w:rsidRDefault="00C73253" w:rsidP="005658B2">
      <w:pPr>
        <w:pStyle w:val="FreeForm"/>
        <w:spacing w:line="360" w:lineRule="auto"/>
        <w:ind w:firstLine="720"/>
        <w:jc w:val="both"/>
        <w:rPr>
          <w:rFonts w:ascii="Times New Roman" w:hAnsi="Times New Roman"/>
          <w:color w:val="000000" w:themeColor="text1"/>
          <w:lang w:val="en-CA"/>
        </w:rPr>
      </w:pPr>
      <w:r w:rsidRPr="007E7021">
        <w:rPr>
          <w:rFonts w:ascii="Times New Roman" w:hAnsi="Times New Roman"/>
          <w:color w:val="000000" w:themeColor="text1"/>
          <w:lang w:val="en-CA"/>
        </w:rPr>
        <w:t xml:space="preserve">This </w:t>
      </w:r>
      <w:r w:rsidR="0074562F" w:rsidRPr="007E7021">
        <w:rPr>
          <w:rFonts w:ascii="Times New Roman" w:hAnsi="Times New Roman"/>
          <w:color w:val="000000" w:themeColor="text1"/>
          <w:lang w:val="en-CA"/>
        </w:rPr>
        <w:t xml:space="preserve">conclusion </w:t>
      </w:r>
      <w:r w:rsidRPr="007E7021">
        <w:rPr>
          <w:rFonts w:ascii="Times New Roman" w:hAnsi="Times New Roman"/>
          <w:color w:val="000000" w:themeColor="text1"/>
          <w:lang w:val="en-CA"/>
        </w:rPr>
        <w:t xml:space="preserve">can be explained as follows. </w:t>
      </w:r>
      <w:bookmarkStart w:id="13" w:name="_Hlk8288024"/>
      <w:r w:rsidR="00A87A52" w:rsidRPr="007E7021">
        <w:rPr>
          <w:rFonts w:ascii="Times New Roman" w:hAnsi="Times New Roman"/>
          <w:color w:val="000000" w:themeColor="text1"/>
          <w:lang w:val="en-CA"/>
        </w:rPr>
        <w:t xml:space="preserve">A </w:t>
      </w:r>
      <w:r w:rsidR="009327D6" w:rsidRPr="007E7021">
        <w:rPr>
          <w:rFonts w:ascii="Times New Roman" w:hAnsi="Times New Roman"/>
          <w:color w:val="000000" w:themeColor="text1"/>
          <w:lang w:val="en-CA"/>
        </w:rPr>
        <w:t xml:space="preserve">confounder </w:t>
      </w:r>
      <w:r w:rsidR="00A87A52" w:rsidRPr="007E7021">
        <w:rPr>
          <w:rFonts w:ascii="Times New Roman" w:hAnsi="Times New Roman"/>
          <w:color w:val="000000" w:themeColor="text1"/>
          <w:lang w:val="en-CA"/>
        </w:rPr>
        <w:t>offers</w:t>
      </w:r>
      <w:r w:rsidR="00364CFF" w:rsidRPr="007E7021">
        <w:rPr>
          <w:rFonts w:ascii="Times New Roman" w:hAnsi="Times New Roman"/>
          <w:color w:val="000000" w:themeColor="text1"/>
          <w:lang w:val="en-CA"/>
        </w:rPr>
        <w:t xml:space="preserve"> a rival explanation of the observed difference in outcome between test and control. </w:t>
      </w:r>
      <w:r w:rsidR="009C5263" w:rsidRPr="007E7021">
        <w:rPr>
          <w:rFonts w:ascii="Times New Roman" w:hAnsi="Times New Roman"/>
          <w:color w:val="000000" w:themeColor="text1"/>
          <w:lang w:val="en-CA"/>
        </w:rPr>
        <w:t xml:space="preserve">If </w:t>
      </w:r>
      <w:r w:rsidR="009B70AD" w:rsidRPr="007E7021">
        <w:rPr>
          <w:rFonts w:ascii="Times New Roman" w:hAnsi="Times New Roman"/>
          <w:color w:val="000000" w:themeColor="text1"/>
          <w:lang w:val="en-CA"/>
        </w:rPr>
        <w:t xml:space="preserve">other </w:t>
      </w:r>
      <w:r w:rsidR="00F33E3A" w:rsidRPr="007E7021">
        <w:rPr>
          <w:rFonts w:ascii="Times New Roman" w:hAnsi="Times New Roman"/>
          <w:color w:val="000000" w:themeColor="text1"/>
          <w:lang w:val="en-CA"/>
        </w:rPr>
        <w:t>variables</w:t>
      </w:r>
      <w:r w:rsidR="009C5263" w:rsidRPr="007E7021">
        <w:rPr>
          <w:rFonts w:ascii="Times New Roman" w:hAnsi="Times New Roman"/>
          <w:color w:val="000000" w:themeColor="text1"/>
          <w:lang w:val="en-CA"/>
        </w:rPr>
        <w:t xml:space="preserve"> </w:t>
      </w:r>
      <w:r w:rsidR="00F33E3A" w:rsidRPr="007E7021">
        <w:rPr>
          <w:rFonts w:ascii="Times New Roman" w:hAnsi="Times New Roman"/>
          <w:color w:val="000000" w:themeColor="text1"/>
          <w:lang w:val="en-CA"/>
        </w:rPr>
        <w:t>determine</w:t>
      </w:r>
      <w:r w:rsidR="009C5263" w:rsidRPr="007E7021">
        <w:rPr>
          <w:rFonts w:ascii="Times New Roman" w:hAnsi="Times New Roman"/>
          <w:color w:val="000000" w:themeColor="text1"/>
          <w:lang w:val="en-CA"/>
        </w:rPr>
        <w:t xml:space="preserve"> the measured outcome</w:t>
      </w:r>
      <w:r w:rsidR="00E514E5" w:rsidRPr="007E7021">
        <w:rPr>
          <w:rFonts w:ascii="Times New Roman" w:hAnsi="Times New Roman"/>
          <w:color w:val="000000" w:themeColor="text1"/>
          <w:lang w:val="en-CA"/>
        </w:rPr>
        <w:t>–</w:t>
      </w:r>
      <w:r w:rsidR="009C5263" w:rsidRPr="007E7021">
        <w:rPr>
          <w:rFonts w:ascii="Times New Roman" w:hAnsi="Times New Roman"/>
          <w:color w:val="000000" w:themeColor="text1"/>
          <w:lang w:val="en-CA"/>
        </w:rPr>
        <w:t xml:space="preserve">be it in virtue of causal influence, supervenience, nomic necessity or whatever other </w:t>
      </w:r>
      <w:r w:rsidR="00474FAA" w:rsidRPr="007E7021">
        <w:rPr>
          <w:rFonts w:ascii="Times New Roman" w:hAnsi="Times New Roman"/>
          <w:color w:val="000000" w:themeColor="text1"/>
          <w:lang w:val="en-CA"/>
        </w:rPr>
        <w:t>way</w:t>
      </w:r>
      <w:r w:rsidR="00E514E5" w:rsidRPr="007E7021">
        <w:rPr>
          <w:rFonts w:ascii="Times New Roman" w:hAnsi="Times New Roman"/>
          <w:color w:val="000000" w:themeColor="text1"/>
          <w:lang w:val="en-CA"/>
        </w:rPr>
        <w:t xml:space="preserve">–, </w:t>
      </w:r>
      <w:r w:rsidR="009C5263" w:rsidRPr="007E7021">
        <w:rPr>
          <w:rFonts w:ascii="Times New Roman" w:hAnsi="Times New Roman"/>
          <w:color w:val="000000" w:themeColor="text1"/>
          <w:lang w:val="en-CA"/>
        </w:rPr>
        <w:t xml:space="preserve">then the causal </w:t>
      </w:r>
      <w:r w:rsidR="00A87A52" w:rsidRPr="007E7021">
        <w:rPr>
          <w:rFonts w:ascii="Times New Roman" w:hAnsi="Times New Roman"/>
          <w:color w:val="000000" w:themeColor="text1"/>
          <w:lang w:val="en-CA"/>
        </w:rPr>
        <w:t>test</w:t>
      </w:r>
      <w:r w:rsidR="009C5263" w:rsidRPr="007E7021">
        <w:rPr>
          <w:rFonts w:ascii="Times New Roman" w:hAnsi="Times New Roman"/>
          <w:color w:val="000000" w:themeColor="text1"/>
          <w:lang w:val="en-CA"/>
        </w:rPr>
        <w:t xml:space="preserve"> will be inconclusive since the possibility that something </w:t>
      </w:r>
      <w:r w:rsidR="00C92172" w:rsidRPr="007E7021">
        <w:rPr>
          <w:rFonts w:ascii="Times New Roman" w:hAnsi="Times New Roman"/>
          <w:color w:val="000000" w:themeColor="text1"/>
          <w:lang w:val="en-CA"/>
        </w:rPr>
        <w:t>other</w:t>
      </w:r>
      <w:r w:rsidR="009C5263" w:rsidRPr="007E7021">
        <w:rPr>
          <w:rFonts w:ascii="Times New Roman" w:hAnsi="Times New Roman"/>
          <w:color w:val="000000" w:themeColor="text1"/>
          <w:lang w:val="en-CA"/>
        </w:rPr>
        <w:t xml:space="preserve"> than the </w:t>
      </w:r>
      <w:r w:rsidR="004F7664" w:rsidRPr="007E7021">
        <w:rPr>
          <w:rFonts w:ascii="Times New Roman" w:hAnsi="Times New Roman"/>
          <w:color w:val="000000" w:themeColor="text1"/>
          <w:lang w:val="en-CA"/>
        </w:rPr>
        <w:t>independent</w:t>
      </w:r>
      <w:r w:rsidR="009C5263" w:rsidRPr="007E7021">
        <w:rPr>
          <w:rFonts w:ascii="Times New Roman" w:hAnsi="Times New Roman"/>
          <w:color w:val="000000" w:themeColor="text1"/>
          <w:lang w:val="en-CA"/>
        </w:rPr>
        <w:t xml:space="preserve"> </w:t>
      </w:r>
      <w:r w:rsidR="00F33E3A" w:rsidRPr="007E7021">
        <w:rPr>
          <w:rFonts w:ascii="Times New Roman" w:hAnsi="Times New Roman"/>
          <w:color w:val="000000" w:themeColor="text1"/>
          <w:lang w:val="en-CA"/>
        </w:rPr>
        <w:t>variable</w:t>
      </w:r>
      <w:r w:rsidR="009C5263" w:rsidRPr="007E7021">
        <w:rPr>
          <w:rFonts w:ascii="Times New Roman" w:hAnsi="Times New Roman"/>
          <w:color w:val="000000" w:themeColor="text1"/>
          <w:lang w:val="en-CA"/>
        </w:rPr>
        <w:t xml:space="preserve"> is responsible for the difference in outcome cannot be ruled out.</w:t>
      </w:r>
      <w:bookmarkEnd w:id="13"/>
      <w:r w:rsidR="002D411B" w:rsidRPr="007E7021">
        <w:rPr>
          <w:rFonts w:ascii="Times New Roman" w:hAnsi="Times New Roman"/>
          <w:color w:val="000000" w:themeColor="text1"/>
          <w:lang w:val="en-CA"/>
        </w:rPr>
        <w:t xml:space="preserve"> </w:t>
      </w:r>
      <w:r w:rsidR="00474FAA" w:rsidRPr="007E7021">
        <w:rPr>
          <w:rFonts w:ascii="Times New Roman" w:hAnsi="Times New Roman"/>
          <w:color w:val="000000" w:themeColor="text1"/>
          <w:lang w:val="en-CA"/>
        </w:rPr>
        <w:t>Or, o</w:t>
      </w:r>
      <w:r w:rsidR="00647638" w:rsidRPr="007E7021">
        <w:rPr>
          <w:rFonts w:ascii="Times New Roman" w:hAnsi="Times New Roman"/>
          <w:color w:val="000000" w:themeColor="text1"/>
          <w:lang w:val="en-CA"/>
        </w:rPr>
        <w:t>n the assumption of supervenience,</w:t>
      </w:r>
      <w:r w:rsidR="005658B2" w:rsidRPr="007E7021">
        <w:rPr>
          <w:rFonts w:ascii="Times New Roman" w:hAnsi="Times New Roman"/>
          <w:color w:val="000000" w:themeColor="text1"/>
          <w:lang w:val="en-CA"/>
        </w:rPr>
        <w:t xml:space="preserve"> </w:t>
      </w:r>
      <w:r w:rsidR="00A81F50" w:rsidRPr="007E7021">
        <w:rPr>
          <w:rFonts w:ascii="Times New Roman" w:hAnsi="Times New Roman"/>
          <w:color w:val="000000" w:themeColor="text1"/>
          <w:lang w:val="en-CA"/>
        </w:rPr>
        <w:t xml:space="preserve">test and control differ in three respects: the outcome of interest; the independent psychosocial variable tested for causal relevance; and the biophysical supervenience basis of the psychosocial variable in question. The difference in outcome can be explained by either a change in the psychosocial variable and/or a change in the biophysical supervenience basis. </w:t>
      </w:r>
      <w:r w:rsidR="00BE05F2" w:rsidRPr="007E7021">
        <w:rPr>
          <w:rFonts w:ascii="Times New Roman" w:hAnsi="Times New Roman"/>
          <w:color w:val="000000" w:themeColor="text1"/>
          <w:lang w:val="en-CA"/>
        </w:rPr>
        <w:t>Since t</w:t>
      </w:r>
      <w:r w:rsidR="00471EA0" w:rsidRPr="007E7021">
        <w:rPr>
          <w:rFonts w:ascii="Times New Roman" w:hAnsi="Times New Roman"/>
          <w:color w:val="000000" w:themeColor="text1"/>
          <w:lang w:val="en-CA"/>
        </w:rPr>
        <w:t>he experiment fails to discriminate between possible explanations</w:t>
      </w:r>
      <w:r w:rsidR="00BE05F2" w:rsidRPr="007E7021">
        <w:rPr>
          <w:rFonts w:ascii="Times New Roman" w:hAnsi="Times New Roman"/>
          <w:color w:val="000000" w:themeColor="text1"/>
          <w:lang w:val="en-CA"/>
        </w:rPr>
        <w:t>,</w:t>
      </w:r>
      <w:r w:rsidR="00471EA0" w:rsidRPr="007E7021">
        <w:rPr>
          <w:rFonts w:ascii="Times New Roman" w:hAnsi="Times New Roman"/>
          <w:color w:val="000000" w:themeColor="text1"/>
          <w:lang w:val="en-CA"/>
        </w:rPr>
        <w:t xml:space="preserve"> </w:t>
      </w:r>
      <w:r w:rsidR="00BE05F2" w:rsidRPr="007E7021">
        <w:rPr>
          <w:rFonts w:ascii="Times New Roman" w:hAnsi="Times New Roman"/>
          <w:color w:val="000000" w:themeColor="text1"/>
          <w:lang w:val="en-CA"/>
        </w:rPr>
        <w:t>it</w:t>
      </w:r>
      <w:r w:rsidR="00471EA0" w:rsidRPr="007E7021">
        <w:rPr>
          <w:rFonts w:ascii="Times New Roman" w:hAnsi="Times New Roman"/>
          <w:color w:val="000000" w:themeColor="text1"/>
          <w:lang w:val="en-CA"/>
        </w:rPr>
        <w:t xml:space="preserve"> is bound to remain inconclusive. </w:t>
      </w:r>
    </w:p>
    <w:p w14:paraId="4C55B14F" w14:textId="0E800868" w:rsidR="00392190" w:rsidRPr="007E7021" w:rsidRDefault="00392190" w:rsidP="00392190">
      <w:pPr>
        <w:pStyle w:val="FreeForm"/>
        <w:spacing w:line="360" w:lineRule="auto"/>
        <w:jc w:val="both"/>
        <w:rPr>
          <w:rFonts w:ascii="Times New Roman" w:hAnsi="Times New Roman"/>
          <w:color w:val="000000" w:themeColor="text1"/>
          <w:lang w:val="en-CA"/>
        </w:rPr>
      </w:pPr>
    </w:p>
    <w:p w14:paraId="60CF360D" w14:textId="630AF410" w:rsidR="00392190" w:rsidRPr="007E7021" w:rsidRDefault="00312310" w:rsidP="00033319">
      <w:pPr>
        <w:pStyle w:val="FreeForm"/>
        <w:keepNext/>
        <w:spacing w:line="360" w:lineRule="auto"/>
        <w:jc w:val="both"/>
        <w:rPr>
          <w:rFonts w:ascii="Times New Roman" w:hAnsi="Times New Roman"/>
          <w:i/>
          <w:color w:val="000000" w:themeColor="text1"/>
          <w:lang w:val="en-CA"/>
        </w:rPr>
      </w:pPr>
      <w:r w:rsidRPr="007E7021">
        <w:rPr>
          <w:rFonts w:ascii="Times New Roman" w:hAnsi="Times New Roman"/>
          <w:i/>
          <w:color w:val="000000" w:themeColor="text1"/>
          <w:lang w:val="en-CA"/>
        </w:rPr>
        <w:lastRenderedPageBreak/>
        <w:t>4</w:t>
      </w:r>
      <w:r w:rsidR="00392190" w:rsidRPr="007E7021">
        <w:rPr>
          <w:rFonts w:ascii="Times New Roman" w:hAnsi="Times New Roman"/>
          <w:i/>
          <w:color w:val="000000" w:themeColor="text1"/>
          <w:lang w:val="en-CA"/>
        </w:rPr>
        <w:t>.</w:t>
      </w:r>
      <w:r w:rsidR="006E625D" w:rsidRPr="007E7021">
        <w:rPr>
          <w:rFonts w:ascii="Times New Roman" w:hAnsi="Times New Roman"/>
          <w:i/>
          <w:color w:val="000000" w:themeColor="text1"/>
          <w:lang w:val="en-CA"/>
        </w:rPr>
        <w:t>2</w:t>
      </w:r>
      <w:r w:rsidR="00392190" w:rsidRPr="007E7021">
        <w:rPr>
          <w:rFonts w:ascii="Times New Roman" w:hAnsi="Times New Roman"/>
          <w:i/>
          <w:color w:val="000000" w:themeColor="text1"/>
          <w:lang w:val="en-CA"/>
        </w:rPr>
        <w:t xml:space="preserve"> Woodward</w:t>
      </w:r>
      <w:r w:rsidR="00510396" w:rsidRPr="007E7021">
        <w:rPr>
          <w:rFonts w:ascii="Times New Roman" w:hAnsi="Times New Roman"/>
          <w:i/>
          <w:color w:val="000000" w:themeColor="text1"/>
          <w:lang w:val="en-CA"/>
        </w:rPr>
        <w:t xml:space="preserve">’s </w:t>
      </w:r>
      <w:r w:rsidR="006C3506" w:rsidRPr="007E7021">
        <w:rPr>
          <w:rFonts w:ascii="Times New Roman" w:hAnsi="Times New Roman"/>
          <w:i/>
          <w:color w:val="000000" w:themeColor="text1"/>
          <w:lang w:val="en-CA"/>
        </w:rPr>
        <w:t>solution</w:t>
      </w:r>
      <w:r w:rsidR="00510396" w:rsidRPr="007E7021">
        <w:rPr>
          <w:rFonts w:ascii="Times New Roman" w:hAnsi="Times New Roman"/>
          <w:i/>
          <w:color w:val="000000" w:themeColor="text1"/>
          <w:lang w:val="en-CA"/>
        </w:rPr>
        <w:t xml:space="preserve"> </w:t>
      </w:r>
      <w:r w:rsidR="006C3506" w:rsidRPr="007E7021">
        <w:rPr>
          <w:rFonts w:ascii="Times New Roman" w:hAnsi="Times New Roman"/>
          <w:i/>
          <w:color w:val="000000" w:themeColor="text1"/>
          <w:lang w:val="en-CA"/>
        </w:rPr>
        <w:t>to</w:t>
      </w:r>
      <w:r w:rsidR="00510396" w:rsidRPr="007E7021">
        <w:rPr>
          <w:rFonts w:ascii="Times New Roman" w:hAnsi="Times New Roman"/>
          <w:i/>
          <w:color w:val="000000" w:themeColor="text1"/>
          <w:lang w:val="en-CA"/>
        </w:rPr>
        <w:t xml:space="preserve"> the</w:t>
      </w:r>
      <w:r w:rsidR="00392190" w:rsidRPr="007E7021">
        <w:rPr>
          <w:rFonts w:ascii="Times New Roman" w:hAnsi="Times New Roman"/>
          <w:i/>
          <w:color w:val="000000" w:themeColor="text1"/>
          <w:lang w:val="en-CA"/>
        </w:rPr>
        <w:t xml:space="preserve"> supervenience</w:t>
      </w:r>
      <w:r w:rsidR="00510396" w:rsidRPr="007E7021">
        <w:rPr>
          <w:rFonts w:ascii="Times New Roman" w:hAnsi="Times New Roman"/>
          <w:i/>
          <w:color w:val="000000" w:themeColor="text1"/>
          <w:lang w:val="en-CA"/>
        </w:rPr>
        <w:t xml:space="preserve"> </w:t>
      </w:r>
      <w:r w:rsidR="006C3506" w:rsidRPr="007E7021">
        <w:rPr>
          <w:rFonts w:ascii="Times New Roman" w:hAnsi="Times New Roman"/>
          <w:i/>
          <w:color w:val="000000" w:themeColor="text1"/>
          <w:lang w:val="en-CA"/>
        </w:rPr>
        <w:t>confounding problem</w:t>
      </w:r>
      <w:r w:rsidR="00392190" w:rsidRPr="007E7021">
        <w:rPr>
          <w:rFonts w:ascii="Times New Roman" w:hAnsi="Times New Roman"/>
          <w:i/>
          <w:color w:val="000000" w:themeColor="text1"/>
          <w:lang w:val="en-CA"/>
        </w:rPr>
        <w:t xml:space="preserve"> </w:t>
      </w:r>
    </w:p>
    <w:p w14:paraId="489C31C2" w14:textId="77777777" w:rsidR="00104208" w:rsidRPr="007E7021" w:rsidRDefault="00950CFD" w:rsidP="00F02FF5">
      <w:pPr>
        <w:pStyle w:val="FreeForm"/>
        <w:spacing w:line="360" w:lineRule="auto"/>
        <w:ind w:firstLine="720"/>
        <w:jc w:val="both"/>
        <w:rPr>
          <w:rFonts w:ascii="Times New Roman" w:hAnsi="Times New Roman"/>
          <w:color w:val="000000" w:themeColor="text1"/>
          <w:lang w:val="en-CA"/>
        </w:rPr>
      </w:pPr>
      <w:r w:rsidRPr="007E7021">
        <w:rPr>
          <w:rFonts w:ascii="Times New Roman" w:hAnsi="Times New Roman"/>
          <w:color w:val="000000" w:themeColor="text1"/>
          <w:lang w:val="en-CA"/>
        </w:rPr>
        <w:t xml:space="preserve">As </w:t>
      </w:r>
      <w:r w:rsidR="00D331FA" w:rsidRPr="007E7021">
        <w:rPr>
          <w:rFonts w:ascii="Times New Roman" w:hAnsi="Times New Roman"/>
          <w:color w:val="000000" w:themeColor="text1"/>
          <w:lang w:val="en-CA"/>
        </w:rPr>
        <w:t>pointed out</w:t>
      </w:r>
      <w:r w:rsidRPr="007E7021">
        <w:rPr>
          <w:rFonts w:ascii="Times New Roman" w:hAnsi="Times New Roman"/>
          <w:color w:val="000000" w:themeColor="text1"/>
          <w:lang w:val="en-CA"/>
        </w:rPr>
        <w:t xml:space="preserve"> in </w:t>
      </w:r>
      <w:r w:rsidR="00CA2FFF" w:rsidRPr="007E7021">
        <w:rPr>
          <w:rFonts w:ascii="Times New Roman" w:hAnsi="Times New Roman"/>
          <w:color w:val="000000" w:themeColor="text1"/>
          <w:lang w:val="en-CA"/>
        </w:rPr>
        <w:t>S</w:t>
      </w:r>
      <w:r w:rsidRPr="007E7021">
        <w:rPr>
          <w:rFonts w:ascii="Times New Roman" w:hAnsi="Times New Roman"/>
          <w:color w:val="000000" w:themeColor="text1"/>
          <w:lang w:val="en-CA"/>
        </w:rPr>
        <w:t>ection</w:t>
      </w:r>
      <w:r w:rsidR="00CA2FFF" w:rsidRPr="007E7021">
        <w:rPr>
          <w:rFonts w:ascii="Times New Roman" w:hAnsi="Times New Roman"/>
          <w:color w:val="000000" w:themeColor="text1"/>
          <w:lang w:val="en-CA"/>
        </w:rPr>
        <w:t xml:space="preserve"> </w:t>
      </w:r>
      <w:r w:rsidRPr="007E7021">
        <w:rPr>
          <w:rFonts w:ascii="Times New Roman" w:hAnsi="Times New Roman"/>
          <w:color w:val="000000" w:themeColor="text1"/>
          <w:lang w:val="en-CA"/>
        </w:rPr>
        <w:t>2.3, t</w:t>
      </w:r>
      <w:r w:rsidR="008945FE" w:rsidRPr="007E7021">
        <w:rPr>
          <w:rFonts w:ascii="Times New Roman" w:hAnsi="Times New Roman"/>
          <w:color w:val="000000" w:themeColor="text1"/>
          <w:lang w:val="en-CA"/>
        </w:rPr>
        <w:t xml:space="preserve">he experimental design assumed in (M) and (IV) </w:t>
      </w:r>
      <w:r w:rsidR="00FF0F29" w:rsidRPr="007E7021">
        <w:rPr>
          <w:rFonts w:ascii="Times New Roman" w:hAnsi="Times New Roman"/>
          <w:color w:val="000000" w:themeColor="text1"/>
          <w:lang w:val="en-CA"/>
        </w:rPr>
        <w:t xml:space="preserve">diverges from typical designs in experimental science </w:t>
      </w:r>
      <w:r w:rsidR="00C92172" w:rsidRPr="007E7021">
        <w:rPr>
          <w:rFonts w:ascii="Times New Roman" w:hAnsi="Times New Roman"/>
          <w:color w:val="000000" w:themeColor="text1"/>
          <w:lang w:val="en-CA"/>
        </w:rPr>
        <w:t>in as much as it</w:t>
      </w:r>
      <w:r w:rsidR="00FF0F29" w:rsidRPr="007E7021">
        <w:rPr>
          <w:rFonts w:ascii="Times New Roman" w:hAnsi="Times New Roman"/>
          <w:color w:val="000000" w:themeColor="text1"/>
          <w:lang w:val="en-CA"/>
        </w:rPr>
        <w:t xml:space="preserve"> is </w:t>
      </w:r>
      <w:r w:rsidR="00116E61" w:rsidRPr="007E7021">
        <w:rPr>
          <w:rFonts w:ascii="Times New Roman" w:hAnsi="Times New Roman"/>
          <w:color w:val="000000" w:themeColor="text1"/>
          <w:lang w:val="en-CA"/>
        </w:rPr>
        <w:t xml:space="preserve">meant to test </w:t>
      </w:r>
      <w:r w:rsidR="008E2098" w:rsidRPr="007E7021">
        <w:rPr>
          <w:rFonts w:ascii="Times New Roman" w:hAnsi="Times New Roman"/>
          <w:color w:val="000000" w:themeColor="text1"/>
          <w:lang w:val="en-CA"/>
        </w:rPr>
        <w:t>causal graph</w:t>
      </w:r>
      <w:r w:rsidR="00116E61" w:rsidRPr="007E7021">
        <w:rPr>
          <w:rFonts w:ascii="Times New Roman" w:hAnsi="Times New Roman"/>
          <w:color w:val="000000" w:themeColor="text1"/>
          <w:lang w:val="en-CA"/>
        </w:rPr>
        <w:t>s</w:t>
      </w:r>
      <w:r w:rsidR="008E2098" w:rsidRPr="007E7021">
        <w:rPr>
          <w:rFonts w:ascii="Times New Roman" w:hAnsi="Times New Roman"/>
          <w:color w:val="000000" w:themeColor="text1"/>
          <w:lang w:val="en-CA"/>
        </w:rPr>
        <w:t xml:space="preserve"> representing the</w:t>
      </w:r>
      <w:r w:rsidR="008945FE" w:rsidRPr="007E7021">
        <w:rPr>
          <w:rFonts w:ascii="Times New Roman" w:hAnsi="Times New Roman"/>
          <w:color w:val="000000" w:themeColor="text1"/>
          <w:lang w:val="en-CA"/>
        </w:rPr>
        <w:t xml:space="preserve"> </w:t>
      </w:r>
      <w:r w:rsidR="00116E61" w:rsidRPr="007E7021">
        <w:rPr>
          <w:rFonts w:ascii="Times New Roman" w:hAnsi="Times New Roman"/>
          <w:color w:val="000000" w:themeColor="text1"/>
          <w:lang w:val="en-CA"/>
        </w:rPr>
        <w:t xml:space="preserve">putative </w:t>
      </w:r>
      <w:r w:rsidR="008945FE" w:rsidRPr="007E7021">
        <w:rPr>
          <w:rFonts w:ascii="Times New Roman" w:hAnsi="Times New Roman"/>
          <w:color w:val="000000" w:themeColor="text1"/>
          <w:lang w:val="en-CA"/>
        </w:rPr>
        <w:t xml:space="preserve">structure of </w:t>
      </w:r>
      <w:r w:rsidR="00116E61" w:rsidRPr="007E7021">
        <w:rPr>
          <w:rFonts w:ascii="Times New Roman" w:hAnsi="Times New Roman"/>
          <w:color w:val="000000" w:themeColor="text1"/>
          <w:lang w:val="en-CA"/>
        </w:rPr>
        <w:t>a system</w:t>
      </w:r>
      <w:r w:rsidR="00EE3564" w:rsidRPr="007E7021">
        <w:rPr>
          <w:rFonts w:ascii="Times New Roman" w:hAnsi="Times New Roman"/>
          <w:color w:val="000000" w:themeColor="text1"/>
          <w:lang w:val="en-CA"/>
        </w:rPr>
        <w:t xml:space="preserve"> rather than the causal relevance of a </w:t>
      </w:r>
      <w:r w:rsidR="00830EBA" w:rsidRPr="007E7021">
        <w:rPr>
          <w:rFonts w:ascii="Times New Roman" w:hAnsi="Times New Roman"/>
          <w:color w:val="000000" w:themeColor="text1"/>
          <w:lang w:val="en-CA"/>
        </w:rPr>
        <w:t xml:space="preserve">single </w:t>
      </w:r>
      <w:r w:rsidR="00EE3564" w:rsidRPr="007E7021">
        <w:rPr>
          <w:rFonts w:ascii="Times New Roman" w:hAnsi="Times New Roman"/>
          <w:color w:val="000000" w:themeColor="text1"/>
          <w:lang w:val="en-CA"/>
        </w:rPr>
        <w:t>variable given an unspecified, but comparable, causal background</w:t>
      </w:r>
      <w:r w:rsidR="006450AD" w:rsidRPr="007E7021">
        <w:rPr>
          <w:rFonts w:ascii="Times New Roman" w:hAnsi="Times New Roman"/>
          <w:color w:val="000000" w:themeColor="text1"/>
          <w:lang w:val="en-CA"/>
        </w:rPr>
        <w:t xml:space="preserve">. </w:t>
      </w:r>
      <w:r w:rsidR="00B405A6" w:rsidRPr="007E7021">
        <w:rPr>
          <w:rFonts w:ascii="Times New Roman" w:hAnsi="Times New Roman"/>
          <w:color w:val="000000" w:themeColor="text1"/>
          <w:lang w:val="en-CA"/>
        </w:rPr>
        <w:t xml:space="preserve">Consistent with this </w:t>
      </w:r>
      <w:r w:rsidR="00C55C03" w:rsidRPr="007E7021">
        <w:rPr>
          <w:rFonts w:ascii="Times New Roman" w:hAnsi="Times New Roman"/>
          <w:color w:val="000000" w:themeColor="text1"/>
          <w:lang w:val="en-CA"/>
        </w:rPr>
        <w:t>design</w:t>
      </w:r>
      <w:r w:rsidR="005B7A13" w:rsidRPr="007E7021">
        <w:rPr>
          <w:rFonts w:ascii="Times New Roman" w:hAnsi="Times New Roman"/>
          <w:color w:val="000000" w:themeColor="text1"/>
          <w:lang w:val="en-CA"/>
        </w:rPr>
        <w:t xml:space="preserve">, </w:t>
      </w:r>
      <w:r w:rsidR="009F678D" w:rsidRPr="007E7021">
        <w:rPr>
          <w:rFonts w:ascii="Times New Roman" w:hAnsi="Times New Roman"/>
          <w:color w:val="000000" w:themeColor="text1"/>
          <w:lang w:val="en-CA"/>
        </w:rPr>
        <w:t xml:space="preserve">Woodward’s </w:t>
      </w:r>
      <w:r w:rsidR="00547EE0" w:rsidRPr="007E7021">
        <w:rPr>
          <w:rFonts w:ascii="Times New Roman" w:hAnsi="Times New Roman"/>
          <w:color w:val="000000" w:themeColor="text1"/>
          <w:lang w:val="en-CA"/>
        </w:rPr>
        <w:t xml:space="preserve">initial </w:t>
      </w:r>
      <w:r w:rsidR="008B3CBA" w:rsidRPr="007E7021">
        <w:rPr>
          <w:rFonts w:ascii="Times New Roman" w:hAnsi="Times New Roman"/>
          <w:color w:val="000000" w:themeColor="text1"/>
          <w:lang w:val="en-CA"/>
        </w:rPr>
        <w:t>reaction</w:t>
      </w:r>
      <w:r w:rsidR="009F678D" w:rsidRPr="007E7021">
        <w:rPr>
          <w:rFonts w:ascii="Times New Roman" w:hAnsi="Times New Roman"/>
          <w:color w:val="000000" w:themeColor="text1"/>
          <w:lang w:val="en-CA"/>
        </w:rPr>
        <w:t xml:space="preserve"> </w:t>
      </w:r>
      <w:r w:rsidR="00653027" w:rsidRPr="007E7021">
        <w:rPr>
          <w:rFonts w:ascii="Times New Roman" w:hAnsi="Times New Roman"/>
          <w:color w:val="000000" w:themeColor="text1"/>
          <w:lang w:val="en-CA"/>
        </w:rPr>
        <w:t xml:space="preserve">to Baumgartner’s </w:t>
      </w:r>
      <w:r w:rsidR="0092018F" w:rsidRPr="007E7021">
        <w:rPr>
          <w:rFonts w:ascii="Times New Roman" w:hAnsi="Times New Roman"/>
          <w:color w:val="000000" w:themeColor="text1"/>
          <w:lang w:val="en-CA"/>
        </w:rPr>
        <w:t>challenge</w:t>
      </w:r>
      <w:r w:rsidR="00653027" w:rsidRPr="007E7021">
        <w:rPr>
          <w:rFonts w:ascii="Times New Roman" w:hAnsi="Times New Roman"/>
          <w:color w:val="000000" w:themeColor="text1"/>
          <w:lang w:val="en-CA"/>
        </w:rPr>
        <w:t xml:space="preserve"> is</w:t>
      </w:r>
      <w:r w:rsidR="009F678D" w:rsidRPr="007E7021">
        <w:rPr>
          <w:rFonts w:ascii="Times New Roman" w:hAnsi="Times New Roman"/>
          <w:color w:val="000000" w:themeColor="text1"/>
          <w:lang w:val="en-CA"/>
        </w:rPr>
        <w:t xml:space="preserve"> </w:t>
      </w:r>
      <w:r w:rsidR="008B3CBA" w:rsidRPr="007E7021">
        <w:rPr>
          <w:rFonts w:ascii="Times New Roman" w:hAnsi="Times New Roman"/>
          <w:color w:val="000000" w:themeColor="text1"/>
          <w:lang w:val="en-CA"/>
        </w:rPr>
        <w:t xml:space="preserve">to </w:t>
      </w:r>
      <w:r w:rsidR="00162418" w:rsidRPr="007E7021">
        <w:rPr>
          <w:rFonts w:ascii="Times New Roman" w:hAnsi="Times New Roman"/>
          <w:color w:val="000000" w:themeColor="text1"/>
          <w:lang w:val="en-CA"/>
        </w:rPr>
        <w:t>remark</w:t>
      </w:r>
      <w:r w:rsidR="008B3CBA" w:rsidRPr="007E7021">
        <w:rPr>
          <w:rFonts w:ascii="Times New Roman" w:hAnsi="Times New Roman"/>
          <w:color w:val="000000" w:themeColor="text1"/>
          <w:lang w:val="en-CA"/>
        </w:rPr>
        <w:t xml:space="preserve"> </w:t>
      </w:r>
      <w:r w:rsidR="009F678D" w:rsidRPr="007E7021">
        <w:rPr>
          <w:rFonts w:ascii="Times New Roman" w:hAnsi="Times New Roman"/>
          <w:color w:val="000000" w:themeColor="text1"/>
          <w:lang w:val="en-CA"/>
        </w:rPr>
        <w:t xml:space="preserve">that </w:t>
      </w:r>
      <w:r w:rsidR="008E2098" w:rsidRPr="007E7021">
        <w:rPr>
          <w:rFonts w:ascii="Times New Roman" w:hAnsi="Times New Roman"/>
          <w:color w:val="000000" w:themeColor="text1"/>
          <w:lang w:val="en-CA"/>
        </w:rPr>
        <w:t>a hypothesis postulating non-causal relationships is not a bona fide causal graph</w:t>
      </w:r>
      <w:r w:rsidR="000B3F84" w:rsidRPr="007E7021">
        <w:rPr>
          <w:rFonts w:ascii="Times New Roman" w:hAnsi="Times New Roman"/>
          <w:color w:val="000000" w:themeColor="text1"/>
          <w:lang w:val="en-CA"/>
        </w:rPr>
        <w:t xml:space="preserve"> and therefore</w:t>
      </w:r>
      <w:r w:rsidR="008E2098" w:rsidRPr="007E7021">
        <w:rPr>
          <w:rFonts w:ascii="Times New Roman" w:hAnsi="Times New Roman"/>
          <w:color w:val="000000" w:themeColor="text1"/>
          <w:lang w:val="en-CA"/>
        </w:rPr>
        <w:t xml:space="preserve"> </w:t>
      </w:r>
      <w:r w:rsidR="000B3F84" w:rsidRPr="007E7021">
        <w:rPr>
          <w:rFonts w:ascii="Times New Roman" w:hAnsi="Times New Roman"/>
          <w:color w:val="000000" w:themeColor="text1"/>
          <w:lang w:val="en-CA"/>
        </w:rPr>
        <w:t>s</w:t>
      </w:r>
      <w:r w:rsidR="00686DA5" w:rsidRPr="007E7021">
        <w:rPr>
          <w:rFonts w:ascii="Times New Roman" w:hAnsi="Times New Roman"/>
          <w:color w:val="000000" w:themeColor="text1"/>
          <w:lang w:val="en-CA"/>
        </w:rPr>
        <w:t xml:space="preserve">uch a hypothesis cannot be tested by </w:t>
      </w:r>
      <w:r w:rsidR="00EF7A9E" w:rsidRPr="007E7021">
        <w:rPr>
          <w:rFonts w:ascii="Times New Roman" w:hAnsi="Times New Roman"/>
          <w:color w:val="000000" w:themeColor="text1"/>
          <w:lang w:val="en-CA"/>
        </w:rPr>
        <w:t>conducting</w:t>
      </w:r>
      <w:r w:rsidR="00686DA5" w:rsidRPr="007E7021">
        <w:rPr>
          <w:rFonts w:ascii="Times New Roman" w:hAnsi="Times New Roman"/>
          <w:color w:val="000000" w:themeColor="text1"/>
          <w:lang w:val="en-CA"/>
        </w:rPr>
        <w:t xml:space="preserve"> </w:t>
      </w:r>
      <w:r w:rsidR="00C55C03" w:rsidRPr="007E7021">
        <w:rPr>
          <w:rFonts w:ascii="Times New Roman" w:hAnsi="Times New Roman"/>
          <w:color w:val="000000" w:themeColor="text1"/>
          <w:lang w:val="en-CA"/>
        </w:rPr>
        <w:t>an experiment satisfying the desiderata of his</w:t>
      </w:r>
      <w:r w:rsidR="00686DA5" w:rsidRPr="007E7021">
        <w:rPr>
          <w:rFonts w:ascii="Times New Roman" w:hAnsi="Times New Roman"/>
          <w:color w:val="000000" w:themeColor="text1"/>
          <w:lang w:val="en-CA"/>
        </w:rPr>
        <w:t xml:space="preserve"> interventionist account of causation</w:t>
      </w:r>
      <w:r w:rsidR="00486388" w:rsidRPr="007E7021">
        <w:rPr>
          <w:rFonts w:ascii="Times New Roman" w:hAnsi="Times New Roman"/>
          <w:color w:val="000000" w:themeColor="text1"/>
          <w:lang w:val="en-CA"/>
        </w:rPr>
        <w:t xml:space="preserve">. </w:t>
      </w:r>
      <w:r w:rsidR="00F7367C" w:rsidRPr="007E7021">
        <w:rPr>
          <w:rFonts w:ascii="Times New Roman" w:hAnsi="Times New Roman"/>
          <w:color w:val="000000" w:themeColor="text1"/>
          <w:lang w:val="en-CA"/>
        </w:rPr>
        <w:t xml:space="preserve">Thus, </w:t>
      </w:r>
      <w:r w:rsidR="00BD2117" w:rsidRPr="007E7021">
        <w:rPr>
          <w:rFonts w:ascii="Times New Roman" w:hAnsi="Times New Roman"/>
          <w:color w:val="000000" w:themeColor="text1"/>
          <w:lang w:val="en-CA"/>
        </w:rPr>
        <w:t>“</w:t>
      </w:r>
      <w:r w:rsidR="00F7367C" w:rsidRPr="007E7021">
        <w:rPr>
          <w:rFonts w:ascii="Times New Roman" w:hAnsi="Times New Roman"/>
          <w:color w:val="000000" w:themeColor="text1"/>
          <w:lang w:val="en-CA"/>
        </w:rPr>
        <w:t xml:space="preserve">one might exclude as illegitimate any graph containing variables that violate INF” </w:t>
      </w:r>
      <w:r w:rsidR="00F7367C" w:rsidRPr="007E7021">
        <w:rPr>
          <w:rFonts w:ascii="Times New Roman" w:hAnsi="Times New Roman"/>
          <w:color w:val="000000" w:themeColor="text1"/>
          <w:lang w:val="en-CA"/>
        </w:rPr>
        <w:fldChar w:fldCharType="begin"/>
      </w:r>
      <w:r w:rsidR="00F7367C" w:rsidRPr="007E7021">
        <w:rPr>
          <w:rFonts w:ascii="Times New Roman" w:hAnsi="Times New Roman"/>
          <w:color w:val="000000" w:themeColor="text1"/>
          <w:lang w:val="en-CA"/>
        </w:rPr>
        <w:instrText xml:space="preserve"> ADDIN EN.CITE &lt;EndNote&gt;&lt;Cite&gt;&lt;Author&gt;Woodward&lt;/Author&gt;&lt;Year&gt;2015&lt;/Year&gt;&lt;RecNum&gt;1299&lt;/RecNum&gt;&lt;Pages&gt;326&lt;/Pages&gt;&lt;DisplayText&gt;(Woodward 2015, 326)&lt;/DisplayText&gt;&lt;record&gt;&lt;rec-number&gt;1299&lt;/rec-number&gt;&lt;foreign-keys&gt;&lt;key app="EN" db-id="zs09tazvjrw50eestfmx0seosdx92dzas2ra" timestamp="1555777951"&gt;1299&lt;/key&gt;&lt;/foreign-keys&gt;&lt;ref-type name="Journal Article"&gt;17&lt;/ref-type&gt;&lt;contributors&gt;&lt;authors&gt;&lt;author&gt;Woodward, J.&lt;/author&gt;&lt;/authors&gt;&lt;/contributors&gt;&lt;titles&gt;&lt;title&gt;Interventionism and Causal Exclusion&lt;/title&gt;&lt;secondary-title&gt;Philosophy and Phenomenological Research&lt;/secondary-title&gt;&lt;/titles&gt;&lt;periodical&gt;&lt;full-title&gt;Philosophy and Phenomenological Research&lt;/full-title&gt;&lt;/periodical&gt;&lt;pages&gt;303-347&lt;/pages&gt;&lt;volume&gt;91&lt;/volume&gt;&lt;number&gt;2&lt;/number&gt;&lt;dates&gt;&lt;year&gt;2015&lt;/year&gt;&lt;/dates&gt;&lt;urls&gt;&lt;/urls&gt;&lt;/record&gt;&lt;/Cite&gt;&lt;/EndNote&gt;</w:instrText>
      </w:r>
      <w:r w:rsidR="00F7367C" w:rsidRPr="007E7021">
        <w:rPr>
          <w:rFonts w:ascii="Times New Roman" w:hAnsi="Times New Roman"/>
          <w:color w:val="000000" w:themeColor="text1"/>
          <w:lang w:val="en-CA"/>
        </w:rPr>
        <w:fldChar w:fldCharType="separate"/>
      </w:r>
      <w:r w:rsidR="00F7367C" w:rsidRPr="007E7021">
        <w:rPr>
          <w:rFonts w:ascii="Times New Roman" w:hAnsi="Times New Roman"/>
          <w:color w:val="000000" w:themeColor="text1"/>
          <w:lang w:val="en-CA"/>
        </w:rPr>
        <w:t>(Woodward 2015, 326)</w:t>
      </w:r>
      <w:r w:rsidR="00F7367C" w:rsidRPr="007E7021">
        <w:rPr>
          <w:rFonts w:ascii="Times New Roman" w:hAnsi="Times New Roman"/>
          <w:color w:val="000000" w:themeColor="text1"/>
          <w:lang w:val="en-CA"/>
        </w:rPr>
        <w:fldChar w:fldCharType="end"/>
      </w:r>
      <w:r w:rsidR="00F7367C" w:rsidRPr="007E7021">
        <w:rPr>
          <w:rFonts w:ascii="Times New Roman" w:hAnsi="Times New Roman"/>
          <w:color w:val="000000" w:themeColor="text1"/>
          <w:lang w:val="en-CA"/>
        </w:rPr>
        <w:t>.</w:t>
      </w:r>
      <w:r w:rsidR="006A732B" w:rsidRPr="007E7021">
        <w:rPr>
          <w:rStyle w:val="FootnoteReference"/>
          <w:rFonts w:ascii="Times New Roman" w:hAnsi="Times New Roman"/>
          <w:color w:val="000000" w:themeColor="text1"/>
          <w:lang w:val="en-CA"/>
        </w:rPr>
        <w:footnoteReference w:id="7"/>
      </w:r>
      <w:r w:rsidR="006A732B" w:rsidRPr="007E7021">
        <w:rPr>
          <w:rFonts w:ascii="Times New Roman" w:hAnsi="Times New Roman"/>
          <w:color w:val="000000" w:themeColor="text1"/>
          <w:lang w:val="en-CA"/>
        </w:rPr>
        <w:t xml:space="preserve"> </w:t>
      </w:r>
    </w:p>
    <w:p w14:paraId="6ED8C102" w14:textId="77777777" w:rsidR="004A7528" w:rsidRPr="007E7021" w:rsidRDefault="000B3F84" w:rsidP="002214F4">
      <w:pPr>
        <w:pStyle w:val="FreeForm"/>
        <w:spacing w:line="360" w:lineRule="auto"/>
        <w:ind w:firstLine="720"/>
        <w:jc w:val="both"/>
        <w:rPr>
          <w:rFonts w:ascii="Times New Roman" w:hAnsi="Times New Roman"/>
          <w:color w:val="000000" w:themeColor="text1"/>
          <w:lang w:val="en-CA"/>
        </w:rPr>
      </w:pPr>
      <w:r w:rsidRPr="007E7021">
        <w:rPr>
          <w:rFonts w:ascii="Times New Roman" w:hAnsi="Times New Roman"/>
          <w:color w:val="000000" w:themeColor="text1"/>
          <w:lang w:val="en-CA"/>
        </w:rPr>
        <w:t xml:space="preserve">I think </w:t>
      </w:r>
      <w:r w:rsidR="00A37ECD" w:rsidRPr="007E7021">
        <w:rPr>
          <w:rFonts w:ascii="Times New Roman" w:hAnsi="Times New Roman"/>
          <w:color w:val="000000" w:themeColor="text1"/>
          <w:lang w:val="en-CA"/>
        </w:rPr>
        <w:t xml:space="preserve">this </w:t>
      </w:r>
      <w:r w:rsidR="008B3CBA" w:rsidRPr="007E7021">
        <w:rPr>
          <w:rFonts w:ascii="Times New Roman" w:hAnsi="Times New Roman"/>
          <w:color w:val="000000" w:themeColor="text1"/>
          <w:lang w:val="en-CA"/>
        </w:rPr>
        <w:t>response</w:t>
      </w:r>
      <w:r w:rsidRPr="007E7021">
        <w:rPr>
          <w:rFonts w:ascii="Times New Roman" w:hAnsi="Times New Roman"/>
          <w:color w:val="000000" w:themeColor="text1"/>
          <w:lang w:val="en-CA"/>
        </w:rPr>
        <w:t xml:space="preserve"> </w:t>
      </w:r>
      <w:r w:rsidR="00BF3114" w:rsidRPr="007E7021">
        <w:rPr>
          <w:rFonts w:ascii="Times New Roman" w:hAnsi="Times New Roman"/>
          <w:color w:val="000000" w:themeColor="text1"/>
          <w:lang w:val="en-CA"/>
        </w:rPr>
        <w:t>is</w:t>
      </w:r>
      <w:r w:rsidR="00E52DE5" w:rsidRPr="007E7021">
        <w:rPr>
          <w:rFonts w:ascii="Times New Roman" w:hAnsi="Times New Roman"/>
          <w:color w:val="000000" w:themeColor="text1"/>
          <w:lang w:val="en-CA"/>
        </w:rPr>
        <w:t xml:space="preserve"> </w:t>
      </w:r>
      <w:r w:rsidRPr="007E7021">
        <w:rPr>
          <w:rFonts w:ascii="Times New Roman" w:hAnsi="Times New Roman"/>
          <w:color w:val="000000" w:themeColor="text1"/>
          <w:lang w:val="en-CA"/>
        </w:rPr>
        <w:t xml:space="preserve">correct. </w:t>
      </w:r>
      <w:r w:rsidR="00A37ECD" w:rsidRPr="007E7021">
        <w:rPr>
          <w:rFonts w:ascii="Times New Roman" w:hAnsi="Times New Roman"/>
          <w:color w:val="000000" w:themeColor="text1"/>
          <w:lang w:val="en-CA"/>
        </w:rPr>
        <w:t>Any scientific experiment is designed to test a clearly specified hypothes</w:t>
      </w:r>
      <w:r w:rsidR="00104208" w:rsidRPr="007E7021">
        <w:rPr>
          <w:rFonts w:ascii="Times New Roman" w:hAnsi="Times New Roman"/>
          <w:color w:val="000000" w:themeColor="text1"/>
          <w:lang w:val="en-CA"/>
        </w:rPr>
        <w:t>i</w:t>
      </w:r>
      <w:r w:rsidR="00A37ECD" w:rsidRPr="007E7021">
        <w:rPr>
          <w:rFonts w:ascii="Times New Roman" w:hAnsi="Times New Roman"/>
          <w:color w:val="000000" w:themeColor="text1"/>
          <w:lang w:val="en-CA"/>
        </w:rPr>
        <w:t>s</w:t>
      </w:r>
      <w:r w:rsidR="00F02FF5" w:rsidRPr="007E7021">
        <w:rPr>
          <w:rFonts w:ascii="Times New Roman" w:hAnsi="Times New Roman"/>
          <w:color w:val="000000" w:themeColor="text1"/>
          <w:lang w:val="en-CA"/>
        </w:rPr>
        <w:t xml:space="preserve">. </w:t>
      </w:r>
      <w:r w:rsidR="00C55C03" w:rsidRPr="007E7021">
        <w:rPr>
          <w:rFonts w:ascii="Times New Roman" w:hAnsi="Times New Roman"/>
          <w:color w:val="000000" w:themeColor="text1"/>
          <w:lang w:val="en-CA"/>
        </w:rPr>
        <w:t>I</w:t>
      </w:r>
      <w:r w:rsidR="00A37ECD" w:rsidRPr="007E7021">
        <w:rPr>
          <w:rFonts w:ascii="Times New Roman" w:hAnsi="Times New Roman"/>
          <w:color w:val="000000" w:themeColor="text1"/>
          <w:lang w:val="en-CA"/>
        </w:rPr>
        <w:t xml:space="preserve">t </w:t>
      </w:r>
      <w:proofErr w:type="gramStart"/>
      <w:r w:rsidR="00A37ECD" w:rsidRPr="007E7021">
        <w:rPr>
          <w:rFonts w:ascii="Times New Roman" w:hAnsi="Times New Roman"/>
          <w:color w:val="000000" w:themeColor="text1"/>
          <w:lang w:val="en-CA"/>
        </w:rPr>
        <w:t>shouldn’t</w:t>
      </w:r>
      <w:proofErr w:type="gramEnd"/>
      <w:r w:rsidR="00A37ECD" w:rsidRPr="007E7021">
        <w:rPr>
          <w:rFonts w:ascii="Times New Roman" w:hAnsi="Times New Roman"/>
          <w:color w:val="000000" w:themeColor="text1"/>
          <w:lang w:val="en-CA"/>
        </w:rPr>
        <w:t xml:space="preserve"> be surprising that an experimental design meant to test </w:t>
      </w:r>
      <w:r w:rsidR="00C55C03" w:rsidRPr="007E7021">
        <w:rPr>
          <w:rFonts w:ascii="Times New Roman" w:hAnsi="Times New Roman"/>
          <w:color w:val="000000" w:themeColor="text1"/>
          <w:lang w:val="en-CA"/>
        </w:rPr>
        <w:t xml:space="preserve">one type of </w:t>
      </w:r>
      <w:r w:rsidR="00A37ECD" w:rsidRPr="007E7021">
        <w:rPr>
          <w:rFonts w:ascii="Times New Roman" w:hAnsi="Times New Roman"/>
          <w:color w:val="000000" w:themeColor="text1"/>
          <w:lang w:val="en-CA"/>
        </w:rPr>
        <w:t>hypothes</w:t>
      </w:r>
      <w:r w:rsidR="00104208" w:rsidRPr="007E7021">
        <w:rPr>
          <w:rFonts w:ascii="Times New Roman" w:hAnsi="Times New Roman"/>
          <w:color w:val="000000" w:themeColor="text1"/>
          <w:lang w:val="en-CA"/>
        </w:rPr>
        <w:t>i</w:t>
      </w:r>
      <w:r w:rsidR="00A37ECD" w:rsidRPr="007E7021">
        <w:rPr>
          <w:rFonts w:ascii="Times New Roman" w:hAnsi="Times New Roman"/>
          <w:color w:val="000000" w:themeColor="text1"/>
          <w:lang w:val="en-CA"/>
        </w:rPr>
        <w:t xml:space="preserve">s </w:t>
      </w:r>
      <w:r w:rsidR="00744F57" w:rsidRPr="007E7021">
        <w:rPr>
          <w:rFonts w:ascii="Times New Roman" w:hAnsi="Times New Roman"/>
          <w:color w:val="000000" w:themeColor="text1"/>
          <w:lang w:val="en-CA"/>
        </w:rPr>
        <w:t>is unsuitable for testing</w:t>
      </w:r>
      <w:r w:rsidR="00A81627" w:rsidRPr="007E7021">
        <w:rPr>
          <w:rFonts w:ascii="Times New Roman" w:hAnsi="Times New Roman"/>
          <w:color w:val="000000" w:themeColor="text1"/>
          <w:lang w:val="en-CA"/>
        </w:rPr>
        <w:t xml:space="preserve"> </w:t>
      </w:r>
      <w:r w:rsidR="00744F57" w:rsidRPr="007E7021">
        <w:rPr>
          <w:rFonts w:ascii="Times New Roman" w:hAnsi="Times New Roman"/>
          <w:color w:val="000000" w:themeColor="text1"/>
          <w:lang w:val="en-CA"/>
        </w:rPr>
        <w:t>some other type of hypothes</w:t>
      </w:r>
      <w:r w:rsidR="00104208" w:rsidRPr="007E7021">
        <w:rPr>
          <w:rFonts w:ascii="Times New Roman" w:hAnsi="Times New Roman"/>
          <w:color w:val="000000" w:themeColor="text1"/>
          <w:lang w:val="en-CA"/>
        </w:rPr>
        <w:t>i</w:t>
      </w:r>
      <w:r w:rsidR="00744F57" w:rsidRPr="007E7021">
        <w:rPr>
          <w:rFonts w:ascii="Times New Roman" w:hAnsi="Times New Roman"/>
          <w:color w:val="000000" w:themeColor="text1"/>
          <w:lang w:val="en-CA"/>
        </w:rPr>
        <w:t>s</w:t>
      </w:r>
      <w:r w:rsidR="00267761" w:rsidRPr="007E7021">
        <w:rPr>
          <w:rFonts w:ascii="Times New Roman" w:hAnsi="Times New Roman"/>
          <w:color w:val="000000" w:themeColor="text1"/>
          <w:lang w:val="en-CA"/>
        </w:rPr>
        <w:t>.</w:t>
      </w:r>
      <w:r w:rsidR="005308A6" w:rsidRPr="007E7021">
        <w:rPr>
          <w:rFonts w:ascii="Times New Roman" w:hAnsi="Times New Roman"/>
          <w:color w:val="000000" w:themeColor="text1"/>
          <w:lang w:val="en-CA"/>
        </w:rPr>
        <w:t xml:space="preserve"> </w:t>
      </w:r>
      <w:r w:rsidR="00C77B48" w:rsidRPr="007E7021">
        <w:rPr>
          <w:rFonts w:ascii="Times New Roman" w:hAnsi="Times New Roman"/>
          <w:color w:val="000000" w:themeColor="text1"/>
          <w:lang w:val="en-CA"/>
        </w:rPr>
        <w:t xml:space="preserve">In the end, however, Woodward </w:t>
      </w:r>
      <w:r w:rsidR="00120599" w:rsidRPr="007E7021">
        <w:rPr>
          <w:rFonts w:ascii="Times New Roman" w:hAnsi="Times New Roman"/>
          <w:color w:val="000000" w:themeColor="text1"/>
          <w:lang w:val="en-CA"/>
        </w:rPr>
        <w:fldChar w:fldCharType="begin"/>
      </w:r>
      <w:r w:rsidR="00120599" w:rsidRPr="007E7021">
        <w:rPr>
          <w:rFonts w:ascii="Times New Roman" w:hAnsi="Times New Roman"/>
          <w:color w:val="000000" w:themeColor="text1"/>
          <w:lang w:val="en-CA"/>
        </w:rPr>
        <w:instrText xml:space="preserve"> ADDIN EN.CITE &lt;EndNote&gt;&lt;Cite ExcludeAuth="1"&gt;&lt;Author&gt;Woodward&lt;/Author&gt;&lt;Year&gt;2015&lt;/Year&gt;&lt;RecNum&gt;1299&lt;/RecNum&gt;&lt;Suffix&gt;Section 6&lt;/Suffix&gt;&lt;DisplayText&gt;(2015, Section 6)&lt;/DisplayText&gt;&lt;record&gt;&lt;rec-number&gt;1299&lt;/rec-number&gt;&lt;foreign-keys&gt;&lt;key app="EN" db-id="zs09tazvjrw50eestfmx0seosdx92dzas2ra" timestamp="1555777951"&gt;1299&lt;/key&gt;&lt;/foreign-keys&gt;&lt;ref-type name="Journal Article"&gt;17&lt;/ref-type&gt;&lt;contributors&gt;&lt;authors&gt;&lt;author&gt;Woodward, J.&lt;/author&gt;&lt;/authors&gt;&lt;/contributors&gt;&lt;titles&gt;&lt;title&gt;Interventionism and Causal Exclusion&lt;/title&gt;&lt;secondary-title&gt;Philosophy and Phenomenological Research&lt;/secondary-title&gt;&lt;/titles&gt;&lt;periodical&gt;&lt;full-title&gt;Philosophy and Phenomenological Research&lt;/full-title&gt;&lt;/periodical&gt;&lt;pages&gt;303-347&lt;/pages&gt;&lt;volume&gt;91&lt;/volume&gt;&lt;number&gt;2&lt;/number&gt;&lt;dates&gt;&lt;year&gt;2015&lt;/year&gt;&lt;/dates&gt;&lt;urls&gt;&lt;/urls&gt;&lt;/record&gt;&lt;/Cite&gt;&lt;/EndNote&gt;</w:instrText>
      </w:r>
      <w:r w:rsidR="00120599" w:rsidRPr="007E7021">
        <w:rPr>
          <w:rFonts w:ascii="Times New Roman" w:hAnsi="Times New Roman"/>
          <w:color w:val="000000" w:themeColor="text1"/>
          <w:lang w:val="en-CA"/>
        </w:rPr>
        <w:fldChar w:fldCharType="separate"/>
      </w:r>
      <w:r w:rsidR="00120599" w:rsidRPr="007E7021">
        <w:rPr>
          <w:rFonts w:ascii="Times New Roman" w:hAnsi="Times New Roman"/>
          <w:color w:val="000000" w:themeColor="text1"/>
          <w:lang w:val="en-CA"/>
        </w:rPr>
        <w:t>(2015, Section 6)</w:t>
      </w:r>
      <w:r w:rsidR="00120599" w:rsidRPr="007E7021">
        <w:rPr>
          <w:rFonts w:ascii="Times New Roman" w:hAnsi="Times New Roman"/>
          <w:color w:val="000000" w:themeColor="text1"/>
          <w:lang w:val="en-CA"/>
        </w:rPr>
        <w:fldChar w:fldCharType="end"/>
      </w:r>
      <w:r w:rsidR="00120599" w:rsidRPr="007E7021">
        <w:rPr>
          <w:rFonts w:ascii="Times New Roman" w:hAnsi="Times New Roman"/>
          <w:color w:val="000000" w:themeColor="text1"/>
          <w:lang w:val="en-CA"/>
        </w:rPr>
        <w:t xml:space="preserve"> </w:t>
      </w:r>
      <w:r w:rsidR="00C77B48" w:rsidRPr="007E7021">
        <w:rPr>
          <w:rFonts w:ascii="Times New Roman" w:hAnsi="Times New Roman"/>
          <w:color w:val="000000" w:themeColor="text1"/>
          <w:lang w:val="en-CA"/>
        </w:rPr>
        <w:t>does consider hypotheses postulating graph-like structures containing both causal and non-causal relationships between variable-nodes and, contrary to his initial suggestion, attempts to test such structures by means of intervention</w:t>
      </w:r>
      <w:r w:rsidR="001B2C5E" w:rsidRPr="007E7021">
        <w:rPr>
          <w:rFonts w:ascii="Times New Roman" w:hAnsi="Times New Roman"/>
          <w:color w:val="000000" w:themeColor="text1"/>
          <w:lang w:val="en-CA"/>
        </w:rPr>
        <w:t xml:space="preserve"> experiment</w:t>
      </w:r>
      <w:r w:rsidR="00C77B48" w:rsidRPr="007E7021">
        <w:rPr>
          <w:rFonts w:ascii="Times New Roman" w:hAnsi="Times New Roman"/>
          <w:color w:val="000000" w:themeColor="text1"/>
          <w:lang w:val="en-CA"/>
        </w:rPr>
        <w:t xml:space="preserve">s. </w:t>
      </w:r>
    </w:p>
    <w:p w14:paraId="2CBBF2E0" w14:textId="7058D98D" w:rsidR="00C905D8" w:rsidRPr="007E7021" w:rsidRDefault="008F0893" w:rsidP="002214F4">
      <w:pPr>
        <w:pStyle w:val="FreeForm"/>
        <w:spacing w:line="360" w:lineRule="auto"/>
        <w:ind w:firstLine="720"/>
        <w:jc w:val="both"/>
        <w:rPr>
          <w:rFonts w:ascii="Times New Roman" w:hAnsi="Times New Roman"/>
          <w:color w:val="000000" w:themeColor="text1"/>
          <w:lang w:val="en-CA"/>
        </w:rPr>
      </w:pPr>
      <w:r w:rsidRPr="007E7021">
        <w:rPr>
          <w:rFonts w:ascii="Times New Roman" w:hAnsi="Times New Roman"/>
          <w:color w:val="000000" w:themeColor="text1"/>
          <w:lang w:val="en-CA"/>
        </w:rPr>
        <w:t>In principle, t</w:t>
      </w:r>
      <w:r w:rsidR="00930E89" w:rsidRPr="007E7021">
        <w:rPr>
          <w:rFonts w:ascii="Times New Roman" w:hAnsi="Times New Roman"/>
          <w:color w:val="000000" w:themeColor="text1"/>
          <w:lang w:val="en-CA"/>
        </w:rPr>
        <w:t xml:space="preserve">wo methodologically sound </w:t>
      </w:r>
      <w:r w:rsidR="0033728E" w:rsidRPr="007E7021">
        <w:rPr>
          <w:rFonts w:ascii="Times New Roman" w:hAnsi="Times New Roman"/>
          <w:color w:val="000000" w:themeColor="text1"/>
          <w:lang w:val="en-CA"/>
        </w:rPr>
        <w:t xml:space="preserve">testing </w:t>
      </w:r>
      <w:r w:rsidR="00930E89" w:rsidRPr="007E7021">
        <w:rPr>
          <w:rFonts w:ascii="Times New Roman" w:hAnsi="Times New Roman"/>
          <w:color w:val="000000" w:themeColor="text1"/>
          <w:lang w:val="en-CA"/>
        </w:rPr>
        <w:t xml:space="preserve">approaches are available at this point. </w:t>
      </w:r>
      <w:r w:rsidR="00EC6A14" w:rsidRPr="007E7021">
        <w:rPr>
          <w:rFonts w:ascii="Times New Roman" w:hAnsi="Times New Roman"/>
          <w:color w:val="000000" w:themeColor="text1"/>
          <w:lang w:val="en-CA"/>
        </w:rPr>
        <w:t xml:space="preserve">One option is to posit by </w:t>
      </w:r>
      <w:r w:rsidR="00C77B48" w:rsidRPr="007E7021">
        <w:rPr>
          <w:rFonts w:ascii="Times New Roman" w:hAnsi="Times New Roman"/>
          <w:color w:val="000000" w:themeColor="text1"/>
          <w:lang w:val="en-CA"/>
        </w:rPr>
        <w:t>hypothesis</w:t>
      </w:r>
      <w:r w:rsidR="00EC6A14" w:rsidRPr="007E7021">
        <w:rPr>
          <w:rFonts w:ascii="Times New Roman" w:hAnsi="Times New Roman"/>
          <w:color w:val="000000" w:themeColor="text1"/>
          <w:lang w:val="en-CA"/>
        </w:rPr>
        <w:t xml:space="preserve"> </w:t>
      </w:r>
      <w:r w:rsidR="00C77B48" w:rsidRPr="007E7021">
        <w:rPr>
          <w:rFonts w:ascii="Times New Roman" w:hAnsi="Times New Roman"/>
          <w:color w:val="000000" w:themeColor="text1"/>
          <w:lang w:val="en-CA"/>
        </w:rPr>
        <w:t xml:space="preserve">structures containing both causal and non-causal relationships and </w:t>
      </w:r>
      <w:r w:rsidR="007C7DA6" w:rsidRPr="007E7021">
        <w:rPr>
          <w:rFonts w:ascii="Times New Roman" w:hAnsi="Times New Roman"/>
          <w:color w:val="000000" w:themeColor="text1"/>
          <w:lang w:val="en-CA"/>
        </w:rPr>
        <w:t>devise</w:t>
      </w:r>
      <w:r w:rsidR="00C77B48" w:rsidRPr="007E7021">
        <w:rPr>
          <w:rFonts w:ascii="Times New Roman" w:hAnsi="Times New Roman"/>
          <w:color w:val="000000" w:themeColor="text1"/>
          <w:lang w:val="en-CA"/>
        </w:rPr>
        <w:t xml:space="preserve"> a </w:t>
      </w:r>
      <w:r w:rsidR="007C7DA6" w:rsidRPr="007E7021">
        <w:rPr>
          <w:rFonts w:ascii="Times New Roman" w:hAnsi="Times New Roman"/>
          <w:color w:val="000000" w:themeColor="text1"/>
          <w:lang w:val="en-CA"/>
        </w:rPr>
        <w:t xml:space="preserve">methodological </w:t>
      </w:r>
      <w:r w:rsidR="00396099" w:rsidRPr="007E7021">
        <w:rPr>
          <w:rFonts w:ascii="Times New Roman" w:hAnsi="Times New Roman"/>
          <w:color w:val="000000" w:themeColor="text1"/>
          <w:lang w:val="en-CA"/>
        </w:rPr>
        <w:t>valid</w:t>
      </w:r>
      <w:r w:rsidR="00C77B48" w:rsidRPr="007E7021">
        <w:rPr>
          <w:rFonts w:ascii="Times New Roman" w:hAnsi="Times New Roman"/>
          <w:color w:val="000000" w:themeColor="text1"/>
          <w:lang w:val="en-CA"/>
        </w:rPr>
        <w:t xml:space="preserve"> </w:t>
      </w:r>
      <w:r w:rsidR="007C7DA6" w:rsidRPr="007E7021">
        <w:rPr>
          <w:rFonts w:ascii="Times New Roman" w:hAnsi="Times New Roman"/>
          <w:color w:val="000000" w:themeColor="text1"/>
          <w:lang w:val="en-CA"/>
        </w:rPr>
        <w:t>experiment</w:t>
      </w:r>
      <w:r w:rsidR="00C77B48" w:rsidRPr="007E7021">
        <w:rPr>
          <w:rFonts w:ascii="Times New Roman" w:hAnsi="Times New Roman"/>
          <w:color w:val="000000" w:themeColor="text1"/>
          <w:lang w:val="en-CA"/>
        </w:rPr>
        <w:t xml:space="preserve"> for testing these hypotheses. </w:t>
      </w:r>
      <w:r w:rsidR="00CC32F3" w:rsidRPr="007E7021">
        <w:rPr>
          <w:rFonts w:ascii="Times New Roman" w:hAnsi="Times New Roman"/>
          <w:color w:val="000000" w:themeColor="text1"/>
          <w:lang w:val="en-CA"/>
        </w:rPr>
        <w:t>The problem is that science</w:t>
      </w:r>
      <w:r w:rsidR="00EC6A14" w:rsidRPr="007E7021">
        <w:rPr>
          <w:rFonts w:ascii="Times New Roman" w:hAnsi="Times New Roman"/>
          <w:color w:val="000000" w:themeColor="text1"/>
          <w:lang w:val="en-CA"/>
        </w:rPr>
        <w:t xml:space="preserve"> has yet to develop </w:t>
      </w:r>
      <w:r w:rsidR="00C221F1" w:rsidRPr="007E7021">
        <w:rPr>
          <w:rFonts w:ascii="Times New Roman" w:hAnsi="Times New Roman"/>
          <w:color w:val="000000" w:themeColor="text1"/>
          <w:lang w:val="en-CA"/>
        </w:rPr>
        <w:t xml:space="preserve">and validate </w:t>
      </w:r>
      <w:r w:rsidR="00C77B48" w:rsidRPr="007E7021">
        <w:rPr>
          <w:rFonts w:ascii="Times New Roman" w:hAnsi="Times New Roman"/>
          <w:color w:val="000000" w:themeColor="text1"/>
          <w:lang w:val="en-CA"/>
        </w:rPr>
        <w:t>experimental design</w:t>
      </w:r>
      <w:r w:rsidR="008A4C01">
        <w:rPr>
          <w:rFonts w:ascii="Times New Roman" w:hAnsi="Times New Roman"/>
          <w:color w:val="000000" w:themeColor="text1"/>
          <w:lang w:val="en-CA"/>
        </w:rPr>
        <w:t>s</w:t>
      </w:r>
      <w:r w:rsidR="00C77B48" w:rsidRPr="007E7021">
        <w:rPr>
          <w:rFonts w:ascii="Times New Roman" w:hAnsi="Times New Roman"/>
          <w:color w:val="000000" w:themeColor="text1"/>
          <w:lang w:val="en-CA"/>
        </w:rPr>
        <w:t xml:space="preserve"> </w:t>
      </w:r>
      <w:r w:rsidR="00D437E3" w:rsidRPr="007E7021">
        <w:rPr>
          <w:rFonts w:ascii="Times New Roman" w:hAnsi="Times New Roman"/>
          <w:color w:val="000000" w:themeColor="text1"/>
          <w:lang w:val="en-CA"/>
        </w:rPr>
        <w:t xml:space="preserve">capable of discriminating between accidental associations, correlations, causal </w:t>
      </w:r>
      <w:proofErr w:type="gramStart"/>
      <w:r w:rsidR="00D437E3" w:rsidRPr="007E7021">
        <w:rPr>
          <w:rFonts w:ascii="Times New Roman" w:hAnsi="Times New Roman"/>
          <w:color w:val="000000" w:themeColor="text1"/>
          <w:lang w:val="en-CA"/>
        </w:rPr>
        <w:t>dependencies</w:t>
      </w:r>
      <w:proofErr w:type="gramEnd"/>
      <w:r w:rsidR="00D437E3" w:rsidRPr="007E7021">
        <w:rPr>
          <w:rFonts w:ascii="Times New Roman" w:hAnsi="Times New Roman"/>
          <w:color w:val="000000" w:themeColor="text1"/>
          <w:lang w:val="en-CA"/>
        </w:rPr>
        <w:t xml:space="preserve"> and</w:t>
      </w:r>
      <w:r w:rsidR="003B0F16" w:rsidRPr="007E7021">
        <w:rPr>
          <w:rFonts w:ascii="Times New Roman" w:hAnsi="Times New Roman"/>
          <w:color w:val="000000" w:themeColor="text1"/>
          <w:lang w:val="en-CA"/>
        </w:rPr>
        <w:t xml:space="preserve"> non-causal </w:t>
      </w:r>
      <w:r w:rsidR="00730BFF" w:rsidRPr="007E7021">
        <w:rPr>
          <w:rFonts w:ascii="Times New Roman" w:hAnsi="Times New Roman"/>
          <w:color w:val="000000" w:themeColor="text1"/>
          <w:lang w:val="en-CA"/>
        </w:rPr>
        <w:t>supervenience</w:t>
      </w:r>
      <w:r w:rsidR="00C77B48" w:rsidRPr="007E7021">
        <w:rPr>
          <w:rFonts w:ascii="Times New Roman" w:hAnsi="Times New Roman"/>
          <w:color w:val="000000" w:themeColor="text1"/>
          <w:lang w:val="en-CA"/>
        </w:rPr>
        <w:t xml:space="preserve"> </w:t>
      </w:r>
      <w:r w:rsidR="003B0F16" w:rsidRPr="007E7021">
        <w:rPr>
          <w:rFonts w:ascii="Times New Roman" w:hAnsi="Times New Roman"/>
          <w:color w:val="000000" w:themeColor="text1"/>
          <w:lang w:val="en-CA"/>
        </w:rPr>
        <w:t>dependencies</w:t>
      </w:r>
      <w:r w:rsidR="00C77B48" w:rsidRPr="007E7021">
        <w:rPr>
          <w:rFonts w:ascii="Times New Roman" w:hAnsi="Times New Roman"/>
          <w:color w:val="000000" w:themeColor="text1"/>
          <w:lang w:val="en-CA"/>
        </w:rPr>
        <w:t xml:space="preserve">. </w:t>
      </w:r>
      <w:r w:rsidR="00CA0DDC" w:rsidRPr="007E7021">
        <w:rPr>
          <w:rFonts w:ascii="Times New Roman" w:hAnsi="Times New Roman"/>
          <w:color w:val="000000" w:themeColor="text1"/>
          <w:lang w:val="en-CA"/>
        </w:rPr>
        <w:t>The other option is to</w:t>
      </w:r>
      <w:r w:rsidR="00C77B48" w:rsidRPr="007E7021">
        <w:rPr>
          <w:rFonts w:ascii="Times New Roman" w:hAnsi="Times New Roman"/>
          <w:color w:val="000000" w:themeColor="text1"/>
          <w:lang w:val="en-CA"/>
        </w:rPr>
        <w:t xml:space="preserve"> rel</w:t>
      </w:r>
      <w:r w:rsidR="00CA0DDC" w:rsidRPr="007E7021">
        <w:rPr>
          <w:rFonts w:ascii="Times New Roman" w:hAnsi="Times New Roman"/>
          <w:color w:val="000000" w:themeColor="text1"/>
          <w:lang w:val="en-CA"/>
        </w:rPr>
        <w:t>y</w:t>
      </w:r>
      <w:r w:rsidR="00C77B48" w:rsidRPr="007E7021">
        <w:rPr>
          <w:rFonts w:ascii="Times New Roman" w:hAnsi="Times New Roman"/>
          <w:color w:val="000000" w:themeColor="text1"/>
          <w:lang w:val="en-CA"/>
        </w:rPr>
        <w:t xml:space="preserve"> on prior knowledge </w:t>
      </w:r>
      <w:r w:rsidR="00EC6A14" w:rsidRPr="007E7021">
        <w:rPr>
          <w:rFonts w:ascii="Times New Roman" w:hAnsi="Times New Roman"/>
          <w:color w:val="000000" w:themeColor="text1"/>
          <w:lang w:val="en-CA"/>
        </w:rPr>
        <w:t>about</w:t>
      </w:r>
      <w:r w:rsidR="00C77B48" w:rsidRPr="007E7021">
        <w:rPr>
          <w:rFonts w:ascii="Times New Roman" w:hAnsi="Times New Roman"/>
          <w:color w:val="000000" w:themeColor="text1"/>
          <w:lang w:val="en-CA"/>
        </w:rPr>
        <w:t xml:space="preserve"> non-causal relationships between variables</w:t>
      </w:r>
      <w:r w:rsidR="00173E62" w:rsidRPr="007E7021">
        <w:rPr>
          <w:rFonts w:ascii="Times New Roman" w:hAnsi="Times New Roman"/>
          <w:color w:val="000000" w:themeColor="text1"/>
          <w:lang w:val="en-CA"/>
        </w:rPr>
        <w:t xml:space="preserve"> </w:t>
      </w:r>
      <w:r w:rsidR="00646D49" w:rsidRPr="007E7021">
        <w:rPr>
          <w:rFonts w:ascii="Times New Roman" w:hAnsi="Times New Roman"/>
          <w:color w:val="000000" w:themeColor="text1"/>
          <w:lang w:val="en-CA"/>
        </w:rPr>
        <w:t>and attempt to s</w:t>
      </w:r>
      <w:r w:rsidR="00173E62" w:rsidRPr="007E7021">
        <w:rPr>
          <w:rFonts w:ascii="Times New Roman" w:hAnsi="Times New Roman"/>
          <w:color w:val="000000" w:themeColor="text1"/>
          <w:lang w:val="en-CA"/>
        </w:rPr>
        <w:t xml:space="preserve">creen </w:t>
      </w:r>
      <w:r w:rsidR="00B83D29" w:rsidRPr="007E7021">
        <w:rPr>
          <w:rFonts w:ascii="Times New Roman" w:hAnsi="Times New Roman"/>
          <w:color w:val="000000" w:themeColor="text1"/>
          <w:lang w:val="en-CA"/>
        </w:rPr>
        <w:t>them out</w:t>
      </w:r>
      <w:r w:rsidR="00173E62" w:rsidRPr="007E7021">
        <w:rPr>
          <w:rFonts w:ascii="Times New Roman" w:hAnsi="Times New Roman"/>
          <w:color w:val="000000" w:themeColor="text1"/>
          <w:lang w:val="en-CA"/>
        </w:rPr>
        <w:t xml:space="preserve"> after </w:t>
      </w:r>
      <w:r w:rsidR="00646D49" w:rsidRPr="007E7021">
        <w:rPr>
          <w:rFonts w:ascii="Times New Roman" w:hAnsi="Times New Roman"/>
          <w:color w:val="000000" w:themeColor="text1"/>
          <w:lang w:val="en-CA"/>
        </w:rPr>
        <w:t xml:space="preserve">experimental </w:t>
      </w:r>
      <w:r w:rsidR="00173E62" w:rsidRPr="007E7021">
        <w:rPr>
          <w:rFonts w:ascii="Times New Roman" w:hAnsi="Times New Roman"/>
          <w:color w:val="000000" w:themeColor="text1"/>
          <w:lang w:val="en-CA"/>
        </w:rPr>
        <w:t xml:space="preserve">data has been generated. </w:t>
      </w:r>
      <w:r w:rsidR="00D437E3" w:rsidRPr="007E7021">
        <w:rPr>
          <w:rFonts w:ascii="Times New Roman" w:hAnsi="Times New Roman"/>
          <w:color w:val="000000" w:themeColor="text1"/>
          <w:lang w:val="en-CA"/>
        </w:rPr>
        <w:t>Here</w:t>
      </w:r>
      <w:r w:rsidR="00715A57" w:rsidRPr="007E7021">
        <w:rPr>
          <w:rFonts w:ascii="Times New Roman" w:hAnsi="Times New Roman"/>
          <w:color w:val="000000" w:themeColor="text1"/>
          <w:lang w:val="en-CA"/>
        </w:rPr>
        <w:t xml:space="preserve"> too</w:t>
      </w:r>
      <w:r w:rsidR="00D437E3" w:rsidRPr="007E7021">
        <w:rPr>
          <w:rFonts w:ascii="Times New Roman" w:hAnsi="Times New Roman"/>
          <w:color w:val="000000" w:themeColor="text1"/>
          <w:lang w:val="en-CA"/>
        </w:rPr>
        <w:t xml:space="preserve">, we encounter a </w:t>
      </w:r>
      <w:r w:rsidR="00556660" w:rsidRPr="007E7021">
        <w:rPr>
          <w:rFonts w:ascii="Times New Roman" w:hAnsi="Times New Roman"/>
          <w:color w:val="000000" w:themeColor="text1"/>
          <w:lang w:val="en-CA"/>
        </w:rPr>
        <w:t>difficulty</w:t>
      </w:r>
      <w:r w:rsidR="00D437E3" w:rsidRPr="007E7021">
        <w:rPr>
          <w:rFonts w:ascii="Times New Roman" w:hAnsi="Times New Roman"/>
          <w:color w:val="000000" w:themeColor="text1"/>
          <w:lang w:val="en-CA"/>
        </w:rPr>
        <w:t xml:space="preserve">: </w:t>
      </w:r>
      <w:r w:rsidR="002A6996" w:rsidRPr="007E7021">
        <w:rPr>
          <w:rFonts w:ascii="Times New Roman" w:hAnsi="Times New Roman"/>
          <w:color w:val="000000" w:themeColor="text1"/>
          <w:lang w:val="en-CA"/>
        </w:rPr>
        <w:t xml:space="preserve">there is </w:t>
      </w:r>
      <w:r w:rsidR="0052133E" w:rsidRPr="007E7021">
        <w:rPr>
          <w:rFonts w:ascii="Times New Roman" w:hAnsi="Times New Roman"/>
          <w:color w:val="000000" w:themeColor="text1"/>
          <w:lang w:val="en-CA"/>
        </w:rPr>
        <w:t>scarcely any</w:t>
      </w:r>
      <w:r w:rsidR="002A6996" w:rsidRPr="007E7021">
        <w:rPr>
          <w:rFonts w:ascii="Times New Roman" w:hAnsi="Times New Roman"/>
          <w:color w:val="000000" w:themeColor="text1"/>
          <w:lang w:val="en-CA"/>
        </w:rPr>
        <w:t xml:space="preserve"> </w:t>
      </w:r>
      <w:r w:rsidR="006838AF" w:rsidRPr="007E7021">
        <w:rPr>
          <w:rFonts w:ascii="Times New Roman" w:hAnsi="Times New Roman"/>
          <w:color w:val="000000" w:themeColor="text1"/>
          <w:lang w:val="en-CA"/>
        </w:rPr>
        <w:t xml:space="preserve">prior </w:t>
      </w:r>
      <w:r w:rsidR="002A6996" w:rsidRPr="007E7021">
        <w:rPr>
          <w:rFonts w:ascii="Times New Roman" w:hAnsi="Times New Roman"/>
          <w:color w:val="000000" w:themeColor="text1"/>
          <w:lang w:val="en-CA"/>
        </w:rPr>
        <w:t xml:space="preserve">knowledge </w:t>
      </w:r>
      <w:r w:rsidR="006838AF" w:rsidRPr="007E7021">
        <w:rPr>
          <w:rFonts w:ascii="Times New Roman" w:hAnsi="Times New Roman"/>
          <w:color w:val="000000" w:themeColor="text1"/>
          <w:lang w:val="en-CA"/>
        </w:rPr>
        <w:t>to rely on</w:t>
      </w:r>
      <w:r w:rsidR="002A6996" w:rsidRPr="007E7021">
        <w:rPr>
          <w:rFonts w:ascii="Times New Roman" w:hAnsi="Times New Roman"/>
          <w:color w:val="000000" w:themeColor="text1"/>
          <w:lang w:val="en-CA"/>
        </w:rPr>
        <w:t xml:space="preserve">. </w:t>
      </w:r>
    </w:p>
    <w:p w14:paraId="1A8D1A01" w14:textId="177FB9AE" w:rsidR="00485469" w:rsidRPr="007E7021" w:rsidRDefault="0082284D" w:rsidP="002214F4">
      <w:pPr>
        <w:pStyle w:val="FreeForm"/>
        <w:spacing w:line="360" w:lineRule="auto"/>
        <w:ind w:firstLine="720"/>
        <w:jc w:val="both"/>
        <w:rPr>
          <w:rFonts w:ascii="Times New Roman" w:hAnsi="Times New Roman"/>
          <w:color w:val="000000" w:themeColor="text1"/>
          <w:szCs w:val="24"/>
          <w:lang w:val="en-CA"/>
        </w:rPr>
      </w:pPr>
      <w:r>
        <w:rPr>
          <w:rFonts w:ascii="Times New Roman" w:hAnsi="Times New Roman"/>
          <w:color w:val="000000" w:themeColor="text1"/>
          <w:lang w:val="en-CA"/>
        </w:rPr>
        <w:t>E</w:t>
      </w:r>
      <w:r w:rsidR="002A6996" w:rsidRPr="007E7021">
        <w:rPr>
          <w:rFonts w:ascii="Times New Roman" w:hAnsi="Times New Roman"/>
          <w:color w:val="000000" w:themeColor="text1"/>
          <w:lang w:val="en-CA"/>
        </w:rPr>
        <w:t xml:space="preserve">xperiments in neuroscience </w:t>
      </w:r>
      <w:r w:rsidR="006838AF" w:rsidRPr="007E7021">
        <w:rPr>
          <w:rFonts w:ascii="Times New Roman" w:hAnsi="Times New Roman"/>
          <w:color w:val="000000" w:themeColor="text1"/>
          <w:szCs w:val="24"/>
          <w:lang w:val="en-CA"/>
        </w:rPr>
        <w:t>consist in</w:t>
      </w:r>
      <w:r w:rsidR="00AF2722" w:rsidRPr="007E7021">
        <w:rPr>
          <w:rFonts w:ascii="Times New Roman" w:hAnsi="Times New Roman"/>
          <w:color w:val="000000" w:themeColor="text1"/>
          <w:szCs w:val="24"/>
          <w:lang w:val="en-CA"/>
        </w:rPr>
        <w:t xml:space="preserve"> </w:t>
      </w:r>
      <w:r w:rsidR="006838AF" w:rsidRPr="007E7021">
        <w:rPr>
          <w:rFonts w:ascii="Times New Roman" w:hAnsi="Times New Roman"/>
          <w:color w:val="000000" w:themeColor="text1"/>
          <w:szCs w:val="24"/>
          <w:lang w:val="en-CA"/>
        </w:rPr>
        <w:t>manipulating</w:t>
      </w:r>
      <w:r w:rsidR="00AF2722" w:rsidRPr="007E7021">
        <w:rPr>
          <w:rFonts w:ascii="Times New Roman" w:hAnsi="Times New Roman"/>
          <w:color w:val="000000" w:themeColor="text1"/>
          <w:szCs w:val="24"/>
          <w:lang w:val="en-CA"/>
        </w:rPr>
        <w:t xml:space="preserve"> biological variables in order to </w:t>
      </w:r>
      <w:r w:rsidR="00556660" w:rsidRPr="007E7021">
        <w:rPr>
          <w:rFonts w:ascii="Times New Roman" w:hAnsi="Times New Roman"/>
          <w:color w:val="000000" w:themeColor="text1"/>
          <w:szCs w:val="24"/>
          <w:lang w:val="en-CA"/>
        </w:rPr>
        <w:t>test</w:t>
      </w:r>
      <w:r w:rsidR="00AF2722" w:rsidRPr="007E7021">
        <w:rPr>
          <w:rFonts w:ascii="Times New Roman" w:hAnsi="Times New Roman"/>
          <w:color w:val="000000" w:themeColor="text1"/>
          <w:szCs w:val="24"/>
          <w:lang w:val="en-CA"/>
        </w:rPr>
        <w:t xml:space="preserve"> their causal relevance to psychological variables</w:t>
      </w:r>
      <w:r w:rsidR="00556660" w:rsidRPr="007E7021">
        <w:rPr>
          <w:rFonts w:ascii="Times New Roman" w:hAnsi="Times New Roman"/>
          <w:color w:val="000000" w:themeColor="text1"/>
          <w:szCs w:val="24"/>
          <w:lang w:val="en-CA"/>
        </w:rPr>
        <w:t xml:space="preserve"> </w:t>
      </w:r>
      <w:r w:rsidR="00556660" w:rsidRPr="007E7021">
        <w:rPr>
          <w:rFonts w:ascii="Times New Roman" w:hAnsi="Times New Roman"/>
          <w:color w:val="000000" w:themeColor="text1"/>
          <w:szCs w:val="24"/>
          <w:lang w:val="en-CA"/>
        </w:rPr>
        <w:fldChar w:fldCharType="begin"/>
      </w:r>
      <w:r w:rsidR="00556660" w:rsidRPr="007E7021">
        <w:rPr>
          <w:rFonts w:ascii="Times New Roman" w:hAnsi="Times New Roman"/>
          <w:color w:val="000000" w:themeColor="text1"/>
          <w:szCs w:val="24"/>
          <w:lang w:val="en-CA"/>
        </w:rPr>
        <w:instrText xml:space="preserve"> ADDIN EN.CITE &lt;EndNote&gt;&lt;Cite&gt;&lt;Author&gt;Craver&lt;/Author&gt;&lt;Year&gt;2007&lt;/Year&gt;&lt;RecNum&gt;260&lt;/RecNum&gt;&lt;DisplayText&gt;(Bickle 1998; Craver 2007)&lt;/DisplayText&gt;&lt;record&gt;&lt;rec-number&gt;260&lt;/rec-number&gt;&lt;foreign-keys&gt;&lt;key app="EN" db-id="zs09tazvjrw50eestfmx0seosdx92dzas2ra" timestamp="1232816277"&gt;260&lt;/key&gt;&lt;/foreign-keys&gt;&lt;ref-type name="Book"&gt;6&lt;/ref-type&gt;&lt;contributors&gt;&lt;authors&gt;&lt;author&gt;Craver, C.&lt;/author&gt;&lt;/authors&gt;&lt;/contributors&gt;&lt;titles&gt;&lt;title&gt;Explaining the Brain: Mechanisms and the Mosaic Unity of Neuroscience&lt;/title&gt;&lt;/titles&gt;&lt;pages&gt;xx, 308 p.&lt;/pages&gt;&lt;keywords&gt;&lt;keyword&gt;Neurosciences Philosophy.&lt;/keyword&gt;&lt;keyword&gt;Brain Philosophy.&lt;/keyword&gt;&lt;keyword&gt;Neurosciences.&lt;/keyword&gt;&lt;keyword&gt;Philosophy.&lt;/keyword&gt;&lt;/keywords&gt;&lt;dates&gt;&lt;year&gt;2007&lt;/year&gt;&lt;/dates&gt;&lt;pub-location&gt;Oxford&lt;/pub-location&gt;&lt;publisher&gt;Clarendon Press&lt;/publisher&gt;&lt;isbn&gt;9780199299317 (alk. paper)&amp;#xD;0199299315 (alk. paper)&lt;/isbn&gt;&lt;accession-num&gt;14680572&lt;/accession-num&gt;&lt;call-num&gt;Jefferson or Adams Bldg General or Area Studies Reading Rms QP356; .C73 2007&lt;/call-num&gt;&lt;urls&gt;&lt;related-urls&gt;&lt;url&gt;http://www.loc.gov/catdir/toc/ecip077/2006103230.html&lt;/url&gt;&lt;/related-urls&gt;&lt;/urls&gt;&lt;/record&gt;&lt;/Cite&gt;&lt;Cite&gt;&lt;Author&gt;Bickle&lt;/Author&gt;&lt;Year&gt;1998&lt;/Year&gt;&lt;RecNum&gt;304&lt;/RecNum&gt;&lt;record&gt;&lt;rec-number&gt;304&lt;/rec-number&gt;&lt;foreign-keys&gt;&lt;key app="EN" db-id="zs09tazvjrw50eestfmx0seosdx92dzas2ra" timestamp="1232835027"&gt;304&lt;/key&gt;&lt;/foreign-keys&gt;&lt;ref-type name="Book"&gt;6&lt;/ref-type&gt;&lt;contributors&gt;&lt;authors&gt;&lt;author&gt;Bickle, J.&lt;/author&gt;&lt;/authors&gt;&lt;/contributors&gt;&lt;titles&gt;&lt;title&gt;Psychoneural Reduction: The New Wave&lt;/title&gt;&lt;/titles&gt;&lt;dates&gt;&lt;year&gt;1998&lt;/year&gt;&lt;/dates&gt;&lt;pub-location&gt;Cambridge&lt;/pub-location&gt;&lt;publisher&gt;MIT Press&lt;/publisher&gt;&lt;urls&gt;&lt;/urls&gt;&lt;/record&gt;&lt;/Cite&gt;&lt;/EndNote&gt;</w:instrText>
      </w:r>
      <w:r w:rsidR="00556660" w:rsidRPr="007E7021">
        <w:rPr>
          <w:rFonts w:ascii="Times New Roman" w:hAnsi="Times New Roman"/>
          <w:color w:val="000000" w:themeColor="text1"/>
          <w:szCs w:val="24"/>
          <w:lang w:val="en-CA"/>
        </w:rPr>
        <w:fldChar w:fldCharType="separate"/>
      </w:r>
      <w:r w:rsidR="00556660" w:rsidRPr="007E7021">
        <w:rPr>
          <w:rFonts w:ascii="Times New Roman" w:hAnsi="Times New Roman"/>
          <w:color w:val="000000" w:themeColor="text1"/>
          <w:szCs w:val="24"/>
          <w:lang w:val="en-CA"/>
        </w:rPr>
        <w:t>(Bickle 1998; Craver 2007)</w:t>
      </w:r>
      <w:r w:rsidR="00556660" w:rsidRPr="007E7021">
        <w:rPr>
          <w:rFonts w:ascii="Times New Roman" w:hAnsi="Times New Roman"/>
          <w:color w:val="000000" w:themeColor="text1"/>
          <w:szCs w:val="24"/>
          <w:lang w:val="en-CA"/>
        </w:rPr>
        <w:fldChar w:fldCharType="end"/>
      </w:r>
      <w:r w:rsidR="00C06E33" w:rsidRPr="007E7021">
        <w:rPr>
          <w:rFonts w:ascii="Times New Roman" w:hAnsi="Times New Roman"/>
          <w:color w:val="000000" w:themeColor="text1"/>
          <w:szCs w:val="24"/>
          <w:lang w:val="en-CA"/>
        </w:rPr>
        <w:t>.</w:t>
      </w:r>
      <w:r w:rsidR="00EB0C8E" w:rsidRPr="007E7021">
        <w:rPr>
          <w:rFonts w:ascii="Times New Roman" w:hAnsi="Times New Roman"/>
          <w:color w:val="000000" w:themeColor="text1"/>
          <w:szCs w:val="24"/>
          <w:lang w:val="en-CA"/>
        </w:rPr>
        <w:t xml:space="preserve"> </w:t>
      </w:r>
      <w:r w:rsidR="00C905D8" w:rsidRPr="007E7021">
        <w:rPr>
          <w:rFonts w:ascii="Times New Roman" w:hAnsi="Times New Roman"/>
          <w:color w:val="000000" w:themeColor="text1"/>
          <w:szCs w:val="24"/>
          <w:lang w:val="en-CA"/>
        </w:rPr>
        <w:t>Such experiments</w:t>
      </w:r>
      <w:r w:rsidR="00EB0C8E" w:rsidRPr="007E7021">
        <w:rPr>
          <w:rFonts w:ascii="Times New Roman" w:hAnsi="Times New Roman"/>
          <w:color w:val="000000" w:themeColor="text1"/>
          <w:szCs w:val="24"/>
          <w:lang w:val="en-CA"/>
        </w:rPr>
        <w:t xml:space="preserve"> allow researchers to identify causal determinants of psychological outcomes, order </w:t>
      </w:r>
      <w:r w:rsidR="00D356B6" w:rsidRPr="007E7021">
        <w:rPr>
          <w:rFonts w:ascii="Times New Roman" w:hAnsi="Times New Roman"/>
          <w:color w:val="000000" w:themeColor="text1"/>
          <w:szCs w:val="24"/>
          <w:lang w:val="en-CA"/>
        </w:rPr>
        <w:t>these determinants</w:t>
      </w:r>
      <w:r w:rsidR="00EB0C8E" w:rsidRPr="007E7021">
        <w:rPr>
          <w:rFonts w:ascii="Times New Roman" w:hAnsi="Times New Roman"/>
          <w:color w:val="000000" w:themeColor="text1"/>
          <w:szCs w:val="24"/>
          <w:lang w:val="en-CA"/>
        </w:rPr>
        <w:t xml:space="preserve"> along causal pathways and propose mechanisms causing psychological states and associated behavioural responses.</w:t>
      </w:r>
      <w:r w:rsidR="00485469" w:rsidRPr="007E7021">
        <w:rPr>
          <w:rFonts w:ascii="Times New Roman" w:hAnsi="Times New Roman"/>
          <w:color w:val="000000" w:themeColor="text1"/>
          <w:szCs w:val="24"/>
          <w:lang w:val="en-CA"/>
        </w:rPr>
        <w:t xml:space="preserve"> However, nothing here demonstrates that psychological states supervene </w:t>
      </w:r>
      <w:r w:rsidR="00485469" w:rsidRPr="007E7021">
        <w:rPr>
          <w:rFonts w:ascii="Times New Roman" w:hAnsi="Times New Roman"/>
          <w:color w:val="000000" w:themeColor="text1"/>
          <w:szCs w:val="24"/>
          <w:lang w:val="en-CA"/>
        </w:rPr>
        <w:lastRenderedPageBreak/>
        <w:t>on biological states.</w:t>
      </w:r>
      <w:r w:rsidR="0068490C" w:rsidRPr="007E7021">
        <w:rPr>
          <w:rStyle w:val="FootnoteReference"/>
          <w:rFonts w:ascii="Times New Roman" w:hAnsi="Times New Roman"/>
          <w:color w:val="000000" w:themeColor="text1"/>
          <w:szCs w:val="24"/>
          <w:lang w:val="en-CA"/>
        </w:rPr>
        <w:footnoteReference w:id="8"/>
      </w:r>
      <w:r w:rsidR="00452F6C" w:rsidRPr="007E7021">
        <w:rPr>
          <w:rFonts w:ascii="Times New Roman" w:hAnsi="Times New Roman"/>
          <w:color w:val="000000" w:themeColor="text1"/>
          <w:szCs w:val="24"/>
          <w:lang w:val="en-CA"/>
        </w:rPr>
        <w:t xml:space="preserve"> </w:t>
      </w:r>
      <w:r w:rsidR="00D356B6" w:rsidRPr="007E7021">
        <w:rPr>
          <w:rFonts w:ascii="Times New Roman" w:hAnsi="Times New Roman"/>
          <w:color w:val="000000" w:themeColor="text1"/>
          <w:szCs w:val="24"/>
          <w:lang w:val="en-CA"/>
        </w:rPr>
        <w:t xml:space="preserve">This </w:t>
      </w:r>
      <w:r w:rsidR="001A241C" w:rsidRPr="007E7021">
        <w:rPr>
          <w:rFonts w:ascii="Times New Roman" w:hAnsi="Times New Roman"/>
          <w:color w:val="000000" w:themeColor="text1"/>
          <w:szCs w:val="24"/>
          <w:lang w:val="en-CA"/>
        </w:rPr>
        <w:t xml:space="preserve">is </w:t>
      </w:r>
      <w:r w:rsidR="00D356B6" w:rsidRPr="007E7021">
        <w:rPr>
          <w:rFonts w:ascii="Times New Roman" w:hAnsi="Times New Roman"/>
          <w:color w:val="000000" w:themeColor="text1"/>
          <w:szCs w:val="24"/>
          <w:lang w:val="en-CA"/>
        </w:rPr>
        <w:t>because t</w:t>
      </w:r>
      <w:r w:rsidR="006838AF" w:rsidRPr="007E7021">
        <w:rPr>
          <w:rFonts w:ascii="Times New Roman" w:hAnsi="Times New Roman"/>
          <w:color w:val="000000" w:themeColor="text1"/>
          <w:szCs w:val="24"/>
          <w:lang w:val="en-CA"/>
        </w:rPr>
        <w:t>hese</w:t>
      </w:r>
      <w:r w:rsidR="00556660" w:rsidRPr="007E7021">
        <w:rPr>
          <w:rFonts w:ascii="Times New Roman" w:hAnsi="Times New Roman"/>
          <w:color w:val="000000" w:themeColor="text1"/>
          <w:szCs w:val="24"/>
          <w:lang w:val="en-CA"/>
        </w:rPr>
        <w:t xml:space="preserve"> experiments only test for causal relevance, not for supervenience. Hence, </w:t>
      </w:r>
      <w:r w:rsidR="006838AF" w:rsidRPr="007E7021">
        <w:rPr>
          <w:rFonts w:ascii="Times New Roman" w:hAnsi="Times New Roman"/>
          <w:color w:val="000000" w:themeColor="text1"/>
          <w:szCs w:val="24"/>
          <w:lang w:val="en-CA"/>
        </w:rPr>
        <w:t>they provide</w:t>
      </w:r>
      <w:r w:rsidR="00556660" w:rsidRPr="007E7021">
        <w:rPr>
          <w:rFonts w:ascii="Times New Roman" w:hAnsi="Times New Roman"/>
          <w:color w:val="000000" w:themeColor="text1"/>
          <w:szCs w:val="24"/>
          <w:lang w:val="en-CA"/>
        </w:rPr>
        <w:t xml:space="preserve"> </w:t>
      </w:r>
      <w:r w:rsidR="00E5276C" w:rsidRPr="007E7021">
        <w:rPr>
          <w:rFonts w:ascii="Times New Roman" w:hAnsi="Times New Roman"/>
          <w:color w:val="000000" w:themeColor="text1"/>
          <w:szCs w:val="24"/>
          <w:lang w:val="en-CA"/>
        </w:rPr>
        <w:t>conclusive</w:t>
      </w:r>
      <w:r w:rsidR="00556660" w:rsidRPr="007E7021">
        <w:rPr>
          <w:rFonts w:ascii="Times New Roman" w:hAnsi="Times New Roman"/>
          <w:color w:val="000000" w:themeColor="text1"/>
          <w:szCs w:val="24"/>
          <w:lang w:val="en-CA"/>
        </w:rPr>
        <w:t xml:space="preserve"> evidence that biological activity is causally relevant to psychological outcomes, but no evidence that </w:t>
      </w:r>
      <w:r w:rsidR="008B3530" w:rsidRPr="007E7021">
        <w:rPr>
          <w:rFonts w:ascii="Times New Roman" w:hAnsi="Times New Roman"/>
          <w:color w:val="000000" w:themeColor="text1"/>
          <w:szCs w:val="24"/>
          <w:lang w:val="en-CA"/>
        </w:rPr>
        <w:t>psychological states supervene on biological activity.</w:t>
      </w:r>
      <w:r w:rsidR="00EB0C8E" w:rsidRPr="007E7021">
        <w:rPr>
          <w:rFonts w:ascii="Times New Roman" w:hAnsi="Times New Roman"/>
          <w:color w:val="000000" w:themeColor="text1"/>
          <w:szCs w:val="24"/>
          <w:lang w:val="en-CA"/>
        </w:rPr>
        <w:t xml:space="preserve"> </w:t>
      </w:r>
    </w:p>
    <w:p w14:paraId="4D7AFC31" w14:textId="6057C0A5" w:rsidR="0027455C" w:rsidRPr="007E7021" w:rsidRDefault="00EB0C8E" w:rsidP="00216E33">
      <w:pPr>
        <w:pStyle w:val="FreeForm"/>
        <w:spacing w:line="360" w:lineRule="auto"/>
        <w:ind w:firstLine="720"/>
        <w:jc w:val="both"/>
        <w:rPr>
          <w:rFonts w:ascii="Times New Roman" w:hAnsi="Times New Roman"/>
          <w:color w:val="000000" w:themeColor="text1"/>
          <w:lang w:val="en-CA"/>
        </w:rPr>
      </w:pPr>
      <w:r w:rsidRPr="007E7021">
        <w:rPr>
          <w:rFonts w:ascii="Times New Roman" w:hAnsi="Times New Roman"/>
          <w:color w:val="000000" w:themeColor="text1"/>
          <w:szCs w:val="24"/>
          <w:lang w:val="en-CA"/>
        </w:rPr>
        <w:t xml:space="preserve">Of course, absence of evidence is not evidence for absence. </w:t>
      </w:r>
      <w:r w:rsidR="006838AF" w:rsidRPr="007E7021">
        <w:rPr>
          <w:rFonts w:ascii="Times New Roman" w:hAnsi="Times New Roman"/>
          <w:color w:val="000000" w:themeColor="text1"/>
          <w:szCs w:val="24"/>
          <w:lang w:val="en-CA"/>
        </w:rPr>
        <w:t xml:space="preserve">These experiments </w:t>
      </w:r>
      <w:proofErr w:type="gramStart"/>
      <w:r w:rsidR="006838AF" w:rsidRPr="007E7021">
        <w:rPr>
          <w:rFonts w:ascii="Times New Roman" w:hAnsi="Times New Roman"/>
          <w:color w:val="000000" w:themeColor="text1"/>
          <w:szCs w:val="24"/>
          <w:lang w:val="en-CA"/>
        </w:rPr>
        <w:t>don’t</w:t>
      </w:r>
      <w:proofErr w:type="gramEnd"/>
      <w:r w:rsidR="006838AF" w:rsidRPr="007E7021">
        <w:rPr>
          <w:rFonts w:ascii="Times New Roman" w:hAnsi="Times New Roman"/>
          <w:color w:val="000000" w:themeColor="text1"/>
          <w:szCs w:val="24"/>
          <w:lang w:val="en-CA"/>
        </w:rPr>
        <w:t xml:space="preserve"> prove that psychological states don’t supervene on biological activity</w:t>
      </w:r>
      <w:r w:rsidR="00D356B6" w:rsidRPr="007E7021">
        <w:rPr>
          <w:rFonts w:ascii="Times New Roman" w:hAnsi="Times New Roman"/>
          <w:color w:val="000000" w:themeColor="text1"/>
          <w:szCs w:val="24"/>
          <w:lang w:val="en-CA"/>
        </w:rPr>
        <w:t xml:space="preserve"> either. Still, </w:t>
      </w:r>
      <w:r w:rsidR="00F6181D" w:rsidRPr="007E7021">
        <w:rPr>
          <w:rFonts w:ascii="Times New Roman" w:hAnsi="Times New Roman"/>
          <w:color w:val="000000" w:themeColor="text1"/>
          <w:szCs w:val="24"/>
          <w:lang w:val="en-CA"/>
        </w:rPr>
        <w:t xml:space="preserve">the </w:t>
      </w:r>
      <w:r w:rsidR="00D356B6" w:rsidRPr="007E7021">
        <w:rPr>
          <w:rFonts w:ascii="Times New Roman" w:hAnsi="Times New Roman"/>
          <w:color w:val="000000" w:themeColor="text1"/>
          <w:szCs w:val="24"/>
          <w:lang w:val="en-CA"/>
        </w:rPr>
        <w:t xml:space="preserve">net result is </w:t>
      </w:r>
      <w:r w:rsidR="00485469" w:rsidRPr="007E7021">
        <w:rPr>
          <w:rFonts w:ascii="Times New Roman" w:hAnsi="Times New Roman"/>
          <w:color w:val="000000" w:themeColor="text1"/>
          <w:szCs w:val="24"/>
          <w:lang w:val="en-CA"/>
        </w:rPr>
        <w:t xml:space="preserve">an absence of </w:t>
      </w:r>
      <w:r w:rsidRPr="007E7021">
        <w:rPr>
          <w:rFonts w:ascii="Times New Roman" w:hAnsi="Times New Roman"/>
          <w:color w:val="000000" w:themeColor="text1"/>
          <w:szCs w:val="24"/>
          <w:lang w:val="en-CA"/>
        </w:rPr>
        <w:t xml:space="preserve">prior knowledge of </w:t>
      </w:r>
      <w:r w:rsidR="00485469" w:rsidRPr="007E7021">
        <w:rPr>
          <w:rFonts w:ascii="Times New Roman" w:hAnsi="Times New Roman"/>
          <w:color w:val="000000" w:themeColor="text1"/>
          <w:szCs w:val="24"/>
          <w:lang w:val="en-CA"/>
        </w:rPr>
        <w:t>s</w:t>
      </w:r>
      <w:r w:rsidRPr="007E7021">
        <w:rPr>
          <w:rFonts w:ascii="Times New Roman" w:hAnsi="Times New Roman"/>
          <w:color w:val="000000" w:themeColor="text1"/>
          <w:szCs w:val="24"/>
          <w:lang w:val="en-CA"/>
        </w:rPr>
        <w:t>upervenience relationships.</w:t>
      </w:r>
      <w:r w:rsidR="00DE5040" w:rsidRPr="007E7021">
        <w:rPr>
          <w:rFonts w:ascii="Times New Roman" w:hAnsi="Times New Roman"/>
          <w:color w:val="000000" w:themeColor="text1"/>
          <w:szCs w:val="24"/>
          <w:lang w:val="en-CA"/>
        </w:rPr>
        <w:t xml:space="preserve"> </w:t>
      </w:r>
      <w:r w:rsidR="000F7CC4" w:rsidRPr="007E7021">
        <w:rPr>
          <w:rFonts w:ascii="Times New Roman" w:hAnsi="Times New Roman"/>
          <w:color w:val="000000" w:themeColor="text1"/>
          <w:szCs w:val="24"/>
          <w:lang w:val="en-CA"/>
        </w:rPr>
        <w:t xml:space="preserve">The same applies to life sciences in general, which tend to be primarily experimental disciplines relying heavily on statistical methods of data analysis for uncovering correlations and on controlled experiments </w:t>
      </w:r>
      <w:r w:rsidR="008B636F">
        <w:rPr>
          <w:rFonts w:ascii="Times New Roman" w:hAnsi="Times New Roman"/>
          <w:color w:val="000000" w:themeColor="text1"/>
          <w:szCs w:val="24"/>
          <w:lang w:val="en-CA"/>
        </w:rPr>
        <w:t>for</w:t>
      </w:r>
      <w:r w:rsidR="000F7CC4" w:rsidRPr="007E7021">
        <w:rPr>
          <w:rFonts w:ascii="Times New Roman" w:hAnsi="Times New Roman"/>
          <w:color w:val="000000" w:themeColor="text1"/>
          <w:szCs w:val="24"/>
          <w:lang w:val="en-CA"/>
        </w:rPr>
        <w:t xml:space="preserve"> </w:t>
      </w:r>
      <w:r w:rsidR="005923F0" w:rsidRPr="007E7021">
        <w:rPr>
          <w:rFonts w:ascii="Times New Roman" w:hAnsi="Times New Roman"/>
          <w:color w:val="000000" w:themeColor="text1"/>
          <w:szCs w:val="24"/>
          <w:lang w:val="en-CA"/>
        </w:rPr>
        <w:t>identify</w:t>
      </w:r>
      <w:r w:rsidR="008B636F">
        <w:rPr>
          <w:rFonts w:ascii="Times New Roman" w:hAnsi="Times New Roman"/>
          <w:color w:val="000000" w:themeColor="text1"/>
          <w:szCs w:val="24"/>
          <w:lang w:val="en-CA"/>
        </w:rPr>
        <w:t>ing</w:t>
      </w:r>
      <w:r w:rsidR="000F7CC4" w:rsidRPr="007E7021">
        <w:rPr>
          <w:rFonts w:ascii="Times New Roman" w:hAnsi="Times New Roman"/>
          <w:color w:val="000000" w:themeColor="text1"/>
          <w:szCs w:val="24"/>
          <w:lang w:val="en-CA"/>
        </w:rPr>
        <w:t xml:space="preserve"> the causal structures</w:t>
      </w:r>
      <w:r w:rsidR="005923F0" w:rsidRPr="007E7021">
        <w:rPr>
          <w:rFonts w:ascii="Times New Roman" w:hAnsi="Times New Roman"/>
          <w:color w:val="000000" w:themeColor="text1"/>
          <w:szCs w:val="24"/>
          <w:lang w:val="en-CA"/>
        </w:rPr>
        <w:t xml:space="preserve"> link</w:t>
      </w:r>
      <w:r w:rsidR="00485469" w:rsidRPr="007E7021">
        <w:rPr>
          <w:rFonts w:ascii="Times New Roman" w:hAnsi="Times New Roman"/>
          <w:color w:val="000000" w:themeColor="text1"/>
          <w:szCs w:val="24"/>
          <w:lang w:val="en-CA"/>
        </w:rPr>
        <w:t>ing</w:t>
      </w:r>
      <w:r w:rsidR="002214F4" w:rsidRPr="007E7021">
        <w:rPr>
          <w:rFonts w:ascii="Times New Roman" w:hAnsi="Times New Roman"/>
          <w:color w:val="000000" w:themeColor="text1"/>
          <w:szCs w:val="24"/>
          <w:lang w:val="en-CA"/>
        </w:rPr>
        <w:t xml:space="preserve"> </w:t>
      </w:r>
      <w:r w:rsidR="00485469" w:rsidRPr="007E7021">
        <w:rPr>
          <w:rFonts w:ascii="Times New Roman" w:hAnsi="Times New Roman"/>
          <w:color w:val="000000" w:themeColor="text1"/>
          <w:szCs w:val="24"/>
          <w:lang w:val="en-CA"/>
        </w:rPr>
        <w:t>correlated</w:t>
      </w:r>
      <w:r w:rsidR="002214F4" w:rsidRPr="007E7021">
        <w:rPr>
          <w:rFonts w:ascii="Times New Roman" w:hAnsi="Times New Roman"/>
          <w:color w:val="000000" w:themeColor="text1"/>
          <w:szCs w:val="24"/>
          <w:lang w:val="en-CA"/>
        </w:rPr>
        <w:t xml:space="preserve"> variables</w:t>
      </w:r>
      <w:r w:rsidR="000F7CC4" w:rsidRPr="007E7021">
        <w:rPr>
          <w:rFonts w:ascii="Times New Roman" w:hAnsi="Times New Roman"/>
          <w:color w:val="000000" w:themeColor="text1"/>
          <w:szCs w:val="24"/>
          <w:lang w:val="en-CA"/>
        </w:rPr>
        <w:t xml:space="preserve">. Other </w:t>
      </w:r>
      <w:r w:rsidR="0059431B" w:rsidRPr="007E7021">
        <w:rPr>
          <w:rFonts w:ascii="Times New Roman" w:hAnsi="Times New Roman"/>
          <w:color w:val="000000" w:themeColor="text1"/>
          <w:szCs w:val="24"/>
          <w:lang w:val="en-CA"/>
        </w:rPr>
        <w:t>disciplines</w:t>
      </w:r>
      <w:r w:rsidR="000F7CC4" w:rsidRPr="007E7021">
        <w:rPr>
          <w:rFonts w:ascii="Times New Roman" w:hAnsi="Times New Roman"/>
          <w:color w:val="000000" w:themeColor="text1"/>
          <w:szCs w:val="24"/>
          <w:lang w:val="en-CA"/>
        </w:rPr>
        <w:t xml:space="preserve"> </w:t>
      </w:r>
      <w:r w:rsidR="00F105AD" w:rsidRPr="007E7021">
        <w:rPr>
          <w:rFonts w:ascii="Times New Roman" w:hAnsi="Times New Roman"/>
          <w:color w:val="000000" w:themeColor="text1"/>
          <w:szCs w:val="24"/>
          <w:lang w:val="en-CA"/>
        </w:rPr>
        <w:t>are</w:t>
      </w:r>
      <w:r w:rsidR="000F7CC4" w:rsidRPr="007E7021">
        <w:rPr>
          <w:rFonts w:ascii="Times New Roman" w:hAnsi="Times New Roman"/>
          <w:color w:val="000000" w:themeColor="text1"/>
          <w:szCs w:val="24"/>
          <w:lang w:val="en-CA"/>
        </w:rPr>
        <w:t xml:space="preserve"> more </w:t>
      </w:r>
      <w:r w:rsidR="001A241C" w:rsidRPr="007E7021">
        <w:rPr>
          <w:rFonts w:ascii="Times New Roman" w:hAnsi="Times New Roman"/>
          <w:color w:val="000000" w:themeColor="text1"/>
          <w:szCs w:val="24"/>
          <w:lang w:val="en-CA"/>
        </w:rPr>
        <w:t xml:space="preserve">generous when it comes to </w:t>
      </w:r>
      <w:r w:rsidR="00A9226C" w:rsidRPr="007E7021">
        <w:rPr>
          <w:rFonts w:ascii="Times New Roman" w:hAnsi="Times New Roman"/>
          <w:color w:val="000000" w:themeColor="text1"/>
          <w:szCs w:val="24"/>
          <w:lang w:val="en-CA"/>
        </w:rPr>
        <w:t xml:space="preserve">prior knowledge of </w:t>
      </w:r>
      <w:r w:rsidR="00DE5040" w:rsidRPr="007E7021">
        <w:rPr>
          <w:rFonts w:ascii="Times New Roman" w:hAnsi="Times New Roman"/>
          <w:color w:val="000000" w:themeColor="text1"/>
          <w:szCs w:val="24"/>
          <w:lang w:val="en-CA"/>
        </w:rPr>
        <w:t>supervenience</w:t>
      </w:r>
      <w:r w:rsidR="00FE5A26" w:rsidRPr="007E7021">
        <w:rPr>
          <w:rFonts w:ascii="Times New Roman" w:hAnsi="Times New Roman"/>
          <w:color w:val="000000" w:themeColor="text1"/>
          <w:szCs w:val="24"/>
          <w:lang w:val="en-CA"/>
        </w:rPr>
        <w:t xml:space="preserve"> relationships</w:t>
      </w:r>
      <w:r w:rsidR="00D31557" w:rsidRPr="007E7021">
        <w:rPr>
          <w:rFonts w:ascii="Times New Roman" w:hAnsi="Times New Roman"/>
          <w:color w:val="000000" w:themeColor="text1"/>
          <w:szCs w:val="24"/>
          <w:lang w:val="en-CA"/>
        </w:rPr>
        <w:t xml:space="preserve">. For instance, the </w:t>
      </w:r>
      <w:bookmarkStart w:id="15" w:name="OLE_LINK55"/>
      <w:bookmarkStart w:id="16" w:name="OLE_LINK56"/>
      <w:r w:rsidR="00D31557" w:rsidRPr="007E7021">
        <w:rPr>
          <w:rFonts w:ascii="Times New Roman" w:hAnsi="Times New Roman"/>
          <w:color w:val="000000" w:themeColor="text1"/>
          <w:szCs w:val="24"/>
          <w:lang w:val="en-CA"/>
        </w:rPr>
        <w:t xml:space="preserve">statistical-mechanical formulation of the ideal gas law </w:t>
      </w:r>
      <w:bookmarkEnd w:id="15"/>
      <w:bookmarkEnd w:id="16"/>
      <w:r w:rsidR="00D31557" w:rsidRPr="007E7021">
        <w:rPr>
          <w:rFonts w:ascii="Times New Roman" w:hAnsi="Times New Roman"/>
          <w:color w:val="000000" w:themeColor="text1"/>
          <w:szCs w:val="24"/>
          <w:lang w:val="en-CA"/>
        </w:rPr>
        <w:t xml:space="preserve">is </w:t>
      </w:r>
      <w:r w:rsidR="00B87D69" w:rsidRPr="007E7021">
        <w:rPr>
          <w:rFonts w:ascii="Times New Roman" w:hAnsi="Times New Roman"/>
          <w:color w:val="000000" w:themeColor="text1"/>
          <w:szCs w:val="24"/>
          <w:lang w:val="en-CA"/>
        </w:rPr>
        <w:t>often</w:t>
      </w:r>
      <w:r w:rsidR="00D31557" w:rsidRPr="007E7021">
        <w:rPr>
          <w:rFonts w:ascii="Times New Roman" w:hAnsi="Times New Roman"/>
          <w:color w:val="000000" w:themeColor="text1"/>
          <w:szCs w:val="24"/>
          <w:lang w:val="en-CA"/>
        </w:rPr>
        <w:t xml:space="preserve"> interpreted as the claim that temperature is the average molecular kinetic energy of the molecules composing a gas.</w:t>
      </w:r>
      <w:r w:rsidR="00DE5040" w:rsidRPr="007E7021">
        <w:rPr>
          <w:rFonts w:ascii="Times New Roman" w:hAnsi="Times New Roman"/>
          <w:color w:val="000000" w:themeColor="text1"/>
          <w:szCs w:val="24"/>
          <w:lang w:val="en-CA"/>
        </w:rPr>
        <w:t xml:space="preserve"> </w:t>
      </w:r>
      <w:r w:rsidR="00CE597A" w:rsidRPr="007E7021">
        <w:rPr>
          <w:rFonts w:ascii="Times New Roman" w:hAnsi="Times New Roman"/>
          <w:color w:val="000000" w:themeColor="text1"/>
          <w:szCs w:val="24"/>
          <w:lang w:val="en-CA"/>
        </w:rPr>
        <w:t>If this interpretation is correct</w:t>
      </w:r>
      <w:r w:rsidR="006D21B6" w:rsidRPr="007E7021">
        <w:rPr>
          <w:rStyle w:val="FootnoteReference"/>
          <w:rFonts w:ascii="Times New Roman" w:hAnsi="Times New Roman"/>
          <w:color w:val="000000" w:themeColor="text1"/>
          <w:szCs w:val="24"/>
          <w:lang w:val="en-CA"/>
        </w:rPr>
        <w:footnoteReference w:id="9"/>
      </w:r>
      <w:r w:rsidR="00DE5040" w:rsidRPr="007E7021">
        <w:rPr>
          <w:rFonts w:ascii="Times New Roman" w:hAnsi="Times New Roman"/>
          <w:color w:val="000000" w:themeColor="text1"/>
          <w:szCs w:val="24"/>
          <w:lang w:val="en-CA"/>
        </w:rPr>
        <w:t>, it may be conceded that</w:t>
      </w:r>
      <w:r w:rsidR="00410B2B" w:rsidRPr="007E7021">
        <w:rPr>
          <w:rFonts w:ascii="Times New Roman" w:hAnsi="Times New Roman"/>
          <w:color w:val="000000" w:themeColor="text1"/>
          <w:szCs w:val="24"/>
          <w:lang w:val="en-CA"/>
        </w:rPr>
        <w:t>, at least in some cases,</w:t>
      </w:r>
      <w:r w:rsidR="00DE5040" w:rsidRPr="007E7021">
        <w:rPr>
          <w:rFonts w:ascii="Times New Roman" w:hAnsi="Times New Roman"/>
          <w:color w:val="000000" w:themeColor="text1"/>
          <w:szCs w:val="24"/>
          <w:lang w:val="en-CA"/>
        </w:rPr>
        <w:t xml:space="preserve"> </w:t>
      </w:r>
      <w:r w:rsidR="005937AC" w:rsidRPr="007E7021">
        <w:rPr>
          <w:rFonts w:ascii="Times New Roman" w:hAnsi="Times New Roman"/>
          <w:color w:val="000000" w:themeColor="text1"/>
          <w:szCs w:val="24"/>
          <w:lang w:val="en-CA"/>
        </w:rPr>
        <w:t xml:space="preserve">prior knowledge of supervenience </w:t>
      </w:r>
      <w:r w:rsidR="00410B2B" w:rsidRPr="007E7021">
        <w:rPr>
          <w:rFonts w:ascii="Times New Roman" w:hAnsi="Times New Roman"/>
          <w:color w:val="000000" w:themeColor="text1"/>
          <w:szCs w:val="24"/>
          <w:lang w:val="en-CA"/>
        </w:rPr>
        <w:t>is available</w:t>
      </w:r>
      <w:r w:rsidR="00FE5A26" w:rsidRPr="007E7021">
        <w:rPr>
          <w:rFonts w:ascii="Times New Roman" w:hAnsi="Times New Roman"/>
          <w:color w:val="000000" w:themeColor="text1"/>
          <w:lang w:val="en-CA"/>
        </w:rPr>
        <w:t>.</w:t>
      </w:r>
      <w:r w:rsidR="00410B2B" w:rsidRPr="007E7021">
        <w:rPr>
          <w:rFonts w:ascii="Times New Roman" w:hAnsi="Times New Roman"/>
          <w:color w:val="000000" w:themeColor="text1"/>
          <w:lang w:val="en-CA"/>
        </w:rPr>
        <w:t xml:space="preserve"> Even so, </w:t>
      </w:r>
      <w:r w:rsidR="002F26A2" w:rsidRPr="007E7021">
        <w:rPr>
          <w:rFonts w:ascii="Times New Roman" w:hAnsi="Times New Roman"/>
          <w:color w:val="000000" w:themeColor="text1"/>
          <w:lang w:val="en-CA"/>
        </w:rPr>
        <w:t>for</w:t>
      </w:r>
      <w:r w:rsidR="00410B2B" w:rsidRPr="007E7021">
        <w:rPr>
          <w:rFonts w:ascii="Times New Roman" w:hAnsi="Times New Roman"/>
          <w:color w:val="000000" w:themeColor="text1"/>
          <w:lang w:val="en-CA"/>
        </w:rPr>
        <w:t xml:space="preserve"> this solution to be practicable, methodological guidelines specifying which supervenience relationships are sufficiently well justified and how supervenience artefacts should be screened out must be outlined. </w:t>
      </w:r>
    </w:p>
    <w:p w14:paraId="7A045FA4" w14:textId="23325B93" w:rsidR="00B04DCB" w:rsidRPr="007E7021" w:rsidRDefault="000F7CC4" w:rsidP="005175AF">
      <w:pPr>
        <w:pStyle w:val="FreeForm"/>
        <w:spacing w:line="360" w:lineRule="auto"/>
        <w:ind w:firstLine="720"/>
        <w:jc w:val="both"/>
        <w:rPr>
          <w:rFonts w:ascii="Times New Roman" w:hAnsi="Times New Roman"/>
          <w:color w:val="000000" w:themeColor="text1"/>
          <w:lang w:val="en-CA"/>
        </w:rPr>
      </w:pPr>
      <w:r w:rsidRPr="007E7021">
        <w:rPr>
          <w:rFonts w:ascii="Times New Roman" w:hAnsi="Times New Roman"/>
          <w:color w:val="000000" w:themeColor="text1"/>
          <w:lang w:val="en-CA"/>
        </w:rPr>
        <w:t>Woodward</w:t>
      </w:r>
      <w:r w:rsidR="00ED029E" w:rsidRPr="007E7021">
        <w:rPr>
          <w:rFonts w:ascii="Times New Roman" w:hAnsi="Times New Roman"/>
          <w:color w:val="000000" w:themeColor="text1"/>
          <w:lang w:val="en-CA"/>
        </w:rPr>
        <w:t xml:space="preserve"> </w:t>
      </w:r>
      <w:proofErr w:type="gramStart"/>
      <w:r w:rsidR="00ED029E" w:rsidRPr="007E7021">
        <w:rPr>
          <w:rFonts w:ascii="Times New Roman" w:hAnsi="Times New Roman"/>
          <w:color w:val="000000" w:themeColor="text1"/>
          <w:lang w:val="en-CA"/>
        </w:rPr>
        <w:t>doesn’t</w:t>
      </w:r>
      <w:proofErr w:type="gramEnd"/>
      <w:r w:rsidR="00ED029E" w:rsidRPr="007E7021">
        <w:rPr>
          <w:rFonts w:ascii="Times New Roman" w:hAnsi="Times New Roman"/>
          <w:color w:val="000000" w:themeColor="text1"/>
          <w:lang w:val="en-CA"/>
        </w:rPr>
        <w:t xml:space="preserve"> choose either of these two methodologically sound, but difficult to implement strategies</w:t>
      </w:r>
      <w:r w:rsidRPr="007E7021">
        <w:rPr>
          <w:rFonts w:ascii="Times New Roman" w:hAnsi="Times New Roman"/>
          <w:color w:val="000000" w:themeColor="text1"/>
          <w:lang w:val="en-CA"/>
        </w:rPr>
        <w:t xml:space="preserve">. Instead, </w:t>
      </w:r>
      <w:r w:rsidR="00ED029E" w:rsidRPr="007E7021">
        <w:rPr>
          <w:rFonts w:ascii="Times New Roman" w:hAnsi="Times New Roman"/>
          <w:color w:val="000000" w:themeColor="text1"/>
          <w:lang w:val="en-CA"/>
        </w:rPr>
        <w:t>he</w:t>
      </w:r>
      <w:r w:rsidR="00EC6A14" w:rsidRPr="007E7021">
        <w:rPr>
          <w:rFonts w:ascii="Times New Roman" w:hAnsi="Times New Roman"/>
          <w:color w:val="000000" w:themeColor="text1"/>
          <w:lang w:val="en-CA"/>
        </w:rPr>
        <w:t xml:space="preserve"> </w:t>
      </w:r>
      <w:r w:rsidR="00E60EC1" w:rsidRPr="007E7021">
        <w:rPr>
          <w:rFonts w:ascii="Times New Roman" w:hAnsi="Times New Roman"/>
          <w:color w:val="000000" w:themeColor="text1"/>
          <w:lang w:val="en-CA"/>
        </w:rPr>
        <w:t>attempts</w:t>
      </w:r>
      <w:r w:rsidR="00C75DDA" w:rsidRPr="007E7021">
        <w:rPr>
          <w:rFonts w:ascii="Times New Roman" w:hAnsi="Times New Roman"/>
          <w:color w:val="000000" w:themeColor="text1"/>
          <w:lang w:val="en-CA"/>
        </w:rPr>
        <w:t xml:space="preserve"> </w:t>
      </w:r>
      <w:r w:rsidR="00EC6A14" w:rsidRPr="007E7021">
        <w:rPr>
          <w:rFonts w:ascii="Times New Roman" w:hAnsi="Times New Roman"/>
          <w:color w:val="000000" w:themeColor="text1"/>
          <w:lang w:val="en-CA"/>
        </w:rPr>
        <w:t xml:space="preserve">to carve a way between </w:t>
      </w:r>
      <w:r w:rsidR="00ED029E" w:rsidRPr="007E7021">
        <w:rPr>
          <w:rFonts w:ascii="Times New Roman" w:hAnsi="Times New Roman"/>
          <w:color w:val="000000" w:themeColor="text1"/>
          <w:lang w:val="en-CA"/>
        </w:rPr>
        <w:t>them</w:t>
      </w:r>
      <w:r w:rsidR="00EC6A14" w:rsidRPr="007E7021">
        <w:rPr>
          <w:rFonts w:ascii="Times New Roman" w:hAnsi="Times New Roman"/>
          <w:color w:val="000000" w:themeColor="text1"/>
          <w:lang w:val="en-CA"/>
        </w:rPr>
        <w:t>. He</w:t>
      </w:r>
      <w:r w:rsidR="005B7853" w:rsidRPr="007E7021">
        <w:rPr>
          <w:rFonts w:ascii="Times New Roman" w:hAnsi="Times New Roman"/>
          <w:color w:val="000000" w:themeColor="text1"/>
          <w:lang w:val="en-CA"/>
        </w:rPr>
        <w:t xml:space="preserve"> accepts by hypothesis that supervenience relationships exist</w:t>
      </w:r>
      <w:r w:rsidR="00995E40" w:rsidRPr="007E7021">
        <w:rPr>
          <w:rFonts w:ascii="Times New Roman" w:hAnsi="Times New Roman"/>
          <w:color w:val="000000" w:themeColor="text1"/>
          <w:lang w:val="en-CA"/>
        </w:rPr>
        <w:t xml:space="preserve"> and proposes</w:t>
      </w:r>
      <w:r w:rsidR="00A07F23" w:rsidRPr="007E7021">
        <w:rPr>
          <w:rFonts w:ascii="Times New Roman" w:hAnsi="Times New Roman"/>
          <w:color w:val="000000" w:themeColor="text1"/>
          <w:lang w:val="en-CA"/>
        </w:rPr>
        <w:t xml:space="preserve"> </w:t>
      </w:r>
      <w:r w:rsidR="009A4A97" w:rsidRPr="007E7021">
        <w:rPr>
          <w:rFonts w:ascii="Times New Roman" w:hAnsi="Times New Roman"/>
          <w:color w:val="000000" w:themeColor="text1"/>
          <w:lang w:val="en-CA"/>
        </w:rPr>
        <w:t>that</w:t>
      </w:r>
      <w:r w:rsidR="008A5989" w:rsidRPr="007E7021">
        <w:rPr>
          <w:rFonts w:ascii="Times New Roman" w:hAnsi="Times New Roman"/>
          <w:color w:val="000000" w:themeColor="text1"/>
          <w:lang w:val="en-CA"/>
        </w:rPr>
        <w:t>,</w:t>
      </w:r>
      <w:r w:rsidR="009A4A97" w:rsidRPr="007E7021">
        <w:rPr>
          <w:rFonts w:ascii="Times New Roman" w:hAnsi="Times New Roman"/>
          <w:color w:val="000000" w:themeColor="text1"/>
          <w:lang w:val="en-CA"/>
        </w:rPr>
        <w:t xml:space="preserve"> “in assessing the causal impact of </w:t>
      </w:r>
      <w:r w:rsidR="009A4A97" w:rsidRPr="00A05AD6">
        <w:rPr>
          <w:rFonts w:ascii="Times New Roman" w:hAnsi="Times New Roman"/>
          <w:i/>
          <w:iCs/>
          <w:color w:val="000000" w:themeColor="text1"/>
          <w:lang w:val="en-CA"/>
        </w:rPr>
        <w:t>X</w:t>
      </w:r>
      <w:r w:rsidR="009A4A97" w:rsidRPr="007E7021">
        <w:rPr>
          <w:rFonts w:ascii="Times New Roman" w:hAnsi="Times New Roman"/>
          <w:color w:val="000000" w:themeColor="text1"/>
          <w:lang w:val="en-CA"/>
        </w:rPr>
        <w:t xml:space="preserve"> on </w:t>
      </w:r>
      <w:r w:rsidR="009A4A97" w:rsidRPr="00A05AD6">
        <w:rPr>
          <w:rFonts w:ascii="Times New Roman" w:hAnsi="Times New Roman"/>
          <w:i/>
          <w:iCs/>
          <w:color w:val="000000" w:themeColor="text1"/>
          <w:lang w:val="en-CA"/>
        </w:rPr>
        <w:t>Y</w:t>
      </w:r>
      <w:r w:rsidR="009A4A97" w:rsidRPr="007E7021">
        <w:rPr>
          <w:rFonts w:ascii="Times New Roman" w:hAnsi="Times New Roman"/>
          <w:color w:val="000000" w:themeColor="text1"/>
          <w:lang w:val="en-CA"/>
        </w:rPr>
        <w:t xml:space="preserve">, it is not legitimate to consider what would happen to </w:t>
      </w:r>
      <w:r w:rsidR="009A4A97" w:rsidRPr="00A05AD6">
        <w:rPr>
          <w:rFonts w:ascii="Times New Roman" w:hAnsi="Times New Roman"/>
          <w:i/>
          <w:iCs/>
          <w:color w:val="000000" w:themeColor="text1"/>
          <w:lang w:val="en-CA"/>
        </w:rPr>
        <w:t>Y</w:t>
      </w:r>
      <w:r w:rsidR="009A4A97" w:rsidRPr="007E7021">
        <w:rPr>
          <w:rFonts w:ascii="Times New Roman" w:hAnsi="Times New Roman"/>
          <w:color w:val="000000" w:themeColor="text1"/>
          <w:lang w:val="en-CA"/>
        </w:rPr>
        <w:t xml:space="preserve"> under combinations of manipulations of the values of </w:t>
      </w:r>
      <w:r w:rsidR="009A4A97" w:rsidRPr="00A05AD6">
        <w:rPr>
          <w:rFonts w:ascii="Times New Roman" w:hAnsi="Times New Roman"/>
          <w:i/>
          <w:iCs/>
          <w:color w:val="000000" w:themeColor="text1"/>
          <w:lang w:val="en-CA"/>
        </w:rPr>
        <w:t>X</w:t>
      </w:r>
      <w:r w:rsidR="009A4A97" w:rsidRPr="007E7021">
        <w:rPr>
          <w:rFonts w:ascii="Times New Roman" w:hAnsi="Times New Roman"/>
          <w:color w:val="000000" w:themeColor="text1"/>
          <w:lang w:val="en-CA"/>
        </w:rPr>
        <w:t xml:space="preserve"> and other variables (besides </w:t>
      </w:r>
      <w:r w:rsidR="009A4A97" w:rsidRPr="00A05AD6">
        <w:rPr>
          <w:rFonts w:ascii="Times New Roman" w:hAnsi="Times New Roman"/>
          <w:i/>
          <w:iCs/>
          <w:color w:val="000000" w:themeColor="text1"/>
          <w:lang w:val="en-CA"/>
        </w:rPr>
        <w:t>Y</w:t>
      </w:r>
      <w:r w:rsidR="009A4A97" w:rsidRPr="007E7021">
        <w:rPr>
          <w:rFonts w:ascii="Times New Roman" w:hAnsi="Times New Roman"/>
          <w:color w:val="000000" w:themeColor="text1"/>
          <w:lang w:val="en-CA"/>
        </w:rPr>
        <w:t>) that set these to combinations of values that violate the relationships taken to hold definitionally among those variables”</w:t>
      </w:r>
      <w:r w:rsidR="005C27EE" w:rsidRPr="007E7021">
        <w:rPr>
          <w:rFonts w:ascii="Times New Roman" w:hAnsi="Times New Roman"/>
          <w:color w:val="000000" w:themeColor="text1"/>
          <w:lang w:val="en-CA"/>
        </w:rPr>
        <w:t xml:space="preserve"> </w:t>
      </w:r>
      <w:r w:rsidR="005C27EE" w:rsidRPr="007E7021">
        <w:rPr>
          <w:rFonts w:ascii="Times New Roman" w:hAnsi="Times New Roman"/>
          <w:color w:val="000000" w:themeColor="text1"/>
          <w:lang w:val="en-CA"/>
        </w:rPr>
        <w:fldChar w:fldCharType="begin"/>
      </w:r>
      <w:r w:rsidR="005C27EE" w:rsidRPr="007E7021">
        <w:rPr>
          <w:rFonts w:ascii="Times New Roman" w:hAnsi="Times New Roman"/>
          <w:color w:val="000000" w:themeColor="text1"/>
          <w:lang w:val="en-CA"/>
        </w:rPr>
        <w:instrText xml:space="preserve"> ADDIN EN.CITE &lt;EndNote&gt;&lt;Cite ExcludeAuth="1"&gt;&lt;Author&gt;Woodward&lt;/Author&gt;&lt;Year&gt;2015&lt;/Year&gt;&lt;RecNum&gt;1299&lt;/RecNum&gt;&lt;Pages&gt;329&lt;/Pages&gt;&lt;DisplayText&gt;(2015, 329)&lt;/DisplayText&gt;&lt;record&gt;&lt;rec-number&gt;1299&lt;/rec-number&gt;&lt;foreign-keys&gt;&lt;key app="EN" db-id="zs09tazvjrw50eestfmx0seosdx92dzas2ra" timestamp="1555777951"&gt;1299&lt;/key&gt;&lt;/foreign-keys&gt;&lt;ref-type name="Journal Article"&gt;17&lt;/ref-type&gt;&lt;contributors&gt;&lt;authors&gt;&lt;author&gt;Woodward, J.&lt;/author&gt;&lt;/authors&gt;&lt;/contributors&gt;&lt;titles&gt;&lt;title&gt;Interventionism and Causal Exclusion&lt;/title&gt;&lt;secondary-title&gt;Philosophy and Phenomenological Research&lt;/secondary-title&gt;&lt;/titles&gt;&lt;periodical&gt;&lt;full-title&gt;Philosophy and Phenomenological Research&lt;/full-title&gt;&lt;/periodical&gt;&lt;pages&gt;303-347&lt;/pages&gt;&lt;volume&gt;91&lt;/volume&gt;&lt;number&gt;2&lt;/number&gt;&lt;dates&gt;&lt;year&gt;2015&lt;/year&gt;&lt;/dates&gt;&lt;urls&gt;&lt;/urls&gt;&lt;/record&gt;&lt;/Cite&gt;&lt;/EndNote&gt;</w:instrText>
      </w:r>
      <w:r w:rsidR="005C27EE" w:rsidRPr="007E7021">
        <w:rPr>
          <w:rFonts w:ascii="Times New Roman" w:hAnsi="Times New Roman"/>
          <w:color w:val="000000" w:themeColor="text1"/>
          <w:lang w:val="en-CA"/>
        </w:rPr>
        <w:fldChar w:fldCharType="separate"/>
      </w:r>
      <w:r w:rsidR="005C27EE" w:rsidRPr="007E7021">
        <w:rPr>
          <w:rFonts w:ascii="Times New Roman" w:hAnsi="Times New Roman"/>
          <w:color w:val="000000" w:themeColor="text1"/>
          <w:lang w:val="en-CA"/>
        </w:rPr>
        <w:t>(2015, 329)</w:t>
      </w:r>
      <w:r w:rsidR="005C27EE" w:rsidRPr="007E7021">
        <w:rPr>
          <w:rFonts w:ascii="Times New Roman" w:hAnsi="Times New Roman"/>
          <w:color w:val="000000" w:themeColor="text1"/>
          <w:lang w:val="en-CA"/>
        </w:rPr>
        <w:fldChar w:fldCharType="end"/>
      </w:r>
      <w:r w:rsidR="005C27EE" w:rsidRPr="007E7021">
        <w:rPr>
          <w:rFonts w:ascii="Times New Roman" w:hAnsi="Times New Roman"/>
          <w:color w:val="000000" w:themeColor="text1"/>
          <w:lang w:val="en-CA"/>
        </w:rPr>
        <w:t>.</w:t>
      </w:r>
      <w:r w:rsidR="005F31D4" w:rsidRPr="007E7021">
        <w:rPr>
          <w:rFonts w:ascii="Times New Roman" w:hAnsi="Times New Roman"/>
          <w:color w:val="000000" w:themeColor="text1"/>
          <w:lang w:val="en-CA"/>
        </w:rPr>
        <w:t xml:space="preserve"> </w:t>
      </w:r>
      <w:r w:rsidR="00E71EF2" w:rsidRPr="007E7021">
        <w:rPr>
          <w:rFonts w:ascii="Times New Roman" w:hAnsi="Times New Roman"/>
          <w:color w:val="000000" w:themeColor="text1"/>
          <w:lang w:val="en-CA"/>
        </w:rPr>
        <w:t>H</w:t>
      </w:r>
      <w:r w:rsidR="00EC4A21" w:rsidRPr="007E7021">
        <w:rPr>
          <w:rFonts w:ascii="Times New Roman" w:hAnsi="Times New Roman"/>
          <w:color w:val="000000" w:themeColor="text1"/>
          <w:lang w:val="en-CA"/>
        </w:rPr>
        <w:t xml:space="preserve">owever, </w:t>
      </w:r>
      <w:r w:rsidR="00E71EF2" w:rsidRPr="007E7021">
        <w:rPr>
          <w:rFonts w:ascii="Times New Roman" w:hAnsi="Times New Roman"/>
          <w:color w:val="000000" w:themeColor="text1"/>
          <w:lang w:val="en-CA"/>
        </w:rPr>
        <w:t xml:space="preserve">this </w:t>
      </w:r>
      <w:r w:rsidR="00E71EF2" w:rsidRPr="007E7021">
        <w:rPr>
          <w:rFonts w:ascii="Times New Roman" w:hAnsi="Times New Roman"/>
          <w:color w:val="000000" w:themeColor="text1"/>
          <w:lang w:val="en-CA"/>
        </w:rPr>
        <w:lastRenderedPageBreak/>
        <w:t xml:space="preserve">kind of screening </w:t>
      </w:r>
      <w:r w:rsidR="00EC4A21" w:rsidRPr="007E7021">
        <w:rPr>
          <w:rFonts w:ascii="Times New Roman" w:hAnsi="Times New Roman"/>
          <w:color w:val="000000" w:themeColor="text1"/>
          <w:lang w:val="en-CA"/>
        </w:rPr>
        <w:t xml:space="preserve">presupposes prior knowledge about non-causal </w:t>
      </w:r>
      <w:r w:rsidR="00FE38AA" w:rsidRPr="007E7021">
        <w:rPr>
          <w:rFonts w:ascii="Times New Roman" w:hAnsi="Times New Roman"/>
          <w:color w:val="000000" w:themeColor="text1"/>
          <w:lang w:val="en-CA"/>
        </w:rPr>
        <w:t>constraints</w:t>
      </w:r>
      <w:r w:rsidR="00EC4A21" w:rsidRPr="007E7021">
        <w:rPr>
          <w:rFonts w:ascii="Times New Roman" w:hAnsi="Times New Roman"/>
          <w:color w:val="000000" w:themeColor="text1"/>
          <w:lang w:val="en-CA"/>
        </w:rPr>
        <w:t xml:space="preserve">, which </w:t>
      </w:r>
      <w:r w:rsidR="001C3327" w:rsidRPr="007E7021">
        <w:rPr>
          <w:rFonts w:ascii="Times New Roman" w:hAnsi="Times New Roman"/>
          <w:color w:val="000000" w:themeColor="text1"/>
          <w:lang w:val="en-CA"/>
        </w:rPr>
        <w:t>immediately</w:t>
      </w:r>
      <w:r w:rsidR="00EC4A21" w:rsidRPr="007E7021">
        <w:rPr>
          <w:rFonts w:ascii="Times New Roman" w:hAnsi="Times New Roman"/>
          <w:color w:val="000000" w:themeColor="text1"/>
          <w:lang w:val="en-CA"/>
        </w:rPr>
        <w:t xml:space="preserve"> </w:t>
      </w:r>
      <w:r w:rsidR="00B04DCB" w:rsidRPr="007E7021">
        <w:rPr>
          <w:rFonts w:ascii="Times New Roman" w:hAnsi="Times New Roman"/>
          <w:color w:val="000000" w:themeColor="text1"/>
          <w:lang w:val="en-CA"/>
        </w:rPr>
        <w:t xml:space="preserve">raises questions about </w:t>
      </w:r>
      <w:r w:rsidR="00A9226C" w:rsidRPr="007E7021">
        <w:rPr>
          <w:rFonts w:ascii="Times New Roman" w:hAnsi="Times New Roman"/>
          <w:color w:val="000000" w:themeColor="text1"/>
          <w:lang w:val="en-CA"/>
        </w:rPr>
        <w:t>scientific</w:t>
      </w:r>
      <w:r w:rsidR="00EC4A21" w:rsidRPr="007E7021">
        <w:rPr>
          <w:rFonts w:ascii="Times New Roman" w:hAnsi="Times New Roman"/>
          <w:color w:val="000000" w:themeColor="text1"/>
          <w:lang w:val="en-CA"/>
        </w:rPr>
        <w:t xml:space="preserve"> evidence for such </w:t>
      </w:r>
      <w:r w:rsidR="00FE38AA" w:rsidRPr="007E7021">
        <w:rPr>
          <w:rFonts w:ascii="Times New Roman" w:hAnsi="Times New Roman"/>
          <w:color w:val="000000" w:themeColor="text1"/>
          <w:lang w:val="en-CA"/>
        </w:rPr>
        <w:t>constraints</w:t>
      </w:r>
      <w:r w:rsidR="00EC4A21" w:rsidRPr="007E7021">
        <w:rPr>
          <w:rFonts w:ascii="Times New Roman" w:hAnsi="Times New Roman"/>
          <w:color w:val="000000" w:themeColor="text1"/>
          <w:lang w:val="en-CA"/>
        </w:rPr>
        <w:t xml:space="preserve">. </w:t>
      </w:r>
    </w:p>
    <w:p w14:paraId="6C9D708D" w14:textId="3CCF9B76" w:rsidR="00E82F59" w:rsidRPr="007E7021" w:rsidRDefault="00F1428D" w:rsidP="008C5D36">
      <w:pPr>
        <w:pStyle w:val="FreeForm"/>
        <w:spacing w:line="360" w:lineRule="auto"/>
        <w:ind w:firstLine="720"/>
        <w:jc w:val="both"/>
        <w:rPr>
          <w:rFonts w:ascii="Times New Roman" w:hAnsi="Times New Roman"/>
          <w:color w:val="000000" w:themeColor="text1"/>
          <w:lang w:val="en-CA"/>
        </w:rPr>
      </w:pPr>
      <w:r w:rsidRPr="007E7021">
        <w:rPr>
          <w:rFonts w:ascii="Times New Roman" w:hAnsi="Times New Roman"/>
          <w:color w:val="000000" w:themeColor="text1"/>
          <w:lang w:val="en-CA"/>
        </w:rPr>
        <w:t>Woodward</w:t>
      </w:r>
      <w:r w:rsidR="00835CF2" w:rsidRPr="007E7021">
        <w:rPr>
          <w:rFonts w:ascii="Times New Roman" w:hAnsi="Times New Roman"/>
          <w:color w:val="000000" w:themeColor="text1"/>
          <w:lang w:val="en-CA"/>
        </w:rPr>
        <w:t>’s</w:t>
      </w:r>
      <w:r w:rsidRPr="007E7021">
        <w:rPr>
          <w:rFonts w:ascii="Times New Roman" w:hAnsi="Times New Roman"/>
          <w:color w:val="000000" w:themeColor="text1"/>
          <w:lang w:val="en-CA"/>
        </w:rPr>
        <w:t xml:space="preserve"> </w:t>
      </w:r>
      <w:r w:rsidR="00EC6A14" w:rsidRPr="007E7021">
        <w:rPr>
          <w:rFonts w:ascii="Times New Roman" w:hAnsi="Times New Roman"/>
          <w:color w:val="000000" w:themeColor="text1"/>
          <w:lang w:val="en-CA"/>
        </w:rPr>
        <w:t xml:space="preserve">solution to </w:t>
      </w:r>
      <w:r w:rsidR="001C3327" w:rsidRPr="007E7021">
        <w:rPr>
          <w:rFonts w:ascii="Times New Roman" w:hAnsi="Times New Roman"/>
          <w:color w:val="000000" w:themeColor="text1"/>
          <w:lang w:val="en-CA"/>
        </w:rPr>
        <w:t xml:space="preserve">the problem of </w:t>
      </w:r>
      <w:r w:rsidR="00C75DDA" w:rsidRPr="007E7021">
        <w:rPr>
          <w:rFonts w:ascii="Times New Roman" w:hAnsi="Times New Roman"/>
          <w:color w:val="000000" w:themeColor="text1"/>
          <w:lang w:val="en-CA"/>
        </w:rPr>
        <w:t xml:space="preserve">the missing </w:t>
      </w:r>
      <w:r w:rsidR="001C3327" w:rsidRPr="007E7021">
        <w:rPr>
          <w:rFonts w:ascii="Times New Roman" w:hAnsi="Times New Roman"/>
          <w:color w:val="000000" w:themeColor="text1"/>
          <w:lang w:val="en-CA"/>
        </w:rPr>
        <w:t>evidence</w:t>
      </w:r>
      <w:r w:rsidR="008C5D36" w:rsidRPr="007E7021">
        <w:rPr>
          <w:rFonts w:ascii="Times New Roman" w:hAnsi="Times New Roman"/>
          <w:color w:val="000000" w:themeColor="text1"/>
          <w:lang w:val="en-CA"/>
        </w:rPr>
        <w:t xml:space="preserve"> is simply to deny that </w:t>
      </w:r>
      <w:r w:rsidR="001C3327" w:rsidRPr="007E7021">
        <w:rPr>
          <w:rFonts w:ascii="Times New Roman" w:hAnsi="Times New Roman"/>
          <w:color w:val="000000" w:themeColor="text1"/>
          <w:lang w:val="en-CA"/>
        </w:rPr>
        <w:t>such</w:t>
      </w:r>
      <w:r w:rsidR="008C5D36" w:rsidRPr="007E7021">
        <w:rPr>
          <w:rFonts w:ascii="Times New Roman" w:hAnsi="Times New Roman"/>
          <w:color w:val="000000" w:themeColor="text1"/>
          <w:lang w:val="en-CA"/>
        </w:rPr>
        <w:t xml:space="preserve"> evidence is needed</w:t>
      </w:r>
      <w:r w:rsidR="001C3327" w:rsidRPr="007E7021">
        <w:rPr>
          <w:rFonts w:ascii="Times New Roman" w:hAnsi="Times New Roman"/>
          <w:color w:val="000000" w:themeColor="text1"/>
          <w:lang w:val="en-CA"/>
        </w:rPr>
        <w:t>. He argues</w:t>
      </w:r>
      <w:r w:rsidR="00C70730" w:rsidRPr="007E7021">
        <w:rPr>
          <w:rFonts w:ascii="Times New Roman" w:hAnsi="Times New Roman"/>
          <w:color w:val="000000" w:themeColor="text1"/>
          <w:lang w:val="en-CA"/>
        </w:rPr>
        <w:t xml:space="preserve"> that there are obvious cases </w:t>
      </w:r>
      <w:r w:rsidR="004762EC" w:rsidRPr="007E7021">
        <w:rPr>
          <w:rFonts w:ascii="Times New Roman" w:hAnsi="Times New Roman"/>
          <w:color w:val="000000" w:themeColor="text1"/>
          <w:lang w:val="en-CA"/>
        </w:rPr>
        <w:t>when</w:t>
      </w:r>
      <w:r w:rsidR="00C70730" w:rsidRPr="007E7021">
        <w:rPr>
          <w:rFonts w:ascii="Times New Roman" w:hAnsi="Times New Roman"/>
          <w:color w:val="000000" w:themeColor="text1"/>
          <w:lang w:val="en-CA"/>
        </w:rPr>
        <w:t xml:space="preserve"> non-causal determinants of an outcome must be treated as </w:t>
      </w:r>
      <w:r w:rsidR="008C5D36" w:rsidRPr="007E7021">
        <w:rPr>
          <w:rFonts w:ascii="Times New Roman" w:hAnsi="Times New Roman"/>
          <w:color w:val="000000" w:themeColor="text1"/>
          <w:lang w:val="en-CA"/>
        </w:rPr>
        <w:t xml:space="preserve">necessary </w:t>
      </w:r>
      <w:r w:rsidR="00C70730" w:rsidRPr="007E7021">
        <w:rPr>
          <w:rFonts w:ascii="Times New Roman" w:hAnsi="Times New Roman"/>
          <w:color w:val="000000" w:themeColor="text1"/>
          <w:lang w:val="en-CA"/>
        </w:rPr>
        <w:t xml:space="preserve">constraints on a causal structure and not as confounders to be </w:t>
      </w:r>
      <w:r w:rsidR="00DC6943" w:rsidRPr="007E7021">
        <w:rPr>
          <w:rFonts w:ascii="Times New Roman" w:hAnsi="Times New Roman"/>
          <w:color w:val="000000" w:themeColor="text1"/>
          <w:lang w:val="en-CA"/>
        </w:rPr>
        <w:t xml:space="preserve">experimentally </w:t>
      </w:r>
      <w:r w:rsidR="00C70730" w:rsidRPr="007E7021">
        <w:rPr>
          <w:rFonts w:ascii="Times New Roman" w:hAnsi="Times New Roman"/>
          <w:color w:val="000000" w:themeColor="text1"/>
          <w:lang w:val="en-CA"/>
        </w:rPr>
        <w:t xml:space="preserve">controlled. </w:t>
      </w:r>
      <w:r w:rsidR="00CD48EE" w:rsidRPr="007E7021">
        <w:rPr>
          <w:rFonts w:ascii="Times New Roman" w:hAnsi="Times New Roman"/>
          <w:color w:val="000000" w:themeColor="text1"/>
          <w:lang w:val="en-CA"/>
        </w:rPr>
        <w:t xml:space="preserve">He illustrates this approach by means of an example </w:t>
      </w:r>
      <w:r w:rsidR="002E1AAF" w:rsidRPr="007E7021">
        <w:rPr>
          <w:rFonts w:ascii="Times New Roman" w:hAnsi="Times New Roman"/>
          <w:color w:val="000000" w:themeColor="text1"/>
          <w:lang w:val="en-CA"/>
        </w:rPr>
        <w:fldChar w:fldCharType="begin"/>
      </w:r>
      <w:r w:rsidR="00DC20E4" w:rsidRPr="007E7021">
        <w:rPr>
          <w:rFonts w:ascii="Times New Roman" w:hAnsi="Times New Roman"/>
          <w:color w:val="000000" w:themeColor="text1"/>
          <w:lang w:val="en-CA"/>
        </w:rPr>
        <w:instrText xml:space="preserve"> ADDIN EN.CITE &lt;EndNote&gt;&lt;Cite ExcludeAuth="1"&gt;&lt;Author&gt;Woodward&lt;/Author&gt;&lt;Year&gt;2015&lt;/Year&gt;&lt;RecNum&gt;1299&lt;/RecNum&gt;&lt;Pages&gt;327-328&lt;/Pages&gt;&lt;DisplayText&gt;(2015, 327-28)&lt;/DisplayText&gt;&lt;record&gt;&lt;rec-number&gt;1299&lt;/rec-number&gt;&lt;foreign-keys&gt;&lt;key app="EN" db-id="zs09tazvjrw50eestfmx0seosdx92dzas2ra" timestamp="1555777951"&gt;1299&lt;/key&gt;&lt;/foreign-keys&gt;&lt;ref-type name="Journal Article"&gt;17&lt;/ref-type&gt;&lt;contributors&gt;&lt;authors&gt;&lt;author&gt;Woodward, J.&lt;/author&gt;&lt;/authors&gt;&lt;/contributors&gt;&lt;titles&gt;&lt;title&gt;Interventionism and Causal Exclusion&lt;/title&gt;&lt;secondary-title&gt;Philosophy and Phenomenological Research&lt;/secondary-title&gt;&lt;/titles&gt;&lt;periodical&gt;&lt;full-title&gt;Philosophy and Phenomenological Research&lt;/full-title&gt;&lt;/periodical&gt;&lt;pages&gt;303-347&lt;/pages&gt;&lt;volume&gt;91&lt;/volume&gt;&lt;number&gt;2&lt;/number&gt;&lt;dates&gt;&lt;year&gt;2015&lt;/year&gt;&lt;/dates&gt;&lt;urls&gt;&lt;/urls&gt;&lt;/record&gt;&lt;/Cite&gt;&lt;/EndNote&gt;</w:instrText>
      </w:r>
      <w:r w:rsidR="002E1AAF" w:rsidRPr="007E7021">
        <w:rPr>
          <w:rFonts w:ascii="Times New Roman" w:hAnsi="Times New Roman"/>
          <w:color w:val="000000" w:themeColor="text1"/>
          <w:lang w:val="en-CA"/>
        </w:rPr>
        <w:fldChar w:fldCharType="separate"/>
      </w:r>
      <w:r w:rsidR="00DC20E4" w:rsidRPr="007E7021">
        <w:rPr>
          <w:rFonts w:ascii="Times New Roman" w:hAnsi="Times New Roman"/>
          <w:color w:val="000000" w:themeColor="text1"/>
          <w:lang w:val="en-CA"/>
        </w:rPr>
        <w:t>(2015, 327-28)</w:t>
      </w:r>
      <w:r w:rsidR="002E1AAF" w:rsidRPr="007E7021">
        <w:rPr>
          <w:rFonts w:ascii="Times New Roman" w:hAnsi="Times New Roman"/>
          <w:color w:val="000000" w:themeColor="text1"/>
          <w:lang w:val="en-CA"/>
        </w:rPr>
        <w:fldChar w:fldCharType="end"/>
      </w:r>
      <w:r w:rsidR="00DC6943" w:rsidRPr="007E7021">
        <w:rPr>
          <w:rFonts w:ascii="Times New Roman" w:hAnsi="Times New Roman"/>
          <w:color w:val="000000" w:themeColor="text1"/>
          <w:lang w:val="en-CA"/>
        </w:rPr>
        <w:t>:</w:t>
      </w:r>
      <w:r w:rsidR="002E45A8" w:rsidRPr="007E7021">
        <w:rPr>
          <w:rFonts w:ascii="Times New Roman" w:hAnsi="Times New Roman"/>
          <w:color w:val="000000" w:themeColor="text1"/>
          <w:lang w:val="en-CA"/>
        </w:rPr>
        <w:t xml:space="preserve"> </w:t>
      </w:r>
      <w:r w:rsidR="006F2A0E" w:rsidRPr="007E7021">
        <w:rPr>
          <w:rFonts w:ascii="Times New Roman" w:hAnsi="Times New Roman"/>
          <w:color w:val="000000" w:themeColor="text1"/>
          <w:lang w:val="en-CA"/>
        </w:rPr>
        <w:t>The blood concentration of h</w:t>
      </w:r>
      <w:r w:rsidR="002E1AAF" w:rsidRPr="007E7021">
        <w:rPr>
          <w:rFonts w:ascii="Times New Roman" w:hAnsi="Times New Roman"/>
          <w:color w:val="000000" w:themeColor="text1"/>
          <w:lang w:val="en-CA"/>
        </w:rPr>
        <w:t>igh-density cholesterol</w:t>
      </w:r>
      <w:r w:rsidR="00CD445A" w:rsidRPr="007E7021">
        <w:rPr>
          <w:rFonts w:ascii="Times New Roman" w:hAnsi="Times New Roman"/>
          <w:color w:val="000000" w:themeColor="text1"/>
          <w:lang w:val="en-CA"/>
        </w:rPr>
        <w:t xml:space="preserve"> (</w:t>
      </w:r>
      <w:r w:rsidR="00CD445A" w:rsidRPr="00040009">
        <w:rPr>
          <w:rFonts w:ascii="Times New Roman" w:hAnsi="Times New Roman"/>
          <w:i/>
          <w:iCs/>
          <w:color w:val="000000" w:themeColor="text1"/>
          <w:lang w:val="en-CA"/>
        </w:rPr>
        <w:t>HD</w:t>
      </w:r>
      <w:r w:rsidR="00CD445A" w:rsidRPr="007E7021">
        <w:rPr>
          <w:rFonts w:ascii="Times New Roman" w:hAnsi="Times New Roman"/>
          <w:color w:val="000000" w:themeColor="text1"/>
          <w:lang w:val="en-CA"/>
        </w:rPr>
        <w:t>)</w:t>
      </w:r>
      <w:r w:rsidR="00BC131A" w:rsidRPr="007E7021">
        <w:rPr>
          <w:rFonts w:ascii="Times New Roman" w:hAnsi="Times New Roman"/>
          <w:color w:val="000000" w:themeColor="text1"/>
          <w:lang w:val="en-CA"/>
        </w:rPr>
        <w:t>–</w:t>
      </w:r>
      <w:r w:rsidR="00CD445A" w:rsidRPr="007E7021">
        <w:rPr>
          <w:rFonts w:ascii="Times New Roman" w:hAnsi="Times New Roman"/>
          <w:color w:val="000000" w:themeColor="text1"/>
          <w:lang w:val="en-CA"/>
        </w:rPr>
        <w:t>or</w:t>
      </w:r>
      <w:r w:rsidR="007C1A94" w:rsidRPr="007E7021">
        <w:rPr>
          <w:rFonts w:ascii="Times New Roman" w:hAnsi="Times New Roman"/>
          <w:color w:val="000000" w:themeColor="text1"/>
          <w:lang w:val="en-CA"/>
        </w:rPr>
        <w:t>,</w:t>
      </w:r>
      <w:r w:rsidR="002E1AAF" w:rsidRPr="007E7021">
        <w:rPr>
          <w:rFonts w:ascii="Times New Roman" w:hAnsi="Times New Roman"/>
          <w:color w:val="000000" w:themeColor="text1"/>
          <w:lang w:val="en-CA"/>
        </w:rPr>
        <w:t xml:space="preserve"> to be more precise, high-density lipoprotein complexes containing cholesterol</w:t>
      </w:r>
      <w:r w:rsidR="006F2A0E" w:rsidRPr="007E7021">
        <w:rPr>
          <w:rFonts w:ascii="Times New Roman" w:hAnsi="Times New Roman"/>
          <w:color w:val="000000" w:themeColor="text1"/>
          <w:lang w:val="en-CA"/>
        </w:rPr>
        <w:t>–</w:t>
      </w:r>
      <w:r w:rsidR="002E1AAF" w:rsidRPr="007E7021">
        <w:rPr>
          <w:rFonts w:ascii="Times New Roman" w:hAnsi="Times New Roman"/>
          <w:color w:val="000000" w:themeColor="text1"/>
          <w:lang w:val="en-CA"/>
        </w:rPr>
        <w:t>lower</w:t>
      </w:r>
      <w:r w:rsidR="00CD445A" w:rsidRPr="007E7021">
        <w:rPr>
          <w:rFonts w:ascii="Times New Roman" w:hAnsi="Times New Roman"/>
          <w:color w:val="000000" w:themeColor="text1"/>
          <w:lang w:val="en-CA"/>
        </w:rPr>
        <w:t>s</w:t>
      </w:r>
      <w:r w:rsidR="002E1AAF" w:rsidRPr="007E7021">
        <w:rPr>
          <w:rFonts w:ascii="Times New Roman" w:hAnsi="Times New Roman"/>
          <w:color w:val="000000" w:themeColor="text1"/>
          <w:lang w:val="en-CA"/>
        </w:rPr>
        <w:t xml:space="preserve"> the probability of cardiovascular disease</w:t>
      </w:r>
      <w:r w:rsidR="004700C1" w:rsidRPr="007E7021">
        <w:rPr>
          <w:rFonts w:ascii="Times New Roman" w:hAnsi="Times New Roman"/>
          <w:color w:val="000000" w:themeColor="text1"/>
          <w:lang w:val="en-CA"/>
        </w:rPr>
        <w:t xml:space="preserve"> (</w:t>
      </w:r>
      <w:r w:rsidR="004700C1" w:rsidRPr="00040009">
        <w:rPr>
          <w:rFonts w:ascii="Times New Roman" w:hAnsi="Times New Roman"/>
          <w:i/>
          <w:iCs/>
          <w:color w:val="000000" w:themeColor="text1"/>
          <w:lang w:val="en-CA"/>
        </w:rPr>
        <w:t>D</w:t>
      </w:r>
      <w:r w:rsidR="004700C1" w:rsidRPr="007E7021">
        <w:rPr>
          <w:rFonts w:ascii="Times New Roman" w:hAnsi="Times New Roman"/>
          <w:color w:val="000000" w:themeColor="text1"/>
          <w:lang w:val="en-CA"/>
        </w:rPr>
        <w:t>)</w:t>
      </w:r>
      <w:r w:rsidR="002E1AAF" w:rsidRPr="007E7021">
        <w:rPr>
          <w:rFonts w:ascii="Times New Roman" w:hAnsi="Times New Roman"/>
          <w:color w:val="000000" w:themeColor="text1"/>
          <w:lang w:val="en-CA"/>
        </w:rPr>
        <w:t xml:space="preserve">. </w:t>
      </w:r>
      <w:r w:rsidR="006F2A0E" w:rsidRPr="007E7021">
        <w:rPr>
          <w:rFonts w:ascii="Times New Roman" w:hAnsi="Times New Roman"/>
          <w:color w:val="000000" w:themeColor="text1"/>
          <w:lang w:val="en-CA"/>
        </w:rPr>
        <w:t xml:space="preserve">The blood concentration </w:t>
      </w:r>
      <w:r w:rsidR="003528F3" w:rsidRPr="007E7021">
        <w:rPr>
          <w:rFonts w:ascii="Times New Roman" w:hAnsi="Times New Roman"/>
          <w:color w:val="000000" w:themeColor="text1"/>
          <w:lang w:val="en-CA"/>
        </w:rPr>
        <w:t xml:space="preserve">of </w:t>
      </w:r>
      <w:r w:rsidR="006F2A0E" w:rsidRPr="007E7021">
        <w:rPr>
          <w:rFonts w:ascii="Times New Roman" w:hAnsi="Times New Roman"/>
          <w:color w:val="000000" w:themeColor="text1"/>
          <w:lang w:val="en-CA"/>
        </w:rPr>
        <w:t>l</w:t>
      </w:r>
      <w:r w:rsidR="002E1AAF" w:rsidRPr="007E7021">
        <w:rPr>
          <w:rFonts w:ascii="Times New Roman" w:hAnsi="Times New Roman"/>
          <w:color w:val="000000" w:themeColor="text1"/>
          <w:lang w:val="en-CA"/>
        </w:rPr>
        <w:t>ow-density cholesterol</w:t>
      </w:r>
      <w:r w:rsidR="00CD445A" w:rsidRPr="007E7021">
        <w:rPr>
          <w:rFonts w:ascii="Times New Roman" w:hAnsi="Times New Roman"/>
          <w:color w:val="000000" w:themeColor="text1"/>
          <w:lang w:val="en-CA"/>
        </w:rPr>
        <w:t xml:space="preserve"> (</w:t>
      </w:r>
      <w:r w:rsidR="00CD445A" w:rsidRPr="002C3B1F">
        <w:rPr>
          <w:rFonts w:ascii="Times New Roman" w:hAnsi="Times New Roman"/>
          <w:i/>
          <w:iCs/>
          <w:color w:val="000000" w:themeColor="text1"/>
          <w:lang w:val="en-CA"/>
        </w:rPr>
        <w:t>LD</w:t>
      </w:r>
      <w:r w:rsidR="00CD445A" w:rsidRPr="007E7021">
        <w:rPr>
          <w:rFonts w:ascii="Times New Roman" w:hAnsi="Times New Roman"/>
          <w:color w:val="000000" w:themeColor="text1"/>
          <w:lang w:val="en-CA"/>
        </w:rPr>
        <w:t>)</w:t>
      </w:r>
      <w:r w:rsidR="006F2A0E" w:rsidRPr="007E7021">
        <w:rPr>
          <w:rFonts w:ascii="Times New Roman" w:hAnsi="Times New Roman"/>
          <w:color w:val="000000" w:themeColor="text1"/>
          <w:lang w:val="en-CA"/>
        </w:rPr>
        <w:t>–</w:t>
      </w:r>
      <w:r w:rsidR="002E1AAF" w:rsidRPr="007E7021">
        <w:rPr>
          <w:rFonts w:ascii="Times New Roman" w:hAnsi="Times New Roman"/>
          <w:color w:val="000000" w:themeColor="text1"/>
          <w:lang w:val="en-CA"/>
        </w:rPr>
        <w:t>again, packaged in lipoprotein complexes</w:t>
      </w:r>
      <w:r w:rsidR="006F2A0E" w:rsidRPr="007E7021">
        <w:rPr>
          <w:rFonts w:ascii="Times New Roman" w:hAnsi="Times New Roman"/>
          <w:color w:val="000000" w:themeColor="text1"/>
          <w:lang w:val="en-CA"/>
        </w:rPr>
        <w:t>–</w:t>
      </w:r>
      <w:r w:rsidR="002E1AAF" w:rsidRPr="007E7021">
        <w:rPr>
          <w:rFonts w:ascii="Times New Roman" w:hAnsi="Times New Roman"/>
          <w:color w:val="000000" w:themeColor="text1"/>
          <w:lang w:val="en-CA"/>
        </w:rPr>
        <w:t>increases this probability. Now, what</w:t>
      </w:r>
      <w:r w:rsidR="00CD445A" w:rsidRPr="007E7021">
        <w:rPr>
          <w:rFonts w:ascii="Times New Roman" w:hAnsi="Times New Roman"/>
          <w:color w:val="000000" w:themeColor="text1"/>
          <w:lang w:val="en-CA"/>
        </w:rPr>
        <w:t xml:space="preserve"> is most easily measured i</w:t>
      </w:r>
      <w:r w:rsidR="00580824" w:rsidRPr="007E7021">
        <w:rPr>
          <w:rFonts w:ascii="Times New Roman" w:hAnsi="Times New Roman"/>
          <w:color w:val="000000" w:themeColor="text1"/>
          <w:lang w:val="en-CA"/>
        </w:rPr>
        <w:t>s</w:t>
      </w:r>
      <w:r w:rsidR="00CD445A" w:rsidRPr="007E7021">
        <w:rPr>
          <w:rFonts w:ascii="Times New Roman" w:hAnsi="Times New Roman"/>
          <w:color w:val="000000" w:themeColor="text1"/>
          <w:lang w:val="en-CA"/>
        </w:rPr>
        <w:t xml:space="preserve"> the </w:t>
      </w:r>
      <w:r w:rsidR="002E1AAF" w:rsidRPr="007E7021">
        <w:rPr>
          <w:rFonts w:ascii="Times New Roman" w:hAnsi="Times New Roman"/>
          <w:color w:val="000000" w:themeColor="text1"/>
          <w:lang w:val="en-CA"/>
        </w:rPr>
        <w:t>total concentration of blood cholesterol (</w:t>
      </w:r>
      <w:r w:rsidR="002E1AAF" w:rsidRPr="002C3B1F">
        <w:rPr>
          <w:rFonts w:ascii="Times New Roman" w:hAnsi="Times New Roman"/>
          <w:i/>
          <w:iCs/>
          <w:color w:val="000000" w:themeColor="text1"/>
          <w:lang w:val="en-CA"/>
        </w:rPr>
        <w:t>TC</w:t>
      </w:r>
      <w:r w:rsidR="002E1AAF" w:rsidRPr="007E7021">
        <w:rPr>
          <w:rFonts w:ascii="Times New Roman" w:hAnsi="Times New Roman"/>
          <w:color w:val="000000" w:themeColor="text1"/>
          <w:lang w:val="en-CA"/>
        </w:rPr>
        <w:t>)</w:t>
      </w:r>
      <w:r w:rsidR="00CD445A" w:rsidRPr="007E7021">
        <w:rPr>
          <w:rFonts w:ascii="Times New Roman" w:hAnsi="Times New Roman"/>
          <w:color w:val="000000" w:themeColor="text1"/>
          <w:lang w:val="en-CA"/>
        </w:rPr>
        <w:t>, which</w:t>
      </w:r>
      <w:r w:rsidR="006F2A0E" w:rsidRPr="007E7021">
        <w:rPr>
          <w:rFonts w:ascii="Times New Roman" w:hAnsi="Times New Roman"/>
          <w:color w:val="000000" w:themeColor="text1"/>
          <w:lang w:val="en-CA"/>
        </w:rPr>
        <w:t>,</w:t>
      </w:r>
      <w:r w:rsidR="00CD445A" w:rsidRPr="007E7021">
        <w:rPr>
          <w:rFonts w:ascii="Times New Roman" w:hAnsi="Times New Roman"/>
          <w:color w:val="000000" w:themeColor="text1"/>
          <w:lang w:val="en-CA"/>
        </w:rPr>
        <w:t xml:space="preserve"> Woodward </w:t>
      </w:r>
      <w:r w:rsidR="006F2A0E" w:rsidRPr="007E7021">
        <w:rPr>
          <w:rFonts w:ascii="Times New Roman" w:hAnsi="Times New Roman"/>
          <w:color w:val="000000" w:themeColor="text1"/>
          <w:lang w:val="en-CA"/>
        </w:rPr>
        <w:t xml:space="preserve">tells us, is </w:t>
      </w:r>
      <w:r w:rsidR="00CD445A" w:rsidRPr="007E7021">
        <w:rPr>
          <w:rFonts w:ascii="Times New Roman" w:hAnsi="Times New Roman"/>
          <w:color w:val="000000" w:themeColor="text1"/>
          <w:lang w:val="en-CA"/>
        </w:rPr>
        <w:t>define</w:t>
      </w:r>
      <w:r w:rsidR="006F2A0E" w:rsidRPr="007E7021">
        <w:rPr>
          <w:rFonts w:ascii="Times New Roman" w:hAnsi="Times New Roman"/>
          <w:color w:val="000000" w:themeColor="text1"/>
          <w:lang w:val="en-CA"/>
        </w:rPr>
        <w:t>d</w:t>
      </w:r>
      <w:r w:rsidR="002E1AAF" w:rsidRPr="007E7021">
        <w:rPr>
          <w:rFonts w:ascii="Times New Roman" w:hAnsi="Times New Roman"/>
          <w:color w:val="000000" w:themeColor="text1"/>
          <w:lang w:val="en-CA"/>
        </w:rPr>
        <w:t xml:space="preserve"> as </w:t>
      </w:r>
      <w:r w:rsidR="00CD445A" w:rsidRPr="002C3B1F">
        <w:rPr>
          <w:rFonts w:ascii="Times New Roman" w:hAnsi="Times New Roman"/>
          <w:i/>
          <w:iCs/>
          <w:color w:val="000000" w:themeColor="text1"/>
          <w:lang w:val="en-CA"/>
        </w:rPr>
        <w:t>HD</w:t>
      </w:r>
      <w:r w:rsidR="00CD445A" w:rsidRPr="007E7021">
        <w:rPr>
          <w:rFonts w:ascii="Times New Roman" w:hAnsi="Times New Roman"/>
          <w:color w:val="000000" w:themeColor="text1"/>
          <w:lang w:val="en-CA"/>
        </w:rPr>
        <w:t xml:space="preserve"> + </w:t>
      </w:r>
      <w:r w:rsidR="00CD445A" w:rsidRPr="002C3B1F">
        <w:rPr>
          <w:rFonts w:ascii="Times New Roman" w:hAnsi="Times New Roman"/>
          <w:i/>
          <w:iCs/>
          <w:color w:val="000000" w:themeColor="text1"/>
          <w:lang w:val="en-CA"/>
        </w:rPr>
        <w:t>LD</w:t>
      </w:r>
      <w:r w:rsidR="00CD445A" w:rsidRPr="007E7021">
        <w:rPr>
          <w:rFonts w:ascii="Times New Roman" w:hAnsi="Times New Roman"/>
          <w:color w:val="000000" w:themeColor="text1"/>
          <w:lang w:val="en-CA"/>
        </w:rPr>
        <w:t>.</w:t>
      </w:r>
      <w:r w:rsidR="003026FA" w:rsidRPr="007E7021">
        <w:rPr>
          <w:rStyle w:val="CommentReference"/>
          <w:rFonts w:ascii="Times New Roman" w:eastAsia="Times New Roman" w:hAnsi="Times New Roman"/>
          <w:color w:val="000000" w:themeColor="text1"/>
          <w:lang w:val="en-CA" w:eastAsia="en-US"/>
        </w:rPr>
        <w:t xml:space="preserve"> </w:t>
      </w:r>
      <w:r w:rsidR="00CD445A" w:rsidRPr="007E7021">
        <w:rPr>
          <w:rFonts w:ascii="Times New Roman" w:hAnsi="Times New Roman"/>
          <w:color w:val="000000" w:themeColor="text1"/>
          <w:lang w:val="en-CA"/>
        </w:rPr>
        <w:t xml:space="preserve"> </w:t>
      </w:r>
      <w:r w:rsidR="00F009AD" w:rsidRPr="002C3B1F">
        <w:rPr>
          <w:rFonts w:ascii="Times New Roman" w:hAnsi="Times New Roman"/>
          <w:i/>
          <w:iCs/>
          <w:color w:val="000000" w:themeColor="text1"/>
          <w:lang w:val="en-CA"/>
        </w:rPr>
        <w:t>TC</w:t>
      </w:r>
      <w:r w:rsidR="00F009AD" w:rsidRPr="007E7021">
        <w:rPr>
          <w:rFonts w:ascii="Times New Roman" w:hAnsi="Times New Roman"/>
          <w:color w:val="000000" w:themeColor="text1"/>
          <w:lang w:val="en-CA"/>
        </w:rPr>
        <w:t xml:space="preserve"> too is causally relevant to disease, although its effect will depend on the precise composition of </w:t>
      </w:r>
      <w:r w:rsidR="00F009AD" w:rsidRPr="002C3B1F">
        <w:rPr>
          <w:rFonts w:ascii="Times New Roman" w:hAnsi="Times New Roman"/>
          <w:i/>
          <w:iCs/>
          <w:color w:val="000000" w:themeColor="text1"/>
          <w:lang w:val="en-CA"/>
        </w:rPr>
        <w:t>HD</w:t>
      </w:r>
      <w:r w:rsidR="00F009AD" w:rsidRPr="007E7021">
        <w:rPr>
          <w:rFonts w:ascii="Times New Roman" w:hAnsi="Times New Roman"/>
          <w:color w:val="000000" w:themeColor="text1"/>
          <w:lang w:val="en-CA"/>
        </w:rPr>
        <w:t xml:space="preserve"> and </w:t>
      </w:r>
      <w:r w:rsidR="00F009AD" w:rsidRPr="002C3B1F">
        <w:rPr>
          <w:rFonts w:ascii="Times New Roman" w:hAnsi="Times New Roman"/>
          <w:i/>
          <w:iCs/>
          <w:color w:val="000000" w:themeColor="text1"/>
          <w:lang w:val="en-CA"/>
        </w:rPr>
        <w:t>LD</w:t>
      </w:r>
      <w:r w:rsidR="00F009AD" w:rsidRPr="007E7021">
        <w:rPr>
          <w:rFonts w:ascii="Times New Roman" w:hAnsi="Times New Roman"/>
          <w:color w:val="000000" w:themeColor="text1"/>
          <w:lang w:val="en-CA"/>
        </w:rPr>
        <w:t>.</w:t>
      </w:r>
      <w:r w:rsidR="00DC20E4" w:rsidRPr="007E7021">
        <w:rPr>
          <w:rFonts w:ascii="Times New Roman" w:hAnsi="Times New Roman"/>
          <w:color w:val="000000" w:themeColor="text1"/>
          <w:lang w:val="en-CA"/>
        </w:rPr>
        <w:t xml:space="preserve"> S</w:t>
      </w:r>
      <w:r w:rsidR="006F2A0E" w:rsidRPr="007E7021">
        <w:rPr>
          <w:rFonts w:ascii="Times New Roman" w:hAnsi="Times New Roman"/>
          <w:color w:val="000000" w:themeColor="text1"/>
          <w:lang w:val="en-CA"/>
        </w:rPr>
        <w:t xml:space="preserve">ince </w:t>
      </w:r>
      <w:r w:rsidR="002E1AAF" w:rsidRPr="002C3B1F">
        <w:rPr>
          <w:rFonts w:ascii="Times New Roman" w:hAnsi="Times New Roman"/>
          <w:i/>
          <w:iCs/>
          <w:color w:val="000000" w:themeColor="text1"/>
          <w:lang w:val="en-CA"/>
        </w:rPr>
        <w:t>TC</w:t>
      </w:r>
      <w:r w:rsidR="002E1AAF" w:rsidRPr="007E7021">
        <w:rPr>
          <w:rFonts w:ascii="Times New Roman" w:hAnsi="Times New Roman"/>
          <w:color w:val="000000" w:themeColor="text1"/>
          <w:lang w:val="en-CA"/>
        </w:rPr>
        <w:t xml:space="preserve"> is </w:t>
      </w:r>
      <w:proofErr w:type="gramStart"/>
      <w:r w:rsidR="002E1AAF" w:rsidRPr="007E7021">
        <w:rPr>
          <w:rFonts w:ascii="Times New Roman" w:hAnsi="Times New Roman"/>
          <w:color w:val="000000" w:themeColor="text1"/>
          <w:lang w:val="en-CA"/>
        </w:rPr>
        <w:t>by definition the</w:t>
      </w:r>
      <w:proofErr w:type="gramEnd"/>
      <w:r w:rsidR="002E1AAF" w:rsidRPr="007E7021">
        <w:rPr>
          <w:rFonts w:ascii="Times New Roman" w:hAnsi="Times New Roman"/>
          <w:color w:val="000000" w:themeColor="text1"/>
          <w:lang w:val="en-CA"/>
        </w:rPr>
        <w:t xml:space="preserve"> sum of </w:t>
      </w:r>
      <w:r w:rsidR="002E1AAF" w:rsidRPr="002C3B1F">
        <w:rPr>
          <w:rFonts w:ascii="Times New Roman" w:hAnsi="Times New Roman"/>
          <w:i/>
          <w:iCs/>
          <w:color w:val="000000" w:themeColor="text1"/>
          <w:lang w:val="en-CA"/>
        </w:rPr>
        <w:t>HD</w:t>
      </w:r>
      <w:r w:rsidR="002E1AAF" w:rsidRPr="007E7021">
        <w:rPr>
          <w:rFonts w:ascii="Times New Roman" w:hAnsi="Times New Roman"/>
          <w:color w:val="000000" w:themeColor="text1"/>
          <w:lang w:val="en-CA"/>
        </w:rPr>
        <w:t xml:space="preserve"> and </w:t>
      </w:r>
      <w:r w:rsidR="002E1AAF" w:rsidRPr="002C3B1F">
        <w:rPr>
          <w:rFonts w:ascii="Times New Roman" w:hAnsi="Times New Roman"/>
          <w:i/>
          <w:iCs/>
          <w:color w:val="000000" w:themeColor="text1"/>
          <w:lang w:val="en-CA"/>
        </w:rPr>
        <w:t>LD</w:t>
      </w:r>
      <w:r w:rsidR="002E1AAF" w:rsidRPr="007E7021">
        <w:rPr>
          <w:rFonts w:ascii="Times New Roman" w:hAnsi="Times New Roman"/>
          <w:color w:val="000000" w:themeColor="text1"/>
          <w:lang w:val="en-CA"/>
        </w:rPr>
        <w:t xml:space="preserve">, </w:t>
      </w:r>
      <w:r w:rsidR="00B53BCC" w:rsidRPr="007E7021">
        <w:rPr>
          <w:rFonts w:ascii="Times New Roman" w:hAnsi="Times New Roman"/>
          <w:color w:val="000000" w:themeColor="text1"/>
          <w:lang w:val="en-CA"/>
        </w:rPr>
        <w:t>demanding</w:t>
      </w:r>
      <w:r w:rsidR="004700C1" w:rsidRPr="007E7021">
        <w:rPr>
          <w:rFonts w:ascii="Times New Roman" w:hAnsi="Times New Roman"/>
          <w:color w:val="000000" w:themeColor="text1"/>
          <w:lang w:val="en-CA"/>
        </w:rPr>
        <w:t xml:space="preserve"> that </w:t>
      </w:r>
      <w:r w:rsidR="002E1AAF" w:rsidRPr="002C3B1F">
        <w:rPr>
          <w:rFonts w:ascii="Times New Roman" w:hAnsi="Times New Roman"/>
          <w:i/>
          <w:iCs/>
          <w:color w:val="000000" w:themeColor="text1"/>
          <w:lang w:val="en-CA"/>
        </w:rPr>
        <w:t>TC</w:t>
      </w:r>
      <w:r w:rsidR="002E1AAF" w:rsidRPr="007E7021">
        <w:rPr>
          <w:rFonts w:ascii="Times New Roman" w:hAnsi="Times New Roman"/>
          <w:color w:val="000000" w:themeColor="text1"/>
          <w:lang w:val="en-CA"/>
        </w:rPr>
        <w:t xml:space="preserve"> and </w:t>
      </w:r>
      <w:r w:rsidR="002E1AAF" w:rsidRPr="002C3B1F">
        <w:rPr>
          <w:rFonts w:ascii="Times New Roman" w:hAnsi="Times New Roman"/>
          <w:i/>
          <w:iCs/>
          <w:color w:val="000000" w:themeColor="text1"/>
          <w:lang w:val="en-CA"/>
        </w:rPr>
        <w:t>HD</w:t>
      </w:r>
      <w:r w:rsidR="002E1AAF" w:rsidRPr="007E7021">
        <w:rPr>
          <w:rFonts w:ascii="Times New Roman" w:hAnsi="Times New Roman"/>
          <w:color w:val="000000" w:themeColor="text1"/>
          <w:lang w:val="en-CA"/>
        </w:rPr>
        <w:t xml:space="preserve"> </w:t>
      </w:r>
      <w:r w:rsidR="004700C1" w:rsidRPr="007E7021">
        <w:rPr>
          <w:rFonts w:ascii="Times New Roman" w:hAnsi="Times New Roman"/>
          <w:color w:val="000000" w:themeColor="text1"/>
          <w:lang w:val="en-CA"/>
        </w:rPr>
        <w:t xml:space="preserve">are fixed </w:t>
      </w:r>
      <w:r w:rsidR="002E1AAF" w:rsidRPr="007E7021">
        <w:rPr>
          <w:rFonts w:ascii="Times New Roman" w:hAnsi="Times New Roman"/>
          <w:color w:val="000000" w:themeColor="text1"/>
          <w:lang w:val="en-CA"/>
        </w:rPr>
        <w:t xml:space="preserve">while intervening on </w:t>
      </w:r>
      <w:r w:rsidR="002E1AAF" w:rsidRPr="002C3B1F">
        <w:rPr>
          <w:rFonts w:ascii="Times New Roman" w:hAnsi="Times New Roman"/>
          <w:i/>
          <w:iCs/>
          <w:color w:val="000000" w:themeColor="text1"/>
          <w:lang w:val="en-CA"/>
        </w:rPr>
        <w:t>LD</w:t>
      </w:r>
      <w:r w:rsidR="002E1AAF" w:rsidRPr="007E7021">
        <w:rPr>
          <w:rFonts w:ascii="Times New Roman" w:hAnsi="Times New Roman"/>
          <w:color w:val="000000" w:themeColor="text1"/>
          <w:lang w:val="en-CA"/>
        </w:rPr>
        <w:t xml:space="preserve"> </w:t>
      </w:r>
      <w:r w:rsidR="00F009AD" w:rsidRPr="007E7021">
        <w:rPr>
          <w:rFonts w:ascii="Times New Roman" w:hAnsi="Times New Roman"/>
          <w:color w:val="000000" w:themeColor="text1"/>
          <w:lang w:val="en-CA"/>
        </w:rPr>
        <w:t xml:space="preserve">inevitably </w:t>
      </w:r>
      <w:r w:rsidR="00B53BCC" w:rsidRPr="007E7021">
        <w:rPr>
          <w:rFonts w:ascii="Times New Roman" w:hAnsi="Times New Roman"/>
          <w:color w:val="000000" w:themeColor="text1"/>
          <w:lang w:val="en-CA"/>
        </w:rPr>
        <w:t xml:space="preserve">entails that </w:t>
      </w:r>
      <w:r w:rsidR="00F009AD" w:rsidRPr="002C3B1F">
        <w:rPr>
          <w:rFonts w:ascii="Times New Roman" w:hAnsi="Times New Roman"/>
          <w:i/>
          <w:iCs/>
          <w:color w:val="000000" w:themeColor="text1"/>
          <w:lang w:val="en-CA"/>
        </w:rPr>
        <w:t>LD</w:t>
      </w:r>
      <w:r w:rsidR="00F009AD" w:rsidRPr="007E7021">
        <w:rPr>
          <w:rFonts w:ascii="Times New Roman" w:hAnsi="Times New Roman"/>
          <w:color w:val="000000" w:themeColor="text1"/>
          <w:lang w:val="en-CA"/>
        </w:rPr>
        <w:t xml:space="preserve"> </w:t>
      </w:r>
      <w:r w:rsidR="00B53BCC" w:rsidRPr="007E7021">
        <w:rPr>
          <w:rFonts w:ascii="Times New Roman" w:hAnsi="Times New Roman"/>
          <w:color w:val="000000" w:themeColor="text1"/>
          <w:lang w:val="en-CA"/>
        </w:rPr>
        <w:t>is</w:t>
      </w:r>
      <w:r w:rsidR="00F009AD" w:rsidRPr="007E7021">
        <w:rPr>
          <w:rFonts w:ascii="Times New Roman" w:hAnsi="Times New Roman"/>
          <w:color w:val="000000" w:themeColor="text1"/>
          <w:lang w:val="en-CA"/>
        </w:rPr>
        <w:t xml:space="preserve"> fixed as well, </w:t>
      </w:r>
      <w:r w:rsidR="004700C1" w:rsidRPr="007E7021">
        <w:rPr>
          <w:rFonts w:ascii="Times New Roman" w:hAnsi="Times New Roman"/>
          <w:color w:val="000000" w:themeColor="text1"/>
          <w:lang w:val="en-CA"/>
        </w:rPr>
        <w:t xml:space="preserve">leading to the counterintuitive result that </w:t>
      </w:r>
      <w:r w:rsidR="004700C1" w:rsidRPr="002C3B1F">
        <w:rPr>
          <w:rFonts w:ascii="Times New Roman" w:hAnsi="Times New Roman"/>
          <w:i/>
          <w:iCs/>
          <w:color w:val="000000" w:themeColor="text1"/>
          <w:lang w:val="en-CA"/>
        </w:rPr>
        <w:t>LD</w:t>
      </w:r>
      <w:r w:rsidR="004700C1" w:rsidRPr="007E7021">
        <w:rPr>
          <w:rFonts w:ascii="Times New Roman" w:hAnsi="Times New Roman"/>
          <w:color w:val="000000" w:themeColor="text1"/>
          <w:lang w:val="en-CA"/>
        </w:rPr>
        <w:t xml:space="preserve"> is not causally relevant to </w:t>
      </w:r>
      <w:r w:rsidR="004700C1" w:rsidRPr="002C3B1F">
        <w:rPr>
          <w:rFonts w:ascii="Times New Roman" w:hAnsi="Times New Roman"/>
          <w:i/>
          <w:iCs/>
          <w:color w:val="000000" w:themeColor="text1"/>
          <w:lang w:val="en-CA"/>
        </w:rPr>
        <w:t>D</w:t>
      </w:r>
      <w:r w:rsidR="004700C1" w:rsidRPr="007E7021">
        <w:rPr>
          <w:rFonts w:ascii="Times New Roman" w:hAnsi="Times New Roman"/>
          <w:color w:val="000000" w:themeColor="text1"/>
          <w:lang w:val="en-CA"/>
        </w:rPr>
        <w:t xml:space="preserve">. </w:t>
      </w:r>
      <w:r w:rsidR="0045464C" w:rsidRPr="007E7021">
        <w:rPr>
          <w:rFonts w:ascii="Times New Roman" w:hAnsi="Times New Roman"/>
          <w:color w:val="000000" w:themeColor="text1"/>
          <w:lang w:val="en-CA"/>
        </w:rPr>
        <w:t xml:space="preserve">This result can </w:t>
      </w:r>
      <w:r w:rsidR="00B53BCC" w:rsidRPr="007E7021">
        <w:rPr>
          <w:rFonts w:ascii="Times New Roman" w:hAnsi="Times New Roman"/>
          <w:color w:val="000000" w:themeColor="text1"/>
          <w:lang w:val="en-CA"/>
        </w:rPr>
        <w:t xml:space="preserve">be avoided </w:t>
      </w:r>
      <w:r w:rsidR="009B278B" w:rsidRPr="007E7021">
        <w:rPr>
          <w:rFonts w:ascii="Times New Roman" w:hAnsi="Times New Roman"/>
          <w:color w:val="000000" w:themeColor="text1"/>
          <w:lang w:val="en-CA"/>
        </w:rPr>
        <w:t>if</w:t>
      </w:r>
      <w:r w:rsidR="00B53BCC" w:rsidRPr="007E7021">
        <w:rPr>
          <w:rFonts w:ascii="Times New Roman" w:hAnsi="Times New Roman"/>
          <w:color w:val="000000" w:themeColor="text1"/>
          <w:lang w:val="en-CA"/>
        </w:rPr>
        <w:t xml:space="preserve"> we stipulate that</w:t>
      </w:r>
      <w:r w:rsidR="004700C1" w:rsidRPr="007E7021">
        <w:rPr>
          <w:rFonts w:ascii="Times New Roman" w:hAnsi="Times New Roman"/>
          <w:color w:val="000000" w:themeColor="text1"/>
          <w:lang w:val="en-CA"/>
        </w:rPr>
        <w:t xml:space="preserve">, </w:t>
      </w:r>
      <w:r w:rsidR="00D01109" w:rsidRPr="007E7021">
        <w:rPr>
          <w:rFonts w:ascii="Times New Roman" w:hAnsi="Times New Roman"/>
          <w:color w:val="000000" w:themeColor="text1"/>
          <w:lang w:val="en-CA"/>
        </w:rPr>
        <w:t>“</w:t>
      </w:r>
      <w:r w:rsidR="004700C1" w:rsidRPr="007E7021">
        <w:rPr>
          <w:rFonts w:ascii="Times New Roman" w:hAnsi="Times New Roman"/>
          <w:color w:val="000000" w:themeColor="text1"/>
          <w:lang w:val="en-CA"/>
        </w:rPr>
        <w:t xml:space="preserve">in order to characterize the effect of </w:t>
      </w:r>
      <w:r w:rsidR="004700C1" w:rsidRPr="002C3B1F">
        <w:rPr>
          <w:rFonts w:ascii="Times New Roman" w:hAnsi="Times New Roman"/>
          <w:i/>
          <w:iCs/>
          <w:color w:val="000000" w:themeColor="text1"/>
          <w:lang w:val="en-CA"/>
        </w:rPr>
        <w:t>LD</w:t>
      </w:r>
      <w:r w:rsidR="004700C1" w:rsidRPr="007E7021">
        <w:rPr>
          <w:rFonts w:ascii="Times New Roman" w:hAnsi="Times New Roman"/>
          <w:color w:val="000000" w:themeColor="text1"/>
          <w:lang w:val="en-CA"/>
        </w:rPr>
        <w:t xml:space="preserve"> on </w:t>
      </w:r>
      <w:r w:rsidR="004700C1" w:rsidRPr="002C3B1F">
        <w:rPr>
          <w:rFonts w:ascii="Times New Roman" w:hAnsi="Times New Roman"/>
          <w:i/>
          <w:iCs/>
          <w:color w:val="000000" w:themeColor="text1"/>
          <w:lang w:val="en-CA"/>
        </w:rPr>
        <w:t>D</w:t>
      </w:r>
      <w:r w:rsidR="004700C1" w:rsidRPr="007E7021">
        <w:rPr>
          <w:rFonts w:ascii="Times New Roman" w:hAnsi="Times New Roman"/>
          <w:color w:val="000000" w:themeColor="text1"/>
          <w:lang w:val="en-CA"/>
        </w:rPr>
        <w:t xml:space="preserve">, it is not legitimate to consider what would happen to </w:t>
      </w:r>
      <w:r w:rsidR="004700C1" w:rsidRPr="002C3B1F">
        <w:rPr>
          <w:rFonts w:ascii="Times New Roman" w:hAnsi="Times New Roman"/>
          <w:i/>
          <w:iCs/>
          <w:color w:val="000000" w:themeColor="text1"/>
          <w:lang w:val="en-CA"/>
        </w:rPr>
        <w:t>D</w:t>
      </w:r>
      <w:r w:rsidR="004700C1" w:rsidRPr="007E7021">
        <w:rPr>
          <w:rFonts w:ascii="Times New Roman" w:hAnsi="Times New Roman"/>
          <w:color w:val="000000" w:themeColor="text1"/>
          <w:lang w:val="en-CA"/>
        </w:rPr>
        <w:t xml:space="preserve"> under a </w:t>
      </w:r>
      <w:r w:rsidR="003301FC" w:rsidRPr="007E7021">
        <w:rPr>
          <w:rFonts w:ascii="Times New Roman" w:hAnsi="Times New Roman"/>
          <w:color w:val="000000" w:themeColor="text1"/>
          <w:lang w:val="en-CA"/>
        </w:rPr>
        <w:t>‘</w:t>
      </w:r>
      <w:r w:rsidR="004700C1" w:rsidRPr="007E7021">
        <w:rPr>
          <w:rFonts w:ascii="Times New Roman" w:hAnsi="Times New Roman"/>
          <w:color w:val="000000" w:themeColor="text1"/>
          <w:lang w:val="en-CA"/>
        </w:rPr>
        <w:t>manipulation</w:t>
      </w:r>
      <w:r w:rsidR="003301FC" w:rsidRPr="007E7021">
        <w:rPr>
          <w:rFonts w:ascii="Times New Roman" w:hAnsi="Times New Roman"/>
          <w:color w:val="000000" w:themeColor="text1"/>
          <w:lang w:val="en-CA"/>
        </w:rPr>
        <w:t>’</w:t>
      </w:r>
      <w:r w:rsidR="004700C1" w:rsidRPr="007E7021">
        <w:rPr>
          <w:rFonts w:ascii="Times New Roman" w:hAnsi="Times New Roman"/>
          <w:color w:val="000000" w:themeColor="text1"/>
          <w:lang w:val="en-CA"/>
        </w:rPr>
        <w:t xml:space="preserve"> that changes the value of </w:t>
      </w:r>
      <w:r w:rsidR="004700C1" w:rsidRPr="002C3B1F">
        <w:rPr>
          <w:rFonts w:ascii="Times New Roman" w:hAnsi="Times New Roman"/>
          <w:i/>
          <w:iCs/>
          <w:color w:val="000000" w:themeColor="text1"/>
          <w:lang w:val="en-CA"/>
        </w:rPr>
        <w:t>LD</w:t>
      </w:r>
      <w:r w:rsidR="004700C1" w:rsidRPr="007E7021">
        <w:rPr>
          <w:rFonts w:ascii="Times New Roman" w:hAnsi="Times New Roman"/>
          <w:color w:val="000000" w:themeColor="text1"/>
          <w:lang w:val="en-CA"/>
        </w:rPr>
        <w:t xml:space="preserve"> while </w:t>
      </w:r>
      <w:r w:rsidR="004700C1" w:rsidRPr="002C3B1F">
        <w:rPr>
          <w:rFonts w:ascii="Times New Roman" w:hAnsi="Times New Roman"/>
          <w:i/>
          <w:iCs/>
          <w:color w:val="000000" w:themeColor="text1"/>
          <w:lang w:val="en-CA"/>
        </w:rPr>
        <w:t>HD</w:t>
      </w:r>
      <w:r w:rsidR="004700C1" w:rsidRPr="007E7021">
        <w:rPr>
          <w:rFonts w:ascii="Times New Roman" w:hAnsi="Times New Roman"/>
          <w:color w:val="000000" w:themeColor="text1"/>
          <w:lang w:val="en-CA"/>
        </w:rPr>
        <w:t xml:space="preserve"> and </w:t>
      </w:r>
      <w:r w:rsidR="004700C1" w:rsidRPr="002C3B1F">
        <w:rPr>
          <w:rFonts w:ascii="Times New Roman" w:hAnsi="Times New Roman"/>
          <w:i/>
          <w:iCs/>
          <w:color w:val="000000" w:themeColor="text1"/>
          <w:lang w:val="en-CA"/>
        </w:rPr>
        <w:t>TC</w:t>
      </w:r>
      <w:r w:rsidR="004700C1" w:rsidRPr="007E7021">
        <w:rPr>
          <w:rFonts w:ascii="Times New Roman" w:hAnsi="Times New Roman"/>
          <w:color w:val="000000" w:themeColor="text1"/>
          <w:lang w:val="en-CA"/>
        </w:rPr>
        <w:t xml:space="preserve"> are held constant</w:t>
      </w:r>
      <w:r w:rsidR="00D01109" w:rsidRPr="007E7021">
        <w:rPr>
          <w:rFonts w:ascii="Times New Roman" w:hAnsi="Times New Roman"/>
          <w:color w:val="000000" w:themeColor="text1"/>
          <w:lang w:val="en-CA"/>
        </w:rPr>
        <w:t>”</w:t>
      </w:r>
      <w:r w:rsidR="004C0F2F" w:rsidRPr="007E7021">
        <w:rPr>
          <w:rFonts w:ascii="Times New Roman" w:hAnsi="Times New Roman"/>
          <w:color w:val="000000" w:themeColor="text1"/>
          <w:lang w:val="en-CA"/>
        </w:rPr>
        <w:t xml:space="preserve"> </w:t>
      </w:r>
      <w:r w:rsidR="004C0F2F" w:rsidRPr="007E7021">
        <w:rPr>
          <w:rFonts w:ascii="Times New Roman" w:hAnsi="Times New Roman"/>
          <w:color w:val="000000" w:themeColor="text1"/>
          <w:lang w:val="en-CA"/>
        </w:rPr>
        <w:fldChar w:fldCharType="begin"/>
      </w:r>
      <w:r w:rsidR="00DC20E4" w:rsidRPr="007E7021">
        <w:rPr>
          <w:rFonts w:ascii="Times New Roman" w:hAnsi="Times New Roman"/>
          <w:color w:val="000000" w:themeColor="text1"/>
          <w:lang w:val="en-CA"/>
        </w:rPr>
        <w:instrText xml:space="preserve"> ADDIN EN.CITE &lt;EndNote&gt;&lt;Cite ExcludeAuth="1"&gt;&lt;Author&gt;Woodward&lt;/Author&gt;&lt;Year&gt;2015&lt;/Year&gt;&lt;RecNum&gt;1299&lt;/RecNum&gt;&lt;Pages&gt;329&lt;/Pages&gt;&lt;DisplayText&gt;(2015, 329)&lt;/DisplayText&gt;&lt;record&gt;&lt;rec-number&gt;1299&lt;/rec-number&gt;&lt;foreign-keys&gt;&lt;key app="EN" db-id="zs09tazvjrw50eestfmx0seosdx92dzas2ra" timestamp="1555777951"&gt;1299&lt;/key&gt;&lt;/foreign-keys&gt;&lt;ref-type name="Journal Article"&gt;17&lt;/ref-type&gt;&lt;contributors&gt;&lt;authors&gt;&lt;author&gt;Woodward, J.&lt;/author&gt;&lt;/authors&gt;&lt;/contributors&gt;&lt;titles&gt;&lt;title&gt;Interventionism and Causal Exclusion&lt;/title&gt;&lt;secondary-title&gt;Philosophy and Phenomenological Research&lt;/secondary-title&gt;&lt;/titles&gt;&lt;periodical&gt;&lt;full-title&gt;Philosophy and Phenomenological Research&lt;/full-title&gt;&lt;/periodical&gt;&lt;pages&gt;303-347&lt;/pages&gt;&lt;volume&gt;91&lt;/volume&gt;&lt;number&gt;2&lt;/number&gt;&lt;dates&gt;&lt;year&gt;2015&lt;/year&gt;&lt;/dates&gt;&lt;urls&gt;&lt;/urls&gt;&lt;/record&gt;&lt;/Cite&gt;&lt;/EndNote&gt;</w:instrText>
      </w:r>
      <w:r w:rsidR="004C0F2F" w:rsidRPr="007E7021">
        <w:rPr>
          <w:rFonts w:ascii="Times New Roman" w:hAnsi="Times New Roman"/>
          <w:color w:val="000000" w:themeColor="text1"/>
          <w:lang w:val="en-CA"/>
        </w:rPr>
        <w:fldChar w:fldCharType="separate"/>
      </w:r>
      <w:r w:rsidR="00DC20E4" w:rsidRPr="007E7021">
        <w:rPr>
          <w:rFonts w:ascii="Times New Roman" w:hAnsi="Times New Roman"/>
          <w:color w:val="000000" w:themeColor="text1"/>
          <w:lang w:val="en-CA"/>
        </w:rPr>
        <w:t>(2015, 329)</w:t>
      </w:r>
      <w:r w:rsidR="004C0F2F" w:rsidRPr="007E7021">
        <w:rPr>
          <w:rFonts w:ascii="Times New Roman" w:hAnsi="Times New Roman"/>
          <w:color w:val="000000" w:themeColor="text1"/>
          <w:lang w:val="en-CA"/>
        </w:rPr>
        <w:fldChar w:fldCharType="end"/>
      </w:r>
      <w:r w:rsidR="004C0F2F" w:rsidRPr="007E7021">
        <w:rPr>
          <w:rFonts w:ascii="Times New Roman" w:hAnsi="Times New Roman"/>
          <w:color w:val="000000" w:themeColor="text1"/>
          <w:lang w:val="en-CA"/>
        </w:rPr>
        <w:t>.</w:t>
      </w:r>
      <w:r w:rsidR="009B278B" w:rsidRPr="007E7021">
        <w:rPr>
          <w:rFonts w:ascii="Times New Roman" w:hAnsi="Times New Roman"/>
          <w:color w:val="000000" w:themeColor="text1"/>
          <w:lang w:val="en-CA"/>
        </w:rPr>
        <w:t xml:space="preserve"> Are we entitled to such a stipulation? According to Woodward, yes. That </w:t>
      </w:r>
      <w:r w:rsidR="009B278B" w:rsidRPr="002C3B1F">
        <w:rPr>
          <w:rFonts w:ascii="Times New Roman" w:hAnsi="Times New Roman"/>
          <w:i/>
          <w:iCs/>
          <w:color w:val="000000" w:themeColor="text1"/>
          <w:lang w:val="en-CA"/>
        </w:rPr>
        <w:t>TC</w:t>
      </w:r>
      <w:r w:rsidR="009B278B" w:rsidRPr="007E7021">
        <w:rPr>
          <w:rFonts w:ascii="Times New Roman" w:hAnsi="Times New Roman"/>
          <w:color w:val="000000" w:themeColor="text1"/>
          <w:lang w:val="en-CA"/>
        </w:rPr>
        <w:t xml:space="preserve"> = </w:t>
      </w:r>
      <w:r w:rsidR="009B278B" w:rsidRPr="002C3B1F">
        <w:rPr>
          <w:rFonts w:ascii="Times New Roman" w:hAnsi="Times New Roman"/>
          <w:i/>
          <w:iCs/>
          <w:color w:val="000000" w:themeColor="text1"/>
          <w:lang w:val="en-CA"/>
        </w:rPr>
        <w:t>HD</w:t>
      </w:r>
      <w:r w:rsidR="009B278B" w:rsidRPr="007E7021">
        <w:rPr>
          <w:rFonts w:ascii="Times New Roman" w:hAnsi="Times New Roman"/>
          <w:color w:val="000000" w:themeColor="text1"/>
          <w:lang w:val="en-CA"/>
        </w:rPr>
        <w:t xml:space="preserve"> + </w:t>
      </w:r>
      <w:r w:rsidR="009B278B" w:rsidRPr="002C3B1F">
        <w:rPr>
          <w:rFonts w:ascii="Times New Roman" w:hAnsi="Times New Roman"/>
          <w:i/>
          <w:iCs/>
          <w:color w:val="000000" w:themeColor="text1"/>
          <w:lang w:val="en-CA"/>
        </w:rPr>
        <w:t>LD</w:t>
      </w:r>
      <w:r w:rsidR="009B278B" w:rsidRPr="007E7021">
        <w:rPr>
          <w:rFonts w:ascii="Times New Roman" w:hAnsi="Times New Roman"/>
          <w:color w:val="000000" w:themeColor="text1"/>
          <w:lang w:val="en-CA"/>
        </w:rPr>
        <w:t xml:space="preserve"> is a matter of </w:t>
      </w:r>
      <w:r w:rsidR="00E82F59" w:rsidRPr="007E7021">
        <w:rPr>
          <w:rFonts w:ascii="Times New Roman" w:hAnsi="Times New Roman"/>
          <w:color w:val="000000" w:themeColor="text1"/>
          <w:lang w:val="en-CA"/>
        </w:rPr>
        <w:t xml:space="preserve">self-evident </w:t>
      </w:r>
      <w:r w:rsidR="009B278B" w:rsidRPr="007E7021">
        <w:rPr>
          <w:rFonts w:ascii="Times New Roman" w:hAnsi="Times New Roman"/>
          <w:color w:val="000000" w:themeColor="text1"/>
          <w:lang w:val="en-CA"/>
        </w:rPr>
        <w:t>logical necessity</w:t>
      </w:r>
      <w:r w:rsidR="00F6764B" w:rsidRPr="007E7021">
        <w:rPr>
          <w:rFonts w:ascii="Times New Roman" w:hAnsi="Times New Roman"/>
          <w:color w:val="000000" w:themeColor="text1"/>
          <w:lang w:val="en-CA"/>
        </w:rPr>
        <w:t xml:space="preserve"> constraining </w:t>
      </w:r>
      <w:r w:rsidR="00B04DCB" w:rsidRPr="007E7021">
        <w:rPr>
          <w:rFonts w:ascii="Times New Roman" w:hAnsi="Times New Roman"/>
          <w:color w:val="000000" w:themeColor="text1"/>
          <w:lang w:val="en-CA"/>
        </w:rPr>
        <w:t xml:space="preserve">all </w:t>
      </w:r>
      <w:r w:rsidR="00EC26E8" w:rsidRPr="007E7021">
        <w:rPr>
          <w:rFonts w:ascii="Times New Roman" w:hAnsi="Times New Roman"/>
          <w:color w:val="000000" w:themeColor="text1"/>
          <w:lang w:val="en-CA"/>
        </w:rPr>
        <w:t>possible</w:t>
      </w:r>
      <w:r w:rsidR="00F6764B" w:rsidRPr="007E7021">
        <w:rPr>
          <w:rFonts w:ascii="Times New Roman" w:hAnsi="Times New Roman"/>
          <w:color w:val="000000" w:themeColor="text1"/>
          <w:lang w:val="en-CA"/>
        </w:rPr>
        <w:t xml:space="preserve"> causal relationships between variables. </w:t>
      </w:r>
    </w:p>
    <w:p w14:paraId="42BC482D" w14:textId="04C207AD" w:rsidR="00C93DDF" w:rsidRPr="007E7021" w:rsidRDefault="00E82F59" w:rsidP="002D1B68">
      <w:pPr>
        <w:pStyle w:val="FreeForm"/>
        <w:spacing w:line="360" w:lineRule="auto"/>
        <w:ind w:firstLine="720"/>
        <w:jc w:val="both"/>
        <w:rPr>
          <w:rFonts w:ascii="Times New Roman" w:hAnsi="Times New Roman"/>
          <w:color w:val="000000" w:themeColor="text1"/>
          <w:lang w:val="en-CA"/>
        </w:rPr>
      </w:pPr>
      <w:r w:rsidRPr="007E7021">
        <w:rPr>
          <w:rFonts w:ascii="Times New Roman" w:hAnsi="Times New Roman"/>
          <w:color w:val="000000" w:themeColor="text1"/>
          <w:lang w:val="en-CA"/>
        </w:rPr>
        <w:t xml:space="preserve">If we agree </w:t>
      </w:r>
      <w:r w:rsidR="0096334F" w:rsidRPr="007E7021">
        <w:rPr>
          <w:rFonts w:ascii="Times New Roman" w:hAnsi="Times New Roman"/>
          <w:color w:val="000000" w:themeColor="text1"/>
          <w:lang w:val="en-CA"/>
        </w:rPr>
        <w:t xml:space="preserve">with the argument </w:t>
      </w:r>
      <w:r w:rsidRPr="007E7021">
        <w:rPr>
          <w:rFonts w:ascii="Times New Roman" w:hAnsi="Times New Roman"/>
          <w:color w:val="000000" w:themeColor="text1"/>
          <w:lang w:val="en-CA"/>
        </w:rPr>
        <w:t xml:space="preserve">thus far, then </w:t>
      </w:r>
      <w:r w:rsidR="00D84812" w:rsidRPr="007E7021">
        <w:rPr>
          <w:rFonts w:ascii="Times New Roman" w:hAnsi="Times New Roman"/>
          <w:color w:val="000000" w:themeColor="text1"/>
          <w:lang w:val="en-CA"/>
        </w:rPr>
        <w:t xml:space="preserve">we </w:t>
      </w:r>
      <w:r w:rsidR="009B5B9B" w:rsidRPr="007E7021">
        <w:rPr>
          <w:rFonts w:ascii="Times New Roman" w:hAnsi="Times New Roman"/>
          <w:color w:val="000000" w:themeColor="text1"/>
          <w:lang w:val="en-CA"/>
        </w:rPr>
        <w:t>may want to</w:t>
      </w:r>
      <w:r w:rsidR="00D84812" w:rsidRPr="007E7021">
        <w:rPr>
          <w:rFonts w:ascii="Times New Roman" w:hAnsi="Times New Roman"/>
          <w:color w:val="000000" w:themeColor="text1"/>
          <w:lang w:val="en-CA"/>
        </w:rPr>
        <w:t xml:space="preserve"> take </w:t>
      </w:r>
      <w:r w:rsidR="000B5B9A" w:rsidRPr="007E7021">
        <w:rPr>
          <w:rFonts w:ascii="Times New Roman" w:hAnsi="Times New Roman"/>
          <w:color w:val="000000" w:themeColor="text1"/>
          <w:lang w:val="en-CA"/>
        </w:rPr>
        <w:t>a step further</w:t>
      </w:r>
      <w:r w:rsidR="00D84812" w:rsidRPr="007E7021">
        <w:rPr>
          <w:rFonts w:ascii="Times New Roman" w:hAnsi="Times New Roman"/>
          <w:color w:val="000000" w:themeColor="text1"/>
          <w:lang w:val="en-CA"/>
        </w:rPr>
        <w:t xml:space="preserve"> and </w:t>
      </w:r>
      <w:r w:rsidR="0096334F" w:rsidRPr="007E7021">
        <w:rPr>
          <w:rFonts w:ascii="Times New Roman" w:hAnsi="Times New Roman"/>
          <w:color w:val="000000" w:themeColor="text1"/>
          <w:lang w:val="en-CA"/>
        </w:rPr>
        <w:t>endorse</w:t>
      </w:r>
      <w:r w:rsidR="00D84812" w:rsidRPr="007E7021">
        <w:rPr>
          <w:rFonts w:ascii="Times New Roman" w:hAnsi="Times New Roman"/>
          <w:color w:val="000000" w:themeColor="text1"/>
          <w:lang w:val="en-CA"/>
        </w:rPr>
        <w:t xml:space="preserve"> </w:t>
      </w:r>
      <w:r w:rsidR="00DC20E4" w:rsidRPr="007E7021">
        <w:rPr>
          <w:rFonts w:ascii="Times New Roman" w:hAnsi="Times New Roman"/>
          <w:color w:val="000000" w:themeColor="text1"/>
          <w:lang w:val="en-CA"/>
        </w:rPr>
        <w:t>the</w:t>
      </w:r>
      <w:r w:rsidR="0096334F" w:rsidRPr="007E7021">
        <w:rPr>
          <w:rFonts w:ascii="Times New Roman" w:hAnsi="Times New Roman"/>
          <w:color w:val="000000" w:themeColor="text1"/>
          <w:lang w:val="en-CA"/>
        </w:rPr>
        <w:t xml:space="preserve"> </w:t>
      </w:r>
      <w:r w:rsidR="001503E3" w:rsidRPr="007E7021">
        <w:rPr>
          <w:rFonts w:ascii="Times New Roman" w:hAnsi="Times New Roman"/>
          <w:color w:val="000000" w:themeColor="text1"/>
          <w:lang w:val="en-CA"/>
        </w:rPr>
        <w:t>claim</w:t>
      </w:r>
      <w:r w:rsidR="00D84812" w:rsidRPr="007E7021">
        <w:rPr>
          <w:rFonts w:ascii="Times New Roman" w:hAnsi="Times New Roman"/>
          <w:color w:val="000000" w:themeColor="text1"/>
          <w:lang w:val="en-CA"/>
        </w:rPr>
        <w:t xml:space="preserve"> that, just as definitional relationships are a matter of logical necessity,</w:t>
      </w:r>
      <w:r w:rsidRPr="007E7021">
        <w:rPr>
          <w:rFonts w:ascii="Times New Roman" w:hAnsi="Times New Roman"/>
          <w:color w:val="000000" w:themeColor="text1"/>
          <w:lang w:val="en-CA"/>
        </w:rPr>
        <w:t xml:space="preserve"> supervenience relationships between variables are </w:t>
      </w:r>
      <w:r w:rsidR="006A35B0" w:rsidRPr="007E7021">
        <w:rPr>
          <w:rFonts w:ascii="Times New Roman" w:hAnsi="Times New Roman"/>
          <w:color w:val="000000" w:themeColor="text1"/>
          <w:lang w:val="en-CA"/>
        </w:rPr>
        <w:t xml:space="preserve">a matter of metaphysical necessity positing similar constraints on possible causal relationships. </w:t>
      </w:r>
      <w:r w:rsidR="0096334F" w:rsidRPr="007E7021">
        <w:rPr>
          <w:rFonts w:ascii="Times New Roman" w:hAnsi="Times New Roman"/>
          <w:color w:val="000000" w:themeColor="text1"/>
          <w:lang w:val="en-CA"/>
        </w:rPr>
        <w:t xml:space="preserve">The argument here is that “if it is ‘metaphysically impossible’ to change the value of a supervening variable like </w:t>
      </w:r>
      <w:r w:rsidR="0096334F" w:rsidRPr="009A301A">
        <w:rPr>
          <w:rFonts w:ascii="Times New Roman" w:hAnsi="Times New Roman"/>
          <w:i/>
          <w:iCs/>
          <w:color w:val="000000" w:themeColor="text1"/>
          <w:lang w:val="en-CA"/>
        </w:rPr>
        <w:t>M</w:t>
      </w:r>
      <w:r w:rsidR="0096334F" w:rsidRPr="009A301A">
        <w:rPr>
          <w:rFonts w:ascii="Times New Roman" w:hAnsi="Times New Roman"/>
          <w:i/>
          <w:iCs/>
          <w:color w:val="000000" w:themeColor="text1"/>
          <w:vertAlign w:val="subscript"/>
          <w:lang w:val="en-CA"/>
        </w:rPr>
        <w:t>1</w:t>
      </w:r>
      <w:r w:rsidR="0096334F" w:rsidRPr="007E7021">
        <w:rPr>
          <w:rFonts w:ascii="Times New Roman" w:hAnsi="Times New Roman"/>
          <w:color w:val="000000" w:themeColor="text1"/>
          <w:lang w:val="en-CA"/>
        </w:rPr>
        <w:t xml:space="preserve"> while holding </w:t>
      </w:r>
      <w:r w:rsidR="0096334F" w:rsidRPr="009A301A">
        <w:rPr>
          <w:rFonts w:ascii="Times New Roman" w:hAnsi="Times New Roman"/>
          <w:i/>
          <w:iCs/>
          <w:color w:val="000000" w:themeColor="text1"/>
          <w:lang w:val="en-CA"/>
        </w:rPr>
        <w:t>P</w:t>
      </w:r>
      <w:r w:rsidR="0096334F" w:rsidRPr="009A301A">
        <w:rPr>
          <w:rFonts w:ascii="Times New Roman" w:hAnsi="Times New Roman"/>
          <w:i/>
          <w:iCs/>
          <w:color w:val="000000" w:themeColor="text1"/>
          <w:vertAlign w:val="subscript"/>
          <w:lang w:val="en-CA"/>
        </w:rPr>
        <w:t>1</w:t>
      </w:r>
      <w:r w:rsidR="0096334F" w:rsidRPr="007E7021">
        <w:rPr>
          <w:rFonts w:ascii="Times New Roman" w:hAnsi="Times New Roman"/>
          <w:color w:val="000000" w:themeColor="text1"/>
          <w:lang w:val="en-CA"/>
        </w:rPr>
        <w:t xml:space="preserve"> [its supervenience base] fixed, then the very fact that this is impossible is itself an indication that counterfactuals with this antecedent do not tell us about the causal effect (or the absence of such an effect) of </w:t>
      </w:r>
      <w:r w:rsidR="0096334F" w:rsidRPr="009A301A">
        <w:rPr>
          <w:rFonts w:ascii="Times New Roman" w:hAnsi="Times New Roman"/>
          <w:i/>
          <w:iCs/>
          <w:color w:val="000000" w:themeColor="text1"/>
          <w:lang w:val="en-CA"/>
        </w:rPr>
        <w:t>M</w:t>
      </w:r>
      <w:r w:rsidR="0096334F" w:rsidRPr="009A301A">
        <w:rPr>
          <w:rFonts w:ascii="Times New Roman" w:hAnsi="Times New Roman"/>
          <w:i/>
          <w:iCs/>
          <w:color w:val="000000" w:themeColor="text1"/>
          <w:vertAlign w:val="subscript"/>
          <w:lang w:val="en-CA"/>
        </w:rPr>
        <w:t>1</w:t>
      </w:r>
      <w:r w:rsidR="0096334F" w:rsidRPr="007E7021">
        <w:rPr>
          <w:rFonts w:ascii="Times New Roman" w:hAnsi="Times New Roman"/>
          <w:color w:val="000000" w:themeColor="text1"/>
          <w:lang w:val="en-CA"/>
        </w:rPr>
        <w:t xml:space="preserve"> on other variables” </w:t>
      </w:r>
      <w:r w:rsidR="0096334F" w:rsidRPr="007E7021">
        <w:rPr>
          <w:rFonts w:ascii="Times New Roman" w:hAnsi="Times New Roman"/>
          <w:color w:val="000000" w:themeColor="text1"/>
          <w:lang w:val="en-CA"/>
        </w:rPr>
        <w:fldChar w:fldCharType="begin"/>
      </w:r>
      <w:r w:rsidR="00562E7E" w:rsidRPr="007E7021">
        <w:rPr>
          <w:rFonts w:ascii="Times New Roman" w:hAnsi="Times New Roman"/>
          <w:color w:val="000000" w:themeColor="text1"/>
          <w:lang w:val="en-CA"/>
        </w:rPr>
        <w:instrText xml:space="preserve"> ADDIN EN.CITE &lt;EndNote&gt;&lt;Cite ExcludeAuth="1"&gt;&lt;Author&gt;Woodward&lt;/Author&gt;&lt;Year&gt;2015&lt;/Year&gt;&lt;RecNum&gt;1299&lt;/RecNum&gt;&lt;Pages&gt;335&lt;/Pages&gt;&lt;DisplayText&gt;(2015, 335)&lt;/DisplayText&gt;&lt;record&gt;&lt;rec-number&gt;1299&lt;/rec-number&gt;&lt;foreign-keys&gt;&lt;key app="EN" db-id="zs09tazvjrw50eestfmx0seosdx92dzas2ra" timestamp="1555777951"&gt;1299&lt;/key&gt;&lt;/foreign-keys&gt;&lt;ref-type name="Journal Article"&gt;17&lt;/ref-type&gt;&lt;contributors&gt;&lt;authors&gt;&lt;author&gt;Woodward, J.&lt;/author&gt;&lt;/authors&gt;&lt;/contributors&gt;&lt;titles&gt;&lt;title&gt;Interventionism and Causal Exclusion&lt;/title&gt;&lt;secondary-title&gt;Philosophy and Phenomenological Research&lt;/secondary-title&gt;&lt;/titles&gt;&lt;periodical&gt;&lt;full-title&gt;Philosophy and Phenomenological Research&lt;/full-title&gt;&lt;/periodical&gt;&lt;pages&gt;303-347&lt;/pages&gt;&lt;volume&gt;91&lt;/volume&gt;&lt;number&gt;2&lt;/number&gt;&lt;dates&gt;&lt;year&gt;2015&lt;/year&gt;&lt;/dates&gt;&lt;urls&gt;&lt;/urls&gt;&lt;/record&gt;&lt;/Cite&gt;&lt;/EndNote&gt;</w:instrText>
      </w:r>
      <w:r w:rsidR="0096334F" w:rsidRPr="007E7021">
        <w:rPr>
          <w:rFonts w:ascii="Times New Roman" w:hAnsi="Times New Roman"/>
          <w:color w:val="000000" w:themeColor="text1"/>
          <w:lang w:val="en-CA"/>
        </w:rPr>
        <w:fldChar w:fldCharType="separate"/>
      </w:r>
      <w:r w:rsidR="00562E7E" w:rsidRPr="007E7021">
        <w:rPr>
          <w:rFonts w:ascii="Times New Roman" w:hAnsi="Times New Roman"/>
          <w:color w:val="000000" w:themeColor="text1"/>
          <w:lang w:val="en-CA"/>
        </w:rPr>
        <w:t>(2015, 335)</w:t>
      </w:r>
      <w:r w:rsidR="0096334F" w:rsidRPr="007E7021">
        <w:rPr>
          <w:rFonts w:ascii="Times New Roman" w:hAnsi="Times New Roman"/>
          <w:color w:val="000000" w:themeColor="text1"/>
          <w:lang w:val="en-CA"/>
        </w:rPr>
        <w:fldChar w:fldCharType="end"/>
      </w:r>
      <w:r w:rsidR="0096334F" w:rsidRPr="007E7021">
        <w:rPr>
          <w:rFonts w:ascii="Times New Roman" w:hAnsi="Times New Roman"/>
          <w:color w:val="000000" w:themeColor="text1"/>
          <w:lang w:val="en-CA"/>
        </w:rPr>
        <w:t>.</w:t>
      </w:r>
      <w:r w:rsidR="00562E7E" w:rsidRPr="007E7021">
        <w:rPr>
          <w:rFonts w:ascii="Times New Roman" w:hAnsi="Times New Roman"/>
          <w:color w:val="000000" w:themeColor="text1"/>
          <w:lang w:val="en-CA"/>
        </w:rPr>
        <w:t xml:space="preserve"> </w:t>
      </w:r>
      <w:r w:rsidR="00CD48EE" w:rsidRPr="007E7021">
        <w:rPr>
          <w:rFonts w:ascii="Times New Roman" w:hAnsi="Times New Roman"/>
          <w:color w:val="000000" w:themeColor="text1"/>
          <w:lang w:val="en-CA"/>
        </w:rPr>
        <w:t>Thus</w:t>
      </w:r>
      <w:r w:rsidR="002D1B68" w:rsidRPr="007E7021">
        <w:rPr>
          <w:rFonts w:ascii="Times New Roman" w:hAnsi="Times New Roman"/>
          <w:color w:val="000000" w:themeColor="text1"/>
          <w:lang w:val="en-CA"/>
        </w:rPr>
        <w:t xml:space="preserve">, Woodward concludes, </w:t>
      </w:r>
      <w:r w:rsidR="00CD48EE" w:rsidRPr="007E7021">
        <w:rPr>
          <w:rFonts w:ascii="Times New Roman" w:hAnsi="Times New Roman"/>
          <w:color w:val="000000" w:themeColor="text1"/>
          <w:lang w:val="en-CA"/>
        </w:rPr>
        <w:t>interventionist accounts of causation should be modified</w:t>
      </w:r>
      <w:r w:rsidR="00C93DDF" w:rsidRPr="007E7021">
        <w:rPr>
          <w:rFonts w:ascii="Times New Roman" w:hAnsi="Times New Roman"/>
          <w:color w:val="000000" w:themeColor="text1"/>
          <w:lang w:val="en-CA"/>
        </w:rPr>
        <w:t xml:space="preserve"> to allow for ‘fat-handed</w:t>
      </w:r>
      <w:r w:rsidR="0058372A" w:rsidRPr="007E7021">
        <w:rPr>
          <w:rFonts w:ascii="Times New Roman" w:hAnsi="Times New Roman"/>
          <w:color w:val="000000" w:themeColor="text1"/>
          <w:lang w:val="en-CA"/>
        </w:rPr>
        <w:t>’</w:t>
      </w:r>
      <w:r w:rsidR="00C93DDF" w:rsidRPr="007E7021">
        <w:rPr>
          <w:rFonts w:ascii="Times New Roman" w:hAnsi="Times New Roman"/>
          <w:color w:val="000000" w:themeColor="text1"/>
          <w:lang w:val="en-CA"/>
        </w:rPr>
        <w:t xml:space="preserve"> interventions inaccurately targeting both supervening states and their supervenience bases.</w:t>
      </w:r>
      <w:r w:rsidR="00C93DDF" w:rsidRPr="007E7021">
        <w:rPr>
          <w:rStyle w:val="FootnoteReference"/>
          <w:rFonts w:ascii="Times New Roman" w:hAnsi="Times New Roman"/>
          <w:color w:val="000000" w:themeColor="text1"/>
          <w:lang w:val="en-CA"/>
        </w:rPr>
        <w:footnoteReference w:id="10"/>
      </w:r>
    </w:p>
    <w:p w14:paraId="035927E7" w14:textId="0E5C7667" w:rsidR="009E3BF4" w:rsidRPr="007E7021" w:rsidRDefault="009E3BF4" w:rsidP="009E3BF4">
      <w:pPr>
        <w:pStyle w:val="FreeForm"/>
        <w:spacing w:line="360" w:lineRule="auto"/>
        <w:jc w:val="both"/>
        <w:rPr>
          <w:rFonts w:ascii="Times New Roman" w:hAnsi="Times New Roman"/>
          <w:color w:val="000000" w:themeColor="text1"/>
          <w:lang w:val="en-CA"/>
        </w:rPr>
      </w:pPr>
    </w:p>
    <w:p w14:paraId="5B236C40" w14:textId="5941617A" w:rsidR="00936E98" w:rsidRPr="007E7021" w:rsidRDefault="00936E98" w:rsidP="002548A0">
      <w:pPr>
        <w:pStyle w:val="Heading1"/>
        <w:rPr>
          <w:color w:val="000000" w:themeColor="text1"/>
          <w:lang w:val="en-CA"/>
        </w:rPr>
      </w:pPr>
      <w:r w:rsidRPr="007E7021">
        <w:rPr>
          <w:color w:val="000000" w:themeColor="text1"/>
          <w:lang w:val="en-CA"/>
        </w:rPr>
        <w:t>5. A critical assessment of Woodward’s solution</w:t>
      </w:r>
    </w:p>
    <w:p w14:paraId="71476C98" w14:textId="71B9674D" w:rsidR="009447B7" w:rsidRPr="007E7021" w:rsidRDefault="009447B7" w:rsidP="002548A0">
      <w:pPr>
        <w:pStyle w:val="FreeForm"/>
        <w:keepNext/>
        <w:spacing w:line="360" w:lineRule="auto"/>
        <w:jc w:val="both"/>
        <w:rPr>
          <w:rFonts w:ascii="Times New Roman" w:hAnsi="Times New Roman"/>
          <w:i/>
          <w:iCs/>
          <w:color w:val="000000" w:themeColor="text1"/>
          <w:lang w:val="en-CA"/>
        </w:rPr>
      </w:pPr>
      <w:r w:rsidRPr="007E7021">
        <w:rPr>
          <w:rFonts w:ascii="Times New Roman" w:hAnsi="Times New Roman"/>
          <w:i/>
          <w:iCs/>
          <w:color w:val="000000" w:themeColor="text1"/>
          <w:lang w:val="en-CA"/>
        </w:rPr>
        <w:t>5.1 The problem of inconclusive</w:t>
      </w:r>
      <w:r w:rsidR="001C565A" w:rsidRPr="007E7021">
        <w:rPr>
          <w:rFonts w:ascii="Times New Roman" w:hAnsi="Times New Roman"/>
          <w:i/>
          <w:iCs/>
          <w:color w:val="000000" w:themeColor="text1"/>
          <w:lang w:val="en-CA"/>
        </w:rPr>
        <w:t xml:space="preserve"> (confounded)</w:t>
      </w:r>
      <w:r w:rsidRPr="007E7021">
        <w:rPr>
          <w:rFonts w:ascii="Times New Roman" w:hAnsi="Times New Roman"/>
          <w:i/>
          <w:iCs/>
          <w:color w:val="000000" w:themeColor="text1"/>
          <w:lang w:val="en-CA"/>
        </w:rPr>
        <w:t xml:space="preserve"> </w:t>
      </w:r>
      <w:r w:rsidR="001C565A" w:rsidRPr="007E7021">
        <w:rPr>
          <w:rFonts w:ascii="Times New Roman" w:hAnsi="Times New Roman"/>
          <w:i/>
          <w:iCs/>
          <w:color w:val="000000" w:themeColor="text1"/>
          <w:lang w:val="en-CA"/>
        </w:rPr>
        <w:t>causal tests</w:t>
      </w:r>
    </w:p>
    <w:p w14:paraId="36DB5E38" w14:textId="0C178DB2" w:rsidR="006C18CE" w:rsidRPr="007E7021" w:rsidRDefault="009E3BF4" w:rsidP="006C18CE">
      <w:pPr>
        <w:pStyle w:val="FreeForm"/>
        <w:spacing w:line="360" w:lineRule="auto"/>
        <w:ind w:firstLine="720"/>
        <w:jc w:val="both"/>
        <w:rPr>
          <w:rFonts w:ascii="Times New Roman" w:hAnsi="Times New Roman"/>
          <w:color w:val="000000" w:themeColor="text1"/>
          <w:lang w:val="en-CA"/>
        </w:rPr>
      </w:pPr>
      <w:r w:rsidRPr="007E7021">
        <w:rPr>
          <w:rFonts w:ascii="Times New Roman" w:hAnsi="Times New Roman"/>
          <w:color w:val="000000" w:themeColor="text1"/>
          <w:lang w:val="en-CA"/>
        </w:rPr>
        <w:t xml:space="preserve">Woodward’s </w:t>
      </w:r>
      <w:r w:rsidR="00937CD8" w:rsidRPr="007E7021">
        <w:rPr>
          <w:rFonts w:ascii="Times New Roman" w:hAnsi="Times New Roman"/>
          <w:color w:val="000000" w:themeColor="text1"/>
          <w:lang w:val="en-CA"/>
        </w:rPr>
        <w:t>proposal</w:t>
      </w:r>
      <w:r w:rsidR="00BD1924" w:rsidRPr="007E7021">
        <w:rPr>
          <w:rFonts w:ascii="Times New Roman" w:hAnsi="Times New Roman"/>
          <w:color w:val="000000" w:themeColor="text1"/>
          <w:lang w:val="en-CA"/>
        </w:rPr>
        <w:t xml:space="preserve"> faces </w:t>
      </w:r>
      <w:r w:rsidR="00FA5CC2" w:rsidRPr="007E7021">
        <w:rPr>
          <w:rFonts w:ascii="Times New Roman" w:hAnsi="Times New Roman"/>
          <w:color w:val="000000" w:themeColor="text1"/>
          <w:lang w:val="en-CA"/>
        </w:rPr>
        <w:t xml:space="preserve">two </w:t>
      </w:r>
      <w:r w:rsidR="00BD1924" w:rsidRPr="007E7021">
        <w:rPr>
          <w:rFonts w:ascii="Times New Roman" w:hAnsi="Times New Roman"/>
          <w:color w:val="000000" w:themeColor="text1"/>
          <w:lang w:val="en-CA"/>
        </w:rPr>
        <w:t>problems</w:t>
      </w:r>
      <w:r w:rsidR="00750656" w:rsidRPr="007E7021">
        <w:rPr>
          <w:rFonts w:ascii="Times New Roman" w:hAnsi="Times New Roman"/>
          <w:color w:val="000000" w:themeColor="text1"/>
          <w:lang w:val="en-CA"/>
        </w:rPr>
        <w:t xml:space="preserve">. </w:t>
      </w:r>
      <w:r w:rsidR="003528F3" w:rsidRPr="007E7021">
        <w:rPr>
          <w:rFonts w:ascii="Times New Roman" w:hAnsi="Times New Roman"/>
          <w:color w:val="000000" w:themeColor="text1"/>
          <w:lang w:val="en-CA"/>
        </w:rPr>
        <w:t>First</w:t>
      </w:r>
      <w:r w:rsidR="0036709A" w:rsidRPr="007E7021">
        <w:rPr>
          <w:rFonts w:ascii="Times New Roman" w:hAnsi="Times New Roman"/>
          <w:color w:val="000000" w:themeColor="text1"/>
          <w:lang w:val="en-CA"/>
        </w:rPr>
        <w:t xml:space="preserve">, the consensus in experimental science is that </w:t>
      </w:r>
      <w:r w:rsidR="0093047C" w:rsidRPr="007E7021">
        <w:rPr>
          <w:rFonts w:ascii="Times New Roman" w:hAnsi="Times New Roman"/>
          <w:color w:val="000000" w:themeColor="text1"/>
          <w:lang w:val="en-CA"/>
        </w:rPr>
        <w:t xml:space="preserve">the internal validity of </w:t>
      </w:r>
      <w:r w:rsidR="0036709A" w:rsidRPr="007E7021">
        <w:rPr>
          <w:rFonts w:ascii="Times New Roman" w:hAnsi="Times New Roman"/>
          <w:color w:val="000000" w:themeColor="text1"/>
          <w:lang w:val="en-CA"/>
        </w:rPr>
        <w:t xml:space="preserve">confounded studies </w:t>
      </w:r>
      <w:r w:rsidR="0093047C" w:rsidRPr="007E7021">
        <w:rPr>
          <w:rFonts w:ascii="Times New Roman" w:hAnsi="Times New Roman"/>
          <w:color w:val="000000" w:themeColor="text1"/>
          <w:lang w:val="en-CA"/>
        </w:rPr>
        <w:t>is compromised</w:t>
      </w:r>
      <w:r w:rsidR="00D62DF9">
        <w:rPr>
          <w:rFonts w:ascii="Times New Roman" w:hAnsi="Times New Roman"/>
          <w:color w:val="000000" w:themeColor="text1"/>
          <w:lang w:val="en-CA"/>
        </w:rPr>
        <w:t xml:space="preserve"> </w:t>
      </w:r>
      <w:r w:rsidR="00D62DF9">
        <w:rPr>
          <w:rFonts w:ascii="Times New Roman" w:hAnsi="Times New Roman"/>
          <w:color w:val="000000" w:themeColor="text1"/>
          <w:lang w:val="en-CA"/>
        </w:rPr>
        <w:fldChar w:fldCharType="begin"/>
      </w:r>
      <w:r w:rsidR="00D62DF9">
        <w:rPr>
          <w:rFonts w:ascii="Times New Roman" w:hAnsi="Times New Roman"/>
          <w:color w:val="000000" w:themeColor="text1"/>
          <w:lang w:val="en-CA"/>
        </w:rPr>
        <w:instrText xml:space="preserve"> ADDIN EN.CITE &lt;EndNote&gt;&lt;Cite&gt;&lt;Author&gt;Leighton&lt;/Author&gt;&lt;Year&gt;2010&lt;/Year&gt;&lt;RecNum&gt;1194&lt;/RecNum&gt;&lt;DisplayText&gt;(Leighton 2010; Shadish et al. 2002)&lt;/DisplayText&gt;&lt;record&gt;&lt;rec-number&gt;1194&lt;/rec-number&gt;&lt;foreign-keys&gt;&lt;key app="EN" db-id="zs09tazvjrw50eestfmx0seosdx92dzas2ra" timestamp="1500453798"&gt;1194&lt;/key&gt;&lt;/foreign-keys&gt;&lt;ref-type name="Book Section"&gt;5&lt;/ref-type&gt;&lt;contributors&gt;&lt;authors&gt;&lt;author&gt;J. P. Leighton&lt;/author&gt;&lt;/authors&gt;&lt;secondary-authors&gt;&lt;author&gt;Salkind, N. J.&lt;/author&gt;&lt;/secondary-authors&gt;&lt;/contributors&gt;&lt;titles&gt;&lt;title&gt;Internal Validity&lt;/title&gt;&lt;secondary-title&gt;Encyclopedia of Research Design&lt;/secondary-title&gt;&lt;/titles&gt;&lt;dates&gt;&lt;year&gt;2010&lt;/year&gt;&lt;/dates&gt;&lt;pub-location&gt;Thousand Oaks, CA&lt;/pub-location&gt;&lt;publisher&gt;SAGE&lt;/publisher&gt;&lt;urls&gt;&lt;/urls&gt;&lt;/record&gt;&lt;/Cite&gt;&lt;Cite&gt;&lt;Author&gt;Shadish&lt;/Author&gt;&lt;Year&gt;2002&lt;/Year&gt;&lt;RecNum&gt;1376&lt;/RecNum&gt;&lt;record&gt;&lt;rec-number&gt;1376&lt;/rec-number&gt;&lt;foreign-keys&gt;&lt;key app="EN" db-id="zs09tazvjrw50eestfmx0seosdx92dzas2ra" timestamp="1605561078"&gt;1376&lt;/key&gt;&lt;/foreign-keys&gt;&lt;ref-type name="Book"&gt;6&lt;/ref-type&gt;&lt;contributors&gt;&lt;authors&gt;&lt;author&gt;Shadish, W. R.&lt;/author&gt;&lt;author&gt;Cook, T. D.&lt;/author&gt;&lt;author&gt;Campbell, D. T.&lt;/author&gt;&lt;/authors&gt;&lt;/contributors&gt;&lt;titles&gt;&lt;title&gt;Experimental and Quasi-Experimental Designs for Generalized Causal Inference&lt;/title&gt;&lt;/titles&gt;&lt;dates&gt;&lt;year&gt;2002&lt;/year&gt;&lt;/dates&gt;&lt;pub-location&gt;Boston&lt;/pub-location&gt;&lt;publisher&gt;Houghton Mifflin&lt;/publisher&gt;&lt;urls&gt;&lt;/urls&gt;&lt;/record&gt;&lt;/Cite&gt;&lt;/EndNote&gt;</w:instrText>
      </w:r>
      <w:r w:rsidR="00D62DF9">
        <w:rPr>
          <w:rFonts w:ascii="Times New Roman" w:hAnsi="Times New Roman"/>
          <w:color w:val="000000" w:themeColor="text1"/>
          <w:lang w:val="en-CA"/>
        </w:rPr>
        <w:fldChar w:fldCharType="separate"/>
      </w:r>
      <w:r w:rsidR="00D62DF9">
        <w:rPr>
          <w:rFonts w:ascii="Times New Roman" w:hAnsi="Times New Roman"/>
          <w:noProof/>
          <w:color w:val="000000" w:themeColor="text1"/>
          <w:lang w:val="en-CA"/>
        </w:rPr>
        <w:t>(Leighton 2010; Shadish et al. 2002)</w:t>
      </w:r>
      <w:r w:rsidR="00D62DF9">
        <w:rPr>
          <w:rFonts w:ascii="Times New Roman" w:hAnsi="Times New Roman"/>
          <w:color w:val="000000" w:themeColor="text1"/>
          <w:lang w:val="en-CA"/>
        </w:rPr>
        <w:fldChar w:fldCharType="end"/>
      </w:r>
      <w:r w:rsidR="0036709A" w:rsidRPr="007E7021">
        <w:rPr>
          <w:rFonts w:ascii="Times New Roman" w:hAnsi="Times New Roman"/>
          <w:color w:val="000000" w:themeColor="text1"/>
          <w:lang w:val="en-CA"/>
        </w:rPr>
        <w:t xml:space="preserve">. </w:t>
      </w:r>
      <w:r w:rsidR="00196733" w:rsidRPr="007E7021">
        <w:rPr>
          <w:rFonts w:ascii="Times New Roman" w:hAnsi="Times New Roman"/>
          <w:color w:val="000000" w:themeColor="text1"/>
          <w:lang w:val="en-CA"/>
        </w:rPr>
        <w:t xml:space="preserve">As discussed in Section 4.1, under the </w:t>
      </w:r>
      <w:r w:rsidR="00810041" w:rsidRPr="007E7021">
        <w:rPr>
          <w:rFonts w:ascii="Times New Roman" w:hAnsi="Times New Roman"/>
          <w:color w:val="000000" w:themeColor="text1"/>
          <w:lang w:val="en-CA"/>
        </w:rPr>
        <w:t>hypothesis</w:t>
      </w:r>
      <w:r w:rsidR="00196733" w:rsidRPr="007E7021">
        <w:rPr>
          <w:rFonts w:ascii="Times New Roman" w:hAnsi="Times New Roman"/>
          <w:color w:val="000000" w:themeColor="text1"/>
          <w:lang w:val="en-CA"/>
        </w:rPr>
        <w:t xml:space="preserve"> of supervenience, a difference in outcome can be explained by either a change in the psychosocial variable targeted by an experimental intervention and/or a change in its biophysical supervenience basis. </w:t>
      </w:r>
      <w:r w:rsidR="00810041" w:rsidRPr="007E7021">
        <w:rPr>
          <w:rFonts w:ascii="Times New Roman" w:hAnsi="Times New Roman"/>
          <w:color w:val="000000" w:themeColor="text1"/>
          <w:lang w:val="en-CA"/>
        </w:rPr>
        <w:t>Since</w:t>
      </w:r>
      <w:r w:rsidR="00196733" w:rsidRPr="007E7021">
        <w:rPr>
          <w:rFonts w:ascii="Times New Roman" w:hAnsi="Times New Roman"/>
          <w:color w:val="000000" w:themeColor="text1"/>
          <w:lang w:val="en-CA"/>
        </w:rPr>
        <w:t xml:space="preserve"> the experiment fails to discriminate between </w:t>
      </w:r>
      <w:r w:rsidR="00810041" w:rsidRPr="007E7021">
        <w:rPr>
          <w:rFonts w:ascii="Times New Roman" w:hAnsi="Times New Roman"/>
          <w:color w:val="000000" w:themeColor="text1"/>
          <w:lang w:val="en-CA"/>
        </w:rPr>
        <w:t>rival</w:t>
      </w:r>
      <w:r w:rsidR="00196733" w:rsidRPr="007E7021">
        <w:rPr>
          <w:rFonts w:ascii="Times New Roman" w:hAnsi="Times New Roman"/>
          <w:color w:val="000000" w:themeColor="text1"/>
          <w:lang w:val="en-CA"/>
        </w:rPr>
        <w:t xml:space="preserve"> explanations</w:t>
      </w:r>
      <w:r w:rsidR="00810041" w:rsidRPr="007E7021">
        <w:rPr>
          <w:rFonts w:ascii="Times New Roman" w:hAnsi="Times New Roman"/>
          <w:color w:val="000000" w:themeColor="text1"/>
          <w:lang w:val="en-CA"/>
        </w:rPr>
        <w:t>,</w:t>
      </w:r>
      <w:r w:rsidR="00196733" w:rsidRPr="007E7021">
        <w:rPr>
          <w:rFonts w:ascii="Times New Roman" w:hAnsi="Times New Roman"/>
          <w:color w:val="000000" w:themeColor="text1"/>
          <w:lang w:val="en-CA"/>
        </w:rPr>
        <w:t xml:space="preserve"> </w:t>
      </w:r>
      <w:r w:rsidR="00810041" w:rsidRPr="007E7021">
        <w:rPr>
          <w:rFonts w:ascii="Times New Roman" w:hAnsi="Times New Roman"/>
          <w:color w:val="000000" w:themeColor="text1"/>
          <w:lang w:val="en-CA"/>
        </w:rPr>
        <w:t>it</w:t>
      </w:r>
      <w:r w:rsidR="00196733" w:rsidRPr="007E7021">
        <w:rPr>
          <w:rFonts w:ascii="Times New Roman" w:hAnsi="Times New Roman"/>
          <w:color w:val="000000" w:themeColor="text1"/>
          <w:lang w:val="en-CA"/>
        </w:rPr>
        <w:t xml:space="preserve"> remain</w:t>
      </w:r>
      <w:r w:rsidR="00810041" w:rsidRPr="007E7021">
        <w:rPr>
          <w:rFonts w:ascii="Times New Roman" w:hAnsi="Times New Roman"/>
          <w:color w:val="000000" w:themeColor="text1"/>
          <w:lang w:val="en-CA"/>
        </w:rPr>
        <w:t>s</w:t>
      </w:r>
      <w:r w:rsidR="00196733" w:rsidRPr="007E7021">
        <w:rPr>
          <w:rFonts w:ascii="Times New Roman" w:hAnsi="Times New Roman"/>
          <w:color w:val="000000" w:themeColor="text1"/>
          <w:lang w:val="en-CA"/>
        </w:rPr>
        <w:t xml:space="preserve"> inconclusive. </w:t>
      </w:r>
      <w:r w:rsidR="00C62EF1" w:rsidRPr="007E7021">
        <w:rPr>
          <w:rFonts w:ascii="Times New Roman" w:hAnsi="Times New Roman"/>
          <w:color w:val="000000" w:themeColor="text1"/>
          <w:lang w:val="en-CA"/>
        </w:rPr>
        <w:t>N</w:t>
      </w:r>
      <w:r w:rsidR="00770F82" w:rsidRPr="007E7021">
        <w:rPr>
          <w:rFonts w:ascii="Times New Roman" w:hAnsi="Times New Roman"/>
          <w:color w:val="000000" w:themeColor="text1"/>
          <w:lang w:val="en-CA"/>
        </w:rPr>
        <w:t xml:space="preserve">o amount of </w:t>
      </w:r>
      <w:r w:rsidR="00173E62" w:rsidRPr="007E7021">
        <w:rPr>
          <w:rFonts w:ascii="Times New Roman" w:hAnsi="Times New Roman"/>
          <w:color w:val="000000" w:themeColor="text1"/>
          <w:lang w:val="en-CA"/>
        </w:rPr>
        <w:t xml:space="preserve">a priori </w:t>
      </w:r>
      <w:r w:rsidR="00770F82" w:rsidRPr="007E7021">
        <w:rPr>
          <w:rFonts w:ascii="Times New Roman" w:hAnsi="Times New Roman"/>
          <w:color w:val="000000" w:themeColor="text1"/>
          <w:lang w:val="en-CA"/>
        </w:rPr>
        <w:t>arguing about what is legitimate or illegitimate to control for can possibly squeeze a conclusive result from a confounded study.</w:t>
      </w:r>
      <w:r w:rsidR="00E47D82" w:rsidRPr="007E7021">
        <w:rPr>
          <w:rFonts w:ascii="Times New Roman" w:hAnsi="Times New Roman"/>
          <w:color w:val="000000" w:themeColor="text1"/>
          <w:lang w:val="en-CA"/>
        </w:rPr>
        <w:t xml:space="preserve"> A </w:t>
      </w:r>
      <w:r w:rsidR="00201D2B" w:rsidRPr="007E7021">
        <w:rPr>
          <w:rFonts w:ascii="Times New Roman" w:hAnsi="Times New Roman"/>
          <w:color w:val="000000" w:themeColor="text1"/>
          <w:lang w:val="en-CA"/>
        </w:rPr>
        <w:t xml:space="preserve">methodologically </w:t>
      </w:r>
      <w:r w:rsidR="00E47D82" w:rsidRPr="007E7021">
        <w:rPr>
          <w:rFonts w:ascii="Times New Roman" w:hAnsi="Times New Roman"/>
          <w:color w:val="000000" w:themeColor="text1"/>
          <w:lang w:val="en-CA"/>
        </w:rPr>
        <w:t xml:space="preserve">valid </w:t>
      </w:r>
      <w:r w:rsidR="001C565A" w:rsidRPr="007E7021">
        <w:rPr>
          <w:rFonts w:ascii="Times New Roman" w:hAnsi="Times New Roman"/>
          <w:color w:val="000000" w:themeColor="text1"/>
          <w:lang w:val="en-CA"/>
        </w:rPr>
        <w:t>test</w:t>
      </w:r>
      <w:r w:rsidR="00E47D82" w:rsidRPr="007E7021">
        <w:rPr>
          <w:rFonts w:ascii="Times New Roman" w:hAnsi="Times New Roman"/>
          <w:color w:val="000000" w:themeColor="text1"/>
          <w:lang w:val="en-CA"/>
        </w:rPr>
        <w:t xml:space="preserve"> for ruling out alternative explanations</w:t>
      </w:r>
      <w:r w:rsidR="00130106" w:rsidRPr="007E7021">
        <w:rPr>
          <w:rFonts w:ascii="Times New Roman" w:hAnsi="Times New Roman"/>
          <w:color w:val="000000" w:themeColor="text1"/>
          <w:lang w:val="en-CA"/>
        </w:rPr>
        <w:t xml:space="preserve"> </w:t>
      </w:r>
      <w:r w:rsidR="00E47D82" w:rsidRPr="007E7021">
        <w:rPr>
          <w:rFonts w:ascii="Times New Roman" w:hAnsi="Times New Roman"/>
          <w:color w:val="000000" w:themeColor="text1"/>
          <w:lang w:val="en-CA"/>
        </w:rPr>
        <w:t xml:space="preserve">must be specified. </w:t>
      </w:r>
      <w:r w:rsidR="00587619" w:rsidRPr="007E7021">
        <w:rPr>
          <w:rFonts w:ascii="Times New Roman" w:hAnsi="Times New Roman"/>
          <w:color w:val="000000" w:themeColor="text1"/>
          <w:lang w:val="en-CA"/>
        </w:rPr>
        <w:t xml:space="preserve">For instance, if certain supervenience artefacts are to be screened out, then there must be independent </w:t>
      </w:r>
      <w:r w:rsidR="004E04EE" w:rsidRPr="007E7021">
        <w:rPr>
          <w:rFonts w:ascii="Times New Roman" w:hAnsi="Times New Roman"/>
          <w:color w:val="000000" w:themeColor="text1"/>
          <w:lang w:val="en-CA"/>
        </w:rPr>
        <w:t>evidence</w:t>
      </w:r>
      <w:r w:rsidR="00587619" w:rsidRPr="007E7021">
        <w:rPr>
          <w:rFonts w:ascii="Times New Roman" w:hAnsi="Times New Roman"/>
          <w:color w:val="000000" w:themeColor="text1"/>
          <w:lang w:val="en-CA"/>
        </w:rPr>
        <w:t xml:space="preserve"> that the supervenience relationships in question exist, </w:t>
      </w:r>
      <w:r w:rsidR="00336A1F" w:rsidRPr="007E7021">
        <w:rPr>
          <w:rFonts w:ascii="Times New Roman" w:hAnsi="Times New Roman"/>
          <w:color w:val="000000" w:themeColor="text1"/>
          <w:lang w:val="en-CA"/>
        </w:rPr>
        <w:t xml:space="preserve">and </w:t>
      </w:r>
      <w:r w:rsidR="00587619" w:rsidRPr="007E7021">
        <w:rPr>
          <w:rFonts w:ascii="Times New Roman" w:hAnsi="Times New Roman"/>
          <w:color w:val="000000" w:themeColor="text1"/>
          <w:lang w:val="en-CA"/>
        </w:rPr>
        <w:t xml:space="preserve">a method </w:t>
      </w:r>
      <w:r w:rsidR="00817B71" w:rsidRPr="007E7021">
        <w:rPr>
          <w:rFonts w:ascii="Times New Roman" w:hAnsi="Times New Roman"/>
          <w:color w:val="000000" w:themeColor="text1"/>
          <w:lang w:val="en-CA"/>
        </w:rPr>
        <w:t xml:space="preserve">of </w:t>
      </w:r>
      <w:r w:rsidR="00336A1F" w:rsidRPr="007E7021">
        <w:rPr>
          <w:rFonts w:ascii="Times New Roman" w:hAnsi="Times New Roman"/>
          <w:color w:val="000000" w:themeColor="text1"/>
          <w:lang w:val="en-CA"/>
        </w:rPr>
        <w:t>screening</w:t>
      </w:r>
      <w:r w:rsidR="00817B71" w:rsidRPr="007E7021">
        <w:rPr>
          <w:rFonts w:ascii="Times New Roman" w:hAnsi="Times New Roman"/>
          <w:color w:val="000000" w:themeColor="text1"/>
          <w:lang w:val="en-CA"/>
        </w:rPr>
        <w:t xml:space="preserve"> </w:t>
      </w:r>
      <w:r w:rsidR="002C4FC6" w:rsidRPr="007E7021">
        <w:rPr>
          <w:rFonts w:ascii="Times New Roman" w:hAnsi="Times New Roman"/>
          <w:color w:val="000000" w:themeColor="text1"/>
          <w:lang w:val="en-CA"/>
        </w:rPr>
        <w:t xml:space="preserve">and </w:t>
      </w:r>
      <w:r w:rsidR="001C565A" w:rsidRPr="007E7021">
        <w:rPr>
          <w:rFonts w:ascii="Times New Roman" w:hAnsi="Times New Roman"/>
          <w:color w:val="000000" w:themeColor="text1"/>
          <w:lang w:val="en-CA"/>
        </w:rPr>
        <w:t>demonstrating</w:t>
      </w:r>
      <w:r w:rsidR="00336A1F" w:rsidRPr="007E7021">
        <w:rPr>
          <w:rFonts w:ascii="Times New Roman" w:hAnsi="Times New Roman"/>
          <w:color w:val="000000" w:themeColor="text1"/>
          <w:lang w:val="en-CA"/>
        </w:rPr>
        <w:t xml:space="preserve"> causation </w:t>
      </w:r>
      <w:r w:rsidR="00587619" w:rsidRPr="007E7021">
        <w:rPr>
          <w:rFonts w:ascii="Times New Roman" w:hAnsi="Times New Roman"/>
          <w:color w:val="000000" w:themeColor="text1"/>
          <w:lang w:val="en-CA"/>
        </w:rPr>
        <w:t xml:space="preserve">must be </w:t>
      </w:r>
      <w:r w:rsidR="004E04EE" w:rsidRPr="007E7021">
        <w:rPr>
          <w:rFonts w:ascii="Times New Roman" w:hAnsi="Times New Roman"/>
          <w:color w:val="000000" w:themeColor="text1"/>
          <w:lang w:val="en-CA"/>
        </w:rPr>
        <w:t>detailed</w:t>
      </w:r>
      <w:r w:rsidR="00587619" w:rsidRPr="007E7021">
        <w:rPr>
          <w:rFonts w:ascii="Times New Roman" w:hAnsi="Times New Roman"/>
          <w:color w:val="000000" w:themeColor="text1"/>
          <w:lang w:val="en-CA"/>
        </w:rPr>
        <w:t xml:space="preserve">. </w:t>
      </w:r>
    </w:p>
    <w:p w14:paraId="630B6ADB" w14:textId="480F38DD" w:rsidR="002548A0" w:rsidRPr="007E7021" w:rsidRDefault="002548A0" w:rsidP="002548A0">
      <w:pPr>
        <w:pStyle w:val="FreeForm"/>
        <w:spacing w:line="360" w:lineRule="auto"/>
        <w:jc w:val="both"/>
        <w:rPr>
          <w:rFonts w:ascii="Times New Roman" w:hAnsi="Times New Roman"/>
          <w:color w:val="000000" w:themeColor="text1"/>
          <w:lang w:val="en-CA"/>
        </w:rPr>
      </w:pPr>
    </w:p>
    <w:p w14:paraId="0B053FF1" w14:textId="6FFFF0F8" w:rsidR="002548A0" w:rsidRPr="007E7021" w:rsidRDefault="002548A0" w:rsidP="00924D68">
      <w:pPr>
        <w:pStyle w:val="FreeForm"/>
        <w:keepNext/>
        <w:spacing w:line="360" w:lineRule="auto"/>
        <w:jc w:val="both"/>
        <w:rPr>
          <w:rFonts w:ascii="Times New Roman" w:hAnsi="Times New Roman"/>
          <w:i/>
          <w:iCs/>
          <w:color w:val="000000" w:themeColor="text1"/>
          <w:lang w:val="en-CA"/>
        </w:rPr>
      </w:pPr>
      <w:r w:rsidRPr="007E7021">
        <w:rPr>
          <w:rFonts w:ascii="Times New Roman" w:hAnsi="Times New Roman"/>
          <w:i/>
          <w:iCs/>
          <w:color w:val="000000" w:themeColor="text1"/>
          <w:lang w:val="en-CA"/>
        </w:rPr>
        <w:t>5.</w:t>
      </w:r>
      <w:r w:rsidR="00FA5CC2" w:rsidRPr="007E7021">
        <w:rPr>
          <w:rFonts w:ascii="Times New Roman" w:hAnsi="Times New Roman"/>
          <w:i/>
          <w:iCs/>
          <w:color w:val="000000" w:themeColor="text1"/>
          <w:lang w:val="en-CA"/>
        </w:rPr>
        <w:t>2</w:t>
      </w:r>
      <w:r w:rsidRPr="007E7021">
        <w:rPr>
          <w:rFonts w:ascii="Times New Roman" w:hAnsi="Times New Roman"/>
          <w:i/>
          <w:iCs/>
          <w:color w:val="000000" w:themeColor="text1"/>
          <w:lang w:val="en-CA"/>
        </w:rPr>
        <w:t xml:space="preserve"> </w:t>
      </w:r>
      <w:r w:rsidR="00924D68" w:rsidRPr="007E7021">
        <w:rPr>
          <w:rFonts w:ascii="Times New Roman" w:hAnsi="Times New Roman"/>
          <w:i/>
          <w:iCs/>
          <w:color w:val="000000" w:themeColor="text1"/>
          <w:lang w:val="en-CA"/>
        </w:rPr>
        <w:t>D</w:t>
      </w:r>
      <w:r w:rsidRPr="007E7021">
        <w:rPr>
          <w:rFonts w:ascii="Times New Roman" w:hAnsi="Times New Roman"/>
          <w:i/>
          <w:iCs/>
          <w:color w:val="000000" w:themeColor="text1"/>
          <w:lang w:val="en-CA"/>
        </w:rPr>
        <w:t xml:space="preserve">efinitional </w:t>
      </w:r>
      <w:r w:rsidR="00924D68" w:rsidRPr="007E7021">
        <w:rPr>
          <w:rFonts w:ascii="Times New Roman" w:hAnsi="Times New Roman"/>
          <w:i/>
          <w:iCs/>
          <w:color w:val="000000" w:themeColor="text1"/>
          <w:lang w:val="en-CA"/>
        </w:rPr>
        <w:t xml:space="preserve">and metaphysical </w:t>
      </w:r>
      <w:r w:rsidRPr="007E7021">
        <w:rPr>
          <w:rFonts w:ascii="Times New Roman" w:hAnsi="Times New Roman"/>
          <w:i/>
          <w:iCs/>
          <w:color w:val="000000" w:themeColor="text1"/>
          <w:lang w:val="en-CA"/>
        </w:rPr>
        <w:t>constraint</w:t>
      </w:r>
      <w:r w:rsidR="00924D68" w:rsidRPr="007E7021">
        <w:rPr>
          <w:rFonts w:ascii="Times New Roman" w:hAnsi="Times New Roman"/>
          <w:i/>
          <w:iCs/>
          <w:color w:val="000000" w:themeColor="text1"/>
          <w:lang w:val="en-CA"/>
        </w:rPr>
        <w:t>s</w:t>
      </w:r>
      <w:r w:rsidRPr="007E7021">
        <w:rPr>
          <w:rFonts w:ascii="Times New Roman" w:hAnsi="Times New Roman"/>
          <w:i/>
          <w:iCs/>
          <w:color w:val="000000" w:themeColor="text1"/>
          <w:lang w:val="en-CA"/>
        </w:rPr>
        <w:t xml:space="preserve"> </w:t>
      </w:r>
      <w:r w:rsidR="00924D68" w:rsidRPr="007E7021">
        <w:rPr>
          <w:rFonts w:ascii="Times New Roman" w:hAnsi="Times New Roman"/>
          <w:i/>
          <w:iCs/>
          <w:color w:val="000000" w:themeColor="text1"/>
          <w:lang w:val="en-CA"/>
        </w:rPr>
        <w:t>are</w:t>
      </w:r>
      <w:r w:rsidRPr="007E7021">
        <w:rPr>
          <w:rFonts w:ascii="Times New Roman" w:hAnsi="Times New Roman"/>
          <w:i/>
          <w:iCs/>
          <w:color w:val="000000" w:themeColor="text1"/>
          <w:lang w:val="en-CA"/>
        </w:rPr>
        <w:t xml:space="preserve"> </w:t>
      </w:r>
      <w:r w:rsidR="00FA5CC2" w:rsidRPr="007E7021">
        <w:rPr>
          <w:rFonts w:ascii="Times New Roman" w:hAnsi="Times New Roman"/>
          <w:i/>
          <w:iCs/>
          <w:color w:val="000000" w:themeColor="text1"/>
          <w:lang w:val="en-CA"/>
        </w:rPr>
        <w:t>model</w:t>
      </w:r>
      <w:r w:rsidR="005077CC" w:rsidRPr="007E7021">
        <w:rPr>
          <w:rFonts w:ascii="Times New Roman" w:hAnsi="Times New Roman"/>
          <w:i/>
          <w:iCs/>
          <w:color w:val="000000" w:themeColor="text1"/>
          <w:lang w:val="en-CA"/>
        </w:rPr>
        <w:t>l</w:t>
      </w:r>
      <w:r w:rsidR="00FA5CC2" w:rsidRPr="007E7021">
        <w:rPr>
          <w:rFonts w:ascii="Times New Roman" w:hAnsi="Times New Roman"/>
          <w:i/>
          <w:iCs/>
          <w:color w:val="000000" w:themeColor="text1"/>
          <w:lang w:val="en-CA"/>
        </w:rPr>
        <w:t>ed after a problematic</w:t>
      </w:r>
      <w:r w:rsidRPr="007E7021">
        <w:rPr>
          <w:rFonts w:ascii="Times New Roman" w:hAnsi="Times New Roman"/>
          <w:i/>
          <w:iCs/>
          <w:color w:val="000000" w:themeColor="text1"/>
          <w:lang w:val="en-CA"/>
        </w:rPr>
        <w:t xml:space="preserve"> example</w:t>
      </w:r>
    </w:p>
    <w:p w14:paraId="37F82769" w14:textId="58D3725C" w:rsidR="00575D90" w:rsidRPr="007E7021" w:rsidRDefault="003528F3" w:rsidP="00781916">
      <w:pPr>
        <w:pStyle w:val="FreeForm"/>
        <w:spacing w:line="360" w:lineRule="auto"/>
        <w:ind w:firstLine="720"/>
        <w:jc w:val="both"/>
        <w:rPr>
          <w:rFonts w:ascii="Times New Roman" w:hAnsi="Times New Roman"/>
          <w:color w:val="000000" w:themeColor="text1"/>
          <w:lang w:val="en-CA"/>
        </w:rPr>
      </w:pPr>
      <w:r w:rsidRPr="007E7021">
        <w:rPr>
          <w:rFonts w:ascii="Times New Roman" w:hAnsi="Times New Roman"/>
          <w:color w:val="000000" w:themeColor="text1"/>
          <w:lang w:val="en-CA"/>
        </w:rPr>
        <w:t>Second</w:t>
      </w:r>
      <w:r w:rsidR="00524D2A" w:rsidRPr="007E7021">
        <w:rPr>
          <w:rFonts w:ascii="Times New Roman" w:hAnsi="Times New Roman"/>
          <w:color w:val="000000" w:themeColor="text1"/>
          <w:lang w:val="en-CA"/>
        </w:rPr>
        <w:t xml:space="preserve">, </w:t>
      </w:r>
      <w:r w:rsidR="00781916" w:rsidRPr="007E7021">
        <w:rPr>
          <w:rFonts w:ascii="Times New Roman" w:hAnsi="Times New Roman"/>
          <w:color w:val="000000" w:themeColor="text1"/>
          <w:lang w:val="en-CA"/>
        </w:rPr>
        <w:t xml:space="preserve">Woodward’s notion </w:t>
      </w:r>
      <w:r w:rsidR="002569A1" w:rsidRPr="007E7021">
        <w:rPr>
          <w:rFonts w:ascii="Times New Roman" w:hAnsi="Times New Roman"/>
          <w:color w:val="000000" w:themeColor="text1"/>
          <w:lang w:val="en-CA"/>
        </w:rPr>
        <w:t xml:space="preserve">of </w:t>
      </w:r>
      <w:r w:rsidR="00781916" w:rsidRPr="007E7021">
        <w:rPr>
          <w:rFonts w:ascii="Times New Roman" w:hAnsi="Times New Roman"/>
          <w:color w:val="000000" w:themeColor="text1"/>
          <w:lang w:val="en-CA"/>
        </w:rPr>
        <w:t>metaphysical constraint is model</w:t>
      </w:r>
      <w:r w:rsidR="00805048" w:rsidRPr="007E7021">
        <w:rPr>
          <w:rFonts w:ascii="Times New Roman" w:hAnsi="Times New Roman"/>
          <w:color w:val="000000" w:themeColor="text1"/>
          <w:lang w:val="en-CA"/>
        </w:rPr>
        <w:t>l</w:t>
      </w:r>
      <w:r w:rsidR="00781916" w:rsidRPr="007E7021">
        <w:rPr>
          <w:rFonts w:ascii="Times New Roman" w:hAnsi="Times New Roman"/>
          <w:color w:val="000000" w:themeColor="text1"/>
          <w:lang w:val="en-CA"/>
        </w:rPr>
        <w:t>ed after that of definitional constraint, which in turn is based on</w:t>
      </w:r>
      <w:r w:rsidR="00E415F4" w:rsidRPr="007E7021">
        <w:rPr>
          <w:rFonts w:ascii="Times New Roman" w:hAnsi="Times New Roman"/>
          <w:color w:val="000000" w:themeColor="text1"/>
          <w:lang w:val="en-CA"/>
        </w:rPr>
        <w:t xml:space="preserve"> </w:t>
      </w:r>
      <w:r w:rsidR="00524D2A" w:rsidRPr="007E7021">
        <w:rPr>
          <w:rFonts w:ascii="Times New Roman" w:hAnsi="Times New Roman"/>
          <w:color w:val="000000" w:themeColor="text1"/>
          <w:lang w:val="en-CA"/>
        </w:rPr>
        <w:t xml:space="preserve">a </w:t>
      </w:r>
      <w:r w:rsidR="00FF7BB6" w:rsidRPr="007E7021">
        <w:rPr>
          <w:rFonts w:ascii="Times New Roman" w:hAnsi="Times New Roman"/>
          <w:color w:val="000000" w:themeColor="text1"/>
          <w:lang w:val="en-CA"/>
        </w:rPr>
        <w:t>conflation of</w:t>
      </w:r>
      <w:r w:rsidR="00524D2A" w:rsidRPr="007E7021">
        <w:rPr>
          <w:rFonts w:ascii="Times New Roman" w:hAnsi="Times New Roman"/>
          <w:color w:val="000000" w:themeColor="text1"/>
          <w:lang w:val="en-CA"/>
        </w:rPr>
        <w:t xml:space="preserve"> </w:t>
      </w:r>
      <w:r w:rsidR="00857E22" w:rsidRPr="007E7021">
        <w:rPr>
          <w:rFonts w:ascii="Times New Roman" w:hAnsi="Times New Roman"/>
          <w:color w:val="000000" w:themeColor="text1"/>
          <w:lang w:val="en-CA"/>
        </w:rPr>
        <w:t>conventional</w:t>
      </w:r>
      <w:r w:rsidR="00524D2A" w:rsidRPr="007E7021">
        <w:rPr>
          <w:rFonts w:ascii="Times New Roman" w:hAnsi="Times New Roman"/>
          <w:color w:val="000000" w:themeColor="text1"/>
          <w:lang w:val="en-CA"/>
        </w:rPr>
        <w:t xml:space="preserve"> definitions and </w:t>
      </w:r>
      <w:r w:rsidR="00846B49" w:rsidRPr="007E7021">
        <w:rPr>
          <w:rFonts w:ascii="Times New Roman" w:hAnsi="Times New Roman"/>
          <w:color w:val="000000" w:themeColor="text1"/>
          <w:lang w:val="en-CA"/>
        </w:rPr>
        <w:t>empirical regularities</w:t>
      </w:r>
      <w:r w:rsidR="00524D2A" w:rsidRPr="007E7021">
        <w:rPr>
          <w:rFonts w:ascii="Times New Roman" w:hAnsi="Times New Roman"/>
          <w:color w:val="000000" w:themeColor="text1"/>
          <w:lang w:val="en-CA"/>
        </w:rPr>
        <w:t>.</w:t>
      </w:r>
      <w:r w:rsidR="00E415F4" w:rsidRPr="007E7021">
        <w:rPr>
          <w:rFonts w:ascii="Times New Roman" w:hAnsi="Times New Roman"/>
          <w:color w:val="000000" w:themeColor="text1"/>
          <w:lang w:val="en-CA"/>
        </w:rPr>
        <w:t xml:space="preserve"> </w:t>
      </w:r>
      <w:r w:rsidR="002E1AAF" w:rsidRPr="007E7021">
        <w:rPr>
          <w:rFonts w:ascii="Times New Roman" w:hAnsi="Times New Roman"/>
          <w:color w:val="000000" w:themeColor="text1"/>
          <w:lang w:val="en-CA"/>
        </w:rPr>
        <w:t xml:space="preserve">What does the fact that </w:t>
      </w:r>
      <w:r w:rsidR="002E1AAF" w:rsidRPr="00072B11">
        <w:rPr>
          <w:rFonts w:ascii="Times New Roman" w:hAnsi="Times New Roman"/>
          <w:i/>
          <w:iCs/>
          <w:color w:val="000000" w:themeColor="text1"/>
          <w:lang w:val="en-CA"/>
        </w:rPr>
        <w:t>TC</w:t>
      </w:r>
      <w:r w:rsidR="002E1AAF" w:rsidRPr="007E7021">
        <w:rPr>
          <w:rFonts w:ascii="Times New Roman" w:hAnsi="Times New Roman"/>
          <w:color w:val="000000" w:themeColor="text1"/>
          <w:lang w:val="en-CA"/>
        </w:rPr>
        <w:t xml:space="preserve"> is defined as </w:t>
      </w:r>
      <w:r w:rsidR="002E1AAF" w:rsidRPr="00072B11">
        <w:rPr>
          <w:rFonts w:ascii="Times New Roman" w:hAnsi="Times New Roman"/>
          <w:i/>
          <w:iCs/>
          <w:color w:val="000000" w:themeColor="text1"/>
          <w:lang w:val="en-CA"/>
        </w:rPr>
        <w:t>HD</w:t>
      </w:r>
      <w:r w:rsidR="002E1AAF" w:rsidRPr="007E7021">
        <w:rPr>
          <w:rFonts w:ascii="Times New Roman" w:hAnsi="Times New Roman"/>
          <w:color w:val="000000" w:themeColor="text1"/>
          <w:lang w:val="en-CA"/>
        </w:rPr>
        <w:t xml:space="preserve"> + </w:t>
      </w:r>
      <w:r w:rsidR="002E1AAF" w:rsidRPr="00072B11">
        <w:rPr>
          <w:rFonts w:ascii="Times New Roman" w:hAnsi="Times New Roman"/>
          <w:i/>
          <w:iCs/>
          <w:color w:val="000000" w:themeColor="text1"/>
          <w:lang w:val="en-CA"/>
        </w:rPr>
        <w:t>LD</w:t>
      </w:r>
      <w:r w:rsidR="002E1AAF" w:rsidRPr="007E7021">
        <w:rPr>
          <w:rFonts w:ascii="Times New Roman" w:hAnsi="Times New Roman"/>
          <w:color w:val="000000" w:themeColor="text1"/>
          <w:lang w:val="en-CA"/>
        </w:rPr>
        <w:t xml:space="preserve"> </w:t>
      </w:r>
      <w:r w:rsidR="002C19A7" w:rsidRPr="007E7021">
        <w:rPr>
          <w:rFonts w:ascii="Times New Roman" w:hAnsi="Times New Roman"/>
          <w:color w:val="000000" w:themeColor="text1"/>
          <w:lang w:val="en-CA"/>
        </w:rPr>
        <w:t>have</w:t>
      </w:r>
      <w:r w:rsidR="002E1AAF" w:rsidRPr="007E7021">
        <w:rPr>
          <w:rFonts w:ascii="Times New Roman" w:hAnsi="Times New Roman"/>
          <w:color w:val="000000" w:themeColor="text1"/>
          <w:lang w:val="en-CA"/>
        </w:rPr>
        <w:t xml:space="preserve"> to say about the physical structure of the world? Nothing. </w:t>
      </w:r>
      <w:r w:rsidR="002E1AAF" w:rsidRPr="00072B11">
        <w:rPr>
          <w:rFonts w:ascii="Times New Roman" w:hAnsi="Times New Roman"/>
          <w:i/>
          <w:iCs/>
          <w:color w:val="000000" w:themeColor="text1"/>
          <w:lang w:val="en-CA"/>
        </w:rPr>
        <w:t>TC</w:t>
      </w:r>
      <w:r w:rsidR="002E1AAF" w:rsidRPr="007E7021">
        <w:rPr>
          <w:rFonts w:ascii="Times New Roman" w:hAnsi="Times New Roman"/>
          <w:color w:val="000000" w:themeColor="text1"/>
          <w:lang w:val="en-CA"/>
        </w:rPr>
        <w:t xml:space="preserve"> is whatever we want it to be. It could be ½ </w:t>
      </w:r>
      <w:r w:rsidR="002E1AAF" w:rsidRPr="00072B11">
        <w:rPr>
          <w:rFonts w:ascii="Times New Roman" w:hAnsi="Times New Roman"/>
          <w:i/>
          <w:iCs/>
          <w:color w:val="000000" w:themeColor="text1"/>
          <w:lang w:val="en-CA"/>
        </w:rPr>
        <w:t>LD</w:t>
      </w:r>
      <w:r w:rsidR="002E1AAF" w:rsidRPr="007E7021">
        <w:rPr>
          <w:rFonts w:ascii="Times New Roman" w:hAnsi="Times New Roman"/>
          <w:color w:val="000000" w:themeColor="text1"/>
          <w:lang w:val="en-CA"/>
        </w:rPr>
        <w:t xml:space="preserve"> + </w:t>
      </w:r>
      <w:r w:rsidR="002E1AAF" w:rsidRPr="00072B11">
        <w:rPr>
          <w:rFonts w:ascii="Times New Roman" w:hAnsi="Times New Roman"/>
          <w:i/>
          <w:iCs/>
          <w:color w:val="000000" w:themeColor="text1"/>
          <w:lang w:val="en-CA"/>
        </w:rPr>
        <w:t>HD</w:t>
      </w:r>
      <w:r w:rsidR="0088439F" w:rsidRPr="007E7021">
        <w:rPr>
          <w:rFonts w:ascii="Times New Roman" w:hAnsi="Times New Roman"/>
          <w:color w:val="000000" w:themeColor="text1"/>
          <w:vertAlign w:val="superscript"/>
          <w:lang w:val="en-CA"/>
        </w:rPr>
        <w:t>¼</w:t>
      </w:r>
      <w:r w:rsidR="0088439F" w:rsidRPr="007E7021">
        <w:rPr>
          <w:rFonts w:ascii="Times New Roman" w:hAnsi="Times New Roman"/>
          <w:color w:val="000000" w:themeColor="text1"/>
          <w:lang w:val="en-CA"/>
        </w:rPr>
        <w:t xml:space="preserve"> </w:t>
      </w:r>
      <w:r w:rsidR="002E1AAF" w:rsidRPr="007E7021">
        <w:rPr>
          <w:rFonts w:ascii="Times New Roman" w:hAnsi="Times New Roman"/>
          <w:color w:val="000000" w:themeColor="text1"/>
          <w:lang w:val="en-CA"/>
        </w:rPr>
        <w:t xml:space="preserve">or any other function of </w:t>
      </w:r>
      <w:r w:rsidR="002E1AAF" w:rsidRPr="00072B11">
        <w:rPr>
          <w:rFonts w:ascii="Times New Roman" w:hAnsi="Times New Roman"/>
          <w:i/>
          <w:iCs/>
          <w:color w:val="000000" w:themeColor="text1"/>
          <w:lang w:val="en-CA"/>
        </w:rPr>
        <w:t>HD</w:t>
      </w:r>
      <w:r w:rsidR="002E1AAF" w:rsidRPr="007E7021">
        <w:rPr>
          <w:rFonts w:ascii="Times New Roman" w:hAnsi="Times New Roman"/>
          <w:color w:val="000000" w:themeColor="text1"/>
          <w:lang w:val="en-CA"/>
        </w:rPr>
        <w:t xml:space="preserve"> and </w:t>
      </w:r>
      <w:r w:rsidR="002E1AAF" w:rsidRPr="00072B11">
        <w:rPr>
          <w:rFonts w:ascii="Times New Roman" w:hAnsi="Times New Roman"/>
          <w:i/>
          <w:iCs/>
          <w:color w:val="000000" w:themeColor="text1"/>
          <w:lang w:val="en-CA"/>
        </w:rPr>
        <w:t>LD</w:t>
      </w:r>
      <w:r w:rsidR="002E1AAF" w:rsidRPr="007E7021">
        <w:rPr>
          <w:rFonts w:ascii="Times New Roman" w:hAnsi="Times New Roman"/>
          <w:color w:val="000000" w:themeColor="text1"/>
          <w:lang w:val="en-CA"/>
        </w:rPr>
        <w:t xml:space="preserve">. </w:t>
      </w:r>
      <w:r w:rsidR="00E863AB" w:rsidRPr="007E7021">
        <w:rPr>
          <w:rFonts w:ascii="Times New Roman" w:hAnsi="Times New Roman"/>
          <w:color w:val="000000" w:themeColor="text1"/>
          <w:lang w:val="en-CA"/>
        </w:rPr>
        <w:t>I</w:t>
      </w:r>
      <w:r w:rsidR="00927AD1" w:rsidRPr="007E7021">
        <w:rPr>
          <w:rFonts w:ascii="Times New Roman" w:hAnsi="Times New Roman"/>
          <w:color w:val="000000" w:themeColor="text1"/>
          <w:lang w:val="en-CA"/>
        </w:rPr>
        <w:t xml:space="preserve">rrespective of how we define </w:t>
      </w:r>
      <w:r w:rsidR="00927AD1" w:rsidRPr="00072B11">
        <w:rPr>
          <w:rFonts w:ascii="Times New Roman" w:hAnsi="Times New Roman"/>
          <w:i/>
          <w:iCs/>
          <w:color w:val="000000" w:themeColor="text1"/>
          <w:lang w:val="en-CA"/>
        </w:rPr>
        <w:t>TC</w:t>
      </w:r>
      <w:r w:rsidR="00927AD1" w:rsidRPr="007E7021">
        <w:rPr>
          <w:rFonts w:ascii="Times New Roman" w:hAnsi="Times New Roman"/>
          <w:color w:val="000000" w:themeColor="text1"/>
          <w:lang w:val="en-CA"/>
        </w:rPr>
        <w:t xml:space="preserve">, it will still have a causal impact on disease in virtue of the fact that </w:t>
      </w:r>
      <w:r w:rsidR="00927AD1" w:rsidRPr="00072B11">
        <w:rPr>
          <w:rFonts w:ascii="Times New Roman" w:hAnsi="Times New Roman"/>
          <w:i/>
          <w:iCs/>
          <w:color w:val="000000" w:themeColor="text1"/>
          <w:lang w:val="en-CA"/>
        </w:rPr>
        <w:t>HD</w:t>
      </w:r>
      <w:r w:rsidR="00927AD1" w:rsidRPr="007E7021">
        <w:rPr>
          <w:rFonts w:ascii="Times New Roman" w:hAnsi="Times New Roman"/>
          <w:color w:val="000000" w:themeColor="text1"/>
          <w:lang w:val="en-CA"/>
        </w:rPr>
        <w:t xml:space="preserve"> and </w:t>
      </w:r>
      <w:r w:rsidR="00927AD1" w:rsidRPr="00072B11">
        <w:rPr>
          <w:rFonts w:ascii="Times New Roman" w:hAnsi="Times New Roman"/>
          <w:i/>
          <w:iCs/>
          <w:color w:val="000000" w:themeColor="text1"/>
          <w:lang w:val="en-CA"/>
        </w:rPr>
        <w:t>LD</w:t>
      </w:r>
      <w:r w:rsidR="003E4337" w:rsidRPr="007E7021">
        <w:rPr>
          <w:rFonts w:ascii="Times New Roman" w:hAnsi="Times New Roman"/>
          <w:color w:val="000000" w:themeColor="text1"/>
          <w:lang w:val="en-CA"/>
        </w:rPr>
        <w:t xml:space="preserve"> are causally relevant to disease. But if </w:t>
      </w:r>
      <w:r w:rsidR="003E4337" w:rsidRPr="00072B11">
        <w:rPr>
          <w:rFonts w:ascii="Times New Roman" w:hAnsi="Times New Roman"/>
          <w:i/>
          <w:iCs/>
          <w:color w:val="000000" w:themeColor="text1"/>
          <w:lang w:val="en-CA"/>
        </w:rPr>
        <w:t>TC</w:t>
      </w:r>
      <w:r w:rsidR="003E4337" w:rsidRPr="007E7021">
        <w:rPr>
          <w:rFonts w:ascii="Times New Roman" w:hAnsi="Times New Roman"/>
          <w:color w:val="000000" w:themeColor="text1"/>
          <w:lang w:val="en-CA"/>
        </w:rPr>
        <w:t xml:space="preserve"> is an arbitrarily defined variable, then the proposed graph-like structure </w:t>
      </w:r>
      <w:r w:rsidR="00A862E0" w:rsidRPr="007E7021">
        <w:rPr>
          <w:rFonts w:ascii="Times New Roman" w:hAnsi="Times New Roman"/>
          <w:color w:val="000000" w:themeColor="text1"/>
          <w:lang w:val="en-CA"/>
        </w:rPr>
        <w:t>detailing</w:t>
      </w:r>
      <w:r w:rsidR="003E4337" w:rsidRPr="007E7021">
        <w:rPr>
          <w:rFonts w:ascii="Times New Roman" w:hAnsi="Times New Roman"/>
          <w:color w:val="000000" w:themeColor="text1"/>
          <w:lang w:val="en-CA"/>
        </w:rPr>
        <w:t xml:space="preserve"> the contributions of </w:t>
      </w:r>
      <w:r w:rsidR="003E4337" w:rsidRPr="00072B11">
        <w:rPr>
          <w:rFonts w:ascii="Times New Roman" w:hAnsi="Times New Roman"/>
          <w:i/>
          <w:iCs/>
          <w:color w:val="000000" w:themeColor="text1"/>
          <w:lang w:val="en-CA"/>
        </w:rPr>
        <w:t>TC</w:t>
      </w:r>
      <w:r w:rsidR="003E4337" w:rsidRPr="007E7021">
        <w:rPr>
          <w:rFonts w:ascii="Times New Roman" w:hAnsi="Times New Roman"/>
          <w:color w:val="000000" w:themeColor="text1"/>
          <w:lang w:val="en-CA"/>
        </w:rPr>
        <w:t xml:space="preserve">, </w:t>
      </w:r>
      <w:r w:rsidR="003E4337" w:rsidRPr="00072B11">
        <w:rPr>
          <w:rFonts w:ascii="Times New Roman" w:hAnsi="Times New Roman"/>
          <w:i/>
          <w:iCs/>
          <w:color w:val="000000" w:themeColor="text1"/>
          <w:lang w:val="en-CA"/>
        </w:rPr>
        <w:t>HD</w:t>
      </w:r>
      <w:r w:rsidR="003E4337" w:rsidRPr="007E7021">
        <w:rPr>
          <w:rFonts w:ascii="Times New Roman" w:hAnsi="Times New Roman"/>
          <w:color w:val="000000" w:themeColor="text1"/>
          <w:lang w:val="en-CA"/>
        </w:rPr>
        <w:t xml:space="preserve"> and </w:t>
      </w:r>
      <w:r w:rsidR="003E4337" w:rsidRPr="00072B11">
        <w:rPr>
          <w:rFonts w:ascii="Times New Roman" w:hAnsi="Times New Roman"/>
          <w:i/>
          <w:iCs/>
          <w:color w:val="000000" w:themeColor="text1"/>
          <w:lang w:val="en-CA"/>
        </w:rPr>
        <w:t>LD</w:t>
      </w:r>
      <w:r w:rsidR="003E4337" w:rsidRPr="007E7021">
        <w:rPr>
          <w:rFonts w:ascii="Times New Roman" w:hAnsi="Times New Roman"/>
          <w:color w:val="000000" w:themeColor="text1"/>
          <w:lang w:val="en-CA"/>
        </w:rPr>
        <w:t xml:space="preserve"> to cardiovascular disease is a pseudo-hypothesis.</w:t>
      </w:r>
      <w:r w:rsidR="00351DF7" w:rsidRPr="007E7021">
        <w:rPr>
          <w:rFonts w:ascii="Times New Roman" w:hAnsi="Times New Roman"/>
          <w:color w:val="000000" w:themeColor="text1"/>
          <w:lang w:val="en-CA"/>
        </w:rPr>
        <w:t xml:space="preserve"> </w:t>
      </w:r>
      <w:r w:rsidR="00A9181E" w:rsidRPr="007E7021">
        <w:rPr>
          <w:rFonts w:ascii="Times New Roman" w:hAnsi="Times New Roman"/>
          <w:color w:val="000000" w:themeColor="text1"/>
          <w:lang w:val="en-CA"/>
        </w:rPr>
        <w:t xml:space="preserve">It too says nothing </w:t>
      </w:r>
      <w:r w:rsidR="0088439F" w:rsidRPr="007E7021">
        <w:rPr>
          <w:rFonts w:ascii="Times New Roman" w:hAnsi="Times New Roman"/>
          <w:color w:val="000000" w:themeColor="text1"/>
          <w:lang w:val="en-CA"/>
        </w:rPr>
        <w:t xml:space="preserve">about the </w:t>
      </w:r>
      <w:r w:rsidR="00C03112" w:rsidRPr="007E7021">
        <w:rPr>
          <w:rFonts w:ascii="Times New Roman" w:hAnsi="Times New Roman"/>
          <w:color w:val="000000" w:themeColor="text1"/>
          <w:lang w:val="en-CA"/>
        </w:rPr>
        <w:t xml:space="preserve">physical </w:t>
      </w:r>
      <w:r w:rsidR="0088439F" w:rsidRPr="007E7021">
        <w:rPr>
          <w:rFonts w:ascii="Times New Roman" w:hAnsi="Times New Roman"/>
          <w:color w:val="000000" w:themeColor="text1"/>
          <w:lang w:val="en-CA"/>
        </w:rPr>
        <w:t xml:space="preserve">structure of reality. </w:t>
      </w:r>
    </w:p>
    <w:p w14:paraId="20E6E27E" w14:textId="64DC2618" w:rsidR="002829E4" w:rsidRPr="007E7021" w:rsidRDefault="00825E3D" w:rsidP="003974DA">
      <w:pPr>
        <w:pStyle w:val="FreeForm"/>
        <w:spacing w:line="360" w:lineRule="auto"/>
        <w:ind w:firstLine="720"/>
        <w:jc w:val="both"/>
        <w:rPr>
          <w:rFonts w:ascii="Times New Roman" w:hAnsi="Times New Roman"/>
          <w:color w:val="000000" w:themeColor="text1"/>
          <w:lang w:val="en-CA"/>
        </w:rPr>
      </w:pPr>
      <w:r w:rsidRPr="007E7021">
        <w:rPr>
          <w:rFonts w:ascii="Times New Roman" w:hAnsi="Times New Roman"/>
          <w:color w:val="000000" w:themeColor="text1"/>
          <w:lang w:val="en-CA"/>
        </w:rPr>
        <w:t>On the other hand</w:t>
      </w:r>
      <w:r w:rsidR="00A778D0" w:rsidRPr="007E7021">
        <w:rPr>
          <w:rFonts w:ascii="Times New Roman" w:hAnsi="Times New Roman"/>
          <w:color w:val="000000" w:themeColor="text1"/>
          <w:lang w:val="en-CA"/>
        </w:rPr>
        <w:t>, if we</w:t>
      </w:r>
      <w:r w:rsidR="00536A65" w:rsidRPr="007E7021">
        <w:rPr>
          <w:rFonts w:ascii="Times New Roman" w:hAnsi="Times New Roman"/>
          <w:color w:val="000000" w:themeColor="text1"/>
          <w:lang w:val="en-CA"/>
        </w:rPr>
        <w:t xml:space="preserve"> </w:t>
      </w:r>
      <w:r w:rsidR="00F86319" w:rsidRPr="007E7021">
        <w:rPr>
          <w:rFonts w:ascii="Times New Roman" w:hAnsi="Times New Roman"/>
          <w:color w:val="000000" w:themeColor="text1"/>
          <w:lang w:val="en-CA"/>
        </w:rPr>
        <w:t>give the statement</w:t>
      </w:r>
      <w:r w:rsidR="00536A65" w:rsidRPr="007E7021">
        <w:rPr>
          <w:rFonts w:ascii="Times New Roman" w:hAnsi="Times New Roman"/>
          <w:color w:val="000000" w:themeColor="text1"/>
          <w:lang w:val="en-CA"/>
        </w:rPr>
        <w:t xml:space="preserve"> </w:t>
      </w:r>
      <w:r w:rsidR="00DF148C" w:rsidRPr="007E7021">
        <w:rPr>
          <w:rFonts w:ascii="Times New Roman" w:hAnsi="Times New Roman"/>
          <w:color w:val="000000" w:themeColor="text1"/>
          <w:lang w:val="en-CA"/>
        </w:rPr>
        <w:t>‘</w:t>
      </w:r>
      <w:r w:rsidR="00536A65" w:rsidRPr="00072B11">
        <w:rPr>
          <w:rFonts w:ascii="Times New Roman" w:hAnsi="Times New Roman"/>
          <w:i/>
          <w:iCs/>
          <w:color w:val="000000" w:themeColor="text1"/>
          <w:lang w:val="en-CA"/>
        </w:rPr>
        <w:t>TC</w:t>
      </w:r>
      <w:r w:rsidR="00536A65" w:rsidRPr="007E7021">
        <w:rPr>
          <w:rFonts w:ascii="Times New Roman" w:hAnsi="Times New Roman"/>
          <w:color w:val="000000" w:themeColor="text1"/>
          <w:lang w:val="en-CA"/>
        </w:rPr>
        <w:t xml:space="preserve"> = </w:t>
      </w:r>
      <w:r w:rsidR="00536A65" w:rsidRPr="00072B11">
        <w:rPr>
          <w:rFonts w:ascii="Times New Roman" w:hAnsi="Times New Roman"/>
          <w:i/>
          <w:iCs/>
          <w:color w:val="000000" w:themeColor="text1"/>
          <w:lang w:val="en-CA"/>
        </w:rPr>
        <w:t>HD</w:t>
      </w:r>
      <w:r w:rsidR="00536A65" w:rsidRPr="007E7021">
        <w:rPr>
          <w:rFonts w:ascii="Times New Roman" w:hAnsi="Times New Roman"/>
          <w:color w:val="000000" w:themeColor="text1"/>
          <w:lang w:val="en-CA"/>
        </w:rPr>
        <w:t xml:space="preserve"> + </w:t>
      </w:r>
      <w:r w:rsidR="00536A65" w:rsidRPr="00072B11">
        <w:rPr>
          <w:rFonts w:ascii="Times New Roman" w:hAnsi="Times New Roman"/>
          <w:i/>
          <w:iCs/>
          <w:color w:val="000000" w:themeColor="text1"/>
          <w:lang w:val="en-CA"/>
        </w:rPr>
        <w:t>LD</w:t>
      </w:r>
      <w:r w:rsidR="00DF148C" w:rsidRPr="007E7021">
        <w:rPr>
          <w:rFonts w:ascii="Times New Roman" w:hAnsi="Times New Roman"/>
          <w:color w:val="000000" w:themeColor="text1"/>
          <w:lang w:val="en-CA"/>
        </w:rPr>
        <w:t>’</w:t>
      </w:r>
      <w:r w:rsidR="00536A65" w:rsidRPr="007E7021">
        <w:rPr>
          <w:rFonts w:ascii="Times New Roman" w:hAnsi="Times New Roman"/>
          <w:color w:val="000000" w:themeColor="text1"/>
          <w:lang w:val="en-CA"/>
        </w:rPr>
        <w:t xml:space="preserve"> </w:t>
      </w:r>
      <w:r w:rsidR="00F86319" w:rsidRPr="007E7021">
        <w:rPr>
          <w:rFonts w:ascii="Times New Roman" w:hAnsi="Times New Roman"/>
          <w:color w:val="000000" w:themeColor="text1"/>
          <w:lang w:val="en-CA"/>
        </w:rPr>
        <w:t>the physical interpretation</w:t>
      </w:r>
      <w:r w:rsidR="00536A65" w:rsidRPr="007E7021">
        <w:rPr>
          <w:rFonts w:ascii="Times New Roman" w:hAnsi="Times New Roman"/>
          <w:color w:val="000000" w:themeColor="text1"/>
          <w:lang w:val="en-CA"/>
        </w:rPr>
        <w:t xml:space="preserve"> </w:t>
      </w:r>
      <w:r w:rsidR="00F86319" w:rsidRPr="007E7021">
        <w:rPr>
          <w:rFonts w:ascii="Times New Roman" w:hAnsi="Times New Roman"/>
          <w:color w:val="000000" w:themeColor="text1"/>
          <w:lang w:val="en-CA"/>
        </w:rPr>
        <w:t>‘</w:t>
      </w:r>
      <w:r w:rsidR="00536A65" w:rsidRPr="007E7021">
        <w:rPr>
          <w:rFonts w:ascii="Times New Roman" w:hAnsi="Times New Roman"/>
          <w:color w:val="000000" w:themeColor="text1"/>
          <w:lang w:val="en-CA"/>
        </w:rPr>
        <w:t xml:space="preserve">all cholesterol is </w:t>
      </w:r>
      <w:r w:rsidR="000B5BBF" w:rsidRPr="007E7021">
        <w:rPr>
          <w:rFonts w:ascii="Times New Roman" w:hAnsi="Times New Roman"/>
          <w:color w:val="000000" w:themeColor="text1"/>
          <w:lang w:val="en-CA"/>
        </w:rPr>
        <w:t>present in the blood</w:t>
      </w:r>
      <w:r w:rsidR="00536A65" w:rsidRPr="007E7021">
        <w:rPr>
          <w:rFonts w:ascii="Times New Roman" w:hAnsi="Times New Roman"/>
          <w:color w:val="000000" w:themeColor="text1"/>
          <w:lang w:val="en-CA"/>
        </w:rPr>
        <w:t xml:space="preserve"> </w:t>
      </w:r>
      <w:r w:rsidR="000B5BBF" w:rsidRPr="007E7021">
        <w:rPr>
          <w:rFonts w:ascii="Times New Roman" w:hAnsi="Times New Roman"/>
          <w:color w:val="000000" w:themeColor="text1"/>
          <w:lang w:val="en-CA"/>
        </w:rPr>
        <w:t>as</w:t>
      </w:r>
      <w:r w:rsidR="00536A65" w:rsidRPr="007E7021">
        <w:rPr>
          <w:rFonts w:ascii="Times New Roman" w:hAnsi="Times New Roman"/>
          <w:color w:val="000000" w:themeColor="text1"/>
          <w:lang w:val="en-CA"/>
        </w:rPr>
        <w:t xml:space="preserve"> either high- or low-density lipoprotein complexes</w:t>
      </w:r>
      <w:r w:rsidR="00C92172" w:rsidRPr="007E7021">
        <w:rPr>
          <w:rFonts w:ascii="Times New Roman" w:hAnsi="Times New Roman"/>
          <w:color w:val="000000" w:themeColor="text1"/>
          <w:lang w:val="en-CA"/>
        </w:rPr>
        <w:t>,’</w:t>
      </w:r>
      <w:r w:rsidR="00536A65" w:rsidRPr="007E7021">
        <w:rPr>
          <w:rFonts w:ascii="Times New Roman" w:hAnsi="Times New Roman"/>
          <w:color w:val="000000" w:themeColor="text1"/>
          <w:lang w:val="en-CA"/>
        </w:rPr>
        <w:t xml:space="preserve"> </w:t>
      </w:r>
      <w:r w:rsidR="00A778D0" w:rsidRPr="007E7021">
        <w:rPr>
          <w:rFonts w:ascii="Times New Roman" w:hAnsi="Times New Roman"/>
          <w:color w:val="000000" w:themeColor="text1"/>
          <w:lang w:val="en-CA"/>
        </w:rPr>
        <w:t xml:space="preserve">things </w:t>
      </w:r>
      <w:r w:rsidR="00A778D0" w:rsidRPr="007E7021">
        <w:rPr>
          <w:rFonts w:ascii="Times New Roman" w:hAnsi="Times New Roman"/>
          <w:color w:val="000000" w:themeColor="text1"/>
          <w:lang w:val="en-CA"/>
        </w:rPr>
        <w:lastRenderedPageBreak/>
        <w:t>change dramatically. T</w:t>
      </w:r>
      <w:r w:rsidR="00536A65" w:rsidRPr="007E7021">
        <w:rPr>
          <w:rFonts w:ascii="Times New Roman" w:hAnsi="Times New Roman"/>
          <w:color w:val="000000" w:themeColor="text1"/>
          <w:lang w:val="en-CA"/>
        </w:rPr>
        <w:t xml:space="preserve">his </w:t>
      </w:r>
      <w:r w:rsidR="00F04790" w:rsidRPr="007E7021">
        <w:rPr>
          <w:rFonts w:ascii="Times New Roman" w:hAnsi="Times New Roman"/>
          <w:color w:val="000000" w:themeColor="text1"/>
          <w:lang w:val="en-CA"/>
        </w:rPr>
        <w:t xml:space="preserve">is </w:t>
      </w:r>
      <w:r w:rsidR="00536A65" w:rsidRPr="007E7021">
        <w:rPr>
          <w:rFonts w:ascii="Times New Roman" w:hAnsi="Times New Roman"/>
          <w:color w:val="000000" w:themeColor="text1"/>
          <w:lang w:val="en-CA"/>
        </w:rPr>
        <w:t xml:space="preserve">no longer a matter of definition, but a </w:t>
      </w:r>
      <w:r w:rsidR="00A167DA" w:rsidRPr="007E7021">
        <w:rPr>
          <w:rFonts w:ascii="Times New Roman" w:hAnsi="Times New Roman"/>
          <w:color w:val="000000" w:themeColor="text1"/>
          <w:lang w:val="en-CA"/>
        </w:rPr>
        <w:t xml:space="preserve">testable </w:t>
      </w:r>
      <w:r w:rsidR="00536A65" w:rsidRPr="007E7021">
        <w:rPr>
          <w:rFonts w:ascii="Times New Roman" w:hAnsi="Times New Roman"/>
          <w:color w:val="000000" w:themeColor="text1"/>
          <w:lang w:val="en-CA"/>
        </w:rPr>
        <w:t xml:space="preserve">hypothesis about reality. </w:t>
      </w:r>
      <w:r w:rsidR="00961D7E" w:rsidRPr="007E7021">
        <w:rPr>
          <w:rFonts w:ascii="Times New Roman" w:hAnsi="Times New Roman"/>
          <w:color w:val="000000" w:themeColor="text1"/>
          <w:lang w:val="en-CA"/>
        </w:rPr>
        <w:t xml:space="preserve">If </w:t>
      </w:r>
      <w:r w:rsidR="00F8058E" w:rsidRPr="006C2F2C">
        <w:rPr>
          <w:rFonts w:ascii="Times New Roman" w:hAnsi="Times New Roman"/>
          <w:i/>
          <w:iCs/>
          <w:color w:val="000000" w:themeColor="text1"/>
          <w:lang w:val="en-CA"/>
        </w:rPr>
        <w:t>LD</w:t>
      </w:r>
      <w:r w:rsidR="00961D7E" w:rsidRPr="007E7021">
        <w:rPr>
          <w:rFonts w:ascii="Times New Roman" w:hAnsi="Times New Roman"/>
          <w:color w:val="000000" w:themeColor="text1"/>
          <w:lang w:val="en-CA"/>
        </w:rPr>
        <w:t xml:space="preserve"> decreases, </w:t>
      </w:r>
      <w:r w:rsidR="00F8058E" w:rsidRPr="006C2F2C">
        <w:rPr>
          <w:rFonts w:ascii="Times New Roman" w:hAnsi="Times New Roman"/>
          <w:i/>
          <w:iCs/>
          <w:color w:val="000000" w:themeColor="text1"/>
          <w:lang w:val="en-CA"/>
        </w:rPr>
        <w:t>HD</w:t>
      </w:r>
      <w:r w:rsidR="00961D7E" w:rsidRPr="007E7021">
        <w:rPr>
          <w:rFonts w:ascii="Times New Roman" w:hAnsi="Times New Roman"/>
          <w:color w:val="000000" w:themeColor="text1"/>
          <w:lang w:val="en-CA"/>
        </w:rPr>
        <w:t xml:space="preserve"> </w:t>
      </w:r>
      <w:proofErr w:type="gramStart"/>
      <w:r w:rsidR="00961D7E" w:rsidRPr="007E7021">
        <w:rPr>
          <w:rFonts w:ascii="Times New Roman" w:hAnsi="Times New Roman"/>
          <w:color w:val="000000" w:themeColor="text1"/>
          <w:lang w:val="en-CA"/>
        </w:rPr>
        <w:t>doesn’t</w:t>
      </w:r>
      <w:proofErr w:type="gramEnd"/>
      <w:r w:rsidR="00961D7E" w:rsidRPr="007E7021">
        <w:rPr>
          <w:rFonts w:ascii="Times New Roman" w:hAnsi="Times New Roman"/>
          <w:color w:val="000000" w:themeColor="text1"/>
          <w:lang w:val="en-CA"/>
        </w:rPr>
        <w:t xml:space="preserve"> increase </w:t>
      </w:r>
      <w:r w:rsidR="00910A99" w:rsidRPr="007E7021">
        <w:rPr>
          <w:rFonts w:ascii="Times New Roman" w:hAnsi="Times New Roman"/>
          <w:color w:val="000000" w:themeColor="text1"/>
          <w:lang w:val="en-CA"/>
        </w:rPr>
        <w:t>as a matter of</w:t>
      </w:r>
      <w:r w:rsidR="00961D7E" w:rsidRPr="007E7021">
        <w:rPr>
          <w:rFonts w:ascii="Times New Roman" w:hAnsi="Times New Roman"/>
          <w:color w:val="000000" w:themeColor="text1"/>
          <w:lang w:val="en-CA"/>
        </w:rPr>
        <w:t xml:space="preserve"> logical necessity, but in virtue of a </w:t>
      </w:r>
      <w:r w:rsidR="00A13A32" w:rsidRPr="007E7021">
        <w:rPr>
          <w:rFonts w:ascii="Times New Roman" w:hAnsi="Times New Roman"/>
          <w:color w:val="000000" w:themeColor="text1"/>
          <w:lang w:val="en-CA"/>
        </w:rPr>
        <w:t>metabolic</w:t>
      </w:r>
      <w:r w:rsidR="00961D7E" w:rsidRPr="007E7021">
        <w:rPr>
          <w:rFonts w:ascii="Times New Roman" w:hAnsi="Times New Roman"/>
          <w:color w:val="000000" w:themeColor="text1"/>
          <w:lang w:val="en-CA"/>
        </w:rPr>
        <w:t xml:space="preserve"> process</w:t>
      </w:r>
      <w:r w:rsidR="00F8058E" w:rsidRPr="007E7021">
        <w:rPr>
          <w:rFonts w:ascii="Times New Roman" w:hAnsi="Times New Roman"/>
          <w:color w:val="000000" w:themeColor="text1"/>
          <w:lang w:val="en-CA"/>
        </w:rPr>
        <w:t xml:space="preserve"> converting one form of cholesterol into the other</w:t>
      </w:r>
      <w:r w:rsidR="00961D7E" w:rsidRPr="007E7021">
        <w:rPr>
          <w:rFonts w:ascii="Times New Roman" w:hAnsi="Times New Roman"/>
          <w:color w:val="000000" w:themeColor="text1"/>
          <w:lang w:val="en-CA"/>
        </w:rPr>
        <w:t xml:space="preserve">. This is a </w:t>
      </w:r>
      <w:r w:rsidR="00A13A32" w:rsidRPr="007E7021">
        <w:rPr>
          <w:rFonts w:ascii="Times New Roman" w:hAnsi="Times New Roman"/>
          <w:color w:val="000000" w:themeColor="text1"/>
          <w:lang w:val="en-CA"/>
        </w:rPr>
        <w:t xml:space="preserve">bona fide </w:t>
      </w:r>
      <w:r w:rsidR="00961D7E" w:rsidRPr="007E7021">
        <w:rPr>
          <w:rFonts w:ascii="Times New Roman" w:hAnsi="Times New Roman"/>
          <w:color w:val="000000" w:themeColor="text1"/>
          <w:lang w:val="en-CA"/>
        </w:rPr>
        <w:t xml:space="preserve">causal process which, unlike logical necessity, </w:t>
      </w:r>
      <w:proofErr w:type="gramStart"/>
      <w:r w:rsidR="00F8058E" w:rsidRPr="007E7021">
        <w:rPr>
          <w:rFonts w:ascii="Times New Roman" w:hAnsi="Times New Roman"/>
          <w:color w:val="000000" w:themeColor="text1"/>
          <w:lang w:val="en-CA"/>
        </w:rPr>
        <w:t>is located in</w:t>
      </w:r>
      <w:proofErr w:type="gramEnd"/>
      <w:r w:rsidR="00F8058E" w:rsidRPr="007E7021">
        <w:rPr>
          <w:rFonts w:ascii="Times New Roman" w:hAnsi="Times New Roman"/>
          <w:color w:val="000000" w:themeColor="text1"/>
          <w:lang w:val="en-CA"/>
        </w:rPr>
        <w:t xml:space="preserve"> the liver and can </w:t>
      </w:r>
      <w:r w:rsidR="00961D7E" w:rsidRPr="007E7021">
        <w:rPr>
          <w:rFonts w:ascii="Times New Roman" w:hAnsi="Times New Roman"/>
          <w:color w:val="000000" w:themeColor="text1"/>
          <w:lang w:val="en-CA"/>
        </w:rPr>
        <w:t xml:space="preserve">be </w:t>
      </w:r>
      <w:r w:rsidR="00DB74E9" w:rsidRPr="007E7021">
        <w:rPr>
          <w:rFonts w:ascii="Times New Roman" w:hAnsi="Times New Roman"/>
          <w:color w:val="000000" w:themeColor="text1"/>
          <w:lang w:val="en-CA"/>
        </w:rPr>
        <w:t xml:space="preserve">chemically and biologically </w:t>
      </w:r>
      <w:r w:rsidR="00961D7E" w:rsidRPr="007E7021">
        <w:rPr>
          <w:rFonts w:ascii="Times New Roman" w:hAnsi="Times New Roman"/>
          <w:color w:val="000000" w:themeColor="text1"/>
          <w:lang w:val="en-CA"/>
        </w:rPr>
        <w:t>manipulated.</w:t>
      </w:r>
      <w:r w:rsidR="00DB74E9" w:rsidRPr="007E7021">
        <w:rPr>
          <w:rFonts w:ascii="Times New Roman" w:hAnsi="Times New Roman"/>
          <w:color w:val="000000" w:themeColor="text1"/>
          <w:lang w:val="en-CA"/>
        </w:rPr>
        <w:t xml:space="preserve"> </w:t>
      </w:r>
      <w:r w:rsidR="002829E4" w:rsidRPr="007E7021">
        <w:rPr>
          <w:rFonts w:ascii="Times New Roman" w:hAnsi="Times New Roman"/>
          <w:color w:val="000000" w:themeColor="text1"/>
          <w:lang w:val="en-CA"/>
        </w:rPr>
        <w:t>Under this interpretation, t</w:t>
      </w:r>
      <w:r w:rsidR="00A167DA" w:rsidRPr="007E7021">
        <w:rPr>
          <w:rFonts w:ascii="Times New Roman" w:hAnsi="Times New Roman"/>
          <w:color w:val="000000" w:themeColor="text1"/>
          <w:lang w:val="en-CA"/>
        </w:rPr>
        <w:t xml:space="preserve">he variable </w:t>
      </w:r>
      <w:r w:rsidR="00A167DA" w:rsidRPr="006C2F2C">
        <w:rPr>
          <w:rFonts w:ascii="Times New Roman" w:hAnsi="Times New Roman"/>
          <w:i/>
          <w:iCs/>
          <w:color w:val="000000" w:themeColor="text1"/>
          <w:lang w:val="en-CA"/>
        </w:rPr>
        <w:t>TC</w:t>
      </w:r>
      <w:r w:rsidR="00A167DA" w:rsidRPr="007E7021">
        <w:rPr>
          <w:rFonts w:ascii="Times New Roman" w:hAnsi="Times New Roman"/>
          <w:color w:val="000000" w:themeColor="text1"/>
          <w:lang w:val="en-CA"/>
        </w:rPr>
        <w:t xml:space="preserve"> refers to the metabolic </w:t>
      </w:r>
      <w:r w:rsidR="00DB1721" w:rsidRPr="007E7021">
        <w:rPr>
          <w:rFonts w:ascii="Times New Roman" w:hAnsi="Times New Roman"/>
          <w:color w:val="000000" w:themeColor="text1"/>
          <w:lang w:val="en-CA"/>
        </w:rPr>
        <w:t>pathways</w:t>
      </w:r>
      <w:r w:rsidR="002829E4" w:rsidRPr="007E7021">
        <w:rPr>
          <w:rFonts w:ascii="Times New Roman" w:hAnsi="Times New Roman"/>
          <w:color w:val="000000" w:themeColor="text1"/>
          <w:lang w:val="en-CA"/>
        </w:rPr>
        <w:t xml:space="preserve"> </w:t>
      </w:r>
      <w:r w:rsidR="00A167DA" w:rsidRPr="007E7021">
        <w:rPr>
          <w:rFonts w:ascii="Times New Roman" w:hAnsi="Times New Roman"/>
          <w:color w:val="000000" w:themeColor="text1"/>
          <w:lang w:val="en-CA"/>
        </w:rPr>
        <w:t xml:space="preserve">in which </w:t>
      </w:r>
      <w:r w:rsidR="00A167DA" w:rsidRPr="006C2F2C">
        <w:rPr>
          <w:rFonts w:ascii="Times New Roman" w:hAnsi="Times New Roman"/>
          <w:i/>
          <w:iCs/>
          <w:color w:val="000000" w:themeColor="text1"/>
          <w:lang w:val="en-CA"/>
        </w:rPr>
        <w:t>LD</w:t>
      </w:r>
      <w:r w:rsidR="00A167DA" w:rsidRPr="007E7021">
        <w:rPr>
          <w:rFonts w:ascii="Times New Roman" w:hAnsi="Times New Roman"/>
          <w:color w:val="000000" w:themeColor="text1"/>
          <w:lang w:val="en-CA"/>
        </w:rPr>
        <w:t xml:space="preserve"> is converted in</w:t>
      </w:r>
      <w:r w:rsidR="002C19A7" w:rsidRPr="007E7021">
        <w:rPr>
          <w:rFonts w:ascii="Times New Roman" w:hAnsi="Times New Roman"/>
          <w:color w:val="000000" w:themeColor="text1"/>
          <w:lang w:val="en-CA"/>
        </w:rPr>
        <w:t>to</w:t>
      </w:r>
      <w:r w:rsidR="00A167DA" w:rsidRPr="007E7021">
        <w:rPr>
          <w:rFonts w:ascii="Times New Roman" w:hAnsi="Times New Roman"/>
          <w:color w:val="000000" w:themeColor="text1"/>
          <w:lang w:val="en-CA"/>
        </w:rPr>
        <w:t xml:space="preserve"> </w:t>
      </w:r>
      <w:r w:rsidR="00A167DA" w:rsidRPr="006C2F2C">
        <w:rPr>
          <w:rFonts w:ascii="Times New Roman" w:hAnsi="Times New Roman"/>
          <w:i/>
          <w:iCs/>
          <w:color w:val="000000" w:themeColor="text1"/>
          <w:lang w:val="en-CA"/>
        </w:rPr>
        <w:t>HD</w:t>
      </w:r>
      <w:r w:rsidR="00A167DA" w:rsidRPr="007E7021">
        <w:rPr>
          <w:rFonts w:ascii="Times New Roman" w:hAnsi="Times New Roman"/>
          <w:color w:val="000000" w:themeColor="text1"/>
          <w:lang w:val="en-CA"/>
        </w:rPr>
        <w:t xml:space="preserve"> and vice versa</w:t>
      </w:r>
      <w:r w:rsidR="002829E4" w:rsidRPr="007E7021">
        <w:rPr>
          <w:rFonts w:ascii="Times New Roman" w:hAnsi="Times New Roman"/>
          <w:color w:val="000000" w:themeColor="text1"/>
          <w:lang w:val="en-CA"/>
        </w:rPr>
        <w:t xml:space="preserve">. It is legitimate to hypothesize and test a causal structure in which </w:t>
      </w:r>
      <w:r w:rsidR="002829E4" w:rsidRPr="006C2F2C">
        <w:rPr>
          <w:rFonts w:ascii="Times New Roman" w:hAnsi="Times New Roman"/>
          <w:i/>
          <w:iCs/>
          <w:color w:val="000000" w:themeColor="text1"/>
          <w:lang w:val="en-CA"/>
        </w:rPr>
        <w:t>LD</w:t>
      </w:r>
      <w:r w:rsidR="002829E4" w:rsidRPr="007E7021">
        <w:rPr>
          <w:rFonts w:ascii="Times New Roman" w:hAnsi="Times New Roman"/>
          <w:color w:val="000000" w:themeColor="text1"/>
          <w:lang w:val="en-CA"/>
        </w:rPr>
        <w:t xml:space="preserve"> causes </w:t>
      </w:r>
      <w:r w:rsidR="002829E4" w:rsidRPr="006C2F2C">
        <w:rPr>
          <w:rFonts w:ascii="Times New Roman" w:hAnsi="Times New Roman"/>
          <w:i/>
          <w:iCs/>
          <w:color w:val="000000" w:themeColor="text1"/>
          <w:lang w:val="en-CA"/>
        </w:rPr>
        <w:t>HD</w:t>
      </w:r>
      <w:r w:rsidR="002829E4" w:rsidRPr="007E7021">
        <w:rPr>
          <w:rFonts w:ascii="Times New Roman" w:hAnsi="Times New Roman"/>
          <w:color w:val="000000" w:themeColor="text1"/>
          <w:lang w:val="en-CA"/>
        </w:rPr>
        <w:t xml:space="preserve">, </w:t>
      </w:r>
      <w:r w:rsidR="002829E4" w:rsidRPr="006C2F2C">
        <w:rPr>
          <w:rFonts w:ascii="Times New Roman" w:hAnsi="Times New Roman"/>
          <w:i/>
          <w:iCs/>
          <w:color w:val="000000" w:themeColor="text1"/>
          <w:lang w:val="en-CA"/>
        </w:rPr>
        <w:t>HD</w:t>
      </w:r>
      <w:r w:rsidR="002829E4" w:rsidRPr="007E7021">
        <w:rPr>
          <w:rFonts w:ascii="Times New Roman" w:hAnsi="Times New Roman"/>
          <w:color w:val="000000" w:themeColor="text1"/>
          <w:lang w:val="en-CA"/>
        </w:rPr>
        <w:t xml:space="preserve"> causes </w:t>
      </w:r>
      <w:r w:rsidR="002829E4" w:rsidRPr="006C2F2C">
        <w:rPr>
          <w:rFonts w:ascii="Times New Roman" w:hAnsi="Times New Roman"/>
          <w:i/>
          <w:iCs/>
          <w:color w:val="000000" w:themeColor="text1"/>
          <w:lang w:val="en-CA"/>
        </w:rPr>
        <w:t>LD</w:t>
      </w:r>
      <w:r w:rsidR="002829E4" w:rsidRPr="007E7021">
        <w:rPr>
          <w:rFonts w:ascii="Times New Roman" w:hAnsi="Times New Roman"/>
          <w:color w:val="000000" w:themeColor="text1"/>
          <w:lang w:val="en-CA"/>
        </w:rPr>
        <w:t xml:space="preserve"> and both </w:t>
      </w:r>
      <w:r w:rsidR="000420A9">
        <w:rPr>
          <w:rFonts w:ascii="Times New Roman" w:hAnsi="Times New Roman"/>
          <w:color w:val="000000" w:themeColor="text1"/>
          <w:lang w:val="en-CA"/>
        </w:rPr>
        <w:t>have an impact on</w:t>
      </w:r>
      <w:r w:rsidR="002829E4" w:rsidRPr="007E7021">
        <w:rPr>
          <w:rFonts w:ascii="Times New Roman" w:hAnsi="Times New Roman"/>
          <w:color w:val="000000" w:themeColor="text1"/>
          <w:lang w:val="en-CA"/>
        </w:rPr>
        <w:t xml:space="preserve"> </w:t>
      </w:r>
      <w:r w:rsidR="002829E4" w:rsidRPr="006C2F2C">
        <w:rPr>
          <w:rFonts w:ascii="Times New Roman" w:hAnsi="Times New Roman"/>
          <w:i/>
          <w:iCs/>
          <w:color w:val="000000" w:themeColor="text1"/>
          <w:lang w:val="en-CA"/>
        </w:rPr>
        <w:t>D</w:t>
      </w:r>
      <w:r w:rsidR="002829E4" w:rsidRPr="007E7021">
        <w:rPr>
          <w:rFonts w:ascii="Times New Roman" w:hAnsi="Times New Roman"/>
          <w:color w:val="000000" w:themeColor="text1"/>
          <w:lang w:val="en-CA"/>
        </w:rPr>
        <w:t>.</w:t>
      </w:r>
    </w:p>
    <w:p w14:paraId="1A7BCC22" w14:textId="410C096D" w:rsidR="00502313" w:rsidRPr="007E7021" w:rsidRDefault="009008E5" w:rsidP="00E151DD">
      <w:pPr>
        <w:pStyle w:val="FreeForm"/>
        <w:spacing w:line="360" w:lineRule="auto"/>
        <w:ind w:firstLine="720"/>
        <w:jc w:val="both"/>
        <w:rPr>
          <w:rFonts w:ascii="Times New Roman" w:hAnsi="Times New Roman"/>
          <w:color w:val="000000" w:themeColor="text1"/>
          <w:lang w:val="en-CA"/>
        </w:rPr>
      </w:pPr>
      <w:r w:rsidRPr="007E7021">
        <w:rPr>
          <w:rFonts w:ascii="Times New Roman" w:hAnsi="Times New Roman"/>
          <w:color w:val="000000" w:themeColor="text1"/>
          <w:lang w:val="en-CA"/>
        </w:rPr>
        <w:t>W</w:t>
      </w:r>
      <w:r w:rsidR="000E3FD2" w:rsidRPr="007E7021">
        <w:rPr>
          <w:rFonts w:ascii="Times New Roman" w:hAnsi="Times New Roman"/>
          <w:color w:val="000000" w:themeColor="text1"/>
          <w:lang w:val="en-CA"/>
        </w:rPr>
        <w:t>hether</w:t>
      </w:r>
      <w:r w:rsidR="007B091F" w:rsidRPr="007E7021">
        <w:rPr>
          <w:rFonts w:ascii="Times New Roman" w:hAnsi="Times New Roman"/>
          <w:color w:val="000000" w:themeColor="text1"/>
          <w:lang w:val="en-CA"/>
        </w:rPr>
        <w:t xml:space="preserve"> a physical quantity, such as total cholesterol, is conserved cannot be a matter of definition, but is contingent on how the world is.</w:t>
      </w:r>
      <w:r w:rsidR="001A6DD6" w:rsidRPr="007E7021">
        <w:rPr>
          <w:rStyle w:val="FootnoteReference"/>
          <w:rFonts w:ascii="Times New Roman" w:hAnsi="Times New Roman"/>
          <w:color w:val="000000" w:themeColor="text1"/>
          <w:lang w:val="en-CA"/>
        </w:rPr>
        <w:footnoteReference w:id="11"/>
      </w:r>
      <w:r w:rsidR="007B091F" w:rsidRPr="007E7021">
        <w:rPr>
          <w:rFonts w:ascii="Times New Roman" w:hAnsi="Times New Roman"/>
          <w:color w:val="000000" w:themeColor="text1"/>
          <w:lang w:val="en-CA"/>
        </w:rPr>
        <w:t xml:space="preserve"> </w:t>
      </w:r>
      <w:r w:rsidR="00321EAC" w:rsidRPr="007E7021">
        <w:rPr>
          <w:rFonts w:ascii="Times New Roman" w:hAnsi="Times New Roman"/>
          <w:color w:val="000000" w:themeColor="text1"/>
          <w:lang w:val="en-CA"/>
        </w:rPr>
        <w:t>More generally</w:t>
      </w:r>
      <w:r w:rsidR="009A5F52" w:rsidRPr="007E7021">
        <w:rPr>
          <w:rFonts w:ascii="Times New Roman" w:hAnsi="Times New Roman"/>
          <w:color w:val="000000" w:themeColor="text1"/>
          <w:lang w:val="en-CA"/>
        </w:rPr>
        <w:t>,</w:t>
      </w:r>
      <w:r w:rsidR="00F92540" w:rsidRPr="007E7021">
        <w:rPr>
          <w:rFonts w:ascii="Times New Roman" w:hAnsi="Times New Roman"/>
          <w:color w:val="000000" w:themeColor="text1"/>
          <w:lang w:val="en-CA"/>
        </w:rPr>
        <w:t xml:space="preserve"> </w:t>
      </w:r>
      <w:r w:rsidR="009A5F52" w:rsidRPr="007E7021">
        <w:rPr>
          <w:rFonts w:ascii="Times New Roman" w:hAnsi="Times New Roman"/>
          <w:color w:val="000000" w:themeColor="text1"/>
          <w:lang w:val="en-CA"/>
        </w:rPr>
        <w:t xml:space="preserve">it is difficult to see </w:t>
      </w:r>
      <w:r w:rsidR="00345801" w:rsidRPr="007E7021">
        <w:rPr>
          <w:rFonts w:ascii="Times New Roman" w:hAnsi="Times New Roman"/>
          <w:color w:val="000000" w:themeColor="text1"/>
          <w:lang w:val="en-CA"/>
        </w:rPr>
        <w:t>how</w:t>
      </w:r>
      <w:r w:rsidR="009A5F52" w:rsidRPr="007E7021">
        <w:rPr>
          <w:rFonts w:ascii="Times New Roman" w:hAnsi="Times New Roman"/>
          <w:color w:val="000000" w:themeColor="text1"/>
          <w:lang w:val="en-CA"/>
        </w:rPr>
        <w:t xml:space="preserve"> an equation describing the relationship</w:t>
      </w:r>
      <w:r w:rsidR="00D604EE" w:rsidRPr="007E7021">
        <w:rPr>
          <w:rFonts w:ascii="Times New Roman" w:hAnsi="Times New Roman"/>
          <w:color w:val="000000" w:themeColor="text1"/>
          <w:lang w:val="en-CA"/>
        </w:rPr>
        <w:t xml:space="preserve"> between physically interpreted or operationally defined variables </w:t>
      </w:r>
      <w:r w:rsidR="00345801" w:rsidRPr="007E7021">
        <w:rPr>
          <w:rFonts w:ascii="Times New Roman" w:hAnsi="Times New Roman"/>
          <w:color w:val="000000" w:themeColor="text1"/>
          <w:lang w:val="en-CA"/>
        </w:rPr>
        <w:t>can</w:t>
      </w:r>
      <w:r w:rsidR="004C0E46" w:rsidRPr="007E7021">
        <w:rPr>
          <w:rFonts w:ascii="Times New Roman" w:hAnsi="Times New Roman"/>
          <w:color w:val="000000" w:themeColor="text1"/>
          <w:lang w:val="en-CA"/>
        </w:rPr>
        <w:t xml:space="preserve"> </w:t>
      </w:r>
      <w:r w:rsidR="00345801" w:rsidRPr="007E7021">
        <w:rPr>
          <w:rFonts w:ascii="Times New Roman" w:hAnsi="Times New Roman"/>
          <w:color w:val="000000" w:themeColor="text1"/>
          <w:lang w:val="en-CA"/>
        </w:rPr>
        <w:t>be a</w:t>
      </w:r>
      <w:r w:rsidR="00D604EE" w:rsidRPr="007E7021">
        <w:rPr>
          <w:rFonts w:ascii="Times New Roman" w:hAnsi="Times New Roman"/>
          <w:color w:val="000000" w:themeColor="text1"/>
          <w:lang w:val="en-CA"/>
        </w:rPr>
        <w:t xml:space="preserve"> definition. A physical interpretation should anchor these variables to physical reality. Likewise, an operationalized definition should anchor them to </w:t>
      </w:r>
      <w:r w:rsidR="007C430B">
        <w:rPr>
          <w:rFonts w:ascii="Times New Roman" w:hAnsi="Times New Roman"/>
          <w:color w:val="000000" w:themeColor="text1"/>
          <w:lang w:val="en-CA"/>
        </w:rPr>
        <w:t xml:space="preserve">a </w:t>
      </w:r>
      <w:r w:rsidR="00D604EE" w:rsidRPr="007E7021">
        <w:rPr>
          <w:rFonts w:ascii="Times New Roman" w:hAnsi="Times New Roman"/>
          <w:color w:val="000000" w:themeColor="text1"/>
          <w:lang w:val="en-CA"/>
        </w:rPr>
        <w:t xml:space="preserve">set of physical operations performed on physical things in </w:t>
      </w:r>
      <w:r w:rsidR="00717ABF" w:rsidRPr="007E7021">
        <w:rPr>
          <w:rFonts w:ascii="Times New Roman" w:hAnsi="Times New Roman"/>
          <w:color w:val="000000" w:themeColor="text1"/>
          <w:lang w:val="en-CA"/>
        </w:rPr>
        <w:t>the context of a</w:t>
      </w:r>
      <w:r w:rsidR="00D604EE" w:rsidRPr="007E7021">
        <w:rPr>
          <w:rFonts w:ascii="Times New Roman" w:hAnsi="Times New Roman"/>
          <w:color w:val="000000" w:themeColor="text1"/>
          <w:lang w:val="en-CA"/>
        </w:rPr>
        <w:t xml:space="preserve"> physical </w:t>
      </w:r>
      <w:r w:rsidR="00717ABF" w:rsidRPr="007E7021">
        <w:rPr>
          <w:rFonts w:ascii="Times New Roman" w:hAnsi="Times New Roman"/>
          <w:color w:val="000000" w:themeColor="text1"/>
          <w:lang w:val="en-CA"/>
        </w:rPr>
        <w:t>experimental setup</w:t>
      </w:r>
      <w:r w:rsidR="00D604EE" w:rsidRPr="007E7021">
        <w:rPr>
          <w:rFonts w:ascii="Times New Roman" w:hAnsi="Times New Roman"/>
          <w:color w:val="000000" w:themeColor="text1"/>
          <w:lang w:val="en-CA"/>
        </w:rPr>
        <w:t xml:space="preserve">. If </w:t>
      </w:r>
      <w:r w:rsidR="00717ABF" w:rsidRPr="007E7021">
        <w:rPr>
          <w:rFonts w:ascii="Times New Roman" w:hAnsi="Times New Roman"/>
          <w:color w:val="000000" w:themeColor="text1"/>
          <w:lang w:val="en-CA"/>
        </w:rPr>
        <w:t>variables</w:t>
      </w:r>
      <w:r w:rsidR="00D604EE" w:rsidRPr="007E7021">
        <w:rPr>
          <w:rFonts w:ascii="Times New Roman" w:hAnsi="Times New Roman"/>
          <w:color w:val="000000" w:themeColor="text1"/>
          <w:lang w:val="en-CA"/>
        </w:rPr>
        <w:t xml:space="preserve"> are linked to reality, then reality, not convention, dictates how </w:t>
      </w:r>
      <w:r w:rsidR="00717ABF" w:rsidRPr="007E7021">
        <w:rPr>
          <w:rFonts w:ascii="Times New Roman" w:hAnsi="Times New Roman"/>
          <w:color w:val="000000" w:themeColor="text1"/>
          <w:lang w:val="en-CA"/>
        </w:rPr>
        <w:t>they</w:t>
      </w:r>
      <w:r w:rsidR="00D604EE" w:rsidRPr="007E7021">
        <w:rPr>
          <w:rFonts w:ascii="Times New Roman" w:hAnsi="Times New Roman"/>
          <w:color w:val="000000" w:themeColor="text1"/>
          <w:lang w:val="en-CA"/>
        </w:rPr>
        <w:t xml:space="preserve"> relate to </w:t>
      </w:r>
      <w:r w:rsidR="00717ABF" w:rsidRPr="007E7021">
        <w:rPr>
          <w:rFonts w:ascii="Times New Roman" w:hAnsi="Times New Roman"/>
          <w:color w:val="000000" w:themeColor="text1"/>
          <w:lang w:val="en-CA"/>
        </w:rPr>
        <w:t xml:space="preserve">one </w:t>
      </w:r>
      <w:r w:rsidR="00D604EE" w:rsidRPr="007E7021">
        <w:rPr>
          <w:rFonts w:ascii="Times New Roman" w:hAnsi="Times New Roman"/>
          <w:color w:val="000000" w:themeColor="text1"/>
          <w:lang w:val="en-CA"/>
        </w:rPr>
        <w:t xml:space="preserve">another. </w:t>
      </w:r>
      <w:r w:rsidR="001278B4" w:rsidRPr="007E7021">
        <w:rPr>
          <w:rFonts w:ascii="Times New Roman" w:hAnsi="Times New Roman"/>
          <w:color w:val="000000" w:themeColor="text1"/>
          <w:lang w:val="en-CA"/>
        </w:rPr>
        <w:t>T</w:t>
      </w:r>
      <w:r w:rsidR="00B174D1" w:rsidRPr="007E7021">
        <w:rPr>
          <w:rFonts w:ascii="Times New Roman" w:hAnsi="Times New Roman"/>
          <w:color w:val="000000" w:themeColor="text1"/>
          <w:lang w:val="en-CA"/>
        </w:rPr>
        <w:t>he</w:t>
      </w:r>
      <w:r w:rsidR="004A003F" w:rsidRPr="007E7021">
        <w:rPr>
          <w:rFonts w:ascii="Times New Roman" w:hAnsi="Times New Roman"/>
          <w:color w:val="000000" w:themeColor="text1"/>
          <w:lang w:val="en-CA"/>
        </w:rPr>
        <w:t xml:space="preserve"> conservation of mass</w:t>
      </w:r>
      <w:r w:rsidR="00B174D1" w:rsidRPr="007E7021">
        <w:rPr>
          <w:rFonts w:ascii="Times New Roman" w:hAnsi="Times New Roman"/>
          <w:color w:val="000000" w:themeColor="text1"/>
          <w:lang w:val="en-CA"/>
        </w:rPr>
        <w:t>,</w:t>
      </w:r>
      <w:r w:rsidR="004A003F" w:rsidRPr="007E7021">
        <w:rPr>
          <w:rFonts w:ascii="Times New Roman" w:hAnsi="Times New Roman"/>
          <w:color w:val="000000" w:themeColor="text1"/>
          <w:lang w:val="en-CA"/>
        </w:rPr>
        <w:t xml:space="preserve"> the laws of chemical combination</w:t>
      </w:r>
      <w:r w:rsidR="00B174D1" w:rsidRPr="007E7021">
        <w:rPr>
          <w:rFonts w:ascii="Times New Roman" w:hAnsi="Times New Roman"/>
          <w:color w:val="000000" w:themeColor="text1"/>
          <w:lang w:val="en-CA"/>
        </w:rPr>
        <w:t xml:space="preserve"> and countless other equations in science </w:t>
      </w:r>
      <w:r w:rsidR="00882DA3" w:rsidRPr="007E7021">
        <w:rPr>
          <w:rFonts w:ascii="Times New Roman" w:hAnsi="Times New Roman"/>
          <w:color w:val="000000" w:themeColor="text1"/>
          <w:lang w:val="en-CA"/>
        </w:rPr>
        <w:t xml:space="preserve">are </w:t>
      </w:r>
      <w:r w:rsidR="002F724F" w:rsidRPr="007E7021">
        <w:rPr>
          <w:rFonts w:ascii="Times New Roman" w:hAnsi="Times New Roman"/>
          <w:color w:val="000000" w:themeColor="text1"/>
          <w:lang w:val="en-CA"/>
        </w:rPr>
        <w:t>contingently</w:t>
      </w:r>
      <w:r w:rsidR="00C81F91" w:rsidRPr="007E7021">
        <w:rPr>
          <w:rFonts w:ascii="Times New Roman" w:hAnsi="Times New Roman"/>
          <w:color w:val="000000" w:themeColor="text1"/>
          <w:lang w:val="en-CA"/>
        </w:rPr>
        <w:t xml:space="preserve"> and </w:t>
      </w:r>
      <w:proofErr w:type="gramStart"/>
      <w:r w:rsidR="005D4113" w:rsidRPr="007E7021">
        <w:rPr>
          <w:rFonts w:ascii="Times New Roman" w:hAnsi="Times New Roman"/>
          <w:color w:val="000000" w:themeColor="text1"/>
          <w:lang w:val="en-CA"/>
        </w:rPr>
        <w:t>a posteriori</w:t>
      </w:r>
      <w:proofErr w:type="gramEnd"/>
      <w:r w:rsidR="005D4113" w:rsidRPr="007E7021">
        <w:rPr>
          <w:rFonts w:ascii="Times New Roman" w:hAnsi="Times New Roman"/>
          <w:color w:val="000000" w:themeColor="text1"/>
          <w:lang w:val="en-CA"/>
        </w:rPr>
        <w:t xml:space="preserve"> </w:t>
      </w:r>
      <w:r w:rsidR="00B174D1" w:rsidRPr="007E7021">
        <w:rPr>
          <w:rFonts w:ascii="Times New Roman" w:hAnsi="Times New Roman"/>
          <w:color w:val="000000" w:themeColor="text1"/>
          <w:lang w:val="en-CA"/>
        </w:rPr>
        <w:t>true in virtue</w:t>
      </w:r>
      <w:r w:rsidR="000D44C6" w:rsidRPr="007E7021">
        <w:rPr>
          <w:rFonts w:ascii="Times New Roman" w:hAnsi="Times New Roman"/>
          <w:color w:val="000000" w:themeColor="text1"/>
          <w:lang w:val="en-CA"/>
        </w:rPr>
        <w:t xml:space="preserve"> of</w:t>
      </w:r>
      <w:r w:rsidR="00B174D1" w:rsidRPr="007E7021">
        <w:rPr>
          <w:rFonts w:ascii="Times New Roman" w:hAnsi="Times New Roman"/>
          <w:color w:val="000000" w:themeColor="text1"/>
          <w:lang w:val="en-CA"/>
        </w:rPr>
        <w:t xml:space="preserve"> experimental</w:t>
      </w:r>
      <w:r w:rsidR="00882DA3" w:rsidRPr="007E7021">
        <w:rPr>
          <w:rFonts w:ascii="Times New Roman" w:hAnsi="Times New Roman"/>
          <w:color w:val="000000" w:themeColor="text1"/>
          <w:lang w:val="en-CA"/>
        </w:rPr>
        <w:t xml:space="preserve"> testing, </w:t>
      </w:r>
      <w:r w:rsidR="00B174D1" w:rsidRPr="007E7021">
        <w:rPr>
          <w:rFonts w:ascii="Times New Roman" w:hAnsi="Times New Roman"/>
          <w:color w:val="000000" w:themeColor="text1"/>
          <w:lang w:val="en-CA"/>
        </w:rPr>
        <w:t xml:space="preserve">not </w:t>
      </w:r>
      <w:r w:rsidR="005D4113" w:rsidRPr="007E7021">
        <w:rPr>
          <w:rFonts w:ascii="Times New Roman" w:hAnsi="Times New Roman"/>
          <w:color w:val="000000" w:themeColor="text1"/>
          <w:lang w:val="en-CA"/>
        </w:rPr>
        <w:t xml:space="preserve">a priori </w:t>
      </w:r>
      <w:r w:rsidR="002F724F" w:rsidRPr="007E7021">
        <w:rPr>
          <w:rFonts w:ascii="Times New Roman" w:hAnsi="Times New Roman"/>
          <w:color w:val="000000" w:themeColor="text1"/>
          <w:lang w:val="en-CA"/>
        </w:rPr>
        <w:t xml:space="preserve">true </w:t>
      </w:r>
      <w:r w:rsidR="00A268EA" w:rsidRPr="007E7021">
        <w:rPr>
          <w:rFonts w:ascii="Times New Roman" w:hAnsi="Times New Roman"/>
          <w:color w:val="000000" w:themeColor="text1"/>
          <w:lang w:val="en-CA"/>
        </w:rPr>
        <w:t>as a matter of</w:t>
      </w:r>
      <w:r w:rsidR="002F724F" w:rsidRPr="007E7021">
        <w:rPr>
          <w:rFonts w:ascii="Times New Roman" w:hAnsi="Times New Roman"/>
          <w:color w:val="000000" w:themeColor="text1"/>
          <w:lang w:val="en-CA"/>
        </w:rPr>
        <w:t xml:space="preserve"> </w:t>
      </w:r>
      <w:r w:rsidR="00B174D1" w:rsidRPr="007E7021">
        <w:rPr>
          <w:rFonts w:ascii="Times New Roman" w:hAnsi="Times New Roman"/>
          <w:color w:val="000000" w:themeColor="text1"/>
          <w:lang w:val="en-CA"/>
        </w:rPr>
        <w:t>definition</w:t>
      </w:r>
      <w:r w:rsidR="00D136B0" w:rsidRPr="007E7021">
        <w:rPr>
          <w:rFonts w:ascii="Times New Roman" w:hAnsi="Times New Roman"/>
          <w:color w:val="000000" w:themeColor="text1"/>
          <w:lang w:val="en-CA"/>
        </w:rPr>
        <w:t>al or metaphysical necessity</w:t>
      </w:r>
      <w:r w:rsidR="00B174D1" w:rsidRPr="007E7021">
        <w:rPr>
          <w:rFonts w:ascii="Times New Roman" w:hAnsi="Times New Roman"/>
          <w:color w:val="000000" w:themeColor="text1"/>
          <w:lang w:val="en-CA"/>
        </w:rPr>
        <w:t>.</w:t>
      </w:r>
      <w:r w:rsidR="009D5FE9" w:rsidRPr="007E7021">
        <w:rPr>
          <w:rStyle w:val="FootnoteReference"/>
          <w:rFonts w:ascii="Times New Roman" w:hAnsi="Times New Roman"/>
          <w:color w:val="000000" w:themeColor="text1"/>
          <w:lang w:val="en-CA"/>
        </w:rPr>
        <w:footnoteReference w:id="12"/>
      </w:r>
      <w:r w:rsidR="00882DA3" w:rsidRPr="007E7021">
        <w:rPr>
          <w:rFonts w:ascii="Times New Roman" w:hAnsi="Times New Roman"/>
          <w:color w:val="000000" w:themeColor="text1"/>
          <w:lang w:val="en-CA"/>
        </w:rPr>
        <w:t xml:space="preserve"> </w:t>
      </w:r>
    </w:p>
    <w:p w14:paraId="459EBD9E" w14:textId="3E233D44" w:rsidR="002548A0" w:rsidRPr="007E7021" w:rsidRDefault="002548A0" w:rsidP="002548A0">
      <w:pPr>
        <w:pStyle w:val="FreeForm"/>
        <w:spacing w:line="360" w:lineRule="auto"/>
        <w:jc w:val="both"/>
        <w:rPr>
          <w:rFonts w:ascii="Times New Roman" w:hAnsi="Times New Roman"/>
          <w:color w:val="000000" w:themeColor="text1"/>
          <w:lang w:val="en-CA"/>
        </w:rPr>
      </w:pPr>
    </w:p>
    <w:p w14:paraId="307EF859" w14:textId="113B5382" w:rsidR="00FA5CC2" w:rsidRPr="007E7021" w:rsidRDefault="00FA5CC2" w:rsidP="00FA5CC2">
      <w:pPr>
        <w:pStyle w:val="Heading1"/>
        <w:rPr>
          <w:color w:val="000000" w:themeColor="text1"/>
          <w:lang w:val="en-CA"/>
        </w:rPr>
      </w:pPr>
      <w:r w:rsidRPr="007E7021">
        <w:rPr>
          <w:color w:val="000000" w:themeColor="text1"/>
          <w:lang w:val="en-CA"/>
        </w:rPr>
        <w:lastRenderedPageBreak/>
        <w:t xml:space="preserve">6. Baumgartner’s challenge revisited </w:t>
      </w:r>
    </w:p>
    <w:p w14:paraId="3F31E11F" w14:textId="13F36B18" w:rsidR="002548A0" w:rsidRPr="007E7021" w:rsidRDefault="00FA5CC2" w:rsidP="00F16CC9">
      <w:pPr>
        <w:pStyle w:val="FreeForm"/>
        <w:keepNext/>
        <w:spacing w:line="360" w:lineRule="auto"/>
        <w:jc w:val="both"/>
        <w:rPr>
          <w:rFonts w:ascii="Times New Roman" w:hAnsi="Times New Roman"/>
          <w:i/>
          <w:iCs/>
          <w:color w:val="000000" w:themeColor="text1"/>
          <w:lang w:val="en-CA"/>
        </w:rPr>
      </w:pPr>
      <w:r w:rsidRPr="007E7021">
        <w:rPr>
          <w:rFonts w:ascii="Times New Roman" w:hAnsi="Times New Roman"/>
          <w:i/>
          <w:iCs/>
          <w:color w:val="000000" w:themeColor="text1"/>
          <w:lang w:val="en-CA"/>
        </w:rPr>
        <w:t>6.1</w:t>
      </w:r>
      <w:r w:rsidR="002548A0" w:rsidRPr="007E7021">
        <w:rPr>
          <w:rFonts w:ascii="Times New Roman" w:hAnsi="Times New Roman"/>
          <w:i/>
          <w:iCs/>
          <w:color w:val="000000" w:themeColor="text1"/>
          <w:lang w:val="en-CA"/>
        </w:rPr>
        <w:t xml:space="preserve"> </w:t>
      </w:r>
      <w:r w:rsidR="000A3B1A" w:rsidRPr="007E7021">
        <w:rPr>
          <w:rFonts w:ascii="Times New Roman" w:hAnsi="Times New Roman"/>
          <w:i/>
          <w:iCs/>
          <w:color w:val="000000" w:themeColor="text1"/>
          <w:lang w:val="en-CA"/>
        </w:rPr>
        <w:t>It is not necessary to fix the</w:t>
      </w:r>
      <w:r w:rsidR="002548A0" w:rsidRPr="007E7021">
        <w:rPr>
          <w:rFonts w:ascii="Times New Roman" w:hAnsi="Times New Roman"/>
          <w:i/>
          <w:iCs/>
          <w:color w:val="000000" w:themeColor="text1"/>
          <w:lang w:val="en-CA"/>
        </w:rPr>
        <w:t xml:space="preserve"> background of confounders </w:t>
      </w:r>
      <w:r w:rsidR="00F663BE" w:rsidRPr="007E7021">
        <w:rPr>
          <w:rFonts w:ascii="Times New Roman" w:hAnsi="Times New Roman"/>
          <w:i/>
          <w:iCs/>
          <w:color w:val="000000" w:themeColor="text1"/>
          <w:lang w:val="en-CA"/>
        </w:rPr>
        <w:t>to</w:t>
      </w:r>
      <w:r w:rsidR="000A3B1A" w:rsidRPr="007E7021">
        <w:rPr>
          <w:rFonts w:ascii="Times New Roman" w:hAnsi="Times New Roman"/>
          <w:i/>
          <w:iCs/>
          <w:color w:val="000000" w:themeColor="text1"/>
          <w:lang w:val="en-CA"/>
        </w:rPr>
        <w:t xml:space="preserve"> demonstrate causation</w:t>
      </w:r>
    </w:p>
    <w:p w14:paraId="5CA244F1" w14:textId="26ADFEA9" w:rsidR="00ED4CAE" w:rsidRPr="007E7021" w:rsidRDefault="008B0046" w:rsidP="00ED4CAE">
      <w:pPr>
        <w:pStyle w:val="FreeForm"/>
        <w:spacing w:line="360" w:lineRule="auto"/>
        <w:ind w:firstLine="720"/>
        <w:jc w:val="both"/>
        <w:rPr>
          <w:rFonts w:ascii="Times New Roman" w:hAnsi="Times New Roman"/>
          <w:color w:val="000000" w:themeColor="text1"/>
          <w:lang w:val="en-CA"/>
        </w:rPr>
      </w:pPr>
      <w:r w:rsidRPr="007E7021">
        <w:rPr>
          <w:rFonts w:ascii="Times New Roman" w:hAnsi="Times New Roman"/>
          <w:color w:val="000000" w:themeColor="text1"/>
          <w:lang w:val="en-CA"/>
        </w:rPr>
        <w:t>I</w:t>
      </w:r>
      <w:r w:rsidR="00A465EF" w:rsidRPr="007E7021">
        <w:rPr>
          <w:rFonts w:ascii="Times New Roman" w:hAnsi="Times New Roman"/>
          <w:color w:val="000000" w:themeColor="text1"/>
          <w:lang w:val="en-CA"/>
        </w:rPr>
        <w:t xml:space="preserve">f we </w:t>
      </w:r>
      <w:r w:rsidR="00ED4CAE" w:rsidRPr="007E7021">
        <w:rPr>
          <w:rFonts w:ascii="Times New Roman" w:hAnsi="Times New Roman"/>
          <w:color w:val="000000" w:themeColor="text1"/>
          <w:lang w:val="en-CA"/>
        </w:rPr>
        <w:t xml:space="preserve">agree to </w:t>
      </w:r>
      <w:r w:rsidR="00A465EF" w:rsidRPr="007E7021">
        <w:rPr>
          <w:rFonts w:ascii="Times New Roman" w:hAnsi="Times New Roman"/>
          <w:color w:val="000000" w:themeColor="text1"/>
          <w:lang w:val="en-CA"/>
        </w:rPr>
        <w:t>reject Woodward’s amendments for the above reasons</w:t>
      </w:r>
      <w:r w:rsidR="00ED4CAE" w:rsidRPr="007E7021">
        <w:rPr>
          <w:rFonts w:ascii="Times New Roman" w:hAnsi="Times New Roman"/>
          <w:color w:val="000000" w:themeColor="text1"/>
          <w:lang w:val="en-CA"/>
        </w:rPr>
        <w:t xml:space="preserve">, it </w:t>
      </w:r>
      <w:proofErr w:type="gramStart"/>
      <w:r w:rsidR="00ED4CAE" w:rsidRPr="007E7021">
        <w:rPr>
          <w:rFonts w:ascii="Times New Roman" w:hAnsi="Times New Roman"/>
          <w:color w:val="000000" w:themeColor="text1"/>
          <w:lang w:val="en-CA"/>
        </w:rPr>
        <w:t>would</w:t>
      </w:r>
      <w:proofErr w:type="gramEnd"/>
      <w:r w:rsidR="00ED4CAE" w:rsidRPr="007E7021">
        <w:rPr>
          <w:rFonts w:ascii="Times New Roman" w:hAnsi="Times New Roman"/>
          <w:color w:val="000000" w:themeColor="text1"/>
          <w:lang w:val="en-CA"/>
        </w:rPr>
        <w:t xml:space="preserve"> seem that we are back to Baumgartner’s </w:t>
      </w:r>
      <w:r w:rsidR="00401EEF">
        <w:rPr>
          <w:rFonts w:ascii="Times New Roman" w:hAnsi="Times New Roman"/>
          <w:color w:val="000000" w:themeColor="text1"/>
          <w:lang w:val="en-CA"/>
        </w:rPr>
        <w:t>challenge</w:t>
      </w:r>
      <w:r w:rsidR="00ED4CAE" w:rsidRPr="007E7021">
        <w:rPr>
          <w:rFonts w:ascii="Times New Roman" w:hAnsi="Times New Roman"/>
          <w:color w:val="000000" w:themeColor="text1"/>
          <w:lang w:val="en-CA"/>
        </w:rPr>
        <w:t>. According to Woodward’s account, interventions must satisfy a fixability clause [</w:t>
      </w:r>
      <w:r w:rsidRPr="007E7021">
        <w:rPr>
          <w:rFonts w:ascii="Times New Roman" w:hAnsi="Times New Roman"/>
          <w:color w:val="000000" w:themeColor="text1"/>
          <w:lang w:val="en-CA"/>
        </w:rPr>
        <w:t xml:space="preserve">(M) in Section 2.1; </w:t>
      </w:r>
      <w:r w:rsidR="00ED4CAE" w:rsidRPr="007E7021">
        <w:rPr>
          <w:rFonts w:ascii="Times New Roman" w:hAnsi="Times New Roman"/>
          <w:color w:val="000000" w:themeColor="text1"/>
          <w:lang w:val="en-CA"/>
        </w:rPr>
        <w:t>condition (ii)</w:t>
      </w:r>
      <w:r w:rsidRPr="007E7021">
        <w:rPr>
          <w:rFonts w:ascii="Times New Roman" w:hAnsi="Times New Roman"/>
          <w:color w:val="000000" w:themeColor="text1"/>
          <w:lang w:val="en-CA"/>
        </w:rPr>
        <w:t xml:space="preserve"> in Section 2.2</w:t>
      </w:r>
      <w:r w:rsidR="00ED4CAE" w:rsidRPr="007E7021">
        <w:rPr>
          <w:rFonts w:ascii="Times New Roman" w:hAnsi="Times New Roman"/>
          <w:color w:val="000000" w:themeColor="text1"/>
          <w:lang w:val="en-CA"/>
        </w:rPr>
        <w:t xml:space="preserve">]. But if psychosocial variables supervene on </w:t>
      </w:r>
      <w:r w:rsidR="001F4323" w:rsidRPr="007E7021">
        <w:rPr>
          <w:rFonts w:ascii="Times New Roman" w:hAnsi="Times New Roman"/>
          <w:color w:val="000000" w:themeColor="text1"/>
          <w:lang w:val="en-CA"/>
        </w:rPr>
        <w:t>biophysical</w:t>
      </w:r>
      <w:r w:rsidR="00ED4CAE" w:rsidRPr="007E7021">
        <w:rPr>
          <w:rFonts w:ascii="Times New Roman" w:hAnsi="Times New Roman"/>
          <w:color w:val="000000" w:themeColor="text1"/>
          <w:lang w:val="en-CA"/>
        </w:rPr>
        <w:t xml:space="preserve"> ones, supervening states </w:t>
      </w:r>
      <w:r w:rsidRPr="007E7021">
        <w:rPr>
          <w:rFonts w:ascii="Times New Roman" w:hAnsi="Times New Roman"/>
          <w:color w:val="000000" w:themeColor="text1"/>
          <w:lang w:val="en-CA"/>
        </w:rPr>
        <w:t>cannot</w:t>
      </w:r>
      <w:r w:rsidR="00ED4CAE" w:rsidRPr="007E7021">
        <w:rPr>
          <w:rFonts w:ascii="Times New Roman" w:hAnsi="Times New Roman"/>
          <w:color w:val="000000" w:themeColor="text1"/>
          <w:lang w:val="en-CA"/>
        </w:rPr>
        <w:t xml:space="preserve"> be manipulated while keeping their supervenience bases fixed.</w:t>
      </w:r>
      <w:r w:rsidRPr="007E7021">
        <w:rPr>
          <w:rFonts w:ascii="Times New Roman" w:hAnsi="Times New Roman"/>
          <w:color w:val="000000" w:themeColor="text1"/>
          <w:lang w:val="en-CA"/>
        </w:rPr>
        <w:t xml:space="preserve"> Thus, we </w:t>
      </w:r>
      <w:r w:rsidR="00F311CE" w:rsidRPr="007E7021">
        <w:rPr>
          <w:rFonts w:ascii="Times New Roman" w:hAnsi="Times New Roman"/>
          <w:color w:val="000000" w:themeColor="text1"/>
          <w:lang w:val="en-CA"/>
        </w:rPr>
        <w:t>must</w:t>
      </w:r>
      <w:r w:rsidRPr="007E7021">
        <w:rPr>
          <w:rFonts w:ascii="Times New Roman" w:hAnsi="Times New Roman"/>
          <w:color w:val="000000" w:themeColor="text1"/>
          <w:lang w:val="en-CA"/>
        </w:rPr>
        <w:t xml:space="preserve"> choose between: (a) maintain</w:t>
      </w:r>
      <w:r w:rsidR="00252CCF" w:rsidRPr="007E7021">
        <w:rPr>
          <w:rFonts w:ascii="Times New Roman" w:hAnsi="Times New Roman"/>
          <w:color w:val="000000" w:themeColor="text1"/>
          <w:lang w:val="en-CA"/>
        </w:rPr>
        <w:t>ing</w:t>
      </w:r>
      <w:r w:rsidRPr="007E7021">
        <w:rPr>
          <w:rFonts w:ascii="Times New Roman" w:hAnsi="Times New Roman"/>
          <w:color w:val="000000" w:themeColor="text1"/>
          <w:lang w:val="en-CA"/>
        </w:rPr>
        <w:t xml:space="preserve"> the supervenience thesis </w:t>
      </w:r>
      <w:r w:rsidR="00252CCF" w:rsidRPr="007E7021">
        <w:rPr>
          <w:rFonts w:ascii="Times New Roman" w:hAnsi="Times New Roman"/>
          <w:color w:val="000000" w:themeColor="text1"/>
          <w:lang w:val="en-CA"/>
        </w:rPr>
        <w:t>while</w:t>
      </w:r>
      <w:r w:rsidRPr="007E7021">
        <w:rPr>
          <w:rFonts w:ascii="Times New Roman" w:hAnsi="Times New Roman"/>
          <w:color w:val="000000" w:themeColor="text1"/>
          <w:lang w:val="en-CA"/>
        </w:rPr>
        <w:t xml:space="preserve"> abandon</w:t>
      </w:r>
      <w:r w:rsidR="00252CCF" w:rsidRPr="007E7021">
        <w:rPr>
          <w:rFonts w:ascii="Times New Roman" w:hAnsi="Times New Roman"/>
          <w:color w:val="000000" w:themeColor="text1"/>
          <w:lang w:val="en-CA"/>
        </w:rPr>
        <w:t>ing</w:t>
      </w:r>
      <w:r w:rsidRPr="007E7021">
        <w:rPr>
          <w:rFonts w:ascii="Times New Roman" w:hAnsi="Times New Roman"/>
          <w:color w:val="000000" w:themeColor="text1"/>
          <w:lang w:val="en-CA"/>
        </w:rPr>
        <w:t xml:space="preserve"> the fixability requirement; </w:t>
      </w:r>
      <w:r w:rsidR="00252CCF" w:rsidRPr="007E7021">
        <w:rPr>
          <w:rFonts w:ascii="Times New Roman" w:hAnsi="Times New Roman"/>
          <w:color w:val="000000" w:themeColor="text1"/>
          <w:lang w:val="en-CA"/>
        </w:rPr>
        <w:t>or</w:t>
      </w:r>
      <w:r w:rsidRPr="007E7021">
        <w:rPr>
          <w:rFonts w:ascii="Times New Roman" w:hAnsi="Times New Roman"/>
          <w:color w:val="000000" w:themeColor="text1"/>
          <w:lang w:val="en-CA"/>
        </w:rPr>
        <w:t xml:space="preserve"> (b) retain</w:t>
      </w:r>
      <w:r w:rsidR="00252CCF" w:rsidRPr="007E7021">
        <w:rPr>
          <w:rFonts w:ascii="Times New Roman" w:hAnsi="Times New Roman"/>
          <w:color w:val="000000" w:themeColor="text1"/>
          <w:lang w:val="en-CA"/>
        </w:rPr>
        <w:t>ing</w:t>
      </w:r>
      <w:r w:rsidRPr="007E7021">
        <w:rPr>
          <w:rFonts w:ascii="Times New Roman" w:hAnsi="Times New Roman"/>
          <w:color w:val="000000" w:themeColor="text1"/>
          <w:lang w:val="en-CA"/>
        </w:rPr>
        <w:t xml:space="preserve"> the fixability requirement </w:t>
      </w:r>
      <w:r w:rsidR="00252CCF" w:rsidRPr="007E7021">
        <w:rPr>
          <w:rFonts w:ascii="Times New Roman" w:hAnsi="Times New Roman"/>
          <w:color w:val="000000" w:themeColor="text1"/>
          <w:lang w:val="en-CA"/>
        </w:rPr>
        <w:t>while</w:t>
      </w:r>
      <w:r w:rsidRPr="007E7021">
        <w:rPr>
          <w:rFonts w:ascii="Times New Roman" w:hAnsi="Times New Roman"/>
          <w:color w:val="000000" w:themeColor="text1"/>
          <w:lang w:val="en-CA"/>
        </w:rPr>
        <w:t xml:space="preserve"> </w:t>
      </w:r>
      <w:r w:rsidR="00252CCF" w:rsidRPr="007E7021">
        <w:rPr>
          <w:rFonts w:ascii="Times New Roman" w:hAnsi="Times New Roman"/>
          <w:color w:val="000000" w:themeColor="text1"/>
          <w:lang w:val="en-CA"/>
        </w:rPr>
        <w:t>discarding</w:t>
      </w:r>
      <w:r w:rsidRPr="007E7021">
        <w:rPr>
          <w:rFonts w:ascii="Times New Roman" w:hAnsi="Times New Roman"/>
          <w:color w:val="000000" w:themeColor="text1"/>
          <w:lang w:val="en-CA"/>
        </w:rPr>
        <w:t xml:space="preserve"> the supervenience thesis. </w:t>
      </w:r>
    </w:p>
    <w:p w14:paraId="76B8BF25" w14:textId="45248882" w:rsidR="003349C0" w:rsidRPr="007E7021" w:rsidRDefault="003349C0" w:rsidP="003349C0">
      <w:pPr>
        <w:pStyle w:val="FreeForm"/>
        <w:spacing w:line="360" w:lineRule="auto"/>
        <w:ind w:firstLine="720"/>
        <w:jc w:val="both"/>
        <w:rPr>
          <w:rFonts w:ascii="Times New Roman" w:hAnsi="Times New Roman"/>
          <w:color w:val="000000" w:themeColor="text1"/>
          <w:lang w:val="en-CA"/>
        </w:rPr>
      </w:pPr>
      <w:r w:rsidRPr="007E7021">
        <w:rPr>
          <w:rFonts w:ascii="Times New Roman" w:hAnsi="Times New Roman"/>
          <w:color w:val="000000" w:themeColor="text1"/>
          <w:lang w:val="en-CA"/>
        </w:rPr>
        <w:t xml:space="preserve">The dilemma </w:t>
      </w:r>
      <w:r w:rsidR="000671E5" w:rsidRPr="007E7021">
        <w:rPr>
          <w:rFonts w:ascii="Times New Roman" w:hAnsi="Times New Roman"/>
          <w:color w:val="000000" w:themeColor="text1"/>
          <w:lang w:val="en-CA"/>
        </w:rPr>
        <w:t>can be</w:t>
      </w:r>
      <w:r w:rsidR="00377E0E" w:rsidRPr="007E7021">
        <w:rPr>
          <w:rFonts w:ascii="Times New Roman" w:hAnsi="Times New Roman"/>
          <w:color w:val="000000" w:themeColor="text1"/>
          <w:lang w:val="en-CA"/>
        </w:rPr>
        <w:t xml:space="preserve"> defused</w:t>
      </w:r>
      <w:r w:rsidRPr="007E7021">
        <w:rPr>
          <w:rFonts w:ascii="Times New Roman" w:hAnsi="Times New Roman"/>
          <w:color w:val="000000" w:themeColor="text1"/>
          <w:lang w:val="en-CA"/>
        </w:rPr>
        <w:t xml:space="preserve"> by replacing the fixability requirement [condition (ii) in Section 2.1] with a comparability requirement [condition (ii) in Section 3.1]. </w:t>
      </w:r>
      <w:r w:rsidR="006A0E0E" w:rsidRPr="007E7021">
        <w:rPr>
          <w:rFonts w:ascii="Times New Roman" w:hAnsi="Times New Roman"/>
          <w:color w:val="000000" w:themeColor="text1"/>
          <w:lang w:val="en-CA"/>
        </w:rPr>
        <w:t>In other words, t</w:t>
      </w:r>
      <w:r w:rsidRPr="007E7021">
        <w:rPr>
          <w:rFonts w:ascii="Times New Roman" w:hAnsi="Times New Roman"/>
          <w:color w:val="000000" w:themeColor="text1"/>
          <w:lang w:val="en-CA"/>
        </w:rPr>
        <w:t xml:space="preserve">he potentially undesirable result of having to consider what “would happen to </w:t>
      </w:r>
      <w:r w:rsidRPr="009463A7">
        <w:rPr>
          <w:rFonts w:ascii="Times New Roman" w:hAnsi="Times New Roman"/>
          <w:i/>
          <w:iCs/>
          <w:color w:val="000000" w:themeColor="text1"/>
          <w:lang w:val="en-CA"/>
        </w:rPr>
        <w:t>D</w:t>
      </w:r>
      <w:r w:rsidRPr="007E7021">
        <w:rPr>
          <w:rFonts w:ascii="Times New Roman" w:hAnsi="Times New Roman"/>
          <w:color w:val="000000" w:themeColor="text1"/>
          <w:lang w:val="en-CA"/>
        </w:rPr>
        <w:t xml:space="preserve"> under a ‘manipulation’ that changes the value of </w:t>
      </w:r>
      <w:r w:rsidRPr="009463A7">
        <w:rPr>
          <w:rFonts w:ascii="Times New Roman" w:hAnsi="Times New Roman"/>
          <w:i/>
          <w:iCs/>
          <w:color w:val="000000" w:themeColor="text1"/>
          <w:lang w:val="en-CA"/>
        </w:rPr>
        <w:t>LD</w:t>
      </w:r>
      <w:r w:rsidRPr="007E7021">
        <w:rPr>
          <w:rFonts w:ascii="Times New Roman" w:hAnsi="Times New Roman"/>
          <w:color w:val="000000" w:themeColor="text1"/>
          <w:lang w:val="en-CA"/>
        </w:rPr>
        <w:t xml:space="preserve"> while </w:t>
      </w:r>
      <w:r w:rsidRPr="009463A7">
        <w:rPr>
          <w:rFonts w:ascii="Times New Roman" w:hAnsi="Times New Roman"/>
          <w:i/>
          <w:iCs/>
          <w:color w:val="000000" w:themeColor="text1"/>
          <w:lang w:val="en-CA"/>
        </w:rPr>
        <w:t>HD</w:t>
      </w:r>
      <w:r w:rsidRPr="007E7021">
        <w:rPr>
          <w:rFonts w:ascii="Times New Roman" w:hAnsi="Times New Roman"/>
          <w:color w:val="000000" w:themeColor="text1"/>
          <w:lang w:val="en-CA"/>
        </w:rPr>
        <w:t xml:space="preserve"> and </w:t>
      </w:r>
      <w:r w:rsidRPr="009463A7">
        <w:rPr>
          <w:rFonts w:ascii="Times New Roman" w:hAnsi="Times New Roman"/>
          <w:i/>
          <w:iCs/>
          <w:color w:val="000000" w:themeColor="text1"/>
          <w:lang w:val="en-CA"/>
        </w:rPr>
        <w:t>TC</w:t>
      </w:r>
      <w:r w:rsidRPr="007E7021">
        <w:rPr>
          <w:rFonts w:ascii="Times New Roman" w:hAnsi="Times New Roman"/>
          <w:color w:val="000000" w:themeColor="text1"/>
          <w:lang w:val="en-CA"/>
        </w:rPr>
        <w:t xml:space="preserve"> are held constant” or “that </w:t>
      </w:r>
      <w:proofErr w:type="gramStart"/>
      <w:r w:rsidRPr="007E7021">
        <w:rPr>
          <w:rFonts w:ascii="Times New Roman" w:hAnsi="Times New Roman"/>
          <w:color w:val="000000" w:themeColor="text1"/>
          <w:lang w:val="en-CA"/>
        </w:rPr>
        <w:t>in order for</w:t>
      </w:r>
      <w:proofErr w:type="gramEnd"/>
      <w:r w:rsidRPr="007E7021">
        <w:rPr>
          <w:rFonts w:ascii="Times New Roman" w:hAnsi="Times New Roman"/>
          <w:color w:val="000000" w:themeColor="text1"/>
          <w:lang w:val="en-CA"/>
        </w:rPr>
        <w:t xml:space="preserve"> </w:t>
      </w:r>
      <w:r w:rsidRPr="009463A7">
        <w:rPr>
          <w:rFonts w:ascii="Times New Roman" w:hAnsi="Times New Roman"/>
          <w:i/>
          <w:iCs/>
          <w:color w:val="000000" w:themeColor="text1"/>
          <w:lang w:val="en-CA"/>
        </w:rPr>
        <w:t>M</w:t>
      </w:r>
      <w:r w:rsidRPr="009463A7">
        <w:rPr>
          <w:rFonts w:ascii="Times New Roman" w:hAnsi="Times New Roman"/>
          <w:i/>
          <w:iCs/>
          <w:color w:val="000000" w:themeColor="text1"/>
          <w:vertAlign w:val="subscript"/>
          <w:lang w:val="en-CA"/>
        </w:rPr>
        <w:t>1</w:t>
      </w:r>
      <w:r w:rsidRPr="007E7021">
        <w:rPr>
          <w:rFonts w:ascii="Times New Roman" w:hAnsi="Times New Roman"/>
          <w:color w:val="000000" w:themeColor="text1"/>
          <w:lang w:val="en-CA"/>
        </w:rPr>
        <w:t xml:space="preserve"> to have a causal effect on </w:t>
      </w:r>
      <w:r w:rsidRPr="009463A7">
        <w:rPr>
          <w:rFonts w:ascii="Times New Roman" w:hAnsi="Times New Roman"/>
          <w:i/>
          <w:iCs/>
          <w:color w:val="000000" w:themeColor="text1"/>
          <w:lang w:val="en-CA"/>
        </w:rPr>
        <w:t>M</w:t>
      </w:r>
      <w:r w:rsidRPr="009463A7">
        <w:rPr>
          <w:rFonts w:ascii="Times New Roman" w:hAnsi="Times New Roman"/>
          <w:i/>
          <w:iCs/>
          <w:color w:val="000000" w:themeColor="text1"/>
          <w:vertAlign w:val="subscript"/>
          <w:lang w:val="en-CA"/>
        </w:rPr>
        <w:t>2</w:t>
      </w:r>
      <w:r w:rsidRPr="007E7021">
        <w:rPr>
          <w:rFonts w:ascii="Times New Roman" w:hAnsi="Times New Roman"/>
          <w:color w:val="000000" w:themeColor="text1"/>
          <w:lang w:val="en-CA"/>
        </w:rPr>
        <w:t xml:space="preserve"> (or </w:t>
      </w:r>
      <w:r w:rsidRPr="009463A7">
        <w:rPr>
          <w:rFonts w:ascii="Times New Roman" w:hAnsi="Times New Roman"/>
          <w:i/>
          <w:iCs/>
          <w:color w:val="000000" w:themeColor="text1"/>
          <w:lang w:val="en-CA"/>
        </w:rPr>
        <w:t>P</w:t>
      </w:r>
      <w:r w:rsidRPr="009463A7">
        <w:rPr>
          <w:rFonts w:ascii="Times New Roman" w:hAnsi="Times New Roman"/>
          <w:i/>
          <w:iCs/>
          <w:color w:val="000000" w:themeColor="text1"/>
          <w:vertAlign w:val="subscript"/>
          <w:lang w:val="en-CA"/>
        </w:rPr>
        <w:t>2</w:t>
      </w:r>
      <w:r w:rsidRPr="007E7021">
        <w:rPr>
          <w:rFonts w:ascii="Times New Roman" w:hAnsi="Times New Roman"/>
          <w:color w:val="000000" w:themeColor="text1"/>
          <w:lang w:val="en-CA"/>
        </w:rPr>
        <w:t xml:space="preserve">), there must be a possible intervention that changes </w:t>
      </w:r>
      <w:r w:rsidRPr="009463A7">
        <w:rPr>
          <w:rFonts w:ascii="Times New Roman" w:hAnsi="Times New Roman"/>
          <w:i/>
          <w:iCs/>
          <w:color w:val="000000" w:themeColor="text1"/>
          <w:lang w:val="en-CA"/>
        </w:rPr>
        <w:t>M</w:t>
      </w:r>
      <w:r w:rsidRPr="009463A7">
        <w:rPr>
          <w:rFonts w:ascii="Times New Roman" w:hAnsi="Times New Roman"/>
          <w:i/>
          <w:iCs/>
          <w:color w:val="000000" w:themeColor="text1"/>
          <w:vertAlign w:val="subscript"/>
          <w:lang w:val="en-CA"/>
        </w:rPr>
        <w:t>1</w:t>
      </w:r>
      <w:r w:rsidRPr="007E7021">
        <w:rPr>
          <w:rFonts w:ascii="Times New Roman" w:hAnsi="Times New Roman"/>
          <w:color w:val="000000" w:themeColor="text1"/>
          <w:lang w:val="en-CA"/>
        </w:rPr>
        <w:t xml:space="preserve"> while </w:t>
      </w:r>
      <w:r w:rsidRPr="009463A7">
        <w:rPr>
          <w:rFonts w:ascii="Times New Roman" w:hAnsi="Times New Roman"/>
          <w:i/>
          <w:iCs/>
          <w:color w:val="000000" w:themeColor="text1"/>
          <w:lang w:val="en-CA"/>
        </w:rPr>
        <w:t>P</w:t>
      </w:r>
      <w:r w:rsidRPr="009463A7">
        <w:rPr>
          <w:rFonts w:ascii="Times New Roman" w:hAnsi="Times New Roman"/>
          <w:i/>
          <w:iCs/>
          <w:color w:val="000000" w:themeColor="text1"/>
          <w:vertAlign w:val="subscript"/>
          <w:lang w:val="en-CA"/>
        </w:rPr>
        <w:t>1</w:t>
      </w:r>
      <w:r w:rsidRPr="007E7021">
        <w:rPr>
          <w:rFonts w:ascii="Times New Roman" w:hAnsi="Times New Roman"/>
          <w:color w:val="000000" w:themeColor="text1"/>
          <w:lang w:val="en-CA"/>
        </w:rPr>
        <w:t xml:space="preserve"> [the supervenience basis] is held fixed” can be avoided by conducting a garden-variety experiment </w:t>
      </w:r>
      <w:r w:rsidR="00645381" w:rsidRPr="007E7021">
        <w:rPr>
          <w:rFonts w:ascii="Times New Roman" w:hAnsi="Times New Roman"/>
          <w:color w:val="000000" w:themeColor="text1"/>
          <w:lang w:val="en-CA"/>
        </w:rPr>
        <w:t>comparing</w:t>
      </w:r>
      <w:r w:rsidRPr="007E7021">
        <w:rPr>
          <w:rFonts w:ascii="Times New Roman" w:hAnsi="Times New Roman"/>
          <w:color w:val="000000" w:themeColor="text1"/>
          <w:lang w:val="en-CA"/>
        </w:rPr>
        <w:t xml:space="preserve"> in parallel comparable test and control systems. </w:t>
      </w:r>
    </w:p>
    <w:p w14:paraId="70A91FCC" w14:textId="7C681281" w:rsidR="003349C0" w:rsidRPr="007E7021" w:rsidRDefault="003349C0" w:rsidP="003349C0">
      <w:pPr>
        <w:pStyle w:val="FreeForm"/>
        <w:spacing w:line="360" w:lineRule="auto"/>
        <w:ind w:firstLine="720"/>
        <w:jc w:val="both"/>
        <w:rPr>
          <w:rFonts w:ascii="Times New Roman" w:hAnsi="Times New Roman"/>
          <w:color w:val="000000" w:themeColor="text1"/>
          <w:lang w:val="en-CA"/>
        </w:rPr>
      </w:pPr>
      <w:r w:rsidRPr="007E7021">
        <w:rPr>
          <w:rFonts w:ascii="Times New Roman" w:hAnsi="Times New Roman"/>
          <w:color w:val="000000" w:themeColor="text1"/>
          <w:lang w:val="en-CA"/>
        </w:rPr>
        <w:t>For example, u</w:t>
      </w:r>
      <w:r w:rsidR="003528F3" w:rsidRPr="007E7021">
        <w:rPr>
          <w:rFonts w:ascii="Times New Roman" w:hAnsi="Times New Roman"/>
          <w:color w:val="000000" w:themeColor="text1"/>
          <w:lang w:val="en-CA"/>
        </w:rPr>
        <w:t xml:space="preserve">nder the </w:t>
      </w:r>
      <w:r w:rsidRPr="007E7021">
        <w:rPr>
          <w:rFonts w:ascii="Times New Roman" w:hAnsi="Times New Roman"/>
          <w:color w:val="000000" w:themeColor="text1"/>
          <w:lang w:val="en-CA"/>
        </w:rPr>
        <w:t xml:space="preserve">experimental </w:t>
      </w:r>
      <w:r w:rsidR="003528F3" w:rsidRPr="007E7021">
        <w:rPr>
          <w:rFonts w:ascii="Times New Roman" w:hAnsi="Times New Roman"/>
          <w:color w:val="000000" w:themeColor="text1"/>
          <w:lang w:val="en-CA"/>
        </w:rPr>
        <w:t xml:space="preserve">design described in Section 3.1, it is possible to test the causal relevance of </w:t>
      </w:r>
      <w:r w:rsidR="003528F3" w:rsidRPr="009463A7">
        <w:rPr>
          <w:rFonts w:ascii="Times New Roman" w:hAnsi="Times New Roman"/>
          <w:i/>
          <w:iCs/>
          <w:color w:val="000000" w:themeColor="text1"/>
          <w:lang w:val="en-CA"/>
        </w:rPr>
        <w:t>LD</w:t>
      </w:r>
      <w:r w:rsidR="003528F3" w:rsidRPr="007E7021">
        <w:rPr>
          <w:rFonts w:ascii="Times New Roman" w:hAnsi="Times New Roman"/>
          <w:color w:val="000000" w:themeColor="text1"/>
          <w:lang w:val="en-CA"/>
        </w:rPr>
        <w:t xml:space="preserve"> vis-à-vis </w:t>
      </w:r>
      <w:r w:rsidR="003528F3" w:rsidRPr="009463A7">
        <w:rPr>
          <w:rFonts w:ascii="Times New Roman" w:hAnsi="Times New Roman"/>
          <w:i/>
          <w:iCs/>
          <w:color w:val="000000" w:themeColor="text1"/>
          <w:lang w:val="en-CA"/>
        </w:rPr>
        <w:t>D</w:t>
      </w:r>
      <w:r w:rsidR="003528F3" w:rsidRPr="007E7021">
        <w:rPr>
          <w:rFonts w:ascii="Times New Roman" w:hAnsi="Times New Roman"/>
          <w:color w:val="000000" w:themeColor="text1"/>
          <w:lang w:val="en-CA"/>
        </w:rPr>
        <w:t xml:space="preserve"> without having to fix any elements of the causal background, such as </w:t>
      </w:r>
      <w:r w:rsidR="003528F3" w:rsidRPr="009463A7">
        <w:rPr>
          <w:rFonts w:ascii="Times New Roman" w:hAnsi="Times New Roman"/>
          <w:i/>
          <w:iCs/>
          <w:color w:val="000000" w:themeColor="text1"/>
          <w:lang w:val="en-CA"/>
        </w:rPr>
        <w:t>HD</w:t>
      </w:r>
      <w:r w:rsidR="003528F3" w:rsidRPr="007E7021">
        <w:rPr>
          <w:rFonts w:ascii="Times New Roman" w:hAnsi="Times New Roman"/>
          <w:color w:val="000000" w:themeColor="text1"/>
          <w:lang w:val="en-CA"/>
        </w:rPr>
        <w:t xml:space="preserve"> and </w:t>
      </w:r>
      <w:r w:rsidR="003528F3" w:rsidRPr="009463A7">
        <w:rPr>
          <w:rFonts w:ascii="Times New Roman" w:hAnsi="Times New Roman"/>
          <w:i/>
          <w:iCs/>
          <w:color w:val="000000" w:themeColor="text1"/>
          <w:lang w:val="en-CA"/>
        </w:rPr>
        <w:t>TC</w:t>
      </w:r>
      <w:r w:rsidR="003528F3" w:rsidRPr="007E7021">
        <w:rPr>
          <w:rFonts w:ascii="Times New Roman" w:hAnsi="Times New Roman"/>
          <w:color w:val="000000" w:themeColor="text1"/>
          <w:lang w:val="en-CA"/>
        </w:rPr>
        <w:t xml:space="preserve">. Instead of </w:t>
      </w:r>
      <w:r w:rsidR="00402F76" w:rsidRPr="007E7021">
        <w:rPr>
          <w:rFonts w:ascii="Times New Roman" w:hAnsi="Times New Roman"/>
          <w:color w:val="000000" w:themeColor="text1"/>
          <w:lang w:val="en-CA"/>
        </w:rPr>
        <w:t>hypothesizing</w:t>
      </w:r>
      <w:r w:rsidR="003528F3" w:rsidRPr="007E7021">
        <w:rPr>
          <w:rFonts w:ascii="Times New Roman" w:hAnsi="Times New Roman"/>
          <w:color w:val="000000" w:themeColor="text1"/>
          <w:lang w:val="en-CA"/>
        </w:rPr>
        <w:t xml:space="preserve"> a causal structure in which </w:t>
      </w:r>
      <w:r w:rsidR="003528F3" w:rsidRPr="009463A7">
        <w:rPr>
          <w:rFonts w:ascii="Times New Roman" w:hAnsi="Times New Roman"/>
          <w:i/>
          <w:iCs/>
          <w:color w:val="000000" w:themeColor="text1"/>
          <w:lang w:val="en-CA"/>
        </w:rPr>
        <w:t>LD</w:t>
      </w:r>
      <w:r w:rsidR="003528F3" w:rsidRPr="007E7021">
        <w:rPr>
          <w:rFonts w:ascii="Times New Roman" w:hAnsi="Times New Roman"/>
          <w:color w:val="000000" w:themeColor="text1"/>
          <w:lang w:val="en-CA"/>
        </w:rPr>
        <w:t xml:space="preserve"> is embedded and demanding that parts of this structure are fixed (kept constant) for the duration of the experiment, this design requires that the test and control systems </w:t>
      </w:r>
      <w:proofErr w:type="gramStart"/>
      <w:r w:rsidR="003528F3" w:rsidRPr="007E7021">
        <w:rPr>
          <w:rFonts w:ascii="Times New Roman" w:hAnsi="Times New Roman"/>
          <w:color w:val="000000" w:themeColor="text1"/>
          <w:lang w:val="en-CA"/>
        </w:rPr>
        <w:t>are</w:t>
      </w:r>
      <w:proofErr w:type="gramEnd"/>
      <w:r w:rsidR="003528F3" w:rsidRPr="007E7021">
        <w:rPr>
          <w:rFonts w:ascii="Times New Roman" w:hAnsi="Times New Roman"/>
          <w:color w:val="000000" w:themeColor="text1"/>
          <w:lang w:val="en-CA"/>
        </w:rPr>
        <w:t xml:space="preserve"> initially identical (ii.1), and that they evolve in the same way except for whatever changes are brought about by an intervention on </w:t>
      </w:r>
      <w:r w:rsidR="003528F3" w:rsidRPr="009463A7">
        <w:rPr>
          <w:rFonts w:ascii="Times New Roman" w:hAnsi="Times New Roman"/>
          <w:i/>
          <w:iCs/>
          <w:color w:val="000000" w:themeColor="text1"/>
          <w:lang w:val="en-CA"/>
        </w:rPr>
        <w:t>LD</w:t>
      </w:r>
      <w:r w:rsidR="003528F3" w:rsidRPr="007E7021">
        <w:rPr>
          <w:rFonts w:ascii="Times New Roman" w:hAnsi="Times New Roman"/>
          <w:color w:val="000000" w:themeColor="text1"/>
          <w:lang w:val="en-CA"/>
        </w:rPr>
        <w:t xml:space="preserve"> and its downstream effects (ii.2). If, following an intervention on </w:t>
      </w:r>
      <w:r w:rsidR="003528F3" w:rsidRPr="009463A7">
        <w:rPr>
          <w:rFonts w:ascii="Times New Roman" w:hAnsi="Times New Roman"/>
          <w:i/>
          <w:iCs/>
          <w:color w:val="000000" w:themeColor="text1"/>
          <w:lang w:val="en-CA"/>
        </w:rPr>
        <w:t>LD</w:t>
      </w:r>
      <w:r w:rsidR="003528F3" w:rsidRPr="007E7021">
        <w:rPr>
          <w:rFonts w:ascii="Times New Roman" w:hAnsi="Times New Roman"/>
          <w:color w:val="000000" w:themeColor="text1"/>
          <w:lang w:val="en-CA"/>
        </w:rPr>
        <w:t xml:space="preserve"> in the test system, the values of </w:t>
      </w:r>
      <w:r w:rsidR="003528F3" w:rsidRPr="009463A7">
        <w:rPr>
          <w:rFonts w:ascii="Times New Roman" w:hAnsi="Times New Roman"/>
          <w:i/>
          <w:iCs/>
          <w:color w:val="000000" w:themeColor="text1"/>
          <w:lang w:val="en-CA"/>
        </w:rPr>
        <w:t>D</w:t>
      </w:r>
      <w:r w:rsidR="003528F3" w:rsidRPr="007E7021">
        <w:rPr>
          <w:rFonts w:ascii="Times New Roman" w:hAnsi="Times New Roman"/>
          <w:color w:val="000000" w:themeColor="text1"/>
          <w:lang w:val="en-CA"/>
        </w:rPr>
        <w:t xml:space="preserve">, </w:t>
      </w:r>
      <w:r w:rsidR="003528F3" w:rsidRPr="009463A7">
        <w:rPr>
          <w:rFonts w:ascii="Times New Roman" w:hAnsi="Times New Roman"/>
          <w:i/>
          <w:iCs/>
          <w:color w:val="000000" w:themeColor="text1"/>
          <w:lang w:val="en-CA"/>
        </w:rPr>
        <w:t>HD</w:t>
      </w:r>
      <w:r w:rsidR="003528F3" w:rsidRPr="007E7021">
        <w:rPr>
          <w:rFonts w:ascii="Times New Roman" w:hAnsi="Times New Roman"/>
          <w:color w:val="000000" w:themeColor="text1"/>
          <w:lang w:val="en-CA"/>
        </w:rPr>
        <w:t xml:space="preserve"> and </w:t>
      </w:r>
      <w:r w:rsidR="003528F3" w:rsidRPr="009463A7">
        <w:rPr>
          <w:rFonts w:ascii="Times New Roman" w:hAnsi="Times New Roman"/>
          <w:i/>
          <w:iCs/>
          <w:color w:val="000000" w:themeColor="text1"/>
          <w:lang w:val="en-CA"/>
        </w:rPr>
        <w:t>TC</w:t>
      </w:r>
      <w:r w:rsidR="003528F3" w:rsidRPr="007E7021">
        <w:rPr>
          <w:rFonts w:ascii="Times New Roman" w:hAnsi="Times New Roman"/>
          <w:color w:val="000000" w:themeColor="text1"/>
          <w:lang w:val="en-CA"/>
        </w:rPr>
        <w:t xml:space="preserve"> (or of any other variable) differ from those measured in a comparable control, </w:t>
      </w:r>
      <w:r w:rsidR="00403E52" w:rsidRPr="007E7021">
        <w:rPr>
          <w:rFonts w:ascii="Times New Roman" w:hAnsi="Times New Roman"/>
          <w:color w:val="000000" w:themeColor="text1"/>
          <w:lang w:val="en-CA"/>
        </w:rPr>
        <w:t>the experiment demonstrates</w:t>
      </w:r>
      <w:r w:rsidR="003528F3" w:rsidRPr="007E7021">
        <w:rPr>
          <w:rFonts w:ascii="Times New Roman" w:hAnsi="Times New Roman"/>
          <w:color w:val="000000" w:themeColor="text1"/>
          <w:lang w:val="en-CA"/>
        </w:rPr>
        <w:t xml:space="preserve"> that these differences are attributable to the intervention on </w:t>
      </w:r>
      <w:r w:rsidR="003528F3" w:rsidRPr="009463A7">
        <w:rPr>
          <w:rFonts w:ascii="Times New Roman" w:hAnsi="Times New Roman"/>
          <w:i/>
          <w:iCs/>
          <w:color w:val="000000" w:themeColor="text1"/>
          <w:lang w:val="en-CA"/>
        </w:rPr>
        <w:t>LD</w:t>
      </w:r>
      <w:r w:rsidR="003528F3" w:rsidRPr="007E7021">
        <w:rPr>
          <w:rFonts w:ascii="Times New Roman" w:hAnsi="Times New Roman"/>
          <w:color w:val="000000" w:themeColor="text1"/>
          <w:lang w:val="en-CA"/>
        </w:rPr>
        <w:t xml:space="preserve">, which is the only respect in which </w:t>
      </w:r>
      <w:proofErr w:type="gramStart"/>
      <w:r w:rsidR="003528F3" w:rsidRPr="007E7021">
        <w:rPr>
          <w:rFonts w:ascii="Times New Roman" w:hAnsi="Times New Roman"/>
          <w:color w:val="000000" w:themeColor="text1"/>
          <w:lang w:val="en-CA"/>
        </w:rPr>
        <w:t>test</w:t>
      </w:r>
      <w:proofErr w:type="gramEnd"/>
      <w:r w:rsidR="003528F3" w:rsidRPr="007E7021">
        <w:rPr>
          <w:rFonts w:ascii="Times New Roman" w:hAnsi="Times New Roman"/>
          <w:color w:val="000000" w:themeColor="text1"/>
          <w:lang w:val="en-CA"/>
        </w:rPr>
        <w:t xml:space="preserve"> and control systems are different. </w:t>
      </w:r>
      <w:r w:rsidR="009D4601" w:rsidRPr="007E7021">
        <w:rPr>
          <w:rFonts w:ascii="Times New Roman" w:hAnsi="Times New Roman"/>
          <w:color w:val="000000" w:themeColor="text1"/>
          <w:lang w:val="en-CA"/>
        </w:rPr>
        <w:t>S</w:t>
      </w:r>
      <w:r w:rsidR="00402F76" w:rsidRPr="007E7021">
        <w:rPr>
          <w:rFonts w:ascii="Times New Roman" w:hAnsi="Times New Roman"/>
          <w:color w:val="000000" w:themeColor="text1"/>
          <w:lang w:val="en-CA"/>
        </w:rPr>
        <w:t xml:space="preserve">ince the causal background </w:t>
      </w:r>
      <w:proofErr w:type="gramStart"/>
      <w:r w:rsidR="00402F76" w:rsidRPr="007E7021">
        <w:rPr>
          <w:rFonts w:ascii="Times New Roman" w:hAnsi="Times New Roman"/>
          <w:color w:val="000000" w:themeColor="text1"/>
          <w:lang w:val="en-CA"/>
        </w:rPr>
        <w:t>is allowed to</w:t>
      </w:r>
      <w:proofErr w:type="gramEnd"/>
      <w:r w:rsidR="00402F76" w:rsidRPr="007E7021">
        <w:rPr>
          <w:rFonts w:ascii="Times New Roman" w:hAnsi="Times New Roman"/>
          <w:color w:val="000000" w:themeColor="text1"/>
          <w:lang w:val="en-CA"/>
        </w:rPr>
        <w:t xml:space="preserve"> follow its natural progression, the experimenter can remain ignorant </w:t>
      </w:r>
      <w:r w:rsidRPr="007E7021">
        <w:rPr>
          <w:rFonts w:ascii="Times New Roman" w:hAnsi="Times New Roman"/>
          <w:color w:val="000000" w:themeColor="text1"/>
          <w:lang w:val="en-CA"/>
        </w:rPr>
        <w:t>about</w:t>
      </w:r>
      <w:r w:rsidR="00402F76" w:rsidRPr="007E7021">
        <w:rPr>
          <w:rFonts w:ascii="Times New Roman" w:hAnsi="Times New Roman"/>
          <w:color w:val="000000" w:themeColor="text1"/>
          <w:lang w:val="en-CA"/>
        </w:rPr>
        <w:t xml:space="preserve"> the existence</w:t>
      </w:r>
      <w:r w:rsidR="00AB3077" w:rsidRPr="007E7021">
        <w:rPr>
          <w:rFonts w:ascii="Times New Roman" w:hAnsi="Times New Roman"/>
          <w:color w:val="000000" w:themeColor="text1"/>
          <w:lang w:val="en-CA"/>
        </w:rPr>
        <w:t xml:space="preserve"> of</w:t>
      </w:r>
      <w:r w:rsidR="00402F76" w:rsidRPr="007E7021">
        <w:rPr>
          <w:rFonts w:ascii="Times New Roman" w:hAnsi="Times New Roman"/>
          <w:color w:val="000000" w:themeColor="text1"/>
          <w:lang w:val="en-CA"/>
        </w:rPr>
        <w:t xml:space="preserve"> specific background confounders</w:t>
      </w:r>
      <w:r w:rsidR="00127DC6" w:rsidRPr="007E7021">
        <w:rPr>
          <w:rFonts w:ascii="Times New Roman" w:hAnsi="Times New Roman"/>
          <w:color w:val="000000" w:themeColor="text1"/>
          <w:lang w:val="en-CA"/>
        </w:rPr>
        <w:t xml:space="preserve">. This includes </w:t>
      </w:r>
      <w:r w:rsidR="00402F76" w:rsidRPr="007E7021">
        <w:rPr>
          <w:rFonts w:ascii="Times New Roman" w:hAnsi="Times New Roman"/>
          <w:color w:val="000000" w:themeColor="text1"/>
          <w:lang w:val="en-CA"/>
        </w:rPr>
        <w:t xml:space="preserve">other causes, supervenience bases </w:t>
      </w:r>
      <w:r w:rsidR="00127DC6" w:rsidRPr="007E7021">
        <w:rPr>
          <w:rFonts w:ascii="Times New Roman" w:hAnsi="Times New Roman"/>
          <w:color w:val="000000" w:themeColor="text1"/>
          <w:lang w:val="en-CA"/>
        </w:rPr>
        <w:t>or whatever else may act as a confounder</w:t>
      </w:r>
      <w:r w:rsidR="00402F76" w:rsidRPr="007E7021">
        <w:rPr>
          <w:rFonts w:ascii="Times New Roman" w:hAnsi="Times New Roman"/>
          <w:color w:val="000000" w:themeColor="text1"/>
          <w:lang w:val="en-CA"/>
        </w:rPr>
        <w:t xml:space="preserve">. </w:t>
      </w:r>
      <w:r w:rsidR="00FB1FE4" w:rsidRPr="007E7021">
        <w:rPr>
          <w:rFonts w:ascii="Times New Roman" w:hAnsi="Times New Roman"/>
          <w:color w:val="000000" w:themeColor="text1"/>
          <w:lang w:val="en-CA"/>
        </w:rPr>
        <w:t>In this example</w:t>
      </w:r>
      <w:r w:rsidR="00402F76" w:rsidRPr="007E7021">
        <w:rPr>
          <w:rFonts w:ascii="Times New Roman" w:hAnsi="Times New Roman"/>
          <w:color w:val="000000" w:themeColor="text1"/>
          <w:lang w:val="en-CA"/>
        </w:rPr>
        <w:t xml:space="preserve">, there is no need to know </w:t>
      </w:r>
      <w:r w:rsidRPr="007E7021">
        <w:rPr>
          <w:rFonts w:ascii="Times New Roman" w:hAnsi="Times New Roman"/>
          <w:color w:val="000000" w:themeColor="text1"/>
          <w:lang w:val="en-CA"/>
        </w:rPr>
        <w:t xml:space="preserve">or hypothesize </w:t>
      </w:r>
      <w:r w:rsidR="00402F76" w:rsidRPr="007E7021">
        <w:rPr>
          <w:rFonts w:ascii="Times New Roman" w:hAnsi="Times New Roman"/>
          <w:color w:val="000000" w:themeColor="text1"/>
          <w:lang w:val="en-CA"/>
        </w:rPr>
        <w:t xml:space="preserve">anything about </w:t>
      </w:r>
      <w:r w:rsidR="00402F76" w:rsidRPr="00894A84">
        <w:rPr>
          <w:rFonts w:ascii="Times New Roman" w:hAnsi="Times New Roman"/>
          <w:i/>
          <w:iCs/>
          <w:color w:val="000000" w:themeColor="text1"/>
          <w:lang w:val="en-CA"/>
        </w:rPr>
        <w:t>HD</w:t>
      </w:r>
      <w:r w:rsidR="00402F76" w:rsidRPr="007E7021">
        <w:rPr>
          <w:rFonts w:ascii="Times New Roman" w:hAnsi="Times New Roman"/>
          <w:color w:val="000000" w:themeColor="text1"/>
          <w:lang w:val="en-CA"/>
        </w:rPr>
        <w:t xml:space="preserve">, </w:t>
      </w:r>
      <w:proofErr w:type="gramStart"/>
      <w:r w:rsidR="00402F76" w:rsidRPr="00894A84">
        <w:rPr>
          <w:rFonts w:ascii="Times New Roman" w:hAnsi="Times New Roman"/>
          <w:i/>
          <w:iCs/>
          <w:color w:val="000000" w:themeColor="text1"/>
          <w:lang w:val="en-CA"/>
        </w:rPr>
        <w:t>TC</w:t>
      </w:r>
      <w:proofErr w:type="gramEnd"/>
      <w:r w:rsidR="00402F76" w:rsidRPr="007E7021">
        <w:rPr>
          <w:rFonts w:ascii="Times New Roman" w:hAnsi="Times New Roman"/>
          <w:color w:val="000000" w:themeColor="text1"/>
          <w:lang w:val="en-CA"/>
        </w:rPr>
        <w:t xml:space="preserve"> and the relationships between them. This completely evacuates any reference to definitional </w:t>
      </w:r>
      <w:r w:rsidRPr="007E7021">
        <w:rPr>
          <w:rFonts w:ascii="Times New Roman" w:hAnsi="Times New Roman"/>
          <w:color w:val="000000" w:themeColor="text1"/>
          <w:lang w:val="en-CA"/>
        </w:rPr>
        <w:t>and</w:t>
      </w:r>
      <w:r w:rsidR="00402F76" w:rsidRPr="007E7021">
        <w:rPr>
          <w:rFonts w:ascii="Times New Roman" w:hAnsi="Times New Roman"/>
          <w:color w:val="000000" w:themeColor="text1"/>
          <w:lang w:val="en-CA"/>
        </w:rPr>
        <w:t xml:space="preserve"> metaphysical constraints.</w:t>
      </w:r>
    </w:p>
    <w:p w14:paraId="048FA2EB" w14:textId="1B2497DD" w:rsidR="00786908" w:rsidRPr="007E7021" w:rsidRDefault="00786908" w:rsidP="00FA5CC2">
      <w:pPr>
        <w:pStyle w:val="FreeForm"/>
        <w:spacing w:line="360" w:lineRule="auto"/>
        <w:jc w:val="both"/>
        <w:rPr>
          <w:rFonts w:ascii="Times New Roman" w:hAnsi="Times New Roman"/>
          <w:color w:val="000000" w:themeColor="text1"/>
          <w:lang w:val="en-CA"/>
        </w:rPr>
      </w:pPr>
    </w:p>
    <w:p w14:paraId="45A873E4" w14:textId="38ABC38D" w:rsidR="00FA5CC2" w:rsidRPr="007E7021" w:rsidRDefault="00FA5CC2" w:rsidP="00FA5CC2">
      <w:pPr>
        <w:pStyle w:val="FreeForm"/>
        <w:spacing w:line="360" w:lineRule="auto"/>
        <w:jc w:val="both"/>
        <w:rPr>
          <w:rFonts w:ascii="Times New Roman" w:hAnsi="Times New Roman"/>
          <w:i/>
          <w:iCs/>
          <w:color w:val="000000" w:themeColor="text1"/>
          <w:lang w:val="en-CA"/>
        </w:rPr>
      </w:pPr>
      <w:r w:rsidRPr="007E7021">
        <w:rPr>
          <w:rFonts w:ascii="Times New Roman" w:hAnsi="Times New Roman"/>
          <w:i/>
          <w:iCs/>
          <w:color w:val="000000" w:themeColor="text1"/>
          <w:lang w:val="en-CA"/>
        </w:rPr>
        <w:t xml:space="preserve">6.2 We </w:t>
      </w:r>
      <w:proofErr w:type="gramStart"/>
      <w:r w:rsidRPr="007E7021">
        <w:rPr>
          <w:rFonts w:ascii="Times New Roman" w:hAnsi="Times New Roman"/>
          <w:i/>
          <w:iCs/>
          <w:color w:val="000000" w:themeColor="text1"/>
          <w:lang w:val="en-CA"/>
        </w:rPr>
        <w:t>don’t</w:t>
      </w:r>
      <w:proofErr w:type="gramEnd"/>
      <w:r w:rsidRPr="007E7021">
        <w:rPr>
          <w:rFonts w:ascii="Times New Roman" w:hAnsi="Times New Roman"/>
          <w:i/>
          <w:iCs/>
          <w:color w:val="000000" w:themeColor="text1"/>
          <w:lang w:val="en-CA"/>
        </w:rPr>
        <w:t xml:space="preserve"> have to choose between the supervenience thesis and accurate interventions </w:t>
      </w:r>
    </w:p>
    <w:p w14:paraId="6A72B93C" w14:textId="7972B270" w:rsidR="00FA5CC2" w:rsidRPr="007E7021" w:rsidRDefault="003349C0" w:rsidP="00FA5CC2">
      <w:pPr>
        <w:pStyle w:val="FreeForm"/>
        <w:spacing w:line="360" w:lineRule="auto"/>
        <w:ind w:firstLine="720"/>
        <w:jc w:val="both"/>
        <w:rPr>
          <w:rFonts w:ascii="Times New Roman" w:hAnsi="Times New Roman"/>
          <w:color w:val="000000" w:themeColor="text1"/>
          <w:lang w:val="en-CA"/>
        </w:rPr>
      </w:pPr>
      <w:r w:rsidRPr="007E7021">
        <w:rPr>
          <w:rFonts w:ascii="Times New Roman" w:hAnsi="Times New Roman"/>
          <w:color w:val="000000" w:themeColor="text1"/>
          <w:lang w:val="en-CA"/>
        </w:rPr>
        <w:t xml:space="preserve">The </w:t>
      </w:r>
      <w:r w:rsidR="000671E5" w:rsidRPr="007E7021">
        <w:rPr>
          <w:rFonts w:ascii="Times New Roman" w:hAnsi="Times New Roman"/>
          <w:color w:val="000000" w:themeColor="text1"/>
          <w:lang w:val="en-CA"/>
        </w:rPr>
        <w:t>second</w:t>
      </w:r>
      <w:r w:rsidRPr="007E7021">
        <w:rPr>
          <w:rFonts w:ascii="Times New Roman" w:hAnsi="Times New Roman"/>
          <w:color w:val="000000" w:themeColor="text1"/>
          <w:lang w:val="en-CA"/>
        </w:rPr>
        <w:t xml:space="preserve"> target of Baumgartner’s challenge is </w:t>
      </w:r>
      <w:r w:rsidR="008B0046" w:rsidRPr="007E7021">
        <w:rPr>
          <w:rFonts w:ascii="Times New Roman" w:hAnsi="Times New Roman"/>
          <w:color w:val="000000" w:themeColor="text1"/>
          <w:lang w:val="en-CA"/>
        </w:rPr>
        <w:t>the requirement of an ideal</w:t>
      </w:r>
      <w:r w:rsidR="005C04DA" w:rsidRPr="007E7021">
        <w:rPr>
          <w:rFonts w:ascii="Times New Roman" w:hAnsi="Times New Roman"/>
          <w:color w:val="000000" w:themeColor="text1"/>
          <w:lang w:val="en-CA"/>
        </w:rPr>
        <w:t xml:space="preserve"> (accurate, unbiased</w:t>
      </w:r>
      <w:r w:rsidR="00260E3D">
        <w:rPr>
          <w:rFonts w:ascii="Times New Roman" w:hAnsi="Times New Roman"/>
          <w:color w:val="000000" w:themeColor="text1"/>
          <w:lang w:val="en-CA"/>
        </w:rPr>
        <w:t>, valid</w:t>
      </w:r>
      <w:r w:rsidR="005C04DA" w:rsidRPr="007E7021">
        <w:rPr>
          <w:rFonts w:ascii="Times New Roman" w:hAnsi="Times New Roman"/>
          <w:color w:val="000000" w:themeColor="text1"/>
          <w:lang w:val="en-CA"/>
        </w:rPr>
        <w:t>)</w:t>
      </w:r>
      <w:r w:rsidR="008B0046" w:rsidRPr="007E7021">
        <w:rPr>
          <w:rFonts w:ascii="Times New Roman" w:hAnsi="Times New Roman"/>
          <w:color w:val="000000" w:themeColor="text1"/>
          <w:lang w:val="en-CA"/>
        </w:rPr>
        <w:t xml:space="preserve"> intervention</w:t>
      </w:r>
      <w:r w:rsidRPr="007E7021">
        <w:rPr>
          <w:rFonts w:ascii="Times New Roman" w:hAnsi="Times New Roman"/>
          <w:color w:val="000000" w:themeColor="text1"/>
          <w:lang w:val="en-CA"/>
        </w:rPr>
        <w:t xml:space="preserve"> [(IV</w:t>
      </w:r>
      <w:r w:rsidR="004C4261" w:rsidRPr="007E7021">
        <w:rPr>
          <w:rFonts w:ascii="Times New Roman" w:hAnsi="Times New Roman"/>
          <w:color w:val="000000" w:themeColor="text1"/>
          <w:lang w:val="en-CA"/>
        </w:rPr>
        <w:t>.3</w:t>
      </w:r>
      <w:r w:rsidRPr="007E7021">
        <w:rPr>
          <w:rFonts w:ascii="Times New Roman" w:hAnsi="Times New Roman"/>
          <w:color w:val="000000" w:themeColor="text1"/>
          <w:lang w:val="en-CA"/>
        </w:rPr>
        <w:t xml:space="preserve">) in Section 2.1; (iii) in </w:t>
      </w:r>
      <w:r w:rsidR="009C5950" w:rsidRPr="007E7021">
        <w:rPr>
          <w:rFonts w:ascii="Times New Roman" w:hAnsi="Times New Roman"/>
          <w:color w:val="000000" w:themeColor="text1"/>
          <w:lang w:val="en-CA"/>
        </w:rPr>
        <w:t>Sections 2.2 and 3.1</w:t>
      </w:r>
      <w:r w:rsidRPr="007E7021">
        <w:rPr>
          <w:rFonts w:ascii="Times New Roman" w:hAnsi="Times New Roman"/>
          <w:color w:val="000000" w:themeColor="text1"/>
          <w:lang w:val="en-CA"/>
        </w:rPr>
        <w:t>]</w:t>
      </w:r>
      <w:r w:rsidR="008B0046" w:rsidRPr="007E7021">
        <w:rPr>
          <w:rFonts w:ascii="Times New Roman" w:hAnsi="Times New Roman"/>
          <w:color w:val="000000" w:themeColor="text1"/>
          <w:lang w:val="en-CA"/>
        </w:rPr>
        <w:t>.</w:t>
      </w:r>
      <w:r w:rsidR="009C5950" w:rsidRPr="007E7021">
        <w:rPr>
          <w:rFonts w:ascii="Times New Roman" w:hAnsi="Times New Roman"/>
          <w:color w:val="000000" w:themeColor="text1"/>
          <w:lang w:val="en-CA"/>
        </w:rPr>
        <w:t xml:space="preserve"> I</w:t>
      </w:r>
      <w:r w:rsidR="008B0046" w:rsidRPr="007E7021">
        <w:rPr>
          <w:rFonts w:ascii="Times New Roman" w:hAnsi="Times New Roman"/>
          <w:color w:val="000000" w:themeColor="text1"/>
          <w:lang w:val="en-CA"/>
        </w:rPr>
        <w:t xml:space="preserve">f psychosocial variables supervene on </w:t>
      </w:r>
      <w:r w:rsidR="009C5950" w:rsidRPr="007E7021">
        <w:rPr>
          <w:rFonts w:ascii="Times New Roman" w:hAnsi="Times New Roman"/>
          <w:color w:val="000000" w:themeColor="text1"/>
          <w:lang w:val="en-CA"/>
        </w:rPr>
        <w:t>biophysical</w:t>
      </w:r>
      <w:r w:rsidR="008B0046" w:rsidRPr="007E7021">
        <w:rPr>
          <w:rFonts w:ascii="Times New Roman" w:hAnsi="Times New Roman"/>
          <w:color w:val="000000" w:themeColor="text1"/>
          <w:lang w:val="en-CA"/>
        </w:rPr>
        <w:t xml:space="preserve"> ones, it </w:t>
      </w:r>
      <w:r w:rsidR="009C5950" w:rsidRPr="007E7021">
        <w:rPr>
          <w:rFonts w:ascii="Times New Roman" w:hAnsi="Times New Roman"/>
          <w:color w:val="000000" w:themeColor="text1"/>
          <w:lang w:val="en-CA"/>
        </w:rPr>
        <w:t>is</w:t>
      </w:r>
      <w:r w:rsidR="008B0046" w:rsidRPr="007E7021">
        <w:rPr>
          <w:rFonts w:ascii="Times New Roman" w:hAnsi="Times New Roman"/>
          <w:color w:val="000000" w:themeColor="text1"/>
          <w:lang w:val="en-CA"/>
        </w:rPr>
        <w:t xml:space="preserve"> impossible to intervene on supervening states without also intervening on their supervenience bases. </w:t>
      </w:r>
      <w:r w:rsidR="002F2E11" w:rsidRPr="007E7021">
        <w:rPr>
          <w:rFonts w:ascii="Times New Roman" w:hAnsi="Times New Roman"/>
          <w:color w:val="000000" w:themeColor="text1"/>
          <w:lang w:val="en-CA"/>
        </w:rPr>
        <w:t>I</w:t>
      </w:r>
      <w:r w:rsidR="009C5950" w:rsidRPr="007E7021">
        <w:rPr>
          <w:rFonts w:ascii="Times New Roman" w:hAnsi="Times New Roman"/>
          <w:color w:val="000000" w:themeColor="text1"/>
          <w:lang w:val="en-CA"/>
        </w:rPr>
        <w:t xml:space="preserve">t would seem </w:t>
      </w:r>
      <w:r w:rsidR="002F2E11" w:rsidRPr="007E7021">
        <w:rPr>
          <w:rFonts w:ascii="Times New Roman" w:hAnsi="Times New Roman"/>
          <w:color w:val="000000" w:themeColor="text1"/>
          <w:lang w:val="en-CA"/>
        </w:rPr>
        <w:t xml:space="preserve">therefore that </w:t>
      </w:r>
      <w:r w:rsidR="009C5950" w:rsidRPr="007E7021">
        <w:rPr>
          <w:rFonts w:ascii="Times New Roman" w:hAnsi="Times New Roman"/>
          <w:color w:val="000000" w:themeColor="text1"/>
          <w:lang w:val="en-CA"/>
        </w:rPr>
        <w:t xml:space="preserve">we </w:t>
      </w:r>
      <w:r w:rsidR="002F2E11" w:rsidRPr="007E7021">
        <w:rPr>
          <w:rFonts w:ascii="Times New Roman" w:hAnsi="Times New Roman"/>
          <w:color w:val="000000" w:themeColor="text1"/>
          <w:lang w:val="en-CA"/>
        </w:rPr>
        <w:t>must</w:t>
      </w:r>
      <w:r w:rsidR="009C5950" w:rsidRPr="007E7021">
        <w:rPr>
          <w:rFonts w:ascii="Times New Roman" w:hAnsi="Times New Roman"/>
          <w:color w:val="000000" w:themeColor="text1"/>
          <w:lang w:val="en-CA"/>
        </w:rPr>
        <w:t xml:space="preserve"> </w:t>
      </w:r>
      <w:r w:rsidR="00FA5CC2" w:rsidRPr="007E7021">
        <w:rPr>
          <w:rFonts w:ascii="Times New Roman" w:hAnsi="Times New Roman"/>
          <w:color w:val="000000" w:themeColor="text1"/>
          <w:lang w:val="en-CA"/>
        </w:rPr>
        <w:t>choose between</w:t>
      </w:r>
      <w:r w:rsidR="009C5950" w:rsidRPr="007E7021">
        <w:rPr>
          <w:rFonts w:ascii="Times New Roman" w:hAnsi="Times New Roman"/>
          <w:color w:val="000000" w:themeColor="text1"/>
          <w:lang w:val="en-CA"/>
        </w:rPr>
        <w:t>:</w:t>
      </w:r>
      <w:r w:rsidR="00FA5CC2" w:rsidRPr="007E7021">
        <w:rPr>
          <w:rFonts w:ascii="Times New Roman" w:hAnsi="Times New Roman"/>
          <w:color w:val="000000" w:themeColor="text1"/>
          <w:lang w:val="en-CA"/>
        </w:rPr>
        <w:t xml:space="preserve"> (a) maintain</w:t>
      </w:r>
      <w:r w:rsidR="002A4011" w:rsidRPr="007E7021">
        <w:rPr>
          <w:rFonts w:ascii="Times New Roman" w:hAnsi="Times New Roman"/>
          <w:color w:val="000000" w:themeColor="text1"/>
          <w:lang w:val="en-CA"/>
        </w:rPr>
        <w:t>ing</w:t>
      </w:r>
      <w:r w:rsidR="00FA5CC2" w:rsidRPr="007E7021">
        <w:rPr>
          <w:rFonts w:ascii="Times New Roman" w:hAnsi="Times New Roman"/>
          <w:color w:val="000000" w:themeColor="text1"/>
          <w:lang w:val="en-CA"/>
        </w:rPr>
        <w:t xml:space="preserve"> the supervenience thesis </w:t>
      </w:r>
      <w:r w:rsidR="002A4011" w:rsidRPr="007E7021">
        <w:rPr>
          <w:rFonts w:ascii="Times New Roman" w:hAnsi="Times New Roman"/>
          <w:color w:val="000000" w:themeColor="text1"/>
          <w:lang w:val="en-CA"/>
        </w:rPr>
        <w:t>while</w:t>
      </w:r>
      <w:r w:rsidR="00FA5CC2" w:rsidRPr="007E7021">
        <w:rPr>
          <w:rFonts w:ascii="Times New Roman" w:hAnsi="Times New Roman"/>
          <w:color w:val="000000" w:themeColor="text1"/>
          <w:lang w:val="en-CA"/>
        </w:rPr>
        <w:t xml:space="preserve"> abandon</w:t>
      </w:r>
      <w:r w:rsidR="002A4011" w:rsidRPr="007E7021">
        <w:rPr>
          <w:rFonts w:ascii="Times New Roman" w:hAnsi="Times New Roman"/>
          <w:color w:val="000000" w:themeColor="text1"/>
          <w:lang w:val="en-CA"/>
        </w:rPr>
        <w:t>ing</w:t>
      </w:r>
      <w:r w:rsidR="00FA5CC2" w:rsidRPr="007E7021">
        <w:rPr>
          <w:rFonts w:ascii="Times New Roman" w:hAnsi="Times New Roman"/>
          <w:color w:val="000000" w:themeColor="text1"/>
          <w:lang w:val="en-CA"/>
        </w:rPr>
        <w:t xml:space="preserve"> the requirement for accurate interventions; and (b) retain</w:t>
      </w:r>
      <w:r w:rsidR="002A4011" w:rsidRPr="007E7021">
        <w:rPr>
          <w:rFonts w:ascii="Times New Roman" w:hAnsi="Times New Roman"/>
          <w:color w:val="000000" w:themeColor="text1"/>
          <w:lang w:val="en-CA"/>
        </w:rPr>
        <w:t>ing</w:t>
      </w:r>
      <w:r w:rsidR="00FA5CC2" w:rsidRPr="007E7021">
        <w:rPr>
          <w:rFonts w:ascii="Times New Roman" w:hAnsi="Times New Roman"/>
          <w:color w:val="000000" w:themeColor="text1"/>
          <w:lang w:val="en-CA"/>
        </w:rPr>
        <w:t xml:space="preserve"> the requirement for accurate interventions </w:t>
      </w:r>
      <w:r w:rsidR="002A4011" w:rsidRPr="007E7021">
        <w:rPr>
          <w:rFonts w:ascii="Times New Roman" w:hAnsi="Times New Roman"/>
          <w:color w:val="000000" w:themeColor="text1"/>
          <w:lang w:val="en-CA"/>
        </w:rPr>
        <w:t>while discarding</w:t>
      </w:r>
      <w:r w:rsidR="00FA5CC2" w:rsidRPr="007E7021">
        <w:rPr>
          <w:rFonts w:ascii="Times New Roman" w:hAnsi="Times New Roman"/>
          <w:color w:val="000000" w:themeColor="text1"/>
          <w:lang w:val="en-CA"/>
        </w:rPr>
        <w:t xml:space="preserve"> the supervenience thesis. </w:t>
      </w:r>
    </w:p>
    <w:p w14:paraId="5AF9C5C1" w14:textId="0F2EB7B8" w:rsidR="00B03735" w:rsidRPr="007E7021" w:rsidRDefault="008933AF" w:rsidP="00FA5CC2">
      <w:pPr>
        <w:pStyle w:val="FreeForm"/>
        <w:spacing w:line="360" w:lineRule="auto"/>
        <w:ind w:firstLine="720"/>
        <w:jc w:val="both"/>
        <w:rPr>
          <w:rFonts w:ascii="Times New Roman" w:hAnsi="Times New Roman"/>
          <w:color w:val="000000" w:themeColor="text1"/>
          <w:lang w:val="en-CA"/>
        </w:rPr>
      </w:pPr>
      <w:r w:rsidRPr="007E7021">
        <w:rPr>
          <w:rFonts w:ascii="Times New Roman" w:hAnsi="Times New Roman"/>
          <w:color w:val="000000" w:themeColor="text1"/>
          <w:lang w:val="en-CA"/>
        </w:rPr>
        <w:t xml:space="preserve">Woodward takes this to be a hard dilemma and chooses (a). As discussed in Section 5.1, this choice entails a flawed experimental design </w:t>
      </w:r>
      <w:r w:rsidR="00B03735" w:rsidRPr="007E7021">
        <w:rPr>
          <w:rFonts w:ascii="Times New Roman" w:hAnsi="Times New Roman"/>
          <w:color w:val="000000" w:themeColor="text1"/>
          <w:lang w:val="en-CA"/>
        </w:rPr>
        <w:t>undermining the validity of</w:t>
      </w:r>
      <w:r w:rsidRPr="007E7021">
        <w:rPr>
          <w:rFonts w:ascii="Times New Roman" w:hAnsi="Times New Roman"/>
          <w:color w:val="000000" w:themeColor="text1"/>
          <w:lang w:val="en-CA"/>
        </w:rPr>
        <w:t xml:space="preserve"> causal </w:t>
      </w:r>
      <w:r w:rsidR="0050294A" w:rsidRPr="007E7021">
        <w:rPr>
          <w:rFonts w:ascii="Times New Roman" w:hAnsi="Times New Roman"/>
          <w:color w:val="000000" w:themeColor="text1"/>
          <w:lang w:val="en-CA"/>
        </w:rPr>
        <w:t>tests</w:t>
      </w:r>
      <w:r w:rsidR="00B03735" w:rsidRPr="007E7021">
        <w:rPr>
          <w:rFonts w:ascii="Times New Roman" w:hAnsi="Times New Roman"/>
          <w:color w:val="000000" w:themeColor="text1"/>
          <w:lang w:val="en-CA"/>
        </w:rPr>
        <w:t xml:space="preserve">, hence my rejection of (a). However, </w:t>
      </w:r>
      <w:r w:rsidR="00CB3913" w:rsidRPr="007E7021">
        <w:rPr>
          <w:rFonts w:ascii="Times New Roman" w:hAnsi="Times New Roman"/>
          <w:color w:val="000000" w:themeColor="text1"/>
          <w:lang w:val="en-CA"/>
        </w:rPr>
        <w:t xml:space="preserve">I am </w:t>
      </w:r>
      <w:r w:rsidR="002F2E11" w:rsidRPr="007E7021">
        <w:rPr>
          <w:rFonts w:ascii="Times New Roman" w:hAnsi="Times New Roman"/>
          <w:color w:val="000000" w:themeColor="text1"/>
          <w:lang w:val="en-CA"/>
        </w:rPr>
        <w:t xml:space="preserve">equally </w:t>
      </w:r>
      <w:r w:rsidR="00CB3913" w:rsidRPr="007E7021">
        <w:rPr>
          <w:rFonts w:ascii="Times New Roman" w:hAnsi="Times New Roman"/>
          <w:color w:val="000000" w:themeColor="text1"/>
          <w:lang w:val="en-CA"/>
        </w:rPr>
        <w:t>reluctant</w:t>
      </w:r>
      <w:r w:rsidRPr="007E7021">
        <w:rPr>
          <w:rFonts w:ascii="Times New Roman" w:hAnsi="Times New Roman"/>
          <w:color w:val="000000" w:themeColor="text1"/>
          <w:lang w:val="en-CA"/>
        </w:rPr>
        <w:t xml:space="preserve"> </w:t>
      </w:r>
      <w:r w:rsidR="00B03735" w:rsidRPr="007E7021">
        <w:rPr>
          <w:rFonts w:ascii="Times New Roman" w:hAnsi="Times New Roman"/>
          <w:color w:val="000000" w:themeColor="text1"/>
          <w:lang w:val="en-CA"/>
        </w:rPr>
        <w:t xml:space="preserve">to </w:t>
      </w:r>
      <w:r w:rsidRPr="007E7021">
        <w:rPr>
          <w:rFonts w:ascii="Times New Roman" w:hAnsi="Times New Roman"/>
          <w:color w:val="000000" w:themeColor="text1"/>
          <w:lang w:val="en-CA"/>
        </w:rPr>
        <w:t>embrace (b)</w:t>
      </w:r>
      <w:r w:rsidR="00B03735" w:rsidRPr="007E7021">
        <w:rPr>
          <w:rFonts w:ascii="Times New Roman" w:hAnsi="Times New Roman"/>
          <w:color w:val="000000" w:themeColor="text1"/>
          <w:lang w:val="en-CA"/>
        </w:rPr>
        <w:t>. Whether it is indeed the case that there cannot be differences in mental states without difference</w:t>
      </w:r>
      <w:r w:rsidR="00324733" w:rsidRPr="007E7021">
        <w:rPr>
          <w:rFonts w:ascii="Times New Roman" w:hAnsi="Times New Roman"/>
          <w:color w:val="000000" w:themeColor="text1"/>
          <w:lang w:val="en-CA"/>
        </w:rPr>
        <w:t>s</w:t>
      </w:r>
      <w:r w:rsidR="00B03735" w:rsidRPr="007E7021">
        <w:rPr>
          <w:rFonts w:ascii="Times New Roman" w:hAnsi="Times New Roman"/>
          <w:color w:val="000000" w:themeColor="text1"/>
          <w:lang w:val="en-CA"/>
        </w:rPr>
        <w:t xml:space="preserve"> in physical states is an empirical matter. </w:t>
      </w:r>
      <w:r w:rsidR="002D554D" w:rsidRPr="007E7021">
        <w:rPr>
          <w:rFonts w:ascii="Times New Roman" w:hAnsi="Times New Roman"/>
          <w:color w:val="000000" w:themeColor="text1"/>
          <w:lang w:val="en-CA"/>
        </w:rPr>
        <w:t>T</w:t>
      </w:r>
      <w:r w:rsidR="00B03735" w:rsidRPr="007E7021">
        <w:rPr>
          <w:rFonts w:ascii="Times New Roman" w:hAnsi="Times New Roman"/>
          <w:color w:val="000000" w:themeColor="text1"/>
          <w:lang w:val="en-CA"/>
        </w:rPr>
        <w:t xml:space="preserve">he suggestion that one could prove or refute a matter of fact </w:t>
      </w:r>
      <w:r w:rsidR="002D554D" w:rsidRPr="007E7021">
        <w:rPr>
          <w:rFonts w:ascii="Times New Roman" w:hAnsi="Times New Roman"/>
          <w:color w:val="000000" w:themeColor="text1"/>
          <w:lang w:val="en-CA"/>
        </w:rPr>
        <w:t xml:space="preserve">by a </w:t>
      </w:r>
      <w:r w:rsidR="00502B8F" w:rsidRPr="007E7021">
        <w:rPr>
          <w:rFonts w:ascii="Times New Roman" w:hAnsi="Times New Roman"/>
          <w:color w:val="000000" w:themeColor="text1"/>
          <w:lang w:val="en-CA"/>
        </w:rPr>
        <w:t>purely</w:t>
      </w:r>
      <w:r w:rsidR="002D554D" w:rsidRPr="007E7021">
        <w:rPr>
          <w:rFonts w:ascii="Times New Roman" w:hAnsi="Times New Roman"/>
          <w:color w:val="000000" w:themeColor="text1"/>
          <w:lang w:val="en-CA"/>
        </w:rPr>
        <w:t xml:space="preserve"> conceptual </w:t>
      </w:r>
      <w:r w:rsidR="00B03735" w:rsidRPr="007E7021">
        <w:rPr>
          <w:rFonts w:ascii="Times New Roman" w:hAnsi="Times New Roman"/>
          <w:color w:val="000000" w:themeColor="text1"/>
          <w:lang w:val="en-CA"/>
        </w:rPr>
        <w:t>leveraging</w:t>
      </w:r>
      <w:r w:rsidR="002D554D" w:rsidRPr="007E7021">
        <w:rPr>
          <w:rFonts w:ascii="Times New Roman" w:hAnsi="Times New Roman"/>
          <w:color w:val="000000" w:themeColor="text1"/>
          <w:lang w:val="en-CA"/>
        </w:rPr>
        <w:t xml:space="preserve">–that is, in the absence of </w:t>
      </w:r>
      <w:r w:rsidR="009528CF">
        <w:rPr>
          <w:rFonts w:ascii="Times New Roman" w:hAnsi="Times New Roman"/>
          <w:color w:val="000000" w:themeColor="text1"/>
          <w:lang w:val="en-CA"/>
        </w:rPr>
        <w:t xml:space="preserve">independent </w:t>
      </w:r>
      <w:r w:rsidR="00B70889" w:rsidRPr="007E7021">
        <w:rPr>
          <w:rFonts w:ascii="Times New Roman" w:hAnsi="Times New Roman"/>
          <w:color w:val="000000" w:themeColor="text1"/>
          <w:lang w:val="en-CA"/>
        </w:rPr>
        <w:t>empirical</w:t>
      </w:r>
      <w:r w:rsidR="002D554D" w:rsidRPr="007E7021">
        <w:rPr>
          <w:rFonts w:ascii="Times New Roman" w:hAnsi="Times New Roman"/>
          <w:color w:val="000000" w:themeColor="text1"/>
          <w:lang w:val="en-CA"/>
        </w:rPr>
        <w:t xml:space="preserve"> evidence–</w:t>
      </w:r>
      <w:r w:rsidR="00C04432" w:rsidRPr="007E7021">
        <w:rPr>
          <w:rFonts w:ascii="Times New Roman" w:hAnsi="Times New Roman"/>
          <w:color w:val="000000" w:themeColor="text1"/>
          <w:lang w:val="en-CA"/>
        </w:rPr>
        <w:t xml:space="preserve">is </w:t>
      </w:r>
      <w:r w:rsidR="004A738A" w:rsidRPr="007E7021">
        <w:rPr>
          <w:rFonts w:ascii="Times New Roman" w:hAnsi="Times New Roman"/>
          <w:color w:val="000000" w:themeColor="text1"/>
          <w:lang w:val="en-CA"/>
        </w:rPr>
        <w:t xml:space="preserve">eminently </w:t>
      </w:r>
      <w:r w:rsidR="00C04432" w:rsidRPr="007E7021">
        <w:rPr>
          <w:rFonts w:ascii="Times New Roman" w:hAnsi="Times New Roman"/>
          <w:color w:val="000000" w:themeColor="text1"/>
          <w:lang w:val="en-CA"/>
        </w:rPr>
        <w:t>dubious</w:t>
      </w:r>
      <w:r w:rsidR="00B03735" w:rsidRPr="007E7021">
        <w:rPr>
          <w:rFonts w:ascii="Times New Roman" w:hAnsi="Times New Roman"/>
          <w:color w:val="000000" w:themeColor="text1"/>
          <w:lang w:val="en-CA"/>
        </w:rPr>
        <w:t>.</w:t>
      </w:r>
      <w:r w:rsidR="00207699" w:rsidRPr="007E7021">
        <w:rPr>
          <w:rFonts w:ascii="Times New Roman" w:hAnsi="Times New Roman"/>
          <w:color w:val="000000" w:themeColor="text1"/>
          <w:lang w:val="en-CA"/>
        </w:rPr>
        <w:t xml:space="preserve"> Accordingly, my strategy is to </w:t>
      </w:r>
      <w:r w:rsidR="00181293" w:rsidRPr="007E7021">
        <w:rPr>
          <w:rFonts w:ascii="Times New Roman" w:hAnsi="Times New Roman"/>
          <w:color w:val="000000" w:themeColor="text1"/>
          <w:lang w:val="en-CA"/>
        </w:rPr>
        <w:t>challenge</w:t>
      </w:r>
      <w:r w:rsidR="00207699" w:rsidRPr="007E7021">
        <w:rPr>
          <w:rFonts w:ascii="Times New Roman" w:hAnsi="Times New Roman"/>
          <w:color w:val="000000" w:themeColor="text1"/>
          <w:lang w:val="en-CA"/>
        </w:rPr>
        <w:t xml:space="preserve"> </w:t>
      </w:r>
      <w:r w:rsidR="00621079" w:rsidRPr="007E7021">
        <w:rPr>
          <w:rFonts w:ascii="Times New Roman" w:hAnsi="Times New Roman"/>
          <w:color w:val="000000" w:themeColor="text1"/>
          <w:lang w:val="en-CA"/>
        </w:rPr>
        <w:t>the validity of the</w:t>
      </w:r>
      <w:r w:rsidR="00207699" w:rsidRPr="007E7021">
        <w:rPr>
          <w:rFonts w:ascii="Times New Roman" w:hAnsi="Times New Roman"/>
          <w:color w:val="000000" w:themeColor="text1"/>
          <w:lang w:val="en-CA"/>
        </w:rPr>
        <w:t xml:space="preserve"> dilemma.</w:t>
      </w:r>
    </w:p>
    <w:p w14:paraId="66FEA981" w14:textId="29081408" w:rsidR="007A4881" w:rsidRPr="007E7021" w:rsidRDefault="00042B07" w:rsidP="00065D60">
      <w:pPr>
        <w:pStyle w:val="FreeForm"/>
        <w:spacing w:line="360" w:lineRule="auto"/>
        <w:ind w:firstLine="720"/>
        <w:jc w:val="both"/>
        <w:rPr>
          <w:rFonts w:ascii="Times New Roman" w:hAnsi="Times New Roman"/>
          <w:color w:val="000000" w:themeColor="text1"/>
          <w:szCs w:val="24"/>
          <w:lang w:val="en-CA"/>
        </w:rPr>
      </w:pPr>
      <w:r w:rsidRPr="007E7021">
        <w:rPr>
          <w:rFonts w:ascii="Times New Roman" w:hAnsi="Times New Roman"/>
          <w:color w:val="000000" w:themeColor="text1"/>
          <w:szCs w:val="24"/>
          <w:lang w:val="en-CA"/>
        </w:rPr>
        <w:t>C</w:t>
      </w:r>
      <w:r w:rsidR="00464687" w:rsidRPr="007E7021">
        <w:rPr>
          <w:rFonts w:ascii="Times New Roman" w:hAnsi="Times New Roman"/>
          <w:color w:val="000000" w:themeColor="text1"/>
          <w:szCs w:val="24"/>
          <w:lang w:val="en-CA"/>
        </w:rPr>
        <w:t xml:space="preserve">onsider the following </w:t>
      </w:r>
      <w:r w:rsidR="0093325D" w:rsidRPr="007E7021">
        <w:rPr>
          <w:rFonts w:ascii="Times New Roman" w:hAnsi="Times New Roman"/>
          <w:color w:val="000000" w:themeColor="text1"/>
          <w:szCs w:val="24"/>
          <w:lang w:val="en-CA"/>
        </w:rPr>
        <w:t>findings reported</w:t>
      </w:r>
      <w:r w:rsidR="00712FE8" w:rsidRPr="007E7021">
        <w:rPr>
          <w:rFonts w:ascii="Times New Roman" w:hAnsi="Times New Roman"/>
          <w:color w:val="000000" w:themeColor="text1"/>
          <w:szCs w:val="24"/>
          <w:lang w:val="en-CA"/>
        </w:rPr>
        <w:t xml:space="preserve"> by</w:t>
      </w:r>
      <w:r w:rsidR="003C052D" w:rsidRPr="007E7021">
        <w:rPr>
          <w:rFonts w:ascii="Times New Roman" w:hAnsi="Times New Roman"/>
          <w:color w:val="000000" w:themeColor="text1"/>
          <w:szCs w:val="24"/>
          <w:lang w:val="en-CA"/>
        </w:rPr>
        <w:t xml:space="preserve"> </w:t>
      </w:r>
      <w:proofErr w:type="spellStart"/>
      <w:r w:rsidR="00712FE8" w:rsidRPr="007E7021">
        <w:rPr>
          <w:rFonts w:ascii="Times New Roman" w:hAnsi="Times New Roman"/>
          <w:color w:val="000000" w:themeColor="text1"/>
          <w:szCs w:val="24"/>
          <w:lang w:val="en-CA"/>
        </w:rPr>
        <w:t>Rainville</w:t>
      </w:r>
      <w:proofErr w:type="spellEnd"/>
      <w:r w:rsidR="00712FE8" w:rsidRPr="007E7021">
        <w:rPr>
          <w:rFonts w:ascii="Times New Roman" w:hAnsi="Times New Roman"/>
          <w:color w:val="000000" w:themeColor="text1"/>
          <w:szCs w:val="24"/>
          <w:lang w:val="en-CA"/>
        </w:rPr>
        <w:t xml:space="preserve"> et al. </w:t>
      </w:r>
      <w:r w:rsidR="003C052D" w:rsidRPr="007E7021">
        <w:rPr>
          <w:rFonts w:ascii="Times New Roman" w:hAnsi="Times New Roman"/>
          <w:color w:val="000000" w:themeColor="text1"/>
          <w:szCs w:val="24"/>
          <w:lang w:val="en-CA"/>
        </w:rPr>
        <w:fldChar w:fldCharType="begin"/>
      </w:r>
      <w:r w:rsidR="00712FE8" w:rsidRPr="007E7021">
        <w:rPr>
          <w:rFonts w:ascii="Times New Roman" w:hAnsi="Times New Roman"/>
          <w:color w:val="000000" w:themeColor="text1"/>
          <w:szCs w:val="24"/>
          <w:lang w:val="en-CA"/>
        </w:rPr>
        <w:instrText xml:space="preserve"> ADDIN EN.CITE &lt;EndNote&gt;&lt;Cite ExcludeAuth="1"&gt;&lt;Author&gt;Rainville&lt;/Author&gt;&lt;Year&gt;1997&lt;/Year&gt;&lt;RecNum&gt;1085&lt;/RecNum&gt;&lt;DisplayText&gt;(1997)&lt;/DisplayText&gt;&lt;record&gt;&lt;rec-number&gt;1085&lt;/rec-number&gt;&lt;foreign-keys&gt;&lt;key app="EN" db-id="zs09tazvjrw50eestfmx0seosdx92dzas2ra" timestamp="1464679086"&gt;1085&lt;/key&gt;&lt;/foreign-keys&gt;&lt;ref-type name="Journal Article"&gt;17&lt;/ref-type&gt;&lt;contributors&gt;&lt;authors&gt;&lt;author&gt;P. Rainville&lt;/author&gt;&lt;author&gt;G. H. Duncan&lt;/author&gt;&lt;author&gt;D. D. Price&lt;/author&gt;&lt;author&gt;B. Carrier&lt;/author&gt;&lt;author&gt;M. C. Bushnell&lt;/author&gt;&lt;/authors&gt;&lt;/contributors&gt;&lt;titles&gt;&lt;title&gt;Pain Affect Encoded in Human Anterior Cingulate But Not Somatosensory Cortex&lt;/title&gt;&lt;secondary-title&gt;Science&lt;/secondary-title&gt;&lt;/titles&gt;&lt;periodical&gt;&lt;full-title&gt;Science&lt;/full-title&gt;&lt;/periodical&gt;&lt;pages&gt;968-971&lt;/pages&gt;&lt;volume&gt;277&lt;/volume&gt;&lt;number&gt;5328&lt;/number&gt;&lt;dates&gt;&lt;year&gt;1997&lt;/year&gt;&lt;/dates&gt;&lt;urls&gt;&lt;/urls&gt;&lt;/record&gt;&lt;/Cite&gt;&lt;/EndNote&gt;</w:instrText>
      </w:r>
      <w:r w:rsidR="003C052D" w:rsidRPr="007E7021">
        <w:rPr>
          <w:rFonts w:ascii="Times New Roman" w:hAnsi="Times New Roman"/>
          <w:color w:val="000000" w:themeColor="text1"/>
          <w:szCs w:val="24"/>
          <w:lang w:val="en-CA"/>
        </w:rPr>
        <w:fldChar w:fldCharType="separate"/>
      </w:r>
      <w:r w:rsidR="00712FE8" w:rsidRPr="007E7021">
        <w:rPr>
          <w:rFonts w:ascii="Times New Roman" w:hAnsi="Times New Roman"/>
          <w:color w:val="000000" w:themeColor="text1"/>
          <w:szCs w:val="24"/>
          <w:lang w:val="en-CA"/>
        </w:rPr>
        <w:t>(1997)</w:t>
      </w:r>
      <w:r w:rsidR="003C052D" w:rsidRPr="007E7021">
        <w:rPr>
          <w:rFonts w:ascii="Times New Roman" w:hAnsi="Times New Roman"/>
          <w:color w:val="000000" w:themeColor="text1"/>
          <w:szCs w:val="24"/>
          <w:lang w:val="en-CA"/>
        </w:rPr>
        <w:fldChar w:fldCharType="end"/>
      </w:r>
      <w:r w:rsidR="00464687" w:rsidRPr="007E7021">
        <w:rPr>
          <w:rFonts w:ascii="Times New Roman" w:hAnsi="Times New Roman"/>
          <w:color w:val="000000" w:themeColor="text1"/>
          <w:szCs w:val="24"/>
          <w:lang w:val="en-CA"/>
        </w:rPr>
        <w:t xml:space="preserve">: </w:t>
      </w:r>
      <w:r w:rsidR="00E6026A" w:rsidRPr="007E7021">
        <w:rPr>
          <w:rFonts w:ascii="Times New Roman" w:hAnsi="Times New Roman"/>
          <w:color w:val="000000" w:themeColor="text1"/>
          <w:szCs w:val="24"/>
          <w:lang w:val="en-CA"/>
        </w:rPr>
        <w:t xml:space="preserve">(1) </w:t>
      </w:r>
      <w:r w:rsidR="00722C5B" w:rsidRPr="007E7021">
        <w:rPr>
          <w:rFonts w:ascii="Times New Roman" w:hAnsi="Times New Roman"/>
          <w:color w:val="000000" w:themeColor="text1"/>
          <w:szCs w:val="24"/>
          <w:lang w:val="en-CA"/>
        </w:rPr>
        <w:t>Noxious heat stimulation results in both subjects reporting significantly higher pain ratings, as well as increased neuronal activity in the somatosensory (SI/II) and frontal cort</w:t>
      </w:r>
      <w:r w:rsidR="00DE60F4" w:rsidRPr="007E7021">
        <w:rPr>
          <w:rFonts w:ascii="Times New Roman" w:hAnsi="Times New Roman"/>
          <w:color w:val="000000" w:themeColor="text1"/>
          <w:szCs w:val="24"/>
          <w:lang w:val="en-CA"/>
        </w:rPr>
        <w:t>ices</w:t>
      </w:r>
      <w:r w:rsidR="00722C5B" w:rsidRPr="007E7021">
        <w:rPr>
          <w:rFonts w:ascii="Times New Roman" w:hAnsi="Times New Roman"/>
          <w:color w:val="000000" w:themeColor="text1"/>
          <w:szCs w:val="24"/>
          <w:lang w:val="en-CA"/>
        </w:rPr>
        <w:t xml:space="preserve"> (anterior cingulate cortex, or ACC), as contrasted with neutral stimulation</w:t>
      </w:r>
      <w:r w:rsidR="002E0148" w:rsidRPr="007E7021">
        <w:rPr>
          <w:rFonts w:ascii="Times New Roman" w:hAnsi="Times New Roman"/>
          <w:color w:val="000000" w:themeColor="text1"/>
          <w:szCs w:val="24"/>
          <w:lang w:val="en-CA"/>
        </w:rPr>
        <w:t>,</w:t>
      </w:r>
      <w:r w:rsidR="00722C5B" w:rsidRPr="007E7021">
        <w:rPr>
          <w:rFonts w:ascii="Times New Roman" w:hAnsi="Times New Roman"/>
          <w:color w:val="000000" w:themeColor="text1"/>
          <w:szCs w:val="24"/>
          <w:lang w:val="en-CA"/>
        </w:rPr>
        <w:t xml:space="preserve"> which results in lower pain ratings and lower brain activity in these areas. </w:t>
      </w:r>
      <w:r w:rsidR="00E6026A" w:rsidRPr="007E7021">
        <w:rPr>
          <w:rFonts w:ascii="Times New Roman" w:hAnsi="Times New Roman"/>
          <w:color w:val="000000" w:themeColor="text1"/>
          <w:szCs w:val="24"/>
          <w:lang w:val="en-CA"/>
        </w:rPr>
        <w:t xml:space="preserve">(2) </w:t>
      </w:r>
      <w:r w:rsidR="0093325D" w:rsidRPr="007E7021">
        <w:rPr>
          <w:rFonts w:ascii="Times New Roman" w:hAnsi="Times New Roman"/>
          <w:color w:val="000000" w:themeColor="text1"/>
          <w:szCs w:val="24"/>
          <w:lang w:val="en-CA"/>
        </w:rPr>
        <w:t xml:space="preserve">Patients with frontal lobotomies or cingulotomies sometimes still feel pain in response to noxious stimulation but report it as less distressing or bothersome; this is not observed in </w:t>
      </w:r>
      <w:r w:rsidR="00B16FF3" w:rsidRPr="007E7021">
        <w:rPr>
          <w:rFonts w:ascii="Times New Roman" w:hAnsi="Times New Roman"/>
          <w:color w:val="000000" w:themeColor="text1"/>
          <w:szCs w:val="24"/>
          <w:lang w:val="en-CA"/>
        </w:rPr>
        <w:t>control</w:t>
      </w:r>
      <w:r w:rsidR="0093325D" w:rsidRPr="007E7021">
        <w:rPr>
          <w:rFonts w:ascii="Times New Roman" w:hAnsi="Times New Roman"/>
          <w:color w:val="000000" w:themeColor="text1"/>
          <w:szCs w:val="24"/>
          <w:lang w:val="en-CA"/>
        </w:rPr>
        <w:t xml:space="preserve"> subjects. </w:t>
      </w:r>
      <w:r w:rsidR="00E6026A" w:rsidRPr="007E7021">
        <w:rPr>
          <w:rFonts w:ascii="Times New Roman" w:hAnsi="Times New Roman"/>
          <w:color w:val="000000" w:themeColor="text1"/>
          <w:szCs w:val="24"/>
          <w:lang w:val="en-CA"/>
        </w:rPr>
        <w:t xml:space="preserve">(3) </w:t>
      </w:r>
      <w:r w:rsidR="0093325D" w:rsidRPr="007E7021">
        <w:rPr>
          <w:rFonts w:ascii="Times New Roman" w:hAnsi="Times New Roman"/>
          <w:color w:val="000000" w:themeColor="text1"/>
          <w:szCs w:val="24"/>
          <w:lang w:val="en-CA"/>
        </w:rPr>
        <w:t xml:space="preserve">Hypnotic suggestion </w:t>
      </w:r>
      <w:r w:rsidR="00942020" w:rsidRPr="007E7021">
        <w:rPr>
          <w:rFonts w:ascii="Times New Roman" w:hAnsi="Times New Roman"/>
          <w:color w:val="000000" w:themeColor="text1"/>
          <w:szCs w:val="24"/>
          <w:lang w:val="en-CA"/>
        </w:rPr>
        <w:t xml:space="preserve">results in </w:t>
      </w:r>
      <w:r w:rsidR="0093325D" w:rsidRPr="007E7021">
        <w:rPr>
          <w:rFonts w:ascii="Times New Roman" w:hAnsi="Times New Roman"/>
          <w:color w:val="000000" w:themeColor="text1"/>
          <w:szCs w:val="24"/>
          <w:lang w:val="en-CA"/>
        </w:rPr>
        <w:t>increase</w:t>
      </w:r>
      <w:r w:rsidR="00E07AD7" w:rsidRPr="007E7021">
        <w:rPr>
          <w:rFonts w:ascii="Times New Roman" w:hAnsi="Times New Roman"/>
          <w:color w:val="000000" w:themeColor="text1"/>
          <w:szCs w:val="24"/>
          <w:lang w:val="en-CA"/>
        </w:rPr>
        <w:t>s</w:t>
      </w:r>
      <w:r w:rsidR="0093325D" w:rsidRPr="007E7021">
        <w:rPr>
          <w:rFonts w:ascii="Times New Roman" w:hAnsi="Times New Roman"/>
          <w:color w:val="000000" w:themeColor="text1"/>
          <w:szCs w:val="24"/>
          <w:lang w:val="en-CA"/>
        </w:rPr>
        <w:t>/decrease</w:t>
      </w:r>
      <w:r w:rsidR="00E07AD7" w:rsidRPr="007E7021">
        <w:rPr>
          <w:rFonts w:ascii="Times New Roman" w:hAnsi="Times New Roman"/>
          <w:color w:val="000000" w:themeColor="text1"/>
          <w:szCs w:val="24"/>
          <w:lang w:val="en-CA"/>
        </w:rPr>
        <w:t>s</w:t>
      </w:r>
      <w:r w:rsidR="0093325D" w:rsidRPr="007E7021">
        <w:rPr>
          <w:rFonts w:ascii="Times New Roman" w:hAnsi="Times New Roman"/>
          <w:color w:val="000000" w:themeColor="text1"/>
          <w:szCs w:val="24"/>
          <w:lang w:val="en-CA"/>
        </w:rPr>
        <w:t xml:space="preserve"> </w:t>
      </w:r>
      <w:r w:rsidR="00942020" w:rsidRPr="007E7021">
        <w:rPr>
          <w:rFonts w:ascii="Times New Roman" w:hAnsi="Times New Roman"/>
          <w:color w:val="000000" w:themeColor="text1"/>
          <w:szCs w:val="24"/>
          <w:lang w:val="en-CA"/>
        </w:rPr>
        <w:t xml:space="preserve">in </w:t>
      </w:r>
      <w:r w:rsidR="0093325D" w:rsidRPr="007E7021">
        <w:rPr>
          <w:rFonts w:ascii="Times New Roman" w:hAnsi="Times New Roman"/>
          <w:color w:val="000000" w:themeColor="text1"/>
          <w:szCs w:val="24"/>
          <w:lang w:val="en-CA"/>
        </w:rPr>
        <w:t>pain unpleasantness ratings, wit</w:t>
      </w:r>
      <w:r w:rsidR="00161CB7" w:rsidRPr="007E7021">
        <w:rPr>
          <w:rFonts w:ascii="Times New Roman" w:hAnsi="Times New Roman"/>
          <w:color w:val="000000" w:themeColor="text1"/>
          <w:szCs w:val="24"/>
          <w:lang w:val="en-CA"/>
        </w:rPr>
        <w:t xml:space="preserve">h no changes in </w:t>
      </w:r>
      <w:r w:rsidR="0093325D" w:rsidRPr="007E7021">
        <w:rPr>
          <w:rFonts w:ascii="Times New Roman" w:hAnsi="Times New Roman"/>
          <w:color w:val="000000" w:themeColor="text1"/>
          <w:szCs w:val="24"/>
          <w:lang w:val="en-CA"/>
        </w:rPr>
        <w:t>the perceived intensity of the pain sensations induced by noxious stimulation; perceptual dissociation</w:t>
      </w:r>
      <w:r w:rsidR="00456AD1" w:rsidRPr="007E7021">
        <w:rPr>
          <w:rFonts w:ascii="Times New Roman" w:hAnsi="Times New Roman"/>
          <w:color w:val="000000" w:themeColor="text1"/>
          <w:szCs w:val="24"/>
          <w:lang w:val="en-CA"/>
        </w:rPr>
        <w:t xml:space="preserve"> is not observed under hypnosis alone or no hypnosis control conditions</w:t>
      </w:r>
      <w:r w:rsidR="0093325D" w:rsidRPr="007E7021">
        <w:rPr>
          <w:rFonts w:ascii="Times New Roman" w:hAnsi="Times New Roman"/>
          <w:color w:val="000000" w:themeColor="text1"/>
          <w:szCs w:val="24"/>
          <w:lang w:val="en-CA"/>
        </w:rPr>
        <w:t xml:space="preserve">. </w:t>
      </w:r>
      <w:r w:rsidR="00E6026A" w:rsidRPr="007E7021">
        <w:rPr>
          <w:rFonts w:ascii="Times New Roman" w:hAnsi="Times New Roman"/>
          <w:color w:val="000000" w:themeColor="text1"/>
          <w:szCs w:val="24"/>
          <w:lang w:val="en-CA"/>
        </w:rPr>
        <w:t>(4) H</w:t>
      </w:r>
      <w:r w:rsidR="0093325D" w:rsidRPr="007E7021">
        <w:rPr>
          <w:rFonts w:ascii="Times New Roman" w:hAnsi="Times New Roman"/>
          <w:color w:val="000000" w:themeColor="text1"/>
          <w:szCs w:val="24"/>
          <w:lang w:val="en-CA"/>
        </w:rPr>
        <w:t xml:space="preserve">ypnotic suggestion selectively targeting pain unpleasantness (as opposed to hypnosis alone </w:t>
      </w:r>
      <w:r w:rsidR="00714736" w:rsidRPr="007E7021">
        <w:rPr>
          <w:rFonts w:ascii="Times New Roman" w:hAnsi="Times New Roman"/>
          <w:color w:val="000000" w:themeColor="text1"/>
          <w:szCs w:val="24"/>
          <w:lang w:val="en-CA"/>
        </w:rPr>
        <w:t>and</w:t>
      </w:r>
      <w:r w:rsidR="0093325D" w:rsidRPr="007E7021">
        <w:rPr>
          <w:rFonts w:ascii="Times New Roman" w:hAnsi="Times New Roman"/>
          <w:color w:val="000000" w:themeColor="text1"/>
          <w:szCs w:val="24"/>
          <w:lang w:val="en-CA"/>
        </w:rPr>
        <w:t xml:space="preserve"> no hypnosis controls) </w:t>
      </w:r>
      <w:r w:rsidR="00942020" w:rsidRPr="007E7021">
        <w:rPr>
          <w:rFonts w:ascii="Times New Roman" w:hAnsi="Times New Roman"/>
          <w:color w:val="000000" w:themeColor="text1"/>
          <w:szCs w:val="24"/>
          <w:lang w:val="en-CA"/>
        </w:rPr>
        <w:t>results in</w:t>
      </w:r>
      <w:r w:rsidR="00E07AD7" w:rsidRPr="007E7021">
        <w:rPr>
          <w:rFonts w:ascii="Times New Roman" w:hAnsi="Times New Roman"/>
          <w:color w:val="000000" w:themeColor="text1"/>
          <w:szCs w:val="24"/>
          <w:lang w:val="en-CA"/>
        </w:rPr>
        <w:t xml:space="preserve"> </w:t>
      </w:r>
      <w:r w:rsidR="0093325D" w:rsidRPr="007E7021">
        <w:rPr>
          <w:rFonts w:ascii="Times New Roman" w:hAnsi="Times New Roman"/>
          <w:color w:val="000000" w:themeColor="text1"/>
          <w:szCs w:val="24"/>
          <w:lang w:val="en-CA"/>
        </w:rPr>
        <w:t>increase</w:t>
      </w:r>
      <w:r w:rsidR="00E07AD7" w:rsidRPr="007E7021">
        <w:rPr>
          <w:rFonts w:ascii="Times New Roman" w:hAnsi="Times New Roman"/>
          <w:color w:val="000000" w:themeColor="text1"/>
          <w:szCs w:val="24"/>
          <w:lang w:val="en-CA"/>
        </w:rPr>
        <w:t>s</w:t>
      </w:r>
      <w:r w:rsidR="0093325D" w:rsidRPr="007E7021">
        <w:rPr>
          <w:rFonts w:ascii="Times New Roman" w:hAnsi="Times New Roman"/>
          <w:color w:val="000000" w:themeColor="text1"/>
          <w:szCs w:val="24"/>
          <w:lang w:val="en-CA"/>
        </w:rPr>
        <w:t>/decrease</w:t>
      </w:r>
      <w:r w:rsidR="00E07AD7" w:rsidRPr="007E7021">
        <w:rPr>
          <w:rFonts w:ascii="Times New Roman" w:hAnsi="Times New Roman"/>
          <w:color w:val="000000" w:themeColor="text1"/>
          <w:szCs w:val="24"/>
          <w:lang w:val="en-CA"/>
        </w:rPr>
        <w:t>s</w:t>
      </w:r>
      <w:r w:rsidR="0093325D" w:rsidRPr="007E7021">
        <w:rPr>
          <w:rFonts w:ascii="Times New Roman" w:hAnsi="Times New Roman"/>
          <w:color w:val="000000" w:themeColor="text1"/>
          <w:szCs w:val="24"/>
          <w:lang w:val="en-CA"/>
        </w:rPr>
        <w:t xml:space="preserve"> </w:t>
      </w:r>
      <w:r w:rsidR="00161CB7" w:rsidRPr="007E7021">
        <w:rPr>
          <w:rFonts w:ascii="Times New Roman" w:hAnsi="Times New Roman"/>
          <w:color w:val="000000" w:themeColor="text1"/>
          <w:szCs w:val="24"/>
          <w:lang w:val="en-CA"/>
        </w:rPr>
        <w:t xml:space="preserve">in </w:t>
      </w:r>
      <w:r w:rsidR="0093325D" w:rsidRPr="007E7021">
        <w:rPr>
          <w:rFonts w:ascii="Times New Roman" w:hAnsi="Times New Roman"/>
          <w:color w:val="000000" w:themeColor="text1"/>
          <w:szCs w:val="24"/>
          <w:lang w:val="en-CA"/>
        </w:rPr>
        <w:t>ACC</w:t>
      </w:r>
      <w:r w:rsidR="00E07AD7" w:rsidRPr="007E7021">
        <w:rPr>
          <w:rFonts w:ascii="Times New Roman" w:hAnsi="Times New Roman"/>
          <w:color w:val="000000" w:themeColor="text1"/>
          <w:szCs w:val="24"/>
          <w:lang w:val="en-CA"/>
        </w:rPr>
        <w:t>, but not SI/II,</w:t>
      </w:r>
      <w:r w:rsidR="0093325D" w:rsidRPr="007E7021">
        <w:rPr>
          <w:rFonts w:ascii="Times New Roman" w:hAnsi="Times New Roman"/>
          <w:color w:val="000000" w:themeColor="text1"/>
          <w:szCs w:val="24"/>
          <w:lang w:val="en-CA"/>
        </w:rPr>
        <w:t xml:space="preserve"> activity. </w:t>
      </w:r>
    </w:p>
    <w:p w14:paraId="3C3016D6" w14:textId="3617C9AF" w:rsidR="00905E84" w:rsidRPr="007E7021" w:rsidRDefault="007A4881" w:rsidP="00065D60">
      <w:pPr>
        <w:pStyle w:val="FreeForm"/>
        <w:spacing w:line="360" w:lineRule="auto"/>
        <w:ind w:firstLine="720"/>
        <w:jc w:val="both"/>
        <w:rPr>
          <w:rFonts w:ascii="Times New Roman" w:hAnsi="Times New Roman"/>
          <w:color w:val="000000" w:themeColor="text1"/>
          <w:szCs w:val="24"/>
          <w:lang w:val="en-CA"/>
        </w:rPr>
      </w:pPr>
      <w:r w:rsidRPr="007E7021">
        <w:rPr>
          <w:rFonts w:ascii="Times New Roman" w:hAnsi="Times New Roman"/>
          <w:color w:val="000000" w:themeColor="text1"/>
          <w:szCs w:val="24"/>
          <w:lang w:val="en-CA"/>
        </w:rPr>
        <w:t xml:space="preserve">Four controlled experiments are described above. </w:t>
      </w:r>
      <w:r w:rsidR="00C00286" w:rsidRPr="007E7021">
        <w:rPr>
          <w:rFonts w:ascii="Times New Roman" w:hAnsi="Times New Roman"/>
          <w:color w:val="000000" w:themeColor="text1"/>
          <w:szCs w:val="24"/>
          <w:lang w:val="en-CA"/>
        </w:rPr>
        <w:t>It is generally agreed</w:t>
      </w:r>
      <w:r w:rsidRPr="007E7021">
        <w:rPr>
          <w:rFonts w:ascii="Times New Roman" w:hAnsi="Times New Roman"/>
          <w:color w:val="000000" w:themeColor="text1"/>
          <w:szCs w:val="24"/>
          <w:lang w:val="en-CA"/>
        </w:rPr>
        <w:t xml:space="preserve"> that experiment (1) demonstrates the causal relevance of noxious stimulation to pain ratings and brain activity. </w:t>
      </w:r>
      <w:r w:rsidR="00905E84" w:rsidRPr="007E7021">
        <w:rPr>
          <w:rFonts w:ascii="Times New Roman" w:hAnsi="Times New Roman"/>
          <w:color w:val="000000" w:themeColor="text1"/>
          <w:szCs w:val="24"/>
          <w:lang w:val="en-CA"/>
        </w:rPr>
        <w:t xml:space="preserve">The experiment </w:t>
      </w:r>
      <w:r w:rsidR="00D553C3" w:rsidRPr="007E7021">
        <w:rPr>
          <w:rFonts w:ascii="Times New Roman" w:hAnsi="Times New Roman"/>
          <w:color w:val="000000" w:themeColor="text1"/>
          <w:szCs w:val="24"/>
          <w:lang w:val="en-CA"/>
        </w:rPr>
        <w:t>involves</w:t>
      </w:r>
      <w:r w:rsidR="00905E84" w:rsidRPr="007E7021">
        <w:rPr>
          <w:rFonts w:ascii="Times New Roman" w:hAnsi="Times New Roman"/>
          <w:color w:val="000000" w:themeColor="text1"/>
          <w:szCs w:val="24"/>
          <w:lang w:val="en-CA"/>
        </w:rPr>
        <w:t xml:space="preserve"> comparable subjects under comparable conditions (ii is satisfied), and </w:t>
      </w:r>
      <w:r w:rsidRPr="007E7021">
        <w:rPr>
          <w:rFonts w:ascii="Times New Roman" w:hAnsi="Times New Roman"/>
          <w:color w:val="000000" w:themeColor="text1"/>
          <w:szCs w:val="24"/>
          <w:lang w:val="en-CA"/>
        </w:rPr>
        <w:t xml:space="preserve">there </w:t>
      </w:r>
      <w:r w:rsidRPr="007E7021">
        <w:rPr>
          <w:rFonts w:ascii="Times New Roman" w:hAnsi="Times New Roman"/>
          <w:color w:val="000000" w:themeColor="text1"/>
          <w:szCs w:val="24"/>
          <w:lang w:val="en-CA"/>
        </w:rPr>
        <w:lastRenderedPageBreak/>
        <w:t>are no reasons to believe that an intervention on temperature</w:t>
      </w:r>
      <w:r w:rsidR="00622DB1" w:rsidRPr="007E7021">
        <w:rPr>
          <w:rFonts w:ascii="Times New Roman" w:hAnsi="Times New Roman"/>
          <w:color w:val="000000" w:themeColor="text1"/>
          <w:szCs w:val="24"/>
          <w:lang w:val="en-CA"/>
        </w:rPr>
        <w:t xml:space="preserve">, an external stimulus, </w:t>
      </w:r>
      <w:r w:rsidRPr="007E7021">
        <w:rPr>
          <w:rFonts w:ascii="Times New Roman" w:hAnsi="Times New Roman"/>
          <w:color w:val="000000" w:themeColor="text1"/>
          <w:szCs w:val="24"/>
          <w:lang w:val="en-CA"/>
        </w:rPr>
        <w:t>is inaccurate</w:t>
      </w:r>
      <w:r w:rsidR="00622DB1" w:rsidRPr="007E7021">
        <w:rPr>
          <w:rFonts w:ascii="Times New Roman" w:hAnsi="Times New Roman"/>
          <w:color w:val="000000" w:themeColor="text1"/>
          <w:szCs w:val="24"/>
          <w:lang w:val="en-CA"/>
        </w:rPr>
        <w:t xml:space="preserve"> </w:t>
      </w:r>
      <w:r w:rsidR="00905E84" w:rsidRPr="007E7021">
        <w:rPr>
          <w:rFonts w:ascii="Times New Roman" w:hAnsi="Times New Roman"/>
          <w:color w:val="000000" w:themeColor="text1"/>
          <w:szCs w:val="24"/>
          <w:lang w:val="en-CA"/>
        </w:rPr>
        <w:t>(iii is satisfied)</w:t>
      </w:r>
      <w:r w:rsidR="00622DB1" w:rsidRPr="007E7021">
        <w:rPr>
          <w:rFonts w:ascii="Times New Roman" w:hAnsi="Times New Roman"/>
          <w:color w:val="000000" w:themeColor="text1"/>
          <w:szCs w:val="24"/>
          <w:lang w:val="en-CA"/>
        </w:rPr>
        <w:t xml:space="preserve">. </w:t>
      </w:r>
      <w:r w:rsidR="00C00286" w:rsidRPr="007E7021">
        <w:rPr>
          <w:rFonts w:ascii="Times New Roman" w:hAnsi="Times New Roman"/>
          <w:color w:val="000000" w:themeColor="text1"/>
          <w:szCs w:val="24"/>
          <w:lang w:val="en-CA"/>
        </w:rPr>
        <w:t xml:space="preserve">Experiment </w:t>
      </w:r>
      <w:r w:rsidR="00622DB1" w:rsidRPr="007E7021">
        <w:rPr>
          <w:rFonts w:ascii="Times New Roman" w:hAnsi="Times New Roman"/>
          <w:color w:val="000000" w:themeColor="text1"/>
          <w:szCs w:val="24"/>
          <w:lang w:val="en-CA"/>
        </w:rPr>
        <w:t xml:space="preserve">(2) </w:t>
      </w:r>
      <w:r w:rsidR="00C00286" w:rsidRPr="007E7021">
        <w:rPr>
          <w:rFonts w:ascii="Times New Roman" w:hAnsi="Times New Roman"/>
          <w:color w:val="000000" w:themeColor="text1"/>
          <w:szCs w:val="24"/>
          <w:lang w:val="en-CA"/>
        </w:rPr>
        <w:t>provide</w:t>
      </w:r>
      <w:r w:rsidR="00093DE7" w:rsidRPr="007E7021">
        <w:rPr>
          <w:rFonts w:ascii="Times New Roman" w:hAnsi="Times New Roman"/>
          <w:color w:val="000000" w:themeColor="text1"/>
          <w:szCs w:val="24"/>
          <w:lang w:val="en-CA"/>
        </w:rPr>
        <w:t>s</w:t>
      </w:r>
      <w:r w:rsidR="00C00286" w:rsidRPr="007E7021">
        <w:rPr>
          <w:rFonts w:ascii="Times New Roman" w:hAnsi="Times New Roman"/>
          <w:color w:val="000000" w:themeColor="text1"/>
          <w:szCs w:val="24"/>
          <w:lang w:val="en-CA"/>
        </w:rPr>
        <w:t xml:space="preserve"> evidence</w:t>
      </w:r>
      <w:r w:rsidR="00622DB1" w:rsidRPr="007E7021">
        <w:rPr>
          <w:rFonts w:ascii="Times New Roman" w:hAnsi="Times New Roman"/>
          <w:color w:val="000000" w:themeColor="text1"/>
          <w:szCs w:val="24"/>
          <w:lang w:val="en-CA"/>
        </w:rPr>
        <w:t xml:space="preserve"> that </w:t>
      </w:r>
      <w:r w:rsidR="00574FB9" w:rsidRPr="007E7021">
        <w:rPr>
          <w:rFonts w:ascii="Times New Roman" w:hAnsi="Times New Roman"/>
          <w:color w:val="000000" w:themeColor="text1"/>
          <w:szCs w:val="24"/>
          <w:lang w:val="en-CA"/>
        </w:rPr>
        <w:t xml:space="preserve">ACC </w:t>
      </w:r>
      <w:r w:rsidR="00622DB1" w:rsidRPr="007E7021">
        <w:rPr>
          <w:rFonts w:ascii="Times New Roman" w:hAnsi="Times New Roman"/>
          <w:color w:val="000000" w:themeColor="text1"/>
          <w:szCs w:val="24"/>
          <w:lang w:val="en-CA"/>
        </w:rPr>
        <w:t xml:space="preserve">brain activity is causally relevant to pain </w:t>
      </w:r>
      <w:r w:rsidR="00574FB9" w:rsidRPr="007E7021">
        <w:rPr>
          <w:rFonts w:ascii="Times New Roman" w:hAnsi="Times New Roman"/>
          <w:color w:val="000000" w:themeColor="text1"/>
          <w:szCs w:val="24"/>
          <w:lang w:val="en-CA"/>
        </w:rPr>
        <w:t xml:space="preserve">unpleasantness </w:t>
      </w:r>
      <w:r w:rsidR="00622DB1" w:rsidRPr="007E7021">
        <w:rPr>
          <w:rFonts w:ascii="Times New Roman" w:hAnsi="Times New Roman"/>
          <w:color w:val="000000" w:themeColor="text1"/>
          <w:szCs w:val="24"/>
          <w:lang w:val="en-CA"/>
        </w:rPr>
        <w:t>ratings</w:t>
      </w:r>
      <w:r w:rsidR="00181293" w:rsidRPr="007E7021">
        <w:rPr>
          <w:rFonts w:ascii="Times New Roman" w:hAnsi="Times New Roman"/>
          <w:color w:val="000000" w:themeColor="text1"/>
          <w:szCs w:val="24"/>
          <w:lang w:val="en-CA"/>
        </w:rPr>
        <w:t>.</w:t>
      </w:r>
      <w:r w:rsidR="00622DB1" w:rsidRPr="007E7021">
        <w:rPr>
          <w:rFonts w:ascii="Times New Roman" w:hAnsi="Times New Roman"/>
          <w:color w:val="000000" w:themeColor="text1"/>
          <w:szCs w:val="24"/>
          <w:lang w:val="en-CA"/>
        </w:rPr>
        <w:t xml:space="preserve"> </w:t>
      </w:r>
      <w:r w:rsidR="00181293" w:rsidRPr="007E7021">
        <w:rPr>
          <w:rFonts w:ascii="Times New Roman" w:hAnsi="Times New Roman"/>
          <w:color w:val="000000" w:themeColor="text1"/>
          <w:szCs w:val="24"/>
          <w:lang w:val="en-CA"/>
        </w:rPr>
        <w:t>F</w:t>
      </w:r>
      <w:r w:rsidR="00622DB1" w:rsidRPr="007E7021">
        <w:rPr>
          <w:rFonts w:ascii="Times New Roman" w:hAnsi="Times New Roman"/>
          <w:color w:val="000000" w:themeColor="text1"/>
          <w:szCs w:val="24"/>
          <w:lang w:val="en-CA"/>
        </w:rPr>
        <w:t xml:space="preserve">rom a methodological </w:t>
      </w:r>
      <w:r w:rsidR="001F67D9" w:rsidRPr="007E7021">
        <w:rPr>
          <w:rFonts w:ascii="Times New Roman" w:hAnsi="Times New Roman"/>
          <w:color w:val="000000" w:themeColor="text1"/>
          <w:szCs w:val="24"/>
          <w:lang w:val="en-CA"/>
        </w:rPr>
        <w:t>standpoint</w:t>
      </w:r>
      <w:r w:rsidR="00622DB1" w:rsidRPr="007E7021">
        <w:rPr>
          <w:rFonts w:ascii="Times New Roman" w:hAnsi="Times New Roman"/>
          <w:color w:val="000000" w:themeColor="text1"/>
          <w:szCs w:val="24"/>
          <w:lang w:val="en-CA"/>
        </w:rPr>
        <w:t xml:space="preserve">, </w:t>
      </w:r>
      <w:r w:rsidR="008C04DB" w:rsidRPr="007E7021">
        <w:rPr>
          <w:rFonts w:ascii="Times New Roman" w:hAnsi="Times New Roman"/>
          <w:color w:val="000000" w:themeColor="text1"/>
          <w:szCs w:val="24"/>
          <w:lang w:val="en-CA"/>
        </w:rPr>
        <w:t>this</w:t>
      </w:r>
      <w:r w:rsidR="00622DB1" w:rsidRPr="007E7021">
        <w:rPr>
          <w:rFonts w:ascii="Times New Roman" w:hAnsi="Times New Roman"/>
          <w:color w:val="000000" w:themeColor="text1"/>
          <w:szCs w:val="24"/>
          <w:lang w:val="en-CA"/>
        </w:rPr>
        <w:t xml:space="preserve"> is by far the </w:t>
      </w:r>
      <w:r w:rsidR="00C00286" w:rsidRPr="007E7021">
        <w:rPr>
          <w:rFonts w:ascii="Times New Roman" w:hAnsi="Times New Roman"/>
          <w:color w:val="000000" w:themeColor="text1"/>
          <w:szCs w:val="24"/>
          <w:lang w:val="en-CA"/>
        </w:rPr>
        <w:t>weakest evidence</w:t>
      </w:r>
      <w:r w:rsidR="00622DB1" w:rsidRPr="007E7021">
        <w:rPr>
          <w:rFonts w:ascii="Times New Roman" w:hAnsi="Times New Roman"/>
          <w:color w:val="000000" w:themeColor="text1"/>
          <w:szCs w:val="24"/>
          <w:lang w:val="en-CA"/>
        </w:rPr>
        <w:t>.</w:t>
      </w:r>
      <w:r w:rsidR="006B29E7" w:rsidRPr="007E7021">
        <w:rPr>
          <w:rFonts w:ascii="Times New Roman" w:hAnsi="Times New Roman"/>
          <w:color w:val="000000" w:themeColor="text1"/>
          <w:szCs w:val="24"/>
          <w:lang w:val="en-CA"/>
        </w:rPr>
        <w:t xml:space="preserve"> The surgical interventions involved </w:t>
      </w:r>
      <w:r w:rsidR="00CD4D71" w:rsidRPr="007E7021">
        <w:rPr>
          <w:rFonts w:ascii="Times New Roman" w:hAnsi="Times New Roman"/>
          <w:color w:val="000000" w:themeColor="text1"/>
          <w:szCs w:val="24"/>
          <w:lang w:val="en-CA"/>
        </w:rPr>
        <w:t>are</w:t>
      </w:r>
      <w:r w:rsidR="006B29E7" w:rsidRPr="007E7021">
        <w:rPr>
          <w:rFonts w:ascii="Times New Roman" w:hAnsi="Times New Roman"/>
          <w:color w:val="000000" w:themeColor="text1"/>
          <w:szCs w:val="24"/>
          <w:lang w:val="en-CA"/>
        </w:rPr>
        <w:t xml:space="preserve"> not identical in all patients, </w:t>
      </w:r>
      <w:r w:rsidR="00CD4D71" w:rsidRPr="007E7021">
        <w:rPr>
          <w:rFonts w:ascii="Times New Roman" w:hAnsi="Times New Roman"/>
          <w:color w:val="000000" w:themeColor="text1"/>
          <w:szCs w:val="24"/>
          <w:lang w:val="en-CA"/>
        </w:rPr>
        <w:t>who</w:t>
      </w:r>
      <w:r w:rsidR="006B29E7" w:rsidRPr="007E7021">
        <w:rPr>
          <w:rFonts w:ascii="Times New Roman" w:hAnsi="Times New Roman"/>
          <w:color w:val="000000" w:themeColor="text1"/>
          <w:szCs w:val="24"/>
          <w:lang w:val="en-CA"/>
        </w:rPr>
        <w:t xml:space="preserve"> </w:t>
      </w:r>
      <w:r w:rsidR="00CD4D71" w:rsidRPr="007E7021">
        <w:rPr>
          <w:rFonts w:ascii="Times New Roman" w:hAnsi="Times New Roman"/>
          <w:color w:val="000000" w:themeColor="text1"/>
          <w:szCs w:val="24"/>
          <w:lang w:val="en-CA"/>
        </w:rPr>
        <w:t>are</w:t>
      </w:r>
      <w:r w:rsidR="006B29E7" w:rsidRPr="007E7021">
        <w:rPr>
          <w:rFonts w:ascii="Times New Roman" w:hAnsi="Times New Roman"/>
          <w:color w:val="000000" w:themeColor="text1"/>
          <w:szCs w:val="24"/>
          <w:lang w:val="en-CA"/>
        </w:rPr>
        <w:t xml:space="preserve"> all affected by other, very diverse, conditions in the first place. </w:t>
      </w:r>
      <w:r w:rsidR="00905E84" w:rsidRPr="007E7021">
        <w:rPr>
          <w:rFonts w:ascii="Times New Roman" w:hAnsi="Times New Roman"/>
          <w:color w:val="000000" w:themeColor="text1"/>
          <w:szCs w:val="24"/>
          <w:lang w:val="en-CA"/>
        </w:rPr>
        <w:t xml:space="preserve">This entails a </w:t>
      </w:r>
      <w:r w:rsidR="00181293" w:rsidRPr="007E7021">
        <w:rPr>
          <w:rFonts w:ascii="Times New Roman" w:hAnsi="Times New Roman"/>
          <w:color w:val="000000" w:themeColor="text1"/>
          <w:szCs w:val="24"/>
          <w:lang w:val="en-CA"/>
        </w:rPr>
        <w:t>potential</w:t>
      </w:r>
      <w:r w:rsidR="00905E84" w:rsidRPr="007E7021">
        <w:rPr>
          <w:rFonts w:ascii="Times New Roman" w:hAnsi="Times New Roman"/>
          <w:color w:val="000000" w:themeColor="text1"/>
          <w:szCs w:val="24"/>
          <w:lang w:val="en-CA"/>
        </w:rPr>
        <w:t xml:space="preserve"> lack of comparability</w:t>
      </w:r>
      <w:r w:rsidR="009B5771" w:rsidRPr="007E7021">
        <w:rPr>
          <w:rFonts w:ascii="Times New Roman" w:hAnsi="Times New Roman"/>
          <w:color w:val="000000" w:themeColor="text1"/>
          <w:szCs w:val="24"/>
          <w:lang w:val="en-CA"/>
        </w:rPr>
        <w:t xml:space="preserve">, </w:t>
      </w:r>
      <w:r w:rsidR="002E7039" w:rsidRPr="007E7021">
        <w:rPr>
          <w:rFonts w:ascii="Times New Roman" w:hAnsi="Times New Roman"/>
          <w:color w:val="000000" w:themeColor="text1"/>
          <w:szCs w:val="24"/>
          <w:lang w:val="en-CA"/>
        </w:rPr>
        <w:t>further</w:t>
      </w:r>
      <w:r w:rsidR="009B5771" w:rsidRPr="007E7021">
        <w:rPr>
          <w:rFonts w:ascii="Times New Roman" w:hAnsi="Times New Roman"/>
          <w:color w:val="000000" w:themeColor="text1"/>
          <w:szCs w:val="24"/>
          <w:lang w:val="en-CA"/>
        </w:rPr>
        <w:t xml:space="preserve"> aggravated by small sample size</w:t>
      </w:r>
      <w:r w:rsidR="002E7039" w:rsidRPr="007E7021">
        <w:rPr>
          <w:rFonts w:ascii="Times New Roman" w:hAnsi="Times New Roman"/>
          <w:color w:val="000000" w:themeColor="text1"/>
          <w:szCs w:val="24"/>
          <w:lang w:val="en-CA"/>
        </w:rPr>
        <w:t>, mak</w:t>
      </w:r>
      <w:r w:rsidR="00843B16" w:rsidRPr="007E7021">
        <w:rPr>
          <w:rFonts w:ascii="Times New Roman" w:hAnsi="Times New Roman"/>
          <w:color w:val="000000" w:themeColor="text1"/>
          <w:szCs w:val="24"/>
          <w:lang w:val="en-CA"/>
        </w:rPr>
        <w:t>ing</w:t>
      </w:r>
      <w:r w:rsidR="002E7039" w:rsidRPr="007E7021">
        <w:rPr>
          <w:rFonts w:ascii="Times New Roman" w:hAnsi="Times New Roman"/>
          <w:color w:val="000000" w:themeColor="text1"/>
          <w:szCs w:val="24"/>
          <w:lang w:val="en-CA"/>
        </w:rPr>
        <w:t xml:space="preserve"> this </w:t>
      </w:r>
      <w:r w:rsidR="00FB699A" w:rsidRPr="007E7021">
        <w:rPr>
          <w:rFonts w:ascii="Times New Roman" w:hAnsi="Times New Roman"/>
          <w:color w:val="000000" w:themeColor="text1"/>
          <w:szCs w:val="24"/>
          <w:lang w:val="en-CA"/>
        </w:rPr>
        <w:t xml:space="preserve">kind of </w:t>
      </w:r>
      <w:r w:rsidR="002E7039" w:rsidRPr="007E7021">
        <w:rPr>
          <w:rFonts w:ascii="Times New Roman" w:hAnsi="Times New Roman"/>
          <w:color w:val="000000" w:themeColor="text1"/>
          <w:szCs w:val="24"/>
          <w:lang w:val="en-CA"/>
        </w:rPr>
        <w:t>stud</w:t>
      </w:r>
      <w:r w:rsidR="0011674D" w:rsidRPr="007E7021">
        <w:rPr>
          <w:rFonts w:ascii="Times New Roman" w:hAnsi="Times New Roman"/>
          <w:color w:val="000000" w:themeColor="text1"/>
          <w:szCs w:val="24"/>
          <w:lang w:val="en-CA"/>
        </w:rPr>
        <w:t>ies</w:t>
      </w:r>
      <w:r w:rsidR="002E7039" w:rsidRPr="007E7021">
        <w:rPr>
          <w:rFonts w:ascii="Times New Roman" w:hAnsi="Times New Roman"/>
          <w:color w:val="000000" w:themeColor="text1"/>
          <w:szCs w:val="24"/>
          <w:lang w:val="en-CA"/>
        </w:rPr>
        <w:t xml:space="preserve"> particularly susceptible to confounding</w:t>
      </w:r>
      <w:r w:rsidR="00905E84" w:rsidRPr="007E7021">
        <w:rPr>
          <w:rFonts w:ascii="Times New Roman" w:hAnsi="Times New Roman"/>
          <w:color w:val="000000" w:themeColor="text1"/>
          <w:szCs w:val="24"/>
          <w:lang w:val="en-CA"/>
        </w:rPr>
        <w:t xml:space="preserve">. </w:t>
      </w:r>
      <w:r w:rsidR="00995A4B" w:rsidRPr="007E7021">
        <w:rPr>
          <w:rFonts w:ascii="Times New Roman" w:hAnsi="Times New Roman"/>
          <w:color w:val="000000" w:themeColor="text1"/>
          <w:szCs w:val="24"/>
          <w:lang w:val="en-CA"/>
        </w:rPr>
        <w:t>A</w:t>
      </w:r>
      <w:r w:rsidR="00905E84" w:rsidRPr="007E7021">
        <w:rPr>
          <w:rFonts w:ascii="Times New Roman" w:hAnsi="Times New Roman"/>
          <w:color w:val="000000" w:themeColor="text1"/>
          <w:szCs w:val="24"/>
          <w:lang w:val="en-CA"/>
        </w:rPr>
        <w:t xml:space="preserve">s far as the accuracy of the intervention is concerned, </w:t>
      </w:r>
      <w:r w:rsidR="00995A4B" w:rsidRPr="007E7021">
        <w:rPr>
          <w:rFonts w:ascii="Times New Roman" w:hAnsi="Times New Roman"/>
          <w:color w:val="000000" w:themeColor="text1"/>
          <w:szCs w:val="24"/>
          <w:lang w:val="en-CA"/>
        </w:rPr>
        <w:t>it is well understood how surgical interventions</w:t>
      </w:r>
      <w:r w:rsidR="00905E84" w:rsidRPr="007E7021">
        <w:rPr>
          <w:rFonts w:ascii="Times New Roman" w:hAnsi="Times New Roman"/>
          <w:color w:val="000000" w:themeColor="text1"/>
          <w:szCs w:val="24"/>
          <w:lang w:val="en-CA"/>
        </w:rPr>
        <w:t xml:space="preserve"> </w:t>
      </w:r>
      <w:r w:rsidR="00995A4B" w:rsidRPr="007E7021">
        <w:rPr>
          <w:rFonts w:ascii="Times New Roman" w:hAnsi="Times New Roman"/>
          <w:color w:val="000000" w:themeColor="text1"/>
          <w:szCs w:val="24"/>
          <w:lang w:val="en-CA"/>
        </w:rPr>
        <w:t>work and what their biological targets</w:t>
      </w:r>
      <w:r w:rsidR="00FC2E4C" w:rsidRPr="007E7021">
        <w:rPr>
          <w:rFonts w:ascii="Times New Roman" w:hAnsi="Times New Roman"/>
          <w:color w:val="000000" w:themeColor="text1"/>
          <w:szCs w:val="24"/>
          <w:lang w:val="en-CA"/>
        </w:rPr>
        <w:t xml:space="preserve"> are</w:t>
      </w:r>
      <w:r w:rsidR="00905E84" w:rsidRPr="007E7021">
        <w:rPr>
          <w:rFonts w:ascii="Times New Roman" w:hAnsi="Times New Roman"/>
          <w:color w:val="000000" w:themeColor="text1"/>
          <w:szCs w:val="24"/>
          <w:lang w:val="en-CA"/>
        </w:rPr>
        <w:t xml:space="preserve">, although possible confounding due to placebo effects is not entirely out of question. </w:t>
      </w:r>
    </w:p>
    <w:p w14:paraId="0780FF1F" w14:textId="1C2FCB4F" w:rsidR="00252F60" w:rsidRPr="007E7021" w:rsidRDefault="00905E84" w:rsidP="00252F60">
      <w:pPr>
        <w:pStyle w:val="FreeForm"/>
        <w:spacing w:line="360" w:lineRule="auto"/>
        <w:ind w:firstLine="720"/>
        <w:jc w:val="both"/>
        <w:rPr>
          <w:rFonts w:ascii="Times New Roman" w:hAnsi="Times New Roman"/>
          <w:color w:val="000000" w:themeColor="text1"/>
          <w:szCs w:val="24"/>
          <w:lang w:val="en-CA"/>
        </w:rPr>
      </w:pPr>
      <w:r w:rsidRPr="007E7021">
        <w:rPr>
          <w:rFonts w:ascii="Times New Roman" w:hAnsi="Times New Roman"/>
          <w:color w:val="000000" w:themeColor="text1"/>
          <w:szCs w:val="24"/>
          <w:lang w:val="en-CA"/>
        </w:rPr>
        <w:t>What about e</w:t>
      </w:r>
      <w:r w:rsidR="00622DB1" w:rsidRPr="007E7021">
        <w:rPr>
          <w:rFonts w:ascii="Times New Roman" w:hAnsi="Times New Roman"/>
          <w:color w:val="000000" w:themeColor="text1"/>
          <w:szCs w:val="24"/>
          <w:lang w:val="en-CA"/>
        </w:rPr>
        <w:t>xperiment</w:t>
      </w:r>
      <w:r w:rsidRPr="007E7021">
        <w:rPr>
          <w:rFonts w:ascii="Times New Roman" w:hAnsi="Times New Roman"/>
          <w:color w:val="000000" w:themeColor="text1"/>
          <w:szCs w:val="24"/>
          <w:lang w:val="en-CA"/>
        </w:rPr>
        <w:t>s</w:t>
      </w:r>
      <w:r w:rsidR="00622DB1" w:rsidRPr="007E7021">
        <w:rPr>
          <w:rFonts w:ascii="Times New Roman" w:hAnsi="Times New Roman"/>
          <w:color w:val="000000" w:themeColor="text1"/>
          <w:szCs w:val="24"/>
          <w:lang w:val="en-CA"/>
        </w:rPr>
        <w:t xml:space="preserve"> (3)</w:t>
      </w:r>
      <w:r w:rsidRPr="007E7021">
        <w:rPr>
          <w:rFonts w:ascii="Times New Roman" w:hAnsi="Times New Roman"/>
          <w:color w:val="000000" w:themeColor="text1"/>
          <w:szCs w:val="24"/>
          <w:lang w:val="en-CA"/>
        </w:rPr>
        <w:t xml:space="preserve"> and </w:t>
      </w:r>
      <w:r w:rsidR="00A97559" w:rsidRPr="007E7021">
        <w:rPr>
          <w:rFonts w:ascii="Times New Roman" w:hAnsi="Times New Roman"/>
          <w:color w:val="000000" w:themeColor="text1"/>
          <w:szCs w:val="24"/>
          <w:lang w:val="en-CA"/>
        </w:rPr>
        <w:t>(4)</w:t>
      </w:r>
      <w:r w:rsidRPr="007E7021">
        <w:rPr>
          <w:rFonts w:ascii="Times New Roman" w:hAnsi="Times New Roman"/>
          <w:color w:val="000000" w:themeColor="text1"/>
          <w:szCs w:val="24"/>
          <w:lang w:val="en-CA"/>
        </w:rPr>
        <w:t>?</w:t>
      </w:r>
      <w:r w:rsidR="00F24E1F" w:rsidRPr="007E7021">
        <w:rPr>
          <w:rFonts w:ascii="Times New Roman" w:hAnsi="Times New Roman"/>
          <w:color w:val="000000" w:themeColor="text1"/>
          <w:szCs w:val="24"/>
          <w:lang w:val="en-CA"/>
        </w:rPr>
        <w:t xml:space="preserve"> </w:t>
      </w:r>
      <w:r w:rsidR="002777D2" w:rsidRPr="007E7021">
        <w:rPr>
          <w:rFonts w:ascii="Times New Roman" w:hAnsi="Times New Roman"/>
          <w:color w:val="000000" w:themeColor="text1"/>
          <w:szCs w:val="24"/>
          <w:lang w:val="en-CA"/>
        </w:rPr>
        <w:t xml:space="preserve">Prima facie, the </w:t>
      </w:r>
      <w:r w:rsidR="00027DD0" w:rsidRPr="007E7021">
        <w:rPr>
          <w:rFonts w:ascii="Times New Roman" w:hAnsi="Times New Roman"/>
          <w:color w:val="000000" w:themeColor="text1"/>
          <w:szCs w:val="24"/>
          <w:lang w:val="en-CA"/>
        </w:rPr>
        <w:t xml:space="preserve">hypnotic suggestion </w:t>
      </w:r>
      <w:r w:rsidR="002777D2" w:rsidRPr="007E7021">
        <w:rPr>
          <w:rFonts w:ascii="Times New Roman" w:hAnsi="Times New Roman"/>
          <w:color w:val="000000" w:themeColor="text1"/>
          <w:szCs w:val="24"/>
          <w:lang w:val="en-CA"/>
        </w:rPr>
        <w:t>intervention is psychological</w:t>
      </w:r>
      <w:r w:rsidR="0011674D" w:rsidRPr="007E7021">
        <w:rPr>
          <w:rFonts w:ascii="Times New Roman" w:hAnsi="Times New Roman"/>
          <w:color w:val="000000" w:themeColor="text1"/>
          <w:szCs w:val="24"/>
          <w:lang w:val="en-CA"/>
        </w:rPr>
        <w:t xml:space="preserve"> in</w:t>
      </w:r>
      <w:r w:rsidR="002777D2" w:rsidRPr="007E7021">
        <w:rPr>
          <w:rFonts w:ascii="Times New Roman" w:hAnsi="Times New Roman"/>
          <w:color w:val="000000" w:themeColor="text1"/>
          <w:szCs w:val="24"/>
          <w:lang w:val="en-CA"/>
        </w:rPr>
        <w:t xml:space="preserve"> nature</w:t>
      </w:r>
      <w:r w:rsidR="006B29E7" w:rsidRPr="007E7021">
        <w:rPr>
          <w:rFonts w:ascii="Times New Roman" w:hAnsi="Times New Roman"/>
          <w:color w:val="000000" w:themeColor="text1"/>
          <w:szCs w:val="24"/>
          <w:lang w:val="en-CA"/>
        </w:rPr>
        <w:t>, it seems to target a psychological state</w:t>
      </w:r>
      <w:r w:rsidR="00014B9C" w:rsidRPr="007E7021">
        <w:rPr>
          <w:rFonts w:ascii="Times New Roman" w:hAnsi="Times New Roman"/>
          <w:color w:val="000000" w:themeColor="text1"/>
          <w:szCs w:val="24"/>
          <w:lang w:val="en-CA"/>
        </w:rPr>
        <w:t xml:space="preserve"> (consciousness)</w:t>
      </w:r>
      <w:r w:rsidR="002777D2" w:rsidRPr="007E7021">
        <w:rPr>
          <w:rFonts w:ascii="Times New Roman" w:hAnsi="Times New Roman"/>
          <w:color w:val="000000" w:themeColor="text1"/>
          <w:szCs w:val="24"/>
          <w:lang w:val="en-CA"/>
        </w:rPr>
        <w:t xml:space="preserve"> and </w:t>
      </w:r>
      <w:r w:rsidR="0011674D" w:rsidRPr="007E7021">
        <w:rPr>
          <w:rFonts w:ascii="Times New Roman" w:hAnsi="Times New Roman"/>
          <w:color w:val="000000" w:themeColor="text1"/>
          <w:szCs w:val="24"/>
          <w:lang w:val="en-CA"/>
        </w:rPr>
        <w:t>has</w:t>
      </w:r>
      <w:r w:rsidR="002777D2" w:rsidRPr="007E7021">
        <w:rPr>
          <w:rFonts w:ascii="Times New Roman" w:hAnsi="Times New Roman"/>
          <w:color w:val="000000" w:themeColor="text1"/>
          <w:szCs w:val="24"/>
          <w:lang w:val="en-CA"/>
        </w:rPr>
        <w:t xml:space="preserve"> </w:t>
      </w:r>
      <w:r w:rsidR="00F71AB7" w:rsidRPr="007E7021">
        <w:rPr>
          <w:rFonts w:ascii="Times New Roman" w:hAnsi="Times New Roman"/>
          <w:color w:val="000000" w:themeColor="text1"/>
          <w:szCs w:val="24"/>
          <w:lang w:val="en-CA"/>
        </w:rPr>
        <w:t xml:space="preserve">been used </w:t>
      </w:r>
      <w:r w:rsidR="00AB0EFB" w:rsidRPr="007E7021">
        <w:rPr>
          <w:rFonts w:ascii="Times New Roman" w:hAnsi="Times New Roman"/>
          <w:color w:val="000000" w:themeColor="text1"/>
          <w:szCs w:val="24"/>
          <w:lang w:val="en-CA"/>
        </w:rPr>
        <w:t>for more than a</w:t>
      </w:r>
      <w:r w:rsidR="006B29E7" w:rsidRPr="007E7021">
        <w:rPr>
          <w:rFonts w:ascii="Times New Roman" w:hAnsi="Times New Roman"/>
          <w:color w:val="000000" w:themeColor="text1"/>
          <w:szCs w:val="24"/>
          <w:lang w:val="en-CA"/>
        </w:rPr>
        <w:t xml:space="preserve"> century </w:t>
      </w:r>
      <w:r w:rsidR="00F71AB7" w:rsidRPr="007E7021">
        <w:rPr>
          <w:rFonts w:ascii="Times New Roman" w:hAnsi="Times New Roman"/>
          <w:color w:val="000000" w:themeColor="text1"/>
          <w:szCs w:val="24"/>
          <w:lang w:val="en-CA"/>
        </w:rPr>
        <w:t>to produce</w:t>
      </w:r>
      <w:r w:rsidR="002777D2" w:rsidRPr="007E7021">
        <w:rPr>
          <w:rFonts w:ascii="Times New Roman" w:hAnsi="Times New Roman"/>
          <w:color w:val="000000" w:themeColor="text1"/>
          <w:szCs w:val="24"/>
          <w:lang w:val="en-CA"/>
        </w:rPr>
        <w:t xml:space="preserve"> psychological effect</w:t>
      </w:r>
      <w:r w:rsidR="00AB0EFB" w:rsidRPr="007E7021">
        <w:rPr>
          <w:rFonts w:ascii="Times New Roman" w:hAnsi="Times New Roman"/>
          <w:color w:val="000000" w:themeColor="text1"/>
          <w:szCs w:val="24"/>
          <w:lang w:val="en-CA"/>
        </w:rPr>
        <w:t xml:space="preserve">s such as </w:t>
      </w:r>
      <w:r w:rsidR="002777D2" w:rsidRPr="007E7021">
        <w:rPr>
          <w:rFonts w:ascii="Times New Roman" w:hAnsi="Times New Roman"/>
          <w:color w:val="000000" w:themeColor="text1"/>
          <w:szCs w:val="24"/>
          <w:lang w:val="en-CA"/>
        </w:rPr>
        <w:t>perceptual dissociation.</w:t>
      </w:r>
      <w:r w:rsidR="006B29E7" w:rsidRPr="007E7021">
        <w:rPr>
          <w:rFonts w:ascii="Times New Roman" w:hAnsi="Times New Roman"/>
          <w:color w:val="000000" w:themeColor="text1"/>
          <w:szCs w:val="24"/>
          <w:lang w:val="en-CA"/>
        </w:rPr>
        <w:t xml:space="preserve"> </w:t>
      </w:r>
      <w:r w:rsidR="00CB7985" w:rsidRPr="007E7021">
        <w:rPr>
          <w:rFonts w:ascii="Times New Roman" w:hAnsi="Times New Roman"/>
          <w:color w:val="000000" w:themeColor="text1"/>
          <w:szCs w:val="24"/>
          <w:lang w:val="en-CA"/>
        </w:rPr>
        <w:t xml:space="preserve">Experimentally speaking, the intervention is </w:t>
      </w:r>
      <w:r w:rsidR="00027DD0" w:rsidRPr="007E7021">
        <w:rPr>
          <w:rFonts w:ascii="Times New Roman" w:hAnsi="Times New Roman"/>
          <w:color w:val="000000" w:themeColor="text1"/>
          <w:szCs w:val="24"/>
          <w:lang w:val="en-CA"/>
        </w:rPr>
        <w:t>psychologically</w:t>
      </w:r>
      <w:r w:rsidR="002622B2" w:rsidRPr="007E7021">
        <w:rPr>
          <w:rFonts w:ascii="Times New Roman" w:hAnsi="Times New Roman"/>
          <w:color w:val="000000" w:themeColor="text1"/>
          <w:szCs w:val="24"/>
          <w:lang w:val="en-CA"/>
        </w:rPr>
        <w:t xml:space="preserve"> </w:t>
      </w:r>
      <w:r w:rsidR="00CB7985" w:rsidRPr="007E7021">
        <w:rPr>
          <w:rFonts w:ascii="Times New Roman" w:hAnsi="Times New Roman"/>
          <w:color w:val="000000" w:themeColor="text1"/>
          <w:szCs w:val="24"/>
          <w:lang w:val="en-CA"/>
        </w:rPr>
        <w:t xml:space="preserve">accurate since it differentiates between the relevant psychological variables (‘pain unpleasantness’ vs. ‘pain intensity’), </w:t>
      </w:r>
      <w:r w:rsidR="00AB0EFB" w:rsidRPr="007E7021">
        <w:rPr>
          <w:rFonts w:ascii="Times New Roman" w:hAnsi="Times New Roman"/>
          <w:color w:val="000000" w:themeColor="text1"/>
          <w:szCs w:val="24"/>
          <w:lang w:val="en-CA"/>
        </w:rPr>
        <w:t xml:space="preserve">which </w:t>
      </w:r>
      <w:r w:rsidR="002622B2" w:rsidRPr="007E7021">
        <w:rPr>
          <w:rFonts w:ascii="Times New Roman" w:hAnsi="Times New Roman"/>
          <w:color w:val="000000" w:themeColor="text1"/>
          <w:szCs w:val="24"/>
          <w:lang w:val="en-CA"/>
        </w:rPr>
        <w:t>validates</w:t>
      </w:r>
      <w:r w:rsidR="00AB0EFB" w:rsidRPr="007E7021">
        <w:rPr>
          <w:rFonts w:ascii="Times New Roman" w:hAnsi="Times New Roman"/>
          <w:color w:val="000000" w:themeColor="text1"/>
          <w:szCs w:val="24"/>
          <w:lang w:val="en-CA"/>
        </w:rPr>
        <w:t xml:space="preserve"> its use</w:t>
      </w:r>
      <w:r w:rsidR="00CB7985" w:rsidRPr="007E7021">
        <w:rPr>
          <w:rFonts w:ascii="Times New Roman" w:hAnsi="Times New Roman"/>
          <w:color w:val="000000" w:themeColor="text1"/>
          <w:szCs w:val="24"/>
          <w:lang w:val="en-CA"/>
        </w:rPr>
        <w:t xml:space="preserve"> in experiment (4). </w:t>
      </w:r>
      <w:r w:rsidR="00014B9C" w:rsidRPr="007E7021">
        <w:rPr>
          <w:rFonts w:ascii="Times New Roman" w:hAnsi="Times New Roman"/>
          <w:color w:val="000000" w:themeColor="text1"/>
          <w:szCs w:val="24"/>
          <w:lang w:val="en-CA"/>
        </w:rPr>
        <w:t>Still, we</w:t>
      </w:r>
      <w:r w:rsidR="004B2DA6" w:rsidRPr="007E7021">
        <w:rPr>
          <w:rFonts w:ascii="Times New Roman" w:hAnsi="Times New Roman"/>
          <w:color w:val="000000" w:themeColor="text1"/>
          <w:szCs w:val="24"/>
          <w:lang w:val="en-CA"/>
        </w:rPr>
        <w:t xml:space="preserve"> </w:t>
      </w:r>
      <w:r w:rsidR="00F76C8D" w:rsidRPr="007E7021">
        <w:rPr>
          <w:rFonts w:ascii="Times New Roman" w:hAnsi="Times New Roman"/>
          <w:color w:val="000000" w:themeColor="text1"/>
          <w:szCs w:val="24"/>
          <w:lang w:val="en-CA"/>
        </w:rPr>
        <w:t xml:space="preserve">may </w:t>
      </w:r>
      <w:r w:rsidR="004B2DA6" w:rsidRPr="007E7021">
        <w:rPr>
          <w:rFonts w:ascii="Times New Roman" w:hAnsi="Times New Roman"/>
          <w:color w:val="000000" w:themeColor="text1"/>
          <w:szCs w:val="24"/>
          <w:lang w:val="en-CA"/>
        </w:rPr>
        <w:t xml:space="preserve">hesitate to infer causation </w:t>
      </w:r>
      <w:r w:rsidR="00014B9C" w:rsidRPr="007E7021">
        <w:rPr>
          <w:rFonts w:ascii="Times New Roman" w:hAnsi="Times New Roman"/>
          <w:color w:val="000000" w:themeColor="text1"/>
          <w:szCs w:val="24"/>
          <w:lang w:val="en-CA"/>
        </w:rPr>
        <w:t>because</w:t>
      </w:r>
      <w:r w:rsidR="004B2DA6" w:rsidRPr="007E7021">
        <w:rPr>
          <w:rFonts w:ascii="Times New Roman" w:hAnsi="Times New Roman"/>
          <w:color w:val="000000" w:themeColor="text1"/>
          <w:szCs w:val="24"/>
          <w:lang w:val="en-CA"/>
        </w:rPr>
        <w:t xml:space="preserve"> it </w:t>
      </w:r>
      <w:r w:rsidR="00014B9C" w:rsidRPr="007E7021">
        <w:rPr>
          <w:rFonts w:ascii="Times New Roman" w:hAnsi="Times New Roman"/>
          <w:color w:val="000000" w:themeColor="text1"/>
          <w:szCs w:val="24"/>
          <w:lang w:val="en-CA"/>
        </w:rPr>
        <w:t xml:space="preserve">is </w:t>
      </w:r>
      <w:r w:rsidR="004B2DA6" w:rsidRPr="007E7021">
        <w:rPr>
          <w:rFonts w:ascii="Times New Roman" w:hAnsi="Times New Roman"/>
          <w:color w:val="000000" w:themeColor="text1"/>
          <w:szCs w:val="24"/>
          <w:lang w:val="en-CA"/>
        </w:rPr>
        <w:t xml:space="preserve">not known what </w:t>
      </w:r>
      <w:r w:rsidR="001A456D" w:rsidRPr="007E7021">
        <w:rPr>
          <w:rFonts w:ascii="Times New Roman" w:hAnsi="Times New Roman"/>
          <w:color w:val="000000" w:themeColor="text1"/>
          <w:szCs w:val="24"/>
          <w:lang w:val="en-CA"/>
        </w:rPr>
        <w:t xml:space="preserve">psychological </w:t>
      </w:r>
      <w:r w:rsidR="004B2DA6" w:rsidRPr="007E7021">
        <w:rPr>
          <w:rFonts w:ascii="Times New Roman" w:hAnsi="Times New Roman"/>
          <w:color w:val="000000" w:themeColor="text1"/>
          <w:szCs w:val="24"/>
          <w:lang w:val="en-CA"/>
        </w:rPr>
        <w:t xml:space="preserve">variables such as ‘pain unpleasantness’ ultimately </w:t>
      </w:r>
      <w:r w:rsidR="00CB7985" w:rsidRPr="007E7021">
        <w:rPr>
          <w:rFonts w:ascii="Times New Roman" w:hAnsi="Times New Roman"/>
          <w:color w:val="000000" w:themeColor="text1"/>
          <w:szCs w:val="24"/>
          <w:lang w:val="en-CA"/>
        </w:rPr>
        <w:t>refer to</w:t>
      </w:r>
      <w:r w:rsidR="004B2DA6" w:rsidRPr="007E7021">
        <w:rPr>
          <w:rFonts w:ascii="Times New Roman" w:hAnsi="Times New Roman"/>
          <w:color w:val="000000" w:themeColor="text1"/>
          <w:szCs w:val="24"/>
          <w:lang w:val="en-CA"/>
        </w:rPr>
        <w:t xml:space="preserve">. </w:t>
      </w:r>
      <w:r w:rsidR="001A456D" w:rsidRPr="007E7021">
        <w:rPr>
          <w:rFonts w:ascii="Times New Roman" w:hAnsi="Times New Roman"/>
          <w:color w:val="000000" w:themeColor="text1"/>
          <w:szCs w:val="24"/>
          <w:lang w:val="en-CA"/>
        </w:rPr>
        <w:t>P</w:t>
      </w:r>
      <w:r w:rsidR="00CB7985" w:rsidRPr="007E7021">
        <w:rPr>
          <w:rFonts w:ascii="Times New Roman" w:hAnsi="Times New Roman"/>
          <w:color w:val="000000" w:themeColor="text1"/>
          <w:szCs w:val="24"/>
          <w:lang w:val="en-CA"/>
        </w:rPr>
        <w:t>ain ratings</w:t>
      </w:r>
      <w:r w:rsidR="004B2DA6" w:rsidRPr="007E7021">
        <w:rPr>
          <w:rFonts w:ascii="Times New Roman" w:hAnsi="Times New Roman"/>
          <w:color w:val="000000" w:themeColor="text1"/>
          <w:szCs w:val="24"/>
          <w:lang w:val="en-CA"/>
        </w:rPr>
        <w:t xml:space="preserve"> are defined operationally, in terms of tests in which subjects </w:t>
      </w:r>
      <w:r w:rsidR="0011674D" w:rsidRPr="007E7021">
        <w:rPr>
          <w:rFonts w:ascii="Times New Roman" w:hAnsi="Times New Roman"/>
          <w:color w:val="000000" w:themeColor="text1"/>
          <w:szCs w:val="24"/>
          <w:lang w:val="en-CA"/>
        </w:rPr>
        <w:t xml:space="preserve">are asked to </w:t>
      </w:r>
      <w:r w:rsidR="004B2DA6" w:rsidRPr="007E7021">
        <w:rPr>
          <w:rFonts w:ascii="Times New Roman" w:hAnsi="Times New Roman"/>
          <w:color w:val="000000" w:themeColor="text1"/>
          <w:szCs w:val="24"/>
          <w:lang w:val="en-CA"/>
        </w:rPr>
        <w:t>rate</w:t>
      </w:r>
      <w:r w:rsidR="00882A22" w:rsidRPr="007E7021">
        <w:rPr>
          <w:rFonts w:ascii="Times New Roman" w:hAnsi="Times New Roman"/>
          <w:color w:val="000000" w:themeColor="text1"/>
          <w:szCs w:val="24"/>
          <w:lang w:val="en-CA"/>
        </w:rPr>
        <w:t xml:space="preserve"> or report</w:t>
      </w:r>
      <w:r w:rsidR="004B2DA6" w:rsidRPr="007E7021">
        <w:rPr>
          <w:rFonts w:ascii="Times New Roman" w:hAnsi="Times New Roman"/>
          <w:color w:val="000000" w:themeColor="text1"/>
          <w:szCs w:val="24"/>
          <w:lang w:val="en-CA"/>
        </w:rPr>
        <w:t xml:space="preserve"> </w:t>
      </w:r>
      <w:r w:rsidR="0011674D" w:rsidRPr="007E7021">
        <w:rPr>
          <w:rFonts w:ascii="Times New Roman" w:hAnsi="Times New Roman"/>
          <w:color w:val="000000" w:themeColor="text1"/>
          <w:szCs w:val="24"/>
          <w:lang w:val="en-CA"/>
        </w:rPr>
        <w:t xml:space="preserve">on </w:t>
      </w:r>
      <w:r w:rsidR="004B2DA6" w:rsidRPr="007E7021">
        <w:rPr>
          <w:rFonts w:ascii="Times New Roman" w:hAnsi="Times New Roman"/>
          <w:color w:val="000000" w:themeColor="text1"/>
          <w:szCs w:val="24"/>
          <w:lang w:val="en-CA"/>
        </w:rPr>
        <w:t>phenomenological dimensions of pain</w:t>
      </w:r>
      <w:r w:rsidR="00CB7985" w:rsidRPr="007E7021">
        <w:rPr>
          <w:rFonts w:ascii="Times New Roman" w:hAnsi="Times New Roman"/>
          <w:color w:val="000000" w:themeColor="text1"/>
          <w:szCs w:val="24"/>
          <w:lang w:val="en-CA"/>
        </w:rPr>
        <w:t xml:space="preserve">. </w:t>
      </w:r>
      <w:r w:rsidR="00E679F5" w:rsidRPr="007E7021">
        <w:rPr>
          <w:rFonts w:ascii="Times New Roman" w:hAnsi="Times New Roman"/>
          <w:color w:val="000000" w:themeColor="text1"/>
          <w:szCs w:val="24"/>
          <w:lang w:val="en-CA"/>
        </w:rPr>
        <w:t xml:space="preserve">Little </w:t>
      </w:r>
      <w:r w:rsidR="00DF52BA" w:rsidRPr="007E7021">
        <w:rPr>
          <w:rFonts w:ascii="Times New Roman" w:hAnsi="Times New Roman"/>
          <w:color w:val="000000" w:themeColor="text1"/>
          <w:szCs w:val="24"/>
          <w:lang w:val="en-CA"/>
        </w:rPr>
        <w:t>is known about the inner workings</w:t>
      </w:r>
      <w:r w:rsidR="00CB7985" w:rsidRPr="007E7021">
        <w:rPr>
          <w:rFonts w:ascii="Times New Roman" w:hAnsi="Times New Roman"/>
          <w:color w:val="000000" w:themeColor="text1"/>
          <w:szCs w:val="24"/>
          <w:lang w:val="en-CA"/>
        </w:rPr>
        <w:t xml:space="preserve"> </w:t>
      </w:r>
      <w:r w:rsidR="00DF52BA" w:rsidRPr="007E7021">
        <w:rPr>
          <w:rFonts w:ascii="Times New Roman" w:hAnsi="Times New Roman"/>
          <w:color w:val="000000" w:themeColor="text1"/>
          <w:szCs w:val="24"/>
          <w:lang w:val="en-CA"/>
        </w:rPr>
        <w:t xml:space="preserve">of these </w:t>
      </w:r>
      <w:r w:rsidR="004B2DA6" w:rsidRPr="007E7021">
        <w:rPr>
          <w:rFonts w:ascii="Times New Roman" w:hAnsi="Times New Roman"/>
          <w:color w:val="000000" w:themeColor="text1"/>
          <w:szCs w:val="24"/>
          <w:lang w:val="en-CA"/>
        </w:rPr>
        <w:t xml:space="preserve">measurement techniques </w:t>
      </w:r>
      <w:r w:rsidR="003F7160" w:rsidRPr="007E7021">
        <w:rPr>
          <w:rFonts w:ascii="Times New Roman" w:hAnsi="Times New Roman"/>
          <w:color w:val="000000" w:themeColor="text1"/>
          <w:szCs w:val="24"/>
          <w:lang w:val="en-CA"/>
        </w:rPr>
        <w:t xml:space="preserve">(i.e., we </w:t>
      </w:r>
      <w:proofErr w:type="gramStart"/>
      <w:r w:rsidR="003F7160" w:rsidRPr="007E7021">
        <w:rPr>
          <w:rFonts w:ascii="Times New Roman" w:hAnsi="Times New Roman"/>
          <w:color w:val="000000" w:themeColor="text1"/>
          <w:szCs w:val="24"/>
          <w:lang w:val="en-CA"/>
        </w:rPr>
        <w:t>don’t</w:t>
      </w:r>
      <w:proofErr w:type="gramEnd"/>
      <w:r w:rsidR="003F7160" w:rsidRPr="007E7021">
        <w:rPr>
          <w:rFonts w:ascii="Times New Roman" w:hAnsi="Times New Roman"/>
          <w:color w:val="000000" w:themeColor="text1"/>
          <w:szCs w:val="24"/>
          <w:lang w:val="en-CA"/>
        </w:rPr>
        <w:t xml:space="preserve"> know how subjects come to </w:t>
      </w:r>
      <w:r w:rsidR="0011674D" w:rsidRPr="007E7021">
        <w:rPr>
          <w:rFonts w:ascii="Times New Roman" w:hAnsi="Times New Roman"/>
          <w:color w:val="000000" w:themeColor="text1"/>
          <w:szCs w:val="24"/>
          <w:lang w:val="en-CA"/>
        </w:rPr>
        <w:t xml:space="preserve">rate or </w:t>
      </w:r>
      <w:r w:rsidR="003F7160" w:rsidRPr="007E7021">
        <w:rPr>
          <w:rFonts w:ascii="Times New Roman" w:hAnsi="Times New Roman"/>
          <w:color w:val="000000" w:themeColor="text1"/>
          <w:szCs w:val="24"/>
          <w:lang w:val="en-CA"/>
        </w:rPr>
        <w:t>report their subjective experiences)</w:t>
      </w:r>
      <w:r w:rsidR="004B2DA6" w:rsidRPr="007E7021">
        <w:rPr>
          <w:rFonts w:ascii="Times New Roman" w:hAnsi="Times New Roman"/>
          <w:color w:val="000000" w:themeColor="text1"/>
          <w:szCs w:val="24"/>
          <w:lang w:val="en-CA"/>
        </w:rPr>
        <w:t>.</w:t>
      </w:r>
      <w:r w:rsidR="00CB7985" w:rsidRPr="007E7021">
        <w:rPr>
          <w:rFonts w:ascii="Times New Roman" w:hAnsi="Times New Roman"/>
          <w:color w:val="000000" w:themeColor="text1"/>
          <w:szCs w:val="24"/>
          <w:lang w:val="en-CA"/>
        </w:rPr>
        <w:t xml:space="preserve"> </w:t>
      </w:r>
      <w:r w:rsidR="00995A4B" w:rsidRPr="007E7021">
        <w:rPr>
          <w:rFonts w:ascii="Times New Roman" w:hAnsi="Times New Roman"/>
          <w:color w:val="000000" w:themeColor="text1"/>
          <w:szCs w:val="24"/>
          <w:lang w:val="en-CA"/>
        </w:rPr>
        <w:t xml:space="preserve">The fact </w:t>
      </w:r>
      <w:r w:rsidR="00B10B3B" w:rsidRPr="007E7021">
        <w:rPr>
          <w:rFonts w:ascii="Times New Roman" w:hAnsi="Times New Roman"/>
          <w:color w:val="000000" w:themeColor="text1"/>
          <w:szCs w:val="24"/>
          <w:lang w:val="en-CA"/>
        </w:rPr>
        <w:t>that</w:t>
      </w:r>
      <w:r w:rsidR="00DF52BA" w:rsidRPr="007E7021">
        <w:rPr>
          <w:rFonts w:ascii="Times New Roman" w:hAnsi="Times New Roman"/>
          <w:color w:val="000000" w:themeColor="text1"/>
          <w:szCs w:val="24"/>
          <w:lang w:val="en-CA"/>
        </w:rPr>
        <w:t xml:space="preserve"> hypno</w:t>
      </w:r>
      <w:r w:rsidR="00B152C5" w:rsidRPr="007E7021">
        <w:rPr>
          <w:rFonts w:ascii="Times New Roman" w:hAnsi="Times New Roman"/>
          <w:color w:val="000000" w:themeColor="text1"/>
          <w:szCs w:val="24"/>
          <w:lang w:val="en-CA"/>
        </w:rPr>
        <w:t>tic suggestion</w:t>
      </w:r>
      <w:r w:rsidR="001E4E2C" w:rsidRPr="007E7021">
        <w:rPr>
          <w:rFonts w:ascii="Times New Roman" w:hAnsi="Times New Roman"/>
          <w:color w:val="000000" w:themeColor="text1"/>
          <w:szCs w:val="24"/>
          <w:lang w:val="en-CA"/>
        </w:rPr>
        <w:t xml:space="preserve"> results in both </w:t>
      </w:r>
      <w:r w:rsidR="004B2DA6" w:rsidRPr="007E7021">
        <w:rPr>
          <w:rFonts w:ascii="Times New Roman" w:hAnsi="Times New Roman"/>
          <w:color w:val="000000" w:themeColor="text1"/>
          <w:szCs w:val="24"/>
          <w:lang w:val="en-CA"/>
        </w:rPr>
        <w:t xml:space="preserve">psychological and biological changes adds </w:t>
      </w:r>
      <w:r w:rsidR="00054619" w:rsidRPr="007E7021">
        <w:rPr>
          <w:rFonts w:ascii="Times New Roman" w:hAnsi="Times New Roman"/>
          <w:color w:val="000000" w:themeColor="text1"/>
          <w:szCs w:val="24"/>
          <w:lang w:val="en-CA"/>
        </w:rPr>
        <w:t>further uncertainty</w:t>
      </w:r>
      <w:r w:rsidR="00DF52BA" w:rsidRPr="007E7021">
        <w:rPr>
          <w:rFonts w:ascii="Times New Roman" w:hAnsi="Times New Roman"/>
          <w:color w:val="000000" w:themeColor="text1"/>
          <w:szCs w:val="24"/>
          <w:lang w:val="en-CA"/>
        </w:rPr>
        <w:t xml:space="preserve">. It could be that the intervention </w:t>
      </w:r>
      <w:r w:rsidR="006B1029" w:rsidRPr="007E7021">
        <w:rPr>
          <w:rFonts w:ascii="Times New Roman" w:hAnsi="Times New Roman"/>
          <w:color w:val="000000" w:themeColor="text1"/>
          <w:szCs w:val="24"/>
          <w:lang w:val="en-CA"/>
        </w:rPr>
        <w:t>causes</w:t>
      </w:r>
      <w:r w:rsidR="00DF52BA" w:rsidRPr="007E7021">
        <w:rPr>
          <w:rFonts w:ascii="Times New Roman" w:hAnsi="Times New Roman"/>
          <w:color w:val="000000" w:themeColor="text1"/>
          <w:szCs w:val="24"/>
          <w:lang w:val="en-CA"/>
        </w:rPr>
        <w:t xml:space="preserve"> changes in ACC activity, as measured by an imaging technique, and these changes </w:t>
      </w:r>
      <w:r w:rsidR="00B152C5" w:rsidRPr="007E7021">
        <w:rPr>
          <w:rFonts w:ascii="Times New Roman" w:hAnsi="Times New Roman"/>
          <w:color w:val="000000" w:themeColor="text1"/>
          <w:szCs w:val="24"/>
          <w:lang w:val="en-CA"/>
        </w:rPr>
        <w:t>are in turn responsible for</w:t>
      </w:r>
      <w:r w:rsidR="00DF52BA" w:rsidRPr="007E7021">
        <w:rPr>
          <w:rFonts w:ascii="Times New Roman" w:hAnsi="Times New Roman"/>
          <w:color w:val="000000" w:themeColor="text1"/>
          <w:szCs w:val="24"/>
          <w:lang w:val="en-CA"/>
        </w:rPr>
        <w:t xml:space="preserve"> the ratings of the variable ‘pain unpleasantness.’</w:t>
      </w:r>
      <w:r w:rsidR="00BE5F5C" w:rsidRPr="007E7021">
        <w:rPr>
          <w:rFonts w:ascii="Times New Roman" w:hAnsi="Times New Roman"/>
          <w:color w:val="000000" w:themeColor="text1"/>
          <w:szCs w:val="24"/>
          <w:lang w:val="en-CA"/>
        </w:rPr>
        <w:t xml:space="preserve"> </w:t>
      </w:r>
      <w:r w:rsidR="006B1029" w:rsidRPr="007E7021">
        <w:rPr>
          <w:rFonts w:ascii="Times New Roman" w:hAnsi="Times New Roman"/>
          <w:color w:val="000000" w:themeColor="text1"/>
          <w:szCs w:val="24"/>
          <w:lang w:val="en-CA"/>
        </w:rPr>
        <w:t xml:space="preserve">Consistent with this </w:t>
      </w:r>
      <w:r w:rsidR="00AD3B16" w:rsidRPr="007E7021">
        <w:rPr>
          <w:rFonts w:ascii="Times New Roman" w:hAnsi="Times New Roman"/>
          <w:color w:val="000000" w:themeColor="text1"/>
          <w:szCs w:val="24"/>
          <w:lang w:val="en-CA"/>
        </w:rPr>
        <w:t>uncertainty</w:t>
      </w:r>
      <w:r w:rsidR="00360502" w:rsidRPr="007E7021">
        <w:rPr>
          <w:rFonts w:ascii="Times New Roman" w:hAnsi="Times New Roman"/>
          <w:color w:val="000000" w:themeColor="text1"/>
          <w:szCs w:val="24"/>
          <w:lang w:val="en-CA"/>
        </w:rPr>
        <w:t xml:space="preserve">, </w:t>
      </w:r>
      <w:proofErr w:type="spellStart"/>
      <w:r w:rsidR="00E5662A" w:rsidRPr="007E7021">
        <w:rPr>
          <w:rFonts w:ascii="Times New Roman" w:hAnsi="Times New Roman"/>
          <w:color w:val="000000" w:themeColor="text1"/>
          <w:szCs w:val="24"/>
          <w:lang w:val="en-CA"/>
        </w:rPr>
        <w:t>Rainville</w:t>
      </w:r>
      <w:proofErr w:type="spellEnd"/>
      <w:r w:rsidR="00E5662A" w:rsidRPr="007E7021">
        <w:rPr>
          <w:rFonts w:ascii="Times New Roman" w:hAnsi="Times New Roman"/>
          <w:color w:val="000000" w:themeColor="text1"/>
          <w:szCs w:val="24"/>
          <w:lang w:val="en-CA"/>
        </w:rPr>
        <w:t xml:space="preserve"> et al. </w:t>
      </w:r>
      <w:proofErr w:type="gramStart"/>
      <w:r w:rsidR="00252F60" w:rsidRPr="007E7021">
        <w:rPr>
          <w:rFonts w:ascii="Times New Roman" w:hAnsi="Times New Roman"/>
          <w:color w:val="000000" w:themeColor="text1"/>
          <w:szCs w:val="24"/>
          <w:lang w:val="en-CA"/>
        </w:rPr>
        <w:t>don’t</w:t>
      </w:r>
      <w:proofErr w:type="gramEnd"/>
      <w:r w:rsidR="00252F60" w:rsidRPr="007E7021">
        <w:rPr>
          <w:rFonts w:ascii="Times New Roman" w:hAnsi="Times New Roman"/>
          <w:color w:val="000000" w:themeColor="text1"/>
          <w:szCs w:val="24"/>
          <w:lang w:val="en-CA"/>
        </w:rPr>
        <w:t xml:space="preserve"> make any </w:t>
      </w:r>
      <w:r w:rsidR="00360502" w:rsidRPr="007E7021">
        <w:rPr>
          <w:rFonts w:ascii="Times New Roman" w:hAnsi="Times New Roman"/>
          <w:color w:val="000000" w:themeColor="text1"/>
          <w:szCs w:val="24"/>
          <w:lang w:val="en-CA"/>
        </w:rPr>
        <w:t>claims</w:t>
      </w:r>
      <w:r w:rsidR="00252F60" w:rsidRPr="007E7021">
        <w:rPr>
          <w:rFonts w:ascii="Times New Roman" w:hAnsi="Times New Roman"/>
          <w:color w:val="000000" w:themeColor="text1"/>
          <w:szCs w:val="24"/>
          <w:lang w:val="en-CA"/>
        </w:rPr>
        <w:t xml:space="preserve"> about the </w:t>
      </w:r>
      <w:r w:rsidR="00360502" w:rsidRPr="007E7021">
        <w:rPr>
          <w:rFonts w:ascii="Times New Roman" w:hAnsi="Times New Roman"/>
          <w:color w:val="000000" w:themeColor="text1"/>
          <w:szCs w:val="24"/>
          <w:lang w:val="en-CA"/>
        </w:rPr>
        <w:t>variable</w:t>
      </w:r>
      <w:r w:rsidR="0059305B" w:rsidRPr="007E7021">
        <w:rPr>
          <w:rFonts w:ascii="Times New Roman" w:hAnsi="Times New Roman"/>
          <w:color w:val="000000" w:themeColor="text1"/>
          <w:szCs w:val="24"/>
          <w:lang w:val="en-CA"/>
        </w:rPr>
        <w:t>s</w:t>
      </w:r>
      <w:r w:rsidR="00252F60" w:rsidRPr="007E7021">
        <w:rPr>
          <w:rFonts w:ascii="Times New Roman" w:hAnsi="Times New Roman"/>
          <w:color w:val="000000" w:themeColor="text1"/>
          <w:szCs w:val="24"/>
          <w:lang w:val="en-CA"/>
        </w:rPr>
        <w:t xml:space="preserve"> target</w:t>
      </w:r>
      <w:r w:rsidR="00360502" w:rsidRPr="007E7021">
        <w:rPr>
          <w:rFonts w:ascii="Times New Roman" w:hAnsi="Times New Roman"/>
          <w:color w:val="000000" w:themeColor="text1"/>
          <w:szCs w:val="24"/>
          <w:lang w:val="en-CA"/>
        </w:rPr>
        <w:t>ed by</w:t>
      </w:r>
      <w:r w:rsidR="00252F60" w:rsidRPr="007E7021">
        <w:rPr>
          <w:rFonts w:ascii="Times New Roman" w:hAnsi="Times New Roman"/>
          <w:color w:val="000000" w:themeColor="text1"/>
          <w:szCs w:val="24"/>
          <w:lang w:val="en-CA"/>
        </w:rPr>
        <w:t xml:space="preserve"> hypnotic suggestion</w:t>
      </w:r>
      <w:r w:rsidR="00360502" w:rsidRPr="007E7021">
        <w:rPr>
          <w:rFonts w:ascii="Times New Roman" w:hAnsi="Times New Roman"/>
          <w:color w:val="000000" w:themeColor="text1"/>
          <w:szCs w:val="24"/>
          <w:lang w:val="en-CA"/>
        </w:rPr>
        <w:t xml:space="preserve"> and their </w:t>
      </w:r>
      <w:r w:rsidR="0059305B" w:rsidRPr="007E7021">
        <w:rPr>
          <w:rFonts w:ascii="Times New Roman" w:hAnsi="Times New Roman"/>
          <w:color w:val="000000" w:themeColor="text1"/>
          <w:szCs w:val="24"/>
          <w:lang w:val="en-CA"/>
        </w:rPr>
        <w:t xml:space="preserve">possible </w:t>
      </w:r>
      <w:r w:rsidR="00360502" w:rsidRPr="007E7021">
        <w:rPr>
          <w:rFonts w:ascii="Times New Roman" w:hAnsi="Times New Roman"/>
          <w:color w:val="000000" w:themeColor="text1"/>
          <w:szCs w:val="24"/>
          <w:lang w:val="en-CA"/>
        </w:rPr>
        <w:t xml:space="preserve">causal relevance to the </w:t>
      </w:r>
      <w:r w:rsidR="00FD6AD4" w:rsidRPr="007E7021">
        <w:rPr>
          <w:rFonts w:ascii="Times New Roman" w:hAnsi="Times New Roman"/>
          <w:color w:val="000000" w:themeColor="text1"/>
          <w:szCs w:val="24"/>
          <w:lang w:val="en-CA"/>
        </w:rPr>
        <w:t xml:space="preserve">outcomes </w:t>
      </w:r>
      <w:r w:rsidR="00360502" w:rsidRPr="007E7021">
        <w:rPr>
          <w:rFonts w:ascii="Times New Roman" w:hAnsi="Times New Roman"/>
          <w:color w:val="000000" w:themeColor="text1"/>
          <w:szCs w:val="24"/>
          <w:lang w:val="en-CA"/>
        </w:rPr>
        <w:t>measu</w:t>
      </w:r>
      <w:r w:rsidR="00BC131A" w:rsidRPr="007E7021">
        <w:rPr>
          <w:rFonts w:ascii="Times New Roman" w:hAnsi="Times New Roman"/>
          <w:color w:val="000000" w:themeColor="text1"/>
          <w:szCs w:val="24"/>
          <w:lang w:val="en-CA"/>
        </w:rPr>
        <w:t>r</w:t>
      </w:r>
      <w:r w:rsidR="00360502" w:rsidRPr="007E7021">
        <w:rPr>
          <w:rFonts w:ascii="Times New Roman" w:hAnsi="Times New Roman"/>
          <w:color w:val="000000" w:themeColor="text1"/>
          <w:szCs w:val="24"/>
          <w:lang w:val="en-CA"/>
        </w:rPr>
        <w:t xml:space="preserve">ed </w:t>
      </w:r>
      <w:r w:rsidR="00FD6AD4" w:rsidRPr="007E7021">
        <w:rPr>
          <w:rFonts w:ascii="Times New Roman" w:hAnsi="Times New Roman"/>
          <w:color w:val="000000" w:themeColor="text1"/>
          <w:szCs w:val="24"/>
          <w:lang w:val="en-CA"/>
        </w:rPr>
        <w:t>in experiment (4)</w:t>
      </w:r>
      <w:r w:rsidR="00252F60" w:rsidRPr="007E7021">
        <w:rPr>
          <w:rFonts w:ascii="Times New Roman" w:hAnsi="Times New Roman"/>
          <w:color w:val="000000" w:themeColor="text1"/>
          <w:szCs w:val="24"/>
          <w:lang w:val="en-CA"/>
        </w:rPr>
        <w:t xml:space="preserve">. </w:t>
      </w:r>
      <w:r w:rsidR="0059305B" w:rsidRPr="007E7021">
        <w:rPr>
          <w:rFonts w:ascii="Times New Roman" w:hAnsi="Times New Roman"/>
          <w:color w:val="000000" w:themeColor="text1"/>
          <w:szCs w:val="24"/>
          <w:lang w:val="en-CA"/>
        </w:rPr>
        <w:t>The</w:t>
      </w:r>
      <w:r w:rsidR="00F76C8D" w:rsidRPr="007E7021">
        <w:rPr>
          <w:rFonts w:ascii="Times New Roman" w:hAnsi="Times New Roman"/>
          <w:color w:val="000000" w:themeColor="text1"/>
          <w:szCs w:val="24"/>
          <w:lang w:val="en-CA"/>
        </w:rPr>
        <w:t>ir</w:t>
      </w:r>
      <w:r w:rsidR="00252F60" w:rsidRPr="007E7021">
        <w:rPr>
          <w:rFonts w:ascii="Times New Roman" w:hAnsi="Times New Roman"/>
          <w:color w:val="000000" w:themeColor="text1"/>
          <w:szCs w:val="24"/>
          <w:lang w:val="en-CA"/>
        </w:rPr>
        <w:t xml:space="preserve"> discussion is focused entirely on the correlation between selective change</w:t>
      </w:r>
      <w:r w:rsidR="00360502" w:rsidRPr="007E7021">
        <w:rPr>
          <w:rFonts w:ascii="Times New Roman" w:hAnsi="Times New Roman"/>
          <w:color w:val="000000" w:themeColor="text1"/>
          <w:szCs w:val="24"/>
          <w:lang w:val="en-CA"/>
        </w:rPr>
        <w:t>s</w:t>
      </w:r>
      <w:r w:rsidR="00252F60" w:rsidRPr="007E7021">
        <w:rPr>
          <w:rFonts w:ascii="Times New Roman" w:hAnsi="Times New Roman"/>
          <w:color w:val="000000" w:themeColor="text1"/>
          <w:szCs w:val="24"/>
          <w:lang w:val="en-CA"/>
        </w:rPr>
        <w:t xml:space="preserve"> in the perceived unpleasantness of painful stimuli and ACC activity, </w:t>
      </w:r>
      <w:r w:rsidR="00BF2606" w:rsidRPr="007E7021">
        <w:rPr>
          <w:rFonts w:ascii="Times New Roman" w:hAnsi="Times New Roman"/>
          <w:color w:val="000000" w:themeColor="text1"/>
          <w:szCs w:val="24"/>
          <w:lang w:val="en-CA"/>
        </w:rPr>
        <w:t xml:space="preserve">which is </w:t>
      </w:r>
      <w:r w:rsidR="00F76C8D" w:rsidRPr="007E7021">
        <w:rPr>
          <w:rFonts w:ascii="Times New Roman" w:hAnsi="Times New Roman"/>
          <w:color w:val="000000" w:themeColor="text1"/>
          <w:szCs w:val="24"/>
          <w:lang w:val="en-CA"/>
        </w:rPr>
        <w:t>taken</w:t>
      </w:r>
      <w:r w:rsidR="00BF2606" w:rsidRPr="007E7021">
        <w:rPr>
          <w:rFonts w:ascii="Times New Roman" w:hAnsi="Times New Roman"/>
          <w:color w:val="000000" w:themeColor="text1"/>
          <w:szCs w:val="24"/>
          <w:lang w:val="en-CA"/>
        </w:rPr>
        <w:t xml:space="preserve"> to provide </w:t>
      </w:r>
      <w:r w:rsidR="00252F60" w:rsidRPr="007E7021">
        <w:rPr>
          <w:rFonts w:ascii="Times New Roman" w:hAnsi="Times New Roman"/>
          <w:color w:val="000000" w:themeColor="text1"/>
          <w:szCs w:val="24"/>
          <w:lang w:val="en-CA"/>
        </w:rPr>
        <w:t>“direct evidence</w:t>
      </w:r>
      <w:r w:rsidR="009D538D" w:rsidRPr="007E7021">
        <w:rPr>
          <w:rFonts w:ascii="Times New Roman" w:hAnsi="Times New Roman"/>
          <w:color w:val="000000" w:themeColor="text1"/>
          <w:szCs w:val="24"/>
          <w:lang w:val="en-CA"/>
        </w:rPr>
        <w:t xml:space="preserve"> [</w:t>
      </w:r>
      <w:r w:rsidR="00934591" w:rsidRPr="007E7021">
        <w:rPr>
          <w:rFonts w:ascii="Times New Roman" w:hAnsi="Times New Roman"/>
          <w:color w:val="000000" w:themeColor="text1"/>
          <w:szCs w:val="24"/>
          <w:lang w:val="en-CA"/>
        </w:rPr>
        <w:t>i.e., more direct than</w:t>
      </w:r>
      <w:r w:rsidR="009D538D" w:rsidRPr="007E7021">
        <w:rPr>
          <w:rFonts w:ascii="Times New Roman" w:hAnsi="Times New Roman"/>
          <w:color w:val="000000" w:themeColor="text1"/>
          <w:szCs w:val="24"/>
          <w:lang w:val="en-CA"/>
        </w:rPr>
        <w:t xml:space="preserve"> evidence from </w:t>
      </w:r>
      <w:r w:rsidR="00B35090" w:rsidRPr="007E7021">
        <w:rPr>
          <w:rFonts w:ascii="Times New Roman" w:hAnsi="Times New Roman"/>
          <w:color w:val="000000" w:themeColor="text1"/>
          <w:szCs w:val="24"/>
          <w:lang w:val="en-CA"/>
        </w:rPr>
        <w:t>lesion studies</w:t>
      </w:r>
      <w:r w:rsidR="00E61F69">
        <w:rPr>
          <w:rFonts w:ascii="Times New Roman" w:hAnsi="Times New Roman"/>
          <w:color w:val="000000" w:themeColor="text1"/>
          <w:szCs w:val="24"/>
          <w:lang w:val="en-CA"/>
        </w:rPr>
        <w:t xml:space="preserve"> mentioned in</w:t>
      </w:r>
      <w:r w:rsidR="00004698" w:rsidRPr="007E7021">
        <w:rPr>
          <w:rFonts w:ascii="Times New Roman" w:hAnsi="Times New Roman"/>
          <w:color w:val="000000" w:themeColor="text1"/>
          <w:szCs w:val="24"/>
          <w:lang w:val="en-CA"/>
        </w:rPr>
        <w:t xml:space="preserve"> (</w:t>
      </w:r>
      <w:r w:rsidR="00B35090" w:rsidRPr="007E7021">
        <w:rPr>
          <w:rFonts w:ascii="Times New Roman" w:hAnsi="Times New Roman"/>
          <w:color w:val="000000" w:themeColor="text1"/>
          <w:szCs w:val="24"/>
          <w:lang w:val="en-CA"/>
        </w:rPr>
        <w:t>2</w:t>
      </w:r>
      <w:r w:rsidR="00004698" w:rsidRPr="007E7021">
        <w:rPr>
          <w:rFonts w:ascii="Times New Roman" w:hAnsi="Times New Roman"/>
          <w:color w:val="000000" w:themeColor="text1"/>
          <w:szCs w:val="24"/>
          <w:lang w:val="en-CA"/>
        </w:rPr>
        <w:t>)</w:t>
      </w:r>
      <w:r w:rsidR="009D538D" w:rsidRPr="007E7021">
        <w:rPr>
          <w:rFonts w:ascii="Times New Roman" w:hAnsi="Times New Roman"/>
          <w:color w:val="000000" w:themeColor="text1"/>
          <w:szCs w:val="24"/>
          <w:lang w:val="en-CA"/>
        </w:rPr>
        <w:t>]</w:t>
      </w:r>
      <w:r w:rsidR="00252F60" w:rsidRPr="007E7021">
        <w:rPr>
          <w:rFonts w:ascii="Times New Roman" w:hAnsi="Times New Roman"/>
          <w:color w:val="000000" w:themeColor="text1"/>
          <w:szCs w:val="24"/>
          <w:lang w:val="en-CA"/>
        </w:rPr>
        <w:t xml:space="preserve"> of a specific encoding of pain unpleasantness in the ACC</w:t>
      </w:r>
      <w:r w:rsidR="006B1029" w:rsidRPr="007E7021">
        <w:rPr>
          <w:rFonts w:ascii="Times New Roman" w:hAnsi="Times New Roman"/>
          <w:color w:val="000000" w:themeColor="text1"/>
          <w:szCs w:val="24"/>
          <w:lang w:val="en-CA"/>
        </w:rPr>
        <w:t xml:space="preserve"> [</w:t>
      </w:r>
      <w:r w:rsidR="00BF2606" w:rsidRPr="007E7021">
        <w:rPr>
          <w:rFonts w:ascii="Times New Roman" w:hAnsi="Times New Roman"/>
          <w:color w:val="000000" w:themeColor="text1"/>
          <w:szCs w:val="24"/>
          <w:lang w:val="en-CA"/>
        </w:rPr>
        <w:t>as opposed to</w:t>
      </w:r>
      <w:r w:rsidR="006B1029" w:rsidRPr="007E7021">
        <w:rPr>
          <w:rFonts w:ascii="Times New Roman" w:hAnsi="Times New Roman"/>
          <w:color w:val="000000" w:themeColor="text1"/>
          <w:szCs w:val="24"/>
          <w:lang w:val="en-CA"/>
        </w:rPr>
        <w:t xml:space="preserve"> sensory dimensions, such as location, quality, and intensity of noxious stimulation, which are presumably processed by the somatosensory cortex].</w:t>
      </w:r>
      <w:r w:rsidR="00AC6DE7" w:rsidRPr="007E7021">
        <w:rPr>
          <w:rFonts w:ascii="Times New Roman" w:hAnsi="Times New Roman"/>
          <w:color w:val="000000" w:themeColor="text1"/>
          <w:szCs w:val="24"/>
          <w:lang w:val="en-CA"/>
        </w:rPr>
        <w:t>”</w:t>
      </w:r>
    </w:p>
    <w:p w14:paraId="5B1E8C64" w14:textId="21BA73FF" w:rsidR="0082093C" w:rsidRPr="007E7021" w:rsidRDefault="00B35090" w:rsidP="002A6023">
      <w:pPr>
        <w:pStyle w:val="FreeForm"/>
        <w:spacing w:line="360" w:lineRule="auto"/>
        <w:ind w:firstLine="720"/>
        <w:jc w:val="both"/>
        <w:rPr>
          <w:rFonts w:ascii="Times New Roman" w:hAnsi="Times New Roman"/>
          <w:color w:val="000000" w:themeColor="text1"/>
          <w:szCs w:val="24"/>
          <w:lang w:val="en-CA"/>
        </w:rPr>
      </w:pPr>
      <w:r w:rsidRPr="007E7021">
        <w:rPr>
          <w:rFonts w:ascii="Times New Roman" w:hAnsi="Times New Roman"/>
          <w:color w:val="000000" w:themeColor="text1"/>
          <w:szCs w:val="24"/>
          <w:lang w:val="en-CA"/>
        </w:rPr>
        <w:lastRenderedPageBreak/>
        <w:t>T</w:t>
      </w:r>
      <w:r w:rsidR="00C050B2" w:rsidRPr="007E7021">
        <w:rPr>
          <w:rFonts w:ascii="Times New Roman" w:hAnsi="Times New Roman"/>
          <w:color w:val="000000" w:themeColor="text1"/>
          <w:szCs w:val="24"/>
          <w:lang w:val="en-CA"/>
        </w:rPr>
        <w:t>he</w:t>
      </w:r>
      <w:r w:rsidR="00574FB9" w:rsidRPr="007E7021">
        <w:rPr>
          <w:rFonts w:ascii="Times New Roman" w:hAnsi="Times New Roman"/>
          <w:color w:val="000000" w:themeColor="text1"/>
          <w:szCs w:val="24"/>
          <w:lang w:val="en-CA"/>
        </w:rPr>
        <w:t xml:space="preserve"> </w:t>
      </w:r>
      <w:r w:rsidR="0041214C" w:rsidRPr="007E7021">
        <w:rPr>
          <w:rFonts w:ascii="Times New Roman" w:hAnsi="Times New Roman"/>
          <w:color w:val="000000" w:themeColor="text1"/>
          <w:szCs w:val="24"/>
          <w:lang w:val="en-CA"/>
        </w:rPr>
        <w:t>reluctance</w:t>
      </w:r>
      <w:r w:rsidR="00574FB9" w:rsidRPr="007E7021">
        <w:rPr>
          <w:rFonts w:ascii="Times New Roman" w:hAnsi="Times New Roman"/>
          <w:color w:val="000000" w:themeColor="text1"/>
          <w:szCs w:val="24"/>
          <w:lang w:val="en-CA"/>
        </w:rPr>
        <w:t xml:space="preserve"> to conclude that ‘pain unpleasantness’ </w:t>
      </w:r>
      <w:r w:rsidR="00E606E9" w:rsidRPr="007E7021">
        <w:rPr>
          <w:rFonts w:ascii="Times New Roman" w:hAnsi="Times New Roman"/>
          <w:color w:val="000000" w:themeColor="text1"/>
          <w:szCs w:val="24"/>
          <w:lang w:val="en-CA"/>
        </w:rPr>
        <w:t>is causally relevant to</w:t>
      </w:r>
      <w:r w:rsidR="00574FB9" w:rsidRPr="007E7021">
        <w:rPr>
          <w:rFonts w:ascii="Times New Roman" w:hAnsi="Times New Roman"/>
          <w:color w:val="000000" w:themeColor="text1"/>
          <w:szCs w:val="24"/>
          <w:lang w:val="en-CA"/>
        </w:rPr>
        <w:t xml:space="preserve"> ‘ACC activity’ </w:t>
      </w:r>
      <w:r w:rsidRPr="007E7021">
        <w:rPr>
          <w:rFonts w:ascii="Times New Roman" w:hAnsi="Times New Roman"/>
          <w:color w:val="000000" w:themeColor="text1"/>
          <w:szCs w:val="24"/>
          <w:lang w:val="en-CA"/>
        </w:rPr>
        <w:t>reflects an</w:t>
      </w:r>
      <w:r w:rsidR="0041214C" w:rsidRPr="007E7021">
        <w:rPr>
          <w:rFonts w:ascii="Times New Roman" w:hAnsi="Times New Roman"/>
          <w:color w:val="000000" w:themeColor="text1"/>
          <w:szCs w:val="24"/>
          <w:lang w:val="en-CA"/>
        </w:rPr>
        <w:t xml:space="preserve"> </w:t>
      </w:r>
      <w:r w:rsidR="00E52DAD" w:rsidRPr="007E7021">
        <w:rPr>
          <w:rFonts w:ascii="Times New Roman" w:hAnsi="Times New Roman"/>
          <w:color w:val="000000" w:themeColor="text1"/>
          <w:szCs w:val="24"/>
          <w:lang w:val="en-CA"/>
        </w:rPr>
        <w:t xml:space="preserve">uncertainty </w:t>
      </w:r>
      <w:r w:rsidR="00574FB9" w:rsidRPr="007E7021">
        <w:rPr>
          <w:rFonts w:ascii="Times New Roman" w:hAnsi="Times New Roman"/>
          <w:color w:val="000000" w:themeColor="text1"/>
          <w:szCs w:val="24"/>
          <w:lang w:val="en-CA"/>
        </w:rPr>
        <w:t xml:space="preserve">about the physical interpretation of the variable ‘pain unpleasantness,’ the inner workings of reporting technique used to measure it, and the target of the hypnotic suggestion intervention. </w:t>
      </w:r>
      <w:r w:rsidRPr="007E7021">
        <w:rPr>
          <w:rFonts w:ascii="Times New Roman" w:hAnsi="Times New Roman"/>
          <w:color w:val="000000" w:themeColor="text1"/>
          <w:szCs w:val="24"/>
          <w:lang w:val="en-CA"/>
        </w:rPr>
        <w:t>Now, a</w:t>
      </w:r>
      <w:r w:rsidR="002C5EE2" w:rsidRPr="007E7021">
        <w:rPr>
          <w:rFonts w:ascii="Times New Roman" w:hAnsi="Times New Roman"/>
          <w:color w:val="000000" w:themeColor="text1"/>
          <w:szCs w:val="24"/>
          <w:lang w:val="en-CA"/>
        </w:rPr>
        <w:t>ccording to</w:t>
      </w:r>
      <w:r w:rsidR="00574FB9" w:rsidRPr="007E7021">
        <w:rPr>
          <w:rFonts w:ascii="Times New Roman" w:hAnsi="Times New Roman"/>
          <w:color w:val="000000" w:themeColor="text1"/>
          <w:szCs w:val="24"/>
          <w:lang w:val="en-CA"/>
        </w:rPr>
        <w:t xml:space="preserve"> </w:t>
      </w:r>
      <w:r w:rsidR="0082093C" w:rsidRPr="007E7021">
        <w:rPr>
          <w:rFonts w:ascii="Times New Roman" w:hAnsi="Times New Roman"/>
          <w:color w:val="000000" w:themeColor="text1"/>
          <w:szCs w:val="24"/>
          <w:lang w:val="en-CA"/>
        </w:rPr>
        <w:t>Baumgartner’s</w:t>
      </w:r>
      <w:r w:rsidR="00F444F8" w:rsidRPr="007E7021">
        <w:rPr>
          <w:rFonts w:ascii="Times New Roman" w:hAnsi="Times New Roman"/>
          <w:color w:val="000000" w:themeColor="text1"/>
          <w:szCs w:val="24"/>
          <w:lang w:val="en-CA"/>
        </w:rPr>
        <w:t xml:space="preserve"> analysis</w:t>
      </w:r>
      <w:r w:rsidR="00574FB9" w:rsidRPr="007E7021">
        <w:rPr>
          <w:rFonts w:ascii="Times New Roman" w:hAnsi="Times New Roman"/>
          <w:color w:val="000000" w:themeColor="text1"/>
          <w:szCs w:val="24"/>
          <w:lang w:val="en-CA"/>
        </w:rPr>
        <w:t xml:space="preserve">, </w:t>
      </w:r>
      <w:r w:rsidR="002C5EE2" w:rsidRPr="007E7021">
        <w:rPr>
          <w:rFonts w:ascii="Times New Roman" w:hAnsi="Times New Roman"/>
          <w:color w:val="000000" w:themeColor="text1"/>
          <w:szCs w:val="24"/>
          <w:lang w:val="en-CA"/>
        </w:rPr>
        <w:t xml:space="preserve">this </w:t>
      </w:r>
      <w:r w:rsidR="00E52DAD" w:rsidRPr="007E7021">
        <w:rPr>
          <w:rFonts w:ascii="Times New Roman" w:hAnsi="Times New Roman"/>
          <w:color w:val="000000" w:themeColor="text1"/>
          <w:szCs w:val="24"/>
          <w:lang w:val="en-CA"/>
        </w:rPr>
        <w:t>uncertainty ultimately reduces to</w:t>
      </w:r>
      <w:r w:rsidR="00F620F1" w:rsidRPr="007E7021">
        <w:rPr>
          <w:rFonts w:ascii="Times New Roman" w:hAnsi="Times New Roman"/>
          <w:color w:val="000000" w:themeColor="text1"/>
          <w:szCs w:val="24"/>
          <w:lang w:val="en-CA"/>
        </w:rPr>
        <w:t xml:space="preserve"> </w:t>
      </w:r>
      <w:r w:rsidR="00574FB9" w:rsidRPr="007E7021">
        <w:rPr>
          <w:rFonts w:ascii="Times New Roman" w:hAnsi="Times New Roman"/>
          <w:color w:val="000000" w:themeColor="text1"/>
          <w:szCs w:val="24"/>
          <w:lang w:val="en-CA"/>
        </w:rPr>
        <w:t xml:space="preserve">two mutually exclusive </w:t>
      </w:r>
      <w:r w:rsidR="00F05025" w:rsidRPr="007E7021">
        <w:rPr>
          <w:rFonts w:ascii="Times New Roman" w:hAnsi="Times New Roman"/>
          <w:color w:val="000000" w:themeColor="text1"/>
          <w:szCs w:val="24"/>
          <w:lang w:val="en-CA"/>
        </w:rPr>
        <w:t>metaphysical scenarios</w:t>
      </w:r>
      <w:r w:rsidR="0041214C" w:rsidRPr="007E7021">
        <w:rPr>
          <w:rFonts w:ascii="Times New Roman" w:hAnsi="Times New Roman"/>
          <w:color w:val="000000" w:themeColor="text1"/>
          <w:szCs w:val="24"/>
          <w:lang w:val="en-CA"/>
        </w:rPr>
        <w:t>:</w:t>
      </w:r>
      <w:r w:rsidR="00574FB9" w:rsidRPr="007E7021">
        <w:rPr>
          <w:rFonts w:ascii="Times New Roman" w:hAnsi="Times New Roman"/>
          <w:color w:val="000000" w:themeColor="text1"/>
          <w:szCs w:val="24"/>
          <w:lang w:val="en-CA"/>
        </w:rPr>
        <w:t xml:space="preserve"> </w:t>
      </w:r>
      <w:r w:rsidR="0041214C" w:rsidRPr="007E7021">
        <w:rPr>
          <w:rFonts w:ascii="Times New Roman" w:hAnsi="Times New Roman"/>
          <w:color w:val="000000" w:themeColor="text1"/>
          <w:szCs w:val="24"/>
          <w:lang w:val="en-CA"/>
        </w:rPr>
        <w:t>e</w:t>
      </w:r>
      <w:r w:rsidR="00574FB9" w:rsidRPr="007E7021">
        <w:rPr>
          <w:rFonts w:ascii="Times New Roman" w:hAnsi="Times New Roman"/>
          <w:color w:val="000000" w:themeColor="text1"/>
          <w:szCs w:val="24"/>
          <w:lang w:val="en-CA"/>
        </w:rPr>
        <w:t xml:space="preserve">ither it will turn out </w:t>
      </w:r>
      <w:r w:rsidR="00FF1E53" w:rsidRPr="007E7021">
        <w:rPr>
          <w:rFonts w:ascii="Times New Roman" w:hAnsi="Times New Roman"/>
          <w:color w:val="000000" w:themeColor="text1"/>
          <w:szCs w:val="24"/>
          <w:lang w:val="en-CA"/>
        </w:rPr>
        <w:t xml:space="preserve">that </w:t>
      </w:r>
      <w:r w:rsidR="00C71CB5" w:rsidRPr="007E7021">
        <w:rPr>
          <w:rFonts w:ascii="Times New Roman" w:hAnsi="Times New Roman"/>
          <w:color w:val="000000" w:themeColor="text1"/>
          <w:szCs w:val="24"/>
          <w:lang w:val="en-CA"/>
        </w:rPr>
        <w:t>psychological states supervene on neural ones</w:t>
      </w:r>
      <w:r w:rsidR="00FF1E53" w:rsidRPr="007E7021">
        <w:rPr>
          <w:rFonts w:ascii="Times New Roman" w:hAnsi="Times New Roman"/>
          <w:color w:val="000000" w:themeColor="text1"/>
          <w:szCs w:val="24"/>
          <w:lang w:val="en-CA"/>
        </w:rPr>
        <w:t>,</w:t>
      </w:r>
      <w:r w:rsidR="00574FB9" w:rsidRPr="007E7021">
        <w:rPr>
          <w:rFonts w:ascii="Times New Roman" w:hAnsi="Times New Roman"/>
          <w:color w:val="000000" w:themeColor="text1"/>
          <w:szCs w:val="24"/>
          <w:lang w:val="en-CA"/>
        </w:rPr>
        <w:t xml:space="preserve"> or not.</w:t>
      </w:r>
      <w:r w:rsidR="00FF1E53" w:rsidRPr="007E7021">
        <w:rPr>
          <w:rFonts w:ascii="Times New Roman" w:hAnsi="Times New Roman"/>
          <w:color w:val="000000" w:themeColor="text1"/>
          <w:szCs w:val="24"/>
          <w:lang w:val="en-CA"/>
        </w:rPr>
        <w:t xml:space="preserve"> </w:t>
      </w:r>
      <w:r w:rsidR="002A6023" w:rsidRPr="007E7021">
        <w:rPr>
          <w:rFonts w:ascii="Times New Roman" w:hAnsi="Times New Roman"/>
          <w:color w:val="000000" w:themeColor="text1"/>
          <w:szCs w:val="24"/>
          <w:lang w:val="en-CA"/>
        </w:rPr>
        <w:t xml:space="preserve">If the </w:t>
      </w:r>
      <w:r w:rsidR="00592443" w:rsidRPr="007E7021">
        <w:rPr>
          <w:rFonts w:ascii="Times New Roman" w:hAnsi="Times New Roman"/>
          <w:color w:val="000000" w:themeColor="text1"/>
          <w:szCs w:val="24"/>
          <w:lang w:val="en-CA"/>
        </w:rPr>
        <w:t xml:space="preserve">supervenience scenario </w:t>
      </w:r>
      <w:r w:rsidR="00364B39" w:rsidRPr="007E7021">
        <w:rPr>
          <w:rFonts w:ascii="Times New Roman" w:hAnsi="Times New Roman"/>
          <w:color w:val="000000" w:themeColor="text1"/>
          <w:szCs w:val="24"/>
          <w:lang w:val="en-CA"/>
        </w:rPr>
        <w:t>turns out to be</w:t>
      </w:r>
      <w:r w:rsidR="002A6023" w:rsidRPr="007E7021">
        <w:rPr>
          <w:rFonts w:ascii="Times New Roman" w:hAnsi="Times New Roman"/>
          <w:color w:val="000000" w:themeColor="text1"/>
          <w:szCs w:val="24"/>
          <w:lang w:val="en-CA"/>
        </w:rPr>
        <w:t xml:space="preserve"> </w:t>
      </w:r>
      <w:r w:rsidR="00364B39" w:rsidRPr="007E7021">
        <w:rPr>
          <w:rFonts w:ascii="Times New Roman" w:hAnsi="Times New Roman"/>
          <w:color w:val="000000" w:themeColor="text1"/>
          <w:szCs w:val="24"/>
          <w:lang w:val="en-CA"/>
        </w:rPr>
        <w:t>true</w:t>
      </w:r>
      <w:r w:rsidR="00574FB9" w:rsidRPr="007E7021">
        <w:rPr>
          <w:rFonts w:ascii="Times New Roman" w:hAnsi="Times New Roman"/>
          <w:color w:val="000000" w:themeColor="text1"/>
          <w:szCs w:val="24"/>
          <w:lang w:val="en-CA"/>
        </w:rPr>
        <w:t xml:space="preserve">, </w:t>
      </w:r>
      <w:r w:rsidR="00564B6C" w:rsidRPr="007E7021">
        <w:rPr>
          <w:rFonts w:ascii="Times New Roman" w:hAnsi="Times New Roman"/>
          <w:color w:val="000000" w:themeColor="text1"/>
          <w:szCs w:val="24"/>
          <w:lang w:val="en-CA"/>
        </w:rPr>
        <w:t xml:space="preserve">experiments (3) and (4) </w:t>
      </w:r>
      <w:r w:rsidR="00574FB9" w:rsidRPr="007E7021">
        <w:rPr>
          <w:rFonts w:ascii="Times New Roman" w:hAnsi="Times New Roman"/>
          <w:color w:val="000000" w:themeColor="text1"/>
          <w:szCs w:val="24"/>
          <w:lang w:val="en-CA"/>
        </w:rPr>
        <w:t>are</w:t>
      </w:r>
      <w:r w:rsidR="00F444F8" w:rsidRPr="007E7021">
        <w:rPr>
          <w:rFonts w:ascii="Times New Roman" w:hAnsi="Times New Roman"/>
          <w:color w:val="000000" w:themeColor="text1"/>
          <w:szCs w:val="24"/>
          <w:lang w:val="en-CA"/>
        </w:rPr>
        <w:t xml:space="preserve"> confounded</w:t>
      </w:r>
      <w:r w:rsidR="0041214C" w:rsidRPr="007E7021">
        <w:rPr>
          <w:rFonts w:ascii="Times New Roman" w:hAnsi="Times New Roman"/>
          <w:color w:val="000000" w:themeColor="text1"/>
          <w:szCs w:val="24"/>
          <w:lang w:val="en-CA"/>
        </w:rPr>
        <w:t>, since</w:t>
      </w:r>
      <w:r w:rsidR="002A6023" w:rsidRPr="007E7021">
        <w:rPr>
          <w:rFonts w:ascii="Times New Roman" w:hAnsi="Times New Roman"/>
          <w:color w:val="000000" w:themeColor="text1"/>
          <w:szCs w:val="24"/>
          <w:lang w:val="en-CA"/>
        </w:rPr>
        <w:t xml:space="preserve"> the hypnotic suggestion intervention always targets simultaneously two variables, ‘pain unpleasantness’ and its supervenience basis</w:t>
      </w:r>
      <w:r w:rsidR="00E606E9" w:rsidRPr="007E7021">
        <w:rPr>
          <w:rFonts w:ascii="Times New Roman" w:hAnsi="Times New Roman"/>
          <w:color w:val="000000" w:themeColor="text1"/>
          <w:szCs w:val="24"/>
          <w:lang w:val="en-CA"/>
        </w:rPr>
        <w:t>.</w:t>
      </w:r>
      <w:r w:rsidR="002A6023" w:rsidRPr="007E7021">
        <w:rPr>
          <w:rFonts w:ascii="Times New Roman" w:hAnsi="Times New Roman"/>
          <w:color w:val="000000" w:themeColor="text1"/>
          <w:szCs w:val="24"/>
          <w:lang w:val="en-CA"/>
        </w:rPr>
        <w:t xml:space="preserve"> If </w:t>
      </w:r>
      <w:r w:rsidR="007E067D" w:rsidRPr="007E7021">
        <w:rPr>
          <w:rFonts w:ascii="Times New Roman" w:hAnsi="Times New Roman"/>
          <w:color w:val="000000" w:themeColor="text1"/>
          <w:szCs w:val="24"/>
          <w:lang w:val="en-CA"/>
        </w:rPr>
        <w:t>the supervenience scenario is false</w:t>
      </w:r>
      <w:r w:rsidR="002A6023" w:rsidRPr="007E7021">
        <w:rPr>
          <w:rFonts w:ascii="Times New Roman" w:hAnsi="Times New Roman"/>
          <w:color w:val="000000" w:themeColor="text1"/>
          <w:szCs w:val="24"/>
          <w:lang w:val="en-CA"/>
        </w:rPr>
        <w:t xml:space="preserve">, </w:t>
      </w:r>
      <w:r w:rsidR="006868B8" w:rsidRPr="007E7021">
        <w:rPr>
          <w:rFonts w:ascii="Times New Roman" w:hAnsi="Times New Roman"/>
          <w:color w:val="000000" w:themeColor="text1"/>
          <w:szCs w:val="24"/>
          <w:lang w:val="en-CA"/>
        </w:rPr>
        <w:t xml:space="preserve">then </w:t>
      </w:r>
      <w:r w:rsidR="0038029C" w:rsidRPr="007E7021">
        <w:rPr>
          <w:rFonts w:ascii="Times New Roman" w:hAnsi="Times New Roman"/>
          <w:color w:val="000000" w:themeColor="text1"/>
          <w:szCs w:val="24"/>
          <w:lang w:val="en-CA"/>
        </w:rPr>
        <w:t>psychological variables, such as</w:t>
      </w:r>
      <w:r w:rsidR="006868B8" w:rsidRPr="007E7021">
        <w:rPr>
          <w:rFonts w:ascii="Times New Roman" w:hAnsi="Times New Roman"/>
          <w:color w:val="000000" w:themeColor="text1"/>
          <w:szCs w:val="24"/>
          <w:lang w:val="en-CA"/>
        </w:rPr>
        <w:t xml:space="preserve"> </w:t>
      </w:r>
      <w:r w:rsidR="00A043D3" w:rsidRPr="007E7021">
        <w:rPr>
          <w:rFonts w:ascii="Times New Roman" w:hAnsi="Times New Roman"/>
          <w:color w:val="000000" w:themeColor="text1"/>
          <w:szCs w:val="24"/>
          <w:lang w:val="en-CA"/>
        </w:rPr>
        <w:t>‘pain</w:t>
      </w:r>
      <w:r w:rsidR="00564B6C" w:rsidRPr="007E7021">
        <w:rPr>
          <w:rFonts w:ascii="Times New Roman" w:hAnsi="Times New Roman"/>
          <w:color w:val="000000" w:themeColor="text1"/>
          <w:szCs w:val="24"/>
          <w:lang w:val="en-CA"/>
        </w:rPr>
        <w:t xml:space="preserve"> unpleasantness</w:t>
      </w:r>
      <w:r w:rsidR="00FC2E4C" w:rsidRPr="007E7021">
        <w:rPr>
          <w:rFonts w:ascii="Times New Roman" w:hAnsi="Times New Roman"/>
          <w:color w:val="000000" w:themeColor="text1"/>
          <w:szCs w:val="24"/>
          <w:lang w:val="en-CA"/>
        </w:rPr>
        <w:t>,’</w:t>
      </w:r>
      <w:r w:rsidR="0038029C" w:rsidRPr="007E7021">
        <w:rPr>
          <w:rFonts w:ascii="Times New Roman" w:hAnsi="Times New Roman"/>
          <w:color w:val="000000" w:themeColor="text1"/>
          <w:szCs w:val="24"/>
          <w:lang w:val="en-CA"/>
        </w:rPr>
        <w:t xml:space="preserve"> </w:t>
      </w:r>
      <w:r w:rsidR="006868B8" w:rsidRPr="007E7021">
        <w:rPr>
          <w:rFonts w:ascii="Times New Roman" w:hAnsi="Times New Roman"/>
          <w:color w:val="000000" w:themeColor="text1"/>
          <w:szCs w:val="24"/>
          <w:lang w:val="en-CA"/>
        </w:rPr>
        <w:t>can be manipulated independently of</w:t>
      </w:r>
      <w:r w:rsidR="0038029C" w:rsidRPr="007E7021">
        <w:rPr>
          <w:rFonts w:ascii="Times New Roman" w:hAnsi="Times New Roman"/>
          <w:color w:val="000000" w:themeColor="text1"/>
          <w:szCs w:val="24"/>
          <w:lang w:val="en-CA"/>
        </w:rPr>
        <w:t xml:space="preserve"> biological variables, such as</w:t>
      </w:r>
      <w:r w:rsidR="006868B8" w:rsidRPr="007E7021">
        <w:rPr>
          <w:rFonts w:ascii="Times New Roman" w:hAnsi="Times New Roman"/>
          <w:color w:val="000000" w:themeColor="text1"/>
          <w:szCs w:val="24"/>
          <w:lang w:val="en-CA"/>
        </w:rPr>
        <w:t xml:space="preserve"> </w:t>
      </w:r>
      <w:r w:rsidR="00A043D3" w:rsidRPr="007E7021">
        <w:rPr>
          <w:rFonts w:ascii="Times New Roman" w:hAnsi="Times New Roman"/>
          <w:color w:val="000000" w:themeColor="text1"/>
          <w:szCs w:val="24"/>
          <w:lang w:val="en-CA"/>
        </w:rPr>
        <w:t>‘</w:t>
      </w:r>
      <w:r w:rsidR="00564B6C" w:rsidRPr="007E7021">
        <w:rPr>
          <w:rFonts w:ascii="Times New Roman" w:hAnsi="Times New Roman"/>
          <w:color w:val="000000" w:themeColor="text1"/>
          <w:szCs w:val="24"/>
          <w:lang w:val="en-CA"/>
        </w:rPr>
        <w:t>ACC</w:t>
      </w:r>
      <w:r w:rsidR="00A043D3" w:rsidRPr="007E7021">
        <w:rPr>
          <w:rFonts w:ascii="Times New Roman" w:hAnsi="Times New Roman"/>
          <w:color w:val="000000" w:themeColor="text1"/>
          <w:szCs w:val="24"/>
          <w:lang w:val="en-CA"/>
        </w:rPr>
        <w:t xml:space="preserve"> activity</w:t>
      </w:r>
      <w:r w:rsidR="0076675C" w:rsidRPr="007E7021">
        <w:rPr>
          <w:rFonts w:ascii="Times New Roman" w:hAnsi="Times New Roman"/>
          <w:color w:val="000000" w:themeColor="text1"/>
          <w:szCs w:val="24"/>
          <w:lang w:val="en-CA"/>
        </w:rPr>
        <w:t>,</w:t>
      </w:r>
      <w:r w:rsidR="00A043D3" w:rsidRPr="007E7021">
        <w:rPr>
          <w:rFonts w:ascii="Times New Roman" w:hAnsi="Times New Roman"/>
          <w:color w:val="000000" w:themeColor="text1"/>
          <w:szCs w:val="24"/>
          <w:lang w:val="en-CA"/>
        </w:rPr>
        <w:t>’</w:t>
      </w:r>
      <w:r w:rsidR="0076675C" w:rsidRPr="007E7021">
        <w:rPr>
          <w:rFonts w:ascii="Times New Roman" w:hAnsi="Times New Roman"/>
          <w:color w:val="000000" w:themeColor="text1"/>
          <w:szCs w:val="24"/>
          <w:lang w:val="en-CA"/>
        </w:rPr>
        <w:t xml:space="preserve"> and therefore tested for causal relevance. </w:t>
      </w:r>
    </w:p>
    <w:p w14:paraId="55E1E0B2" w14:textId="45A2B5AE" w:rsidR="00554A3C" w:rsidRDefault="000615CB" w:rsidP="002A6023">
      <w:pPr>
        <w:pStyle w:val="FreeForm"/>
        <w:spacing w:line="360" w:lineRule="auto"/>
        <w:ind w:firstLine="720"/>
        <w:jc w:val="both"/>
        <w:rPr>
          <w:rFonts w:ascii="Times New Roman" w:hAnsi="Times New Roman"/>
          <w:color w:val="000000" w:themeColor="text1"/>
          <w:szCs w:val="24"/>
          <w:lang w:val="en-CA"/>
        </w:rPr>
      </w:pPr>
      <w:r w:rsidRPr="007E7021">
        <w:rPr>
          <w:rFonts w:ascii="Times New Roman" w:hAnsi="Times New Roman"/>
          <w:color w:val="000000" w:themeColor="text1"/>
          <w:szCs w:val="24"/>
          <w:lang w:val="en-CA"/>
        </w:rPr>
        <w:t>Is</w:t>
      </w:r>
      <w:r w:rsidR="007F5CD2" w:rsidRPr="007E7021">
        <w:rPr>
          <w:rFonts w:ascii="Times New Roman" w:hAnsi="Times New Roman"/>
          <w:color w:val="000000" w:themeColor="text1"/>
          <w:szCs w:val="24"/>
          <w:lang w:val="en-CA"/>
        </w:rPr>
        <w:t xml:space="preserve"> Baumgartner correct</w:t>
      </w:r>
      <w:r w:rsidRPr="007E7021">
        <w:rPr>
          <w:rFonts w:ascii="Times New Roman" w:hAnsi="Times New Roman"/>
          <w:color w:val="000000" w:themeColor="text1"/>
          <w:szCs w:val="24"/>
          <w:lang w:val="en-CA"/>
        </w:rPr>
        <w:t xml:space="preserve">? </w:t>
      </w:r>
      <w:r w:rsidR="0080522C" w:rsidRPr="007E7021">
        <w:rPr>
          <w:rFonts w:ascii="Times New Roman" w:hAnsi="Times New Roman"/>
          <w:color w:val="000000" w:themeColor="text1"/>
          <w:szCs w:val="24"/>
          <w:lang w:val="en-CA"/>
        </w:rPr>
        <w:t>A priori, no</w:t>
      </w:r>
      <w:r w:rsidR="00E606E9" w:rsidRPr="007E7021">
        <w:rPr>
          <w:rFonts w:ascii="Times New Roman" w:hAnsi="Times New Roman"/>
          <w:color w:val="000000" w:themeColor="text1"/>
          <w:szCs w:val="24"/>
          <w:lang w:val="en-CA"/>
        </w:rPr>
        <w:t xml:space="preserve">. </w:t>
      </w:r>
      <w:r w:rsidR="008D1971" w:rsidRPr="007E7021">
        <w:rPr>
          <w:rFonts w:ascii="Times New Roman" w:hAnsi="Times New Roman"/>
          <w:color w:val="000000" w:themeColor="text1"/>
          <w:szCs w:val="24"/>
          <w:lang w:val="en-CA"/>
        </w:rPr>
        <w:t>T</w:t>
      </w:r>
      <w:r w:rsidR="00FF3C5E" w:rsidRPr="007E7021">
        <w:rPr>
          <w:rFonts w:ascii="Times New Roman" w:hAnsi="Times New Roman"/>
          <w:color w:val="000000" w:themeColor="text1"/>
          <w:szCs w:val="24"/>
          <w:lang w:val="en-CA"/>
        </w:rPr>
        <w:t xml:space="preserve">hat supervenience is defined as any kind of determination relationship </w:t>
      </w:r>
      <w:r w:rsidR="008B35CE" w:rsidRPr="007E7021">
        <w:rPr>
          <w:rFonts w:ascii="Times New Roman" w:hAnsi="Times New Roman"/>
          <w:color w:val="000000" w:themeColor="text1"/>
          <w:szCs w:val="24"/>
          <w:lang w:val="en-CA"/>
        </w:rPr>
        <w:t>other than</w:t>
      </w:r>
      <w:r w:rsidR="00FF3C5E" w:rsidRPr="007E7021">
        <w:rPr>
          <w:rFonts w:ascii="Times New Roman" w:hAnsi="Times New Roman"/>
          <w:color w:val="000000" w:themeColor="text1"/>
          <w:szCs w:val="24"/>
          <w:lang w:val="en-CA"/>
        </w:rPr>
        <w:t xml:space="preserve"> causation </w:t>
      </w:r>
      <w:proofErr w:type="gramStart"/>
      <w:r w:rsidR="00FF3C5E" w:rsidRPr="007E7021">
        <w:rPr>
          <w:rFonts w:ascii="Times New Roman" w:hAnsi="Times New Roman"/>
          <w:color w:val="000000" w:themeColor="text1"/>
          <w:szCs w:val="24"/>
          <w:lang w:val="en-CA"/>
        </w:rPr>
        <w:t>doesn’t</w:t>
      </w:r>
      <w:proofErr w:type="gramEnd"/>
      <w:r w:rsidR="00FF3C5E" w:rsidRPr="007E7021">
        <w:rPr>
          <w:rFonts w:ascii="Times New Roman" w:hAnsi="Times New Roman"/>
          <w:color w:val="000000" w:themeColor="text1"/>
          <w:szCs w:val="24"/>
          <w:lang w:val="en-CA"/>
        </w:rPr>
        <w:t xml:space="preserve"> </w:t>
      </w:r>
      <w:r w:rsidR="00515C26" w:rsidRPr="007E7021">
        <w:rPr>
          <w:rFonts w:ascii="Times New Roman" w:hAnsi="Times New Roman"/>
          <w:color w:val="000000" w:themeColor="text1"/>
          <w:szCs w:val="24"/>
          <w:lang w:val="en-CA"/>
        </w:rPr>
        <w:t>entail</w:t>
      </w:r>
      <w:r w:rsidR="00FF3C5E" w:rsidRPr="007E7021">
        <w:rPr>
          <w:rFonts w:ascii="Times New Roman" w:hAnsi="Times New Roman"/>
          <w:color w:val="000000" w:themeColor="text1"/>
          <w:szCs w:val="24"/>
          <w:lang w:val="en-CA"/>
        </w:rPr>
        <w:t xml:space="preserve"> that </w:t>
      </w:r>
      <w:r w:rsidR="00A308FF" w:rsidRPr="007E7021">
        <w:rPr>
          <w:rFonts w:ascii="Times New Roman" w:hAnsi="Times New Roman"/>
          <w:color w:val="000000" w:themeColor="text1"/>
          <w:szCs w:val="24"/>
          <w:lang w:val="en-CA"/>
        </w:rPr>
        <w:t xml:space="preserve">all possible physical interpretations fall into two mutually exclusive categories: supervenience </w:t>
      </w:r>
      <w:r w:rsidR="003D0583" w:rsidRPr="007E7021">
        <w:rPr>
          <w:rFonts w:ascii="Times New Roman" w:hAnsi="Times New Roman"/>
          <w:color w:val="000000" w:themeColor="text1"/>
          <w:szCs w:val="24"/>
          <w:lang w:val="en-CA"/>
        </w:rPr>
        <w:t>or</w:t>
      </w:r>
      <w:r w:rsidR="00A308FF" w:rsidRPr="007E7021">
        <w:rPr>
          <w:rFonts w:ascii="Times New Roman" w:hAnsi="Times New Roman"/>
          <w:color w:val="000000" w:themeColor="text1"/>
          <w:szCs w:val="24"/>
          <w:lang w:val="en-CA"/>
        </w:rPr>
        <w:t xml:space="preserve"> causal interpretations.</w:t>
      </w:r>
      <w:r w:rsidR="008B35CE" w:rsidRPr="007E7021">
        <w:rPr>
          <w:rFonts w:ascii="Times New Roman" w:hAnsi="Times New Roman"/>
          <w:color w:val="000000" w:themeColor="text1"/>
          <w:szCs w:val="24"/>
          <w:lang w:val="en-CA"/>
        </w:rPr>
        <w:t xml:space="preserve"> </w:t>
      </w:r>
      <w:r w:rsidR="00980133" w:rsidRPr="007E7021">
        <w:rPr>
          <w:rFonts w:ascii="Times New Roman" w:hAnsi="Times New Roman"/>
          <w:color w:val="000000" w:themeColor="text1"/>
          <w:szCs w:val="24"/>
          <w:lang w:val="en-CA"/>
        </w:rPr>
        <w:t xml:space="preserve">By analogy, we can define </w:t>
      </w:r>
      <w:r w:rsidR="00600BBC">
        <w:rPr>
          <w:rFonts w:ascii="Times New Roman" w:hAnsi="Times New Roman"/>
          <w:color w:val="000000" w:themeColor="text1"/>
          <w:szCs w:val="24"/>
          <w:lang w:val="en-CA"/>
        </w:rPr>
        <w:t>the property ‘is</w:t>
      </w:r>
      <w:r w:rsidR="00915DDA" w:rsidRPr="007E7021">
        <w:rPr>
          <w:rFonts w:ascii="Times New Roman" w:hAnsi="Times New Roman"/>
          <w:color w:val="000000" w:themeColor="text1"/>
          <w:szCs w:val="24"/>
          <w:lang w:val="en-CA"/>
        </w:rPr>
        <w:t xml:space="preserve"> </w:t>
      </w:r>
      <w:r w:rsidR="00C6037E" w:rsidRPr="007E7021">
        <w:rPr>
          <w:rFonts w:ascii="Times New Roman" w:hAnsi="Times New Roman"/>
          <w:color w:val="000000" w:themeColor="text1"/>
          <w:szCs w:val="24"/>
          <w:lang w:val="en-CA"/>
        </w:rPr>
        <w:t>corpuscul</w:t>
      </w:r>
      <w:r w:rsidR="00980133" w:rsidRPr="007E7021">
        <w:rPr>
          <w:rFonts w:ascii="Times New Roman" w:hAnsi="Times New Roman"/>
          <w:color w:val="000000" w:themeColor="text1"/>
          <w:szCs w:val="24"/>
          <w:lang w:val="en-CA"/>
        </w:rPr>
        <w:t>ar</w:t>
      </w:r>
      <w:r w:rsidR="00600BBC">
        <w:rPr>
          <w:rFonts w:ascii="Times New Roman" w:hAnsi="Times New Roman"/>
          <w:color w:val="000000" w:themeColor="text1"/>
          <w:szCs w:val="24"/>
          <w:lang w:val="en-CA"/>
        </w:rPr>
        <w:t>’</w:t>
      </w:r>
      <w:r w:rsidR="00980133" w:rsidRPr="007E7021">
        <w:rPr>
          <w:rFonts w:ascii="Times New Roman" w:hAnsi="Times New Roman"/>
          <w:color w:val="000000" w:themeColor="text1"/>
          <w:szCs w:val="24"/>
          <w:lang w:val="en-CA"/>
        </w:rPr>
        <w:t xml:space="preserve"> </w:t>
      </w:r>
      <w:r w:rsidR="00600BBC">
        <w:rPr>
          <w:rFonts w:ascii="Times New Roman" w:hAnsi="Times New Roman"/>
          <w:color w:val="000000" w:themeColor="text1"/>
          <w:szCs w:val="24"/>
          <w:lang w:val="en-CA"/>
        </w:rPr>
        <w:t xml:space="preserve">as any property </w:t>
      </w:r>
      <w:r w:rsidR="00FB035D">
        <w:rPr>
          <w:rFonts w:ascii="Times New Roman" w:hAnsi="Times New Roman"/>
          <w:color w:val="000000" w:themeColor="text1"/>
          <w:szCs w:val="24"/>
          <w:lang w:val="en-CA"/>
        </w:rPr>
        <w:t xml:space="preserve">other </w:t>
      </w:r>
      <w:r w:rsidR="00600BBC">
        <w:rPr>
          <w:rFonts w:ascii="Times New Roman" w:hAnsi="Times New Roman"/>
          <w:color w:val="000000" w:themeColor="text1"/>
          <w:szCs w:val="24"/>
          <w:lang w:val="en-CA"/>
        </w:rPr>
        <w:t>than ‘is a wave</w:t>
      </w:r>
      <w:r w:rsidR="00B80538">
        <w:rPr>
          <w:rFonts w:ascii="Times New Roman" w:hAnsi="Times New Roman"/>
          <w:color w:val="000000" w:themeColor="text1"/>
          <w:szCs w:val="24"/>
          <w:lang w:val="en-CA"/>
        </w:rPr>
        <w:t>,</w:t>
      </w:r>
      <w:r w:rsidR="00600BBC">
        <w:rPr>
          <w:rFonts w:ascii="Times New Roman" w:hAnsi="Times New Roman"/>
          <w:color w:val="000000" w:themeColor="text1"/>
          <w:szCs w:val="24"/>
          <w:lang w:val="en-CA"/>
        </w:rPr>
        <w:t xml:space="preserve">’ </w:t>
      </w:r>
      <w:r w:rsidR="00B80538">
        <w:rPr>
          <w:rFonts w:ascii="Times New Roman" w:hAnsi="Times New Roman"/>
          <w:color w:val="000000" w:themeColor="text1"/>
          <w:szCs w:val="24"/>
          <w:lang w:val="en-CA"/>
        </w:rPr>
        <w:t>yet i</w:t>
      </w:r>
      <w:r w:rsidR="00394AE5">
        <w:rPr>
          <w:rFonts w:ascii="Times New Roman" w:hAnsi="Times New Roman"/>
          <w:color w:val="000000" w:themeColor="text1"/>
          <w:szCs w:val="24"/>
          <w:lang w:val="en-CA"/>
        </w:rPr>
        <w:t>t</w:t>
      </w:r>
      <w:r w:rsidR="00980133" w:rsidRPr="007E7021">
        <w:rPr>
          <w:rFonts w:ascii="Times New Roman" w:hAnsi="Times New Roman"/>
          <w:color w:val="000000" w:themeColor="text1"/>
          <w:szCs w:val="24"/>
          <w:lang w:val="en-CA"/>
        </w:rPr>
        <w:t xml:space="preserve"> doesn’t </w:t>
      </w:r>
      <w:r w:rsidR="00394AE5">
        <w:rPr>
          <w:rFonts w:ascii="Times New Roman" w:hAnsi="Times New Roman"/>
          <w:color w:val="000000" w:themeColor="text1"/>
          <w:szCs w:val="24"/>
          <w:lang w:val="en-CA"/>
        </w:rPr>
        <w:t>follow from here</w:t>
      </w:r>
      <w:r w:rsidR="0076675C" w:rsidRPr="007E7021">
        <w:rPr>
          <w:rFonts w:ascii="Times New Roman" w:hAnsi="Times New Roman"/>
          <w:color w:val="000000" w:themeColor="text1"/>
          <w:szCs w:val="24"/>
          <w:lang w:val="en-CA"/>
        </w:rPr>
        <w:t xml:space="preserve"> that things in</w:t>
      </w:r>
      <w:r w:rsidR="00980133" w:rsidRPr="007E7021">
        <w:rPr>
          <w:rFonts w:ascii="Times New Roman" w:hAnsi="Times New Roman"/>
          <w:color w:val="000000" w:themeColor="text1"/>
          <w:szCs w:val="24"/>
          <w:lang w:val="en-CA"/>
        </w:rPr>
        <w:t xml:space="preserve"> the</w:t>
      </w:r>
      <w:r w:rsidR="00695436" w:rsidRPr="007E7021">
        <w:rPr>
          <w:rFonts w:ascii="Times New Roman" w:hAnsi="Times New Roman"/>
          <w:color w:val="000000" w:themeColor="text1"/>
          <w:szCs w:val="24"/>
          <w:lang w:val="en-CA"/>
        </w:rPr>
        <w:t xml:space="preserve"> </w:t>
      </w:r>
      <w:r w:rsidR="003D0A2A" w:rsidRPr="007E7021">
        <w:rPr>
          <w:rFonts w:ascii="Times New Roman" w:hAnsi="Times New Roman"/>
          <w:color w:val="000000" w:themeColor="text1"/>
          <w:szCs w:val="24"/>
          <w:lang w:val="en-CA"/>
        </w:rPr>
        <w:t>universe</w:t>
      </w:r>
      <w:r w:rsidR="00980133" w:rsidRPr="007E7021">
        <w:rPr>
          <w:rFonts w:ascii="Times New Roman" w:hAnsi="Times New Roman"/>
          <w:color w:val="000000" w:themeColor="text1"/>
          <w:szCs w:val="24"/>
          <w:lang w:val="en-CA"/>
        </w:rPr>
        <w:t xml:space="preserve"> </w:t>
      </w:r>
      <w:r w:rsidR="00554A3C">
        <w:rPr>
          <w:rFonts w:ascii="Times New Roman" w:hAnsi="Times New Roman"/>
          <w:color w:val="000000" w:themeColor="text1"/>
          <w:szCs w:val="24"/>
          <w:lang w:val="en-CA"/>
        </w:rPr>
        <w:t>have either the property of being wave</w:t>
      </w:r>
      <w:r w:rsidR="00A9300D">
        <w:rPr>
          <w:rFonts w:ascii="Times New Roman" w:hAnsi="Times New Roman"/>
          <w:color w:val="000000" w:themeColor="text1"/>
          <w:szCs w:val="24"/>
          <w:lang w:val="en-CA"/>
        </w:rPr>
        <w:t>s</w:t>
      </w:r>
      <w:r w:rsidR="00554A3C">
        <w:rPr>
          <w:rFonts w:ascii="Times New Roman" w:hAnsi="Times New Roman"/>
          <w:color w:val="000000" w:themeColor="text1"/>
          <w:szCs w:val="24"/>
          <w:lang w:val="en-CA"/>
        </w:rPr>
        <w:t xml:space="preserve"> or </w:t>
      </w:r>
      <w:r w:rsidR="00600BBC">
        <w:rPr>
          <w:rFonts w:ascii="Times New Roman" w:hAnsi="Times New Roman"/>
          <w:color w:val="000000" w:themeColor="text1"/>
          <w:szCs w:val="24"/>
          <w:lang w:val="en-CA"/>
        </w:rPr>
        <w:t>that</w:t>
      </w:r>
      <w:r w:rsidR="00554A3C">
        <w:rPr>
          <w:rFonts w:ascii="Times New Roman" w:hAnsi="Times New Roman"/>
          <w:color w:val="000000" w:themeColor="text1"/>
          <w:szCs w:val="24"/>
          <w:lang w:val="en-CA"/>
        </w:rPr>
        <w:t xml:space="preserve"> of</w:t>
      </w:r>
      <w:r w:rsidR="00300A13">
        <w:rPr>
          <w:rFonts w:ascii="Times New Roman" w:hAnsi="Times New Roman"/>
          <w:color w:val="000000" w:themeColor="text1"/>
          <w:szCs w:val="24"/>
          <w:lang w:val="en-CA"/>
        </w:rPr>
        <w:t xml:space="preserve"> being corpuscle</w:t>
      </w:r>
      <w:r w:rsidR="00124262">
        <w:rPr>
          <w:rFonts w:ascii="Times New Roman" w:hAnsi="Times New Roman"/>
          <w:color w:val="000000" w:themeColor="text1"/>
          <w:szCs w:val="24"/>
          <w:lang w:val="en-CA"/>
        </w:rPr>
        <w:t>s</w:t>
      </w:r>
      <w:r w:rsidR="00600BBC">
        <w:rPr>
          <w:rFonts w:ascii="Times New Roman" w:hAnsi="Times New Roman"/>
          <w:color w:val="000000" w:themeColor="text1"/>
          <w:szCs w:val="24"/>
          <w:lang w:val="en-CA"/>
        </w:rPr>
        <w:t>;</w:t>
      </w:r>
      <w:r w:rsidR="00300A13">
        <w:rPr>
          <w:rFonts w:ascii="Times New Roman" w:hAnsi="Times New Roman"/>
          <w:color w:val="000000" w:themeColor="text1"/>
          <w:szCs w:val="24"/>
          <w:lang w:val="en-CA"/>
        </w:rPr>
        <w:t xml:space="preserve"> </w:t>
      </w:r>
      <w:r w:rsidR="00600BBC">
        <w:rPr>
          <w:rFonts w:ascii="Times New Roman" w:hAnsi="Times New Roman"/>
          <w:color w:val="000000" w:themeColor="text1"/>
          <w:szCs w:val="24"/>
          <w:lang w:val="en-CA"/>
        </w:rPr>
        <w:t>a</w:t>
      </w:r>
      <w:r w:rsidR="00300A13">
        <w:rPr>
          <w:rFonts w:ascii="Times New Roman" w:hAnsi="Times New Roman"/>
          <w:color w:val="000000" w:themeColor="text1"/>
          <w:szCs w:val="24"/>
          <w:lang w:val="en-CA"/>
        </w:rPr>
        <w:t xml:space="preserve"> priori, things could have one, or the other, or both, </w:t>
      </w:r>
      <w:proofErr w:type="gramStart"/>
      <w:r w:rsidR="00300A13">
        <w:rPr>
          <w:rFonts w:ascii="Times New Roman" w:hAnsi="Times New Roman"/>
          <w:color w:val="000000" w:themeColor="text1"/>
          <w:szCs w:val="24"/>
          <w:lang w:val="en-CA"/>
        </w:rPr>
        <w:t>or</w:t>
      </w:r>
      <w:proofErr w:type="gramEnd"/>
      <w:r w:rsidR="00300A13">
        <w:rPr>
          <w:rFonts w:ascii="Times New Roman" w:hAnsi="Times New Roman"/>
          <w:color w:val="000000" w:themeColor="text1"/>
          <w:szCs w:val="24"/>
          <w:lang w:val="en-CA"/>
        </w:rPr>
        <w:t xml:space="preserve"> none of these properties.</w:t>
      </w:r>
    </w:p>
    <w:p w14:paraId="102678D0" w14:textId="07265E9E" w:rsidR="00160591" w:rsidRPr="007E7021" w:rsidRDefault="008D1971" w:rsidP="002A6023">
      <w:pPr>
        <w:pStyle w:val="FreeForm"/>
        <w:spacing w:line="360" w:lineRule="auto"/>
        <w:ind w:firstLine="720"/>
        <w:jc w:val="both"/>
        <w:rPr>
          <w:rFonts w:ascii="Times New Roman" w:hAnsi="Times New Roman"/>
          <w:color w:val="000000" w:themeColor="text1"/>
          <w:szCs w:val="24"/>
          <w:lang w:val="en-CA"/>
        </w:rPr>
      </w:pPr>
      <w:r w:rsidRPr="007E7021">
        <w:rPr>
          <w:rFonts w:ascii="Times New Roman" w:hAnsi="Times New Roman"/>
          <w:color w:val="000000" w:themeColor="text1"/>
          <w:szCs w:val="24"/>
          <w:lang w:val="en-CA"/>
        </w:rPr>
        <w:t>For example,</w:t>
      </w:r>
      <w:r w:rsidR="00160591" w:rsidRPr="007E7021">
        <w:rPr>
          <w:rFonts w:ascii="Times New Roman" w:hAnsi="Times New Roman"/>
          <w:color w:val="000000" w:themeColor="text1"/>
          <w:szCs w:val="24"/>
          <w:lang w:val="en-CA"/>
        </w:rPr>
        <w:t xml:space="preserve"> </w:t>
      </w:r>
      <w:r w:rsidRPr="007E7021">
        <w:rPr>
          <w:rFonts w:ascii="Times New Roman" w:hAnsi="Times New Roman"/>
          <w:color w:val="000000" w:themeColor="text1"/>
          <w:szCs w:val="24"/>
          <w:lang w:val="en-CA"/>
        </w:rPr>
        <w:t>i</w:t>
      </w:r>
      <w:r w:rsidR="00160591" w:rsidRPr="007E7021">
        <w:rPr>
          <w:rFonts w:ascii="Times New Roman" w:hAnsi="Times New Roman"/>
          <w:color w:val="000000" w:themeColor="text1"/>
          <w:szCs w:val="24"/>
          <w:lang w:val="en-CA"/>
        </w:rPr>
        <w:t xml:space="preserve">f </w:t>
      </w:r>
      <w:r w:rsidR="00FA0449" w:rsidRPr="007E7021">
        <w:rPr>
          <w:rFonts w:ascii="Times New Roman" w:hAnsi="Times New Roman"/>
          <w:color w:val="000000" w:themeColor="text1"/>
          <w:szCs w:val="24"/>
          <w:lang w:val="en-CA"/>
        </w:rPr>
        <w:t>two operationally defined variables, one</w:t>
      </w:r>
      <w:r w:rsidR="00160591" w:rsidRPr="007E7021">
        <w:rPr>
          <w:rFonts w:ascii="Times New Roman" w:hAnsi="Times New Roman"/>
          <w:color w:val="000000" w:themeColor="text1"/>
          <w:szCs w:val="24"/>
          <w:lang w:val="en-CA"/>
        </w:rPr>
        <w:t xml:space="preserve"> psychological </w:t>
      </w:r>
      <w:r w:rsidR="00FA0449" w:rsidRPr="007E7021">
        <w:rPr>
          <w:rFonts w:ascii="Times New Roman" w:hAnsi="Times New Roman"/>
          <w:color w:val="000000" w:themeColor="text1"/>
          <w:szCs w:val="24"/>
          <w:lang w:val="en-CA"/>
        </w:rPr>
        <w:t>and one biological,</w:t>
      </w:r>
      <w:r w:rsidR="00160591" w:rsidRPr="007E7021">
        <w:rPr>
          <w:rFonts w:ascii="Times New Roman" w:hAnsi="Times New Roman"/>
          <w:color w:val="000000" w:themeColor="text1"/>
          <w:szCs w:val="24"/>
          <w:lang w:val="en-CA"/>
        </w:rPr>
        <w:t xml:space="preserve"> refer to </w:t>
      </w:r>
      <w:r w:rsidR="00FA0449" w:rsidRPr="007E7021">
        <w:rPr>
          <w:rFonts w:ascii="Times New Roman" w:hAnsi="Times New Roman"/>
          <w:color w:val="000000" w:themeColor="text1"/>
          <w:szCs w:val="24"/>
          <w:lang w:val="en-CA"/>
        </w:rPr>
        <w:t>the same</w:t>
      </w:r>
      <w:r w:rsidR="00160591" w:rsidRPr="007E7021">
        <w:rPr>
          <w:rFonts w:ascii="Times New Roman" w:hAnsi="Times New Roman"/>
          <w:color w:val="000000" w:themeColor="text1"/>
          <w:szCs w:val="24"/>
          <w:lang w:val="en-CA"/>
        </w:rPr>
        <w:t xml:space="preserve"> biological activity</w:t>
      </w:r>
      <w:r w:rsidR="0018003D">
        <w:rPr>
          <w:rFonts w:ascii="Times New Roman" w:hAnsi="Times New Roman"/>
          <w:color w:val="000000" w:themeColor="text1"/>
          <w:szCs w:val="24"/>
          <w:lang w:val="en-CA"/>
        </w:rPr>
        <w:t xml:space="preserve">, </w:t>
      </w:r>
      <w:r w:rsidR="003403CC" w:rsidRPr="007E7021">
        <w:rPr>
          <w:rFonts w:ascii="Times New Roman" w:hAnsi="Times New Roman"/>
          <w:color w:val="000000" w:themeColor="text1"/>
          <w:szCs w:val="24"/>
          <w:lang w:val="en-CA"/>
        </w:rPr>
        <w:t xml:space="preserve">as </w:t>
      </w:r>
      <w:r w:rsidR="00E52AFD" w:rsidRPr="007E7021">
        <w:rPr>
          <w:rFonts w:ascii="Times New Roman" w:hAnsi="Times New Roman"/>
          <w:color w:val="000000" w:themeColor="text1"/>
          <w:szCs w:val="24"/>
          <w:lang w:val="en-CA"/>
        </w:rPr>
        <w:t>reductionists have</w:t>
      </w:r>
      <w:r w:rsidR="003403CC" w:rsidRPr="007E7021">
        <w:rPr>
          <w:rFonts w:ascii="Times New Roman" w:hAnsi="Times New Roman"/>
          <w:color w:val="000000" w:themeColor="text1"/>
          <w:szCs w:val="24"/>
          <w:lang w:val="en-CA"/>
        </w:rPr>
        <w:t xml:space="preserve"> it, </w:t>
      </w:r>
      <w:r w:rsidR="00FA0449" w:rsidRPr="007E7021">
        <w:rPr>
          <w:rFonts w:ascii="Times New Roman" w:hAnsi="Times New Roman"/>
          <w:color w:val="000000" w:themeColor="text1"/>
          <w:szCs w:val="24"/>
          <w:lang w:val="en-CA"/>
        </w:rPr>
        <w:t xml:space="preserve">then </w:t>
      </w:r>
      <w:r w:rsidR="00160591" w:rsidRPr="007E7021">
        <w:rPr>
          <w:rFonts w:ascii="Times New Roman" w:hAnsi="Times New Roman"/>
          <w:color w:val="000000" w:themeColor="text1"/>
          <w:szCs w:val="24"/>
          <w:lang w:val="en-CA"/>
        </w:rPr>
        <w:t xml:space="preserve">supervenience </w:t>
      </w:r>
      <w:r w:rsidR="002C5EE2" w:rsidRPr="007E7021">
        <w:rPr>
          <w:rFonts w:ascii="Times New Roman" w:hAnsi="Times New Roman"/>
          <w:color w:val="000000" w:themeColor="text1"/>
          <w:szCs w:val="24"/>
          <w:lang w:val="en-CA"/>
        </w:rPr>
        <w:t>can</w:t>
      </w:r>
      <w:r w:rsidR="00FA0449" w:rsidRPr="007E7021">
        <w:rPr>
          <w:rFonts w:ascii="Times New Roman" w:hAnsi="Times New Roman"/>
          <w:color w:val="000000" w:themeColor="text1"/>
          <w:szCs w:val="24"/>
          <w:lang w:val="en-CA"/>
        </w:rPr>
        <w:t>not</w:t>
      </w:r>
      <w:r w:rsidR="002C5EE2" w:rsidRPr="007E7021">
        <w:rPr>
          <w:rFonts w:ascii="Times New Roman" w:hAnsi="Times New Roman"/>
          <w:color w:val="000000" w:themeColor="text1"/>
          <w:szCs w:val="24"/>
          <w:lang w:val="en-CA"/>
        </w:rPr>
        <w:t xml:space="preserve"> be</w:t>
      </w:r>
      <w:r w:rsidR="00FA0449" w:rsidRPr="007E7021">
        <w:rPr>
          <w:rFonts w:ascii="Times New Roman" w:hAnsi="Times New Roman"/>
          <w:color w:val="000000" w:themeColor="text1"/>
          <w:szCs w:val="24"/>
          <w:lang w:val="en-CA"/>
        </w:rPr>
        <w:t xml:space="preserve"> </w:t>
      </w:r>
      <w:r w:rsidR="00160591" w:rsidRPr="007E7021">
        <w:rPr>
          <w:rFonts w:ascii="Times New Roman" w:hAnsi="Times New Roman"/>
          <w:color w:val="000000" w:themeColor="text1"/>
          <w:szCs w:val="24"/>
          <w:lang w:val="en-CA"/>
        </w:rPr>
        <w:t xml:space="preserve">a relationship between </w:t>
      </w:r>
      <w:r w:rsidR="00FA0449" w:rsidRPr="007E7021">
        <w:rPr>
          <w:rFonts w:ascii="Times New Roman" w:hAnsi="Times New Roman"/>
          <w:color w:val="000000" w:themeColor="text1"/>
          <w:szCs w:val="24"/>
          <w:lang w:val="en-CA"/>
        </w:rPr>
        <w:t xml:space="preserve">distinct </w:t>
      </w:r>
      <w:r w:rsidR="00160591" w:rsidRPr="007E7021">
        <w:rPr>
          <w:rFonts w:ascii="Times New Roman" w:hAnsi="Times New Roman"/>
          <w:color w:val="000000" w:themeColor="text1"/>
          <w:szCs w:val="24"/>
          <w:lang w:val="en-CA"/>
        </w:rPr>
        <w:t>ontological items</w:t>
      </w:r>
      <w:r w:rsidR="00FA0449" w:rsidRPr="007E7021">
        <w:rPr>
          <w:rFonts w:ascii="Times New Roman" w:hAnsi="Times New Roman"/>
          <w:color w:val="000000" w:themeColor="text1"/>
          <w:szCs w:val="24"/>
          <w:lang w:val="en-CA"/>
        </w:rPr>
        <w:t xml:space="preserve">. Rather, </w:t>
      </w:r>
      <w:r w:rsidRPr="007E7021">
        <w:rPr>
          <w:rFonts w:ascii="Times New Roman" w:hAnsi="Times New Roman"/>
          <w:color w:val="000000" w:themeColor="text1"/>
          <w:szCs w:val="24"/>
          <w:lang w:val="en-CA"/>
        </w:rPr>
        <w:t>supervenience</w:t>
      </w:r>
      <w:r w:rsidR="00FA0449" w:rsidRPr="007E7021">
        <w:rPr>
          <w:rFonts w:ascii="Times New Roman" w:hAnsi="Times New Roman"/>
          <w:color w:val="000000" w:themeColor="text1"/>
          <w:szCs w:val="24"/>
          <w:lang w:val="en-CA"/>
        </w:rPr>
        <w:t xml:space="preserve"> describes </w:t>
      </w:r>
      <w:r w:rsidRPr="007E7021">
        <w:rPr>
          <w:rFonts w:ascii="Times New Roman" w:hAnsi="Times New Roman"/>
          <w:color w:val="000000" w:themeColor="text1"/>
          <w:szCs w:val="24"/>
          <w:lang w:val="en-CA"/>
        </w:rPr>
        <w:t xml:space="preserve">a coreference scenario in which </w:t>
      </w:r>
      <w:r w:rsidR="00FA0449" w:rsidRPr="007E7021">
        <w:rPr>
          <w:rFonts w:ascii="Times New Roman" w:hAnsi="Times New Roman"/>
          <w:color w:val="000000" w:themeColor="text1"/>
          <w:szCs w:val="24"/>
          <w:lang w:val="en-CA"/>
        </w:rPr>
        <w:t xml:space="preserve">two variables measure the same ontological item. </w:t>
      </w:r>
      <w:r w:rsidR="002C5EE2" w:rsidRPr="007E7021">
        <w:rPr>
          <w:rFonts w:ascii="Times New Roman" w:hAnsi="Times New Roman"/>
          <w:color w:val="000000" w:themeColor="text1"/>
          <w:szCs w:val="24"/>
          <w:lang w:val="en-CA"/>
        </w:rPr>
        <w:t>But</w:t>
      </w:r>
      <w:r w:rsidRPr="007E7021">
        <w:rPr>
          <w:rFonts w:ascii="Times New Roman" w:hAnsi="Times New Roman"/>
          <w:color w:val="000000" w:themeColor="text1"/>
          <w:szCs w:val="24"/>
          <w:lang w:val="en-CA"/>
        </w:rPr>
        <w:t xml:space="preserve">, as far as we know, </w:t>
      </w:r>
      <w:r w:rsidR="00FA0449" w:rsidRPr="007E7021">
        <w:rPr>
          <w:rFonts w:ascii="Times New Roman" w:hAnsi="Times New Roman"/>
          <w:color w:val="000000" w:themeColor="text1"/>
          <w:szCs w:val="24"/>
          <w:lang w:val="en-CA"/>
        </w:rPr>
        <w:t xml:space="preserve">the measurement procedures in virtue of which the two variables are operationally defined </w:t>
      </w:r>
      <w:r w:rsidRPr="007E7021">
        <w:rPr>
          <w:rFonts w:ascii="Times New Roman" w:hAnsi="Times New Roman"/>
          <w:color w:val="000000" w:themeColor="text1"/>
          <w:szCs w:val="24"/>
          <w:lang w:val="en-CA"/>
        </w:rPr>
        <w:t xml:space="preserve">are </w:t>
      </w:r>
      <w:r w:rsidR="00FA0449" w:rsidRPr="007E7021">
        <w:rPr>
          <w:rFonts w:ascii="Times New Roman" w:hAnsi="Times New Roman"/>
          <w:color w:val="000000" w:themeColor="text1"/>
          <w:szCs w:val="24"/>
          <w:lang w:val="en-CA"/>
        </w:rPr>
        <w:t>strictly causal in nature</w:t>
      </w:r>
      <w:r w:rsidR="003403CC" w:rsidRPr="007E7021">
        <w:rPr>
          <w:rFonts w:ascii="Times New Roman" w:hAnsi="Times New Roman"/>
          <w:color w:val="000000" w:themeColor="text1"/>
          <w:szCs w:val="24"/>
          <w:lang w:val="en-CA"/>
        </w:rPr>
        <w:t xml:space="preserve"> (</w:t>
      </w:r>
      <w:r w:rsidRPr="007E7021">
        <w:rPr>
          <w:rFonts w:ascii="Times New Roman" w:hAnsi="Times New Roman"/>
          <w:color w:val="000000" w:themeColor="text1"/>
          <w:szCs w:val="24"/>
          <w:lang w:val="en-CA"/>
        </w:rPr>
        <w:t>i.e.</w:t>
      </w:r>
      <w:r w:rsidR="003403CC" w:rsidRPr="007E7021">
        <w:rPr>
          <w:rFonts w:ascii="Times New Roman" w:hAnsi="Times New Roman"/>
          <w:color w:val="000000" w:themeColor="text1"/>
          <w:szCs w:val="24"/>
          <w:lang w:val="en-CA"/>
        </w:rPr>
        <w:t>, the measured values of the</w:t>
      </w:r>
      <w:r w:rsidR="002C5EE2" w:rsidRPr="007E7021">
        <w:rPr>
          <w:rFonts w:ascii="Times New Roman" w:hAnsi="Times New Roman"/>
          <w:color w:val="000000" w:themeColor="text1"/>
          <w:szCs w:val="24"/>
          <w:lang w:val="en-CA"/>
        </w:rPr>
        <w:t xml:space="preserve"> two</w:t>
      </w:r>
      <w:r w:rsidR="003403CC" w:rsidRPr="007E7021">
        <w:rPr>
          <w:rFonts w:ascii="Times New Roman" w:hAnsi="Times New Roman"/>
          <w:color w:val="000000" w:themeColor="text1"/>
          <w:szCs w:val="24"/>
          <w:lang w:val="en-CA"/>
        </w:rPr>
        <w:t xml:space="preserve"> variables are observable effects reflecting changes in the ontological item measured)</w:t>
      </w:r>
      <w:r w:rsidR="00FA0449" w:rsidRPr="007E7021">
        <w:rPr>
          <w:rFonts w:ascii="Times New Roman" w:hAnsi="Times New Roman"/>
          <w:color w:val="000000" w:themeColor="text1"/>
          <w:szCs w:val="24"/>
          <w:lang w:val="en-CA"/>
        </w:rPr>
        <w:t xml:space="preserve">. </w:t>
      </w:r>
      <w:r w:rsidR="002C5EE2" w:rsidRPr="007E7021">
        <w:rPr>
          <w:rFonts w:ascii="Times New Roman" w:hAnsi="Times New Roman"/>
          <w:color w:val="000000" w:themeColor="text1"/>
          <w:szCs w:val="24"/>
          <w:lang w:val="en-CA"/>
        </w:rPr>
        <w:t>If so, then</w:t>
      </w:r>
      <w:r w:rsidR="006A2A30" w:rsidRPr="007E7021">
        <w:rPr>
          <w:rFonts w:ascii="Times New Roman" w:hAnsi="Times New Roman"/>
          <w:color w:val="000000" w:themeColor="text1"/>
          <w:szCs w:val="24"/>
          <w:lang w:val="en-CA"/>
        </w:rPr>
        <w:t xml:space="preserve"> </w:t>
      </w:r>
      <w:r w:rsidR="00FA0449" w:rsidRPr="007E7021">
        <w:rPr>
          <w:rFonts w:ascii="Times New Roman" w:hAnsi="Times New Roman"/>
          <w:color w:val="000000" w:themeColor="text1"/>
          <w:szCs w:val="24"/>
          <w:lang w:val="en-CA"/>
        </w:rPr>
        <w:t>supervenience is</w:t>
      </w:r>
      <w:r w:rsidR="006A2A30" w:rsidRPr="007E7021">
        <w:rPr>
          <w:rFonts w:ascii="Times New Roman" w:hAnsi="Times New Roman"/>
          <w:color w:val="000000" w:themeColor="text1"/>
          <w:szCs w:val="24"/>
          <w:lang w:val="en-CA"/>
        </w:rPr>
        <w:t xml:space="preserve"> physically speaking</w:t>
      </w:r>
      <w:r w:rsidR="00FA0449" w:rsidRPr="007E7021">
        <w:rPr>
          <w:rFonts w:ascii="Times New Roman" w:hAnsi="Times New Roman"/>
          <w:color w:val="000000" w:themeColor="text1"/>
          <w:szCs w:val="24"/>
          <w:lang w:val="en-CA"/>
        </w:rPr>
        <w:t xml:space="preserve"> nothing else than a </w:t>
      </w:r>
      <w:r w:rsidR="006A2A30" w:rsidRPr="007E7021">
        <w:rPr>
          <w:rFonts w:ascii="Times New Roman" w:hAnsi="Times New Roman"/>
          <w:color w:val="000000" w:themeColor="text1"/>
          <w:szCs w:val="24"/>
          <w:lang w:val="en-CA"/>
        </w:rPr>
        <w:t>bifurcating</w:t>
      </w:r>
      <w:r w:rsidR="00FA0449" w:rsidRPr="007E7021">
        <w:rPr>
          <w:rFonts w:ascii="Times New Roman" w:hAnsi="Times New Roman"/>
          <w:color w:val="000000" w:themeColor="text1"/>
          <w:szCs w:val="24"/>
          <w:lang w:val="en-CA"/>
        </w:rPr>
        <w:t xml:space="preserve"> </w:t>
      </w:r>
      <w:r w:rsidR="006A2A30" w:rsidRPr="007E7021">
        <w:rPr>
          <w:rFonts w:ascii="Times New Roman" w:hAnsi="Times New Roman"/>
          <w:color w:val="000000" w:themeColor="text1"/>
          <w:szCs w:val="24"/>
          <w:lang w:val="en-CA"/>
        </w:rPr>
        <w:t>causal</w:t>
      </w:r>
      <w:r w:rsidR="00FA0449" w:rsidRPr="007E7021">
        <w:rPr>
          <w:rFonts w:ascii="Times New Roman" w:hAnsi="Times New Roman"/>
          <w:color w:val="000000" w:themeColor="text1"/>
          <w:szCs w:val="24"/>
          <w:lang w:val="en-CA"/>
        </w:rPr>
        <w:t xml:space="preserve"> structure.</w:t>
      </w:r>
      <w:r w:rsidR="00515C26" w:rsidRPr="007E7021">
        <w:rPr>
          <w:rFonts w:ascii="Times New Roman" w:hAnsi="Times New Roman"/>
          <w:color w:val="000000" w:themeColor="text1"/>
          <w:szCs w:val="24"/>
          <w:lang w:val="en-CA"/>
        </w:rPr>
        <w:t xml:space="preserve"> </w:t>
      </w:r>
      <w:r w:rsidR="003403CC" w:rsidRPr="007E7021">
        <w:rPr>
          <w:rFonts w:ascii="Times New Roman" w:hAnsi="Times New Roman"/>
          <w:color w:val="000000" w:themeColor="text1"/>
          <w:szCs w:val="24"/>
          <w:lang w:val="en-CA"/>
        </w:rPr>
        <w:t xml:space="preserve">Consider now a non-reductive scenario in which a psychological </w:t>
      </w:r>
      <w:r w:rsidR="0048204C" w:rsidRPr="007E7021">
        <w:rPr>
          <w:rFonts w:ascii="Times New Roman" w:hAnsi="Times New Roman"/>
          <w:color w:val="000000" w:themeColor="text1"/>
          <w:szCs w:val="24"/>
          <w:lang w:val="en-CA"/>
        </w:rPr>
        <w:t>some</w:t>
      </w:r>
      <w:r w:rsidR="00181293" w:rsidRPr="007E7021">
        <w:rPr>
          <w:rFonts w:ascii="Times New Roman" w:hAnsi="Times New Roman"/>
          <w:color w:val="000000" w:themeColor="text1"/>
          <w:szCs w:val="24"/>
          <w:lang w:val="en-CA"/>
        </w:rPr>
        <w:t>thing</w:t>
      </w:r>
      <w:r w:rsidR="0048204C" w:rsidRPr="007E7021">
        <w:rPr>
          <w:rFonts w:ascii="Times New Roman" w:hAnsi="Times New Roman"/>
          <w:color w:val="000000" w:themeColor="text1"/>
          <w:szCs w:val="24"/>
          <w:lang w:val="en-CA"/>
        </w:rPr>
        <w:t xml:space="preserve"> (entity, property, etc.)</w:t>
      </w:r>
      <w:r w:rsidR="003403CC" w:rsidRPr="007E7021">
        <w:rPr>
          <w:rFonts w:ascii="Times New Roman" w:hAnsi="Times New Roman"/>
          <w:color w:val="000000" w:themeColor="text1"/>
          <w:szCs w:val="24"/>
          <w:lang w:val="en-CA"/>
        </w:rPr>
        <w:t xml:space="preserve"> superven</w:t>
      </w:r>
      <w:r w:rsidR="00E13C8C" w:rsidRPr="007E7021">
        <w:rPr>
          <w:rFonts w:ascii="Times New Roman" w:hAnsi="Times New Roman"/>
          <w:color w:val="000000" w:themeColor="text1"/>
          <w:szCs w:val="24"/>
          <w:lang w:val="en-CA"/>
        </w:rPr>
        <w:t>es</w:t>
      </w:r>
      <w:r w:rsidR="003403CC" w:rsidRPr="007E7021">
        <w:rPr>
          <w:rFonts w:ascii="Times New Roman" w:hAnsi="Times New Roman"/>
          <w:color w:val="000000" w:themeColor="text1"/>
          <w:szCs w:val="24"/>
          <w:lang w:val="en-CA"/>
        </w:rPr>
        <w:t xml:space="preserve"> on </w:t>
      </w:r>
      <w:r w:rsidR="00E13C8C" w:rsidRPr="007E7021">
        <w:rPr>
          <w:rFonts w:ascii="Times New Roman" w:hAnsi="Times New Roman"/>
          <w:color w:val="000000" w:themeColor="text1"/>
          <w:szCs w:val="24"/>
          <w:lang w:val="en-CA"/>
        </w:rPr>
        <w:t>a biological</w:t>
      </w:r>
      <w:r w:rsidR="003403CC" w:rsidRPr="007E7021">
        <w:rPr>
          <w:rFonts w:ascii="Times New Roman" w:hAnsi="Times New Roman"/>
          <w:color w:val="000000" w:themeColor="text1"/>
          <w:szCs w:val="24"/>
          <w:lang w:val="en-CA"/>
        </w:rPr>
        <w:t xml:space="preserve"> activity. To produce a change in the supervening psychological</w:t>
      </w:r>
      <w:r w:rsidR="00181293" w:rsidRPr="007E7021">
        <w:rPr>
          <w:rFonts w:ascii="Times New Roman" w:hAnsi="Times New Roman"/>
          <w:color w:val="000000" w:themeColor="text1"/>
          <w:szCs w:val="24"/>
          <w:lang w:val="en-CA"/>
        </w:rPr>
        <w:t xml:space="preserve"> thing</w:t>
      </w:r>
      <w:r w:rsidR="003403CC" w:rsidRPr="007E7021">
        <w:rPr>
          <w:rFonts w:ascii="Times New Roman" w:hAnsi="Times New Roman"/>
          <w:color w:val="000000" w:themeColor="text1"/>
          <w:szCs w:val="24"/>
          <w:lang w:val="en-CA"/>
        </w:rPr>
        <w:t xml:space="preserve">, one needs to </w:t>
      </w:r>
      <w:r w:rsidR="006C0A98" w:rsidRPr="007E7021">
        <w:rPr>
          <w:rFonts w:ascii="Times New Roman" w:hAnsi="Times New Roman"/>
          <w:color w:val="000000" w:themeColor="text1"/>
          <w:szCs w:val="24"/>
          <w:lang w:val="en-CA"/>
        </w:rPr>
        <w:t>change</w:t>
      </w:r>
      <w:r w:rsidR="003403CC" w:rsidRPr="007E7021">
        <w:rPr>
          <w:rFonts w:ascii="Times New Roman" w:hAnsi="Times New Roman"/>
          <w:color w:val="000000" w:themeColor="text1"/>
          <w:szCs w:val="24"/>
          <w:lang w:val="en-CA"/>
        </w:rPr>
        <w:t xml:space="preserve"> biological activity. Is the change instantaneously propagated from the supervenience basis to the supervening thing</w:t>
      </w:r>
      <w:r w:rsidR="00181293" w:rsidRPr="007E7021">
        <w:rPr>
          <w:rFonts w:ascii="Times New Roman" w:hAnsi="Times New Roman"/>
          <w:color w:val="000000" w:themeColor="text1"/>
          <w:szCs w:val="24"/>
          <w:lang w:val="en-CA"/>
        </w:rPr>
        <w:t>?</w:t>
      </w:r>
      <w:r w:rsidR="003403CC" w:rsidRPr="007E7021">
        <w:rPr>
          <w:rFonts w:ascii="Times New Roman" w:hAnsi="Times New Roman"/>
          <w:color w:val="000000" w:themeColor="text1"/>
          <w:szCs w:val="24"/>
          <w:lang w:val="en-CA"/>
        </w:rPr>
        <w:t xml:space="preserve"> Or </w:t>
      </w:r>
      <w:r w:rsidR="00515C26" w:rsidRPr="007E7021">
        <w:rPr>
          <w:rFonts w:ascii="Times New Roman" w:hAnsi="Times New Roman"/>
          <w:color w:val="000000" w:themeColor="text1"/>
          <w:szCs w:val="24"/>
          <w:lang w:val="en-CA"/>
        </w:rPr>
        <w:t xml:space="preserve">is it propagated </w:t>
      </w:r>
      <w:r w:rsidR="003378F7" w:rsidRPr="007E7021">
        <w:rPr>
          <w:rFonts w:ascii="Times New Roman" w:hAnsi="Times New Roman"/>
          <w:color w:val="000000" w:themeColor="text1"/>
          <w:szCs w:val="24"/>
          <w:lang w:val="en-CA"/>
        </w:rPr>
        <w:t xml:space="preserve">with a finite speed, </w:t>
      </w:r>
      <w:r w:rsidR="0076675C" w:rsidRPr="007E7021">
        <w:rPr>
          <w:rFonts w:ascii="Times New Roman" w:hAnsi="Times New Roman"/>
          <w:color w:val="000000" w:themeColor="text1"/>
          <w:szCs w:val="24"/>
          <w:lang w:val="en-CA"/>
        </w:rPr>
        <w:t>as dictated by special relativity</w:t>
      </w:r>
      <w:r w:rsidR="00515C26" w:rsidRPr="007E7021">
        <w:rPr>
          <w:rFonts w:ascii="Times New Roman" w:hAnsi="Times New Roman"/>
          <w:color w:val="000000" w:themeColor="text1"/>
          <w:szCs w:val="24"/>
          <w:lang w:val="en-CA"/>
        </w:rPr>
        <w:t xml:space="preserve">? </w:t>
      </w:r>
      <w:r w:rsidR="006C126E" w:rsidRPr="007E7021">
        <w:rPr>
          <w:rFonts w:ascii="Times New Roman" w:hAnsi="Times New Roman"/>
          <w:color w:val="000000" w:themeColor="text1"/>
          <w:szCs w:val="24"/>
          <w:lang w:val="en-CA"/>
        </w:rPr>
        <w:t xml:space="preserve">If the former, then </w:t>
      </w:r>
      <w:r w:rsidR="004D1328" w:rsidRPr="007E7021">
        <w:rPr>
          <w:rFonts w:ascii="Times New Roman" w:hAnsi="Times New Roman"/>
          <w:color w:val="000000" w:themeColor="text1"/>
          <w:szCs w:val="24"/>
          <w:lang w:val="en-CA"/>
        </w:rPr>
        <w:t>the</w:t>
      </w:r>
      <w:r w:rsidR="002C5EE2" w:rsidRPr="007E7021">
        <w:rPr>
          <w:rFonts w:ascii="Times New Roman" w:hAnsi="Times New Roman"/>
          <w:color w:val="000000" w:themeColor="text1"/>
          <w:szCs w:val="24"/>
          <w:lang w:val="en-CA"/>
        </w:rPr>
        <w:t xml:space="preserve"> psychological thing and the biological activity cannot be physically individuated any more than two entangled electrons can. </w:t>
      </w:r>
      <w:r w:rsidR="00515C26" w:rsidRPr="007E7021">
        <w:rPr>
          <w:rFonts w:ascii="Times New Roman" w:hAnsi="Times New Roman"/>
          <w:color w:val="000000" w:themeColor="text1"/>
          <w:szCs w:val="24"/>
          <w:lang w:val="en-CA"/>
        </w:rPr>
        <w:t xml:space="preserve">If the latter, then supervenience is just a potentially novel form of causal interaction. </w:t>
      </w:r>
    </w:p>
    <w:p w14:paraId="38711507" w14:textId="5528FB3F" w:rsidR="00FA4924" w:rsidRPr="007E7021" w:rsidRDefault="0076675C" w:rsidP="002A6023">
      <w:pPr>
        <w:pStyle w:val="FreeForm"/>
        <w:spacing w:line="360" w:lineRule="auto"/>
        <w:ind w:firstLine="720"/>
        <w:jc w:val="both"/>
        <w:rPr>
          <w:rFonts w:ascii="Times New Roman" w:hAnsi="Times New Roman"/>
          <w:color w:val="000000" w:themeColor="text1"/>
          <w:szCs w:val="24"/>
          <w:lang w:val="en-CA"/>
        </w:rPr>
      </w:pPr>
      <w:r w:rsidRPr="007E7021">
        <w:rPr>
          <w:rFonts w:ascii="Times New Roman" w:hAnsi="Times New Roman"/>
          <w:color w:val="000000" w:themeColor="text1"/>
          <w:szCs w:val="24"/>
          <w:lang w:val="en-CA"/>
        </w:rPr>
        <w:lastRenderedPageBreak/>
        <w:t xml:space="preserve">There are, of course, </w:t>
      </w:r>
      <w:r w:rsidR="00080FEC" w:rsidRPr="007E7021">
        <w:rPr>
          <w:rFonts w:ascii="Times New Roman" w:hAnsi="Times New Roman"/>
          <w:color w:val="000000" w:themeColor="text1"/>
          <w:szCs w:val="24"/>
          <w:lang w:val="en-CA"/>
        </w:rPr>
        <w:t xml:space="preserve">many </w:t>
      </w:r>
      <w:r w:rsidRPr="007E7021">
        <w:rPr>
          <w:rFonts w:ascii="Times New Roman" w:hAnsi="Times New Roman"/>
          <w:color w:val="000000" w:themeColor="text1"/>
          <w:szCs w:val="24"/>
          <w:lang w:val="en-CA"/>
        </w:rPr>
        <w:t>other possibilities</w:t>
      </w:r>
      <w:r w:rsidR="00080FEC" w:rsidRPr="007E7021">
        <w:rPr>
          <w:rFonts w:ascii="Times New Roman" w:hAnsi="Times New Roman"/>
          <w:color w:val="000000" w:themeColor="text1"/>
          <w:szCs w:val="24"/>
          <w:lang w:val="en-CA"/>
        </w:rPr>
        <w:t xml:space="preserve">. </w:t>
      </w:r>
      <w:r w:rsidR="00D5799D" w:rsidRPr="007E7021">
        <w:rPr>
          <w:rFonts w:ascii="Times New Roman" w:hAnsi="Times New Roman"/>
          <w:color w:val="000000" w:themeColor="text1"/>
          <w:szCs w:val="24"/>
          <w:lang w:val="en-CA"/>
        </w:rPr>
        <w:t xml:space="preserve">The scenarios sketched above are solely meant </w:t>
      </w:r>
      <w:r w:rsidR="00080FEC" w:rsidRPr="007E7021">
        <w:rPr>
          <w:rFonts w:ascii="Times New Roman" w:hAnsi="Times New Roman"/>
          <w:color w:val="000000" w:themeColor="text1"/>
          <w:szCs w:val="24"/>
          <w:lang w:val="en-CA"/>
        </w:rPr>
        <w:t xml:space="preserve">to </w:t>
      </w:r>
      <w:r w:rsidR="00C7600A" w:rsidRPr="007E7021">
        <w:rPr>
          <w:rFonts w:ascii="Times New Roman" w:hAnsi="Times New Roman"/>
          <w:color w:val="000000" w:themeColor="text1"/>
          <w:szCs w:val="24"/>
          <w:lang w:val="en-CA"/>
        </w:rPr>
        <w:t xml:space="preserve">illustrate </w:t>
      </w:r>
      <w:r w:rsidR="00644C4F" w:rsidRPr="007E7021">
        <w:rPr>
          <w:rFonts w:ascii="Times New Roman" w:hAnsi="Times New Roman"/>
          <w:color w:val="000000" w:themeColor="text1"/>
          <w:szCs w:val="24"/>
          <w:lang w:val="en-CA"/>
        </w:rPr>
        <w:t>the fact that</w:t>
      </w:r>
      <w:r w:rsidR="00C7600A" w:rsidRPr="007E7021">
        <w:rPr>
          <w:rFonts w:ascii="Times New Roman" w:hAnsi="Times New Roman"/>
          <w:color w:val="000000" w:themeColor="text1"/>
          <w:szCs w:val="24"/>
          <w:lang w:val="en-CA"/>
        </w:rPr>
        <w:t>,</w:t>
      </w:r>
      <w:r w:rsidR="00080FEC" w:rsidRPr="007E7021">
        <w:rPr>
          <w:rFonts w:ascii="Times New Roman" w:hAnsi="Times New Roman"/>
          <w:color w:val="000000" w:themeColor="text1"/>
          <w:szCs w:val="24"/>
          <w:lang w:val="en-CA"/>
        </w:rPr>
        <w:t xml:space="preserve"> </w:t>
      </w:r>
      <w:r w:rsidR="00C7600A" w:rsidRPr="007E7021">
        <w:rPr>
          <w:rFonts w:ascii="Times New Roman" w:hAnsi="Times New Roman"/>
          <w:color w:val="000000" w:themeColor="text1"/>
          <w:szCs w:val="24"/>
          <w:lang w:val="en-CA"/>
        </w:rPr>
        <w:t xml:space="preserve">at least under some physical interpretations, </w:t>
      </w:r>
      <w:r w:rsidR="00080FEC" w:rsidRPr="007E7021">
        <w:rPr>
          <w:rFonts w:ascii="Times New Roman" w:hAnsi="Times New Roman"/>
          <w:color w:val="000000" w:themeColor="text1"/>
          <w:szCs w:val="24"/>
          <w:lang w:val="en-CA"/>
        </w:rPr>
        <w:t xml:space="preserve">supervenience and causality are not mutually exclusive. In turn, this </w:t>
      </w:r>
      <w:r w:rsidR="00493890">
        <w:rPr>
          <w:rFonts w:ascii="Times New Roman" w:hAnsi="Times New Roman"/>
          <w:color w:val="000000" w:themeColor="text1"/>
          <w:szCs w:val="24"/>
          <w:lang w:val="en-CA"/>
        </w:rPr>
        <w:t>supports the conclusion</w:t>
      </w:r>
      <w:r w:rsidR="00143751" w:rsidRPr="007E7021">
        <w:rPr>
          <w:rFonts w:ascii="Times New Roman" w:hAnsi="Times New Roman"/>
          <w:color w:val="000000" w:themeColor="text1"/>
          <w:szCs w:val="24"/>
          <w:lang w:val="en-CA"/>
        </w:rPr>
        <w:t xml:space="preserve"> that t</w:t>
      </w:r>
      <w:r w:rsidR="00D40AB8" w:rsidRPr="007E7021">
        <w:rPr>
          <w:rFonts w:ascii="Times New Roman" w:hAnsi="Times New Roman"/>
          <w:color w:val="000000" w:themeColor="text1"/>
          <w:szCs w:val="24"/>
          <w:lang w:val="en-CA"/>
        </w:rPr>
        <w:t xml:space="preserve">here is no dilemma. There is only </w:t>
      </w:r>
      <w:r w:rsidR="003D0583" w:rsidRPr="007E7021">
        <w:rPr>
          <w:rFonts w:ascii="Times New Roman" w:hAnsi="Times New Roman"/>
          <w:color w:val="000000" w:themeColor="text1"/>
          <w:szCs w:val="24"/>
          <w:lang w:val="en-CA"/>
        </w:rPr>
        <w:t>uncertainty</w:t>
      </w:r>
      <w:r w:rsidR="00D40AB8" w:rsidRPr="007E7021">
        <w:rPr>
          <w:rFonts w:ascii="Times New Roman" w:hAnsi="Times New Roman"/>
          <w:color w:val="000000" w:themeColor="text1"/>
          <w:szCs w:val="24"/>
          <w:lang w:val="en-CA"/>
        </w:rPr>
        <w:t xml:space="preserve">. </w:t>
      </w:r>
      <w:r w:rsidR="00621079" w:rsidRPr="007E7021">
        <w:rPr>
          <w:rFonts w:ascii="Times New Roman" w:hAnsi="Times New Roman"/>
          <w:color w:val="000000" w:themeColor="text1"/>
          <w:szCs w:val="24"/>
          <w:lang w:val="en-CA"/>
        </w:rPr>
        <w:t xml:space="preserve">Accordingly, there is no call to choose between current experimental methodology </w:t>
      </w:r>
      <w:r w:rsidR="0048204C" w:rsidRPr="007E7021">
        <w:rPr>
          <w:rFonts w:ascii="Times New Roman" w:hAnsi="Times New Roman"/>
          <w:color w:val="000000" w:themeColor="text1"/>
          <w:szCs w:val="24"/>
          <w:lang w:val="en-CA"/>
        </w:rPr>
        <w:t xml:space="preserve">for demonstrating causation </w:t>
      </w:r>
      <w:r w:rsidR="00621079" w:rsidRPr="007E7021">
        <w:rPr>
          <w:rFonts w:ascii="Times New Roman" w:hAnsi="Times New Roman"/>
          <w:color w:val="000000" w:themeColor="text1"/>
          <w:szCs w:val="24"/>
          <w:lang w:val="en-CA"/>
        </w:rPr>
        <w:t xml:space="preserve">and the supervenience thesis. What we should do instead is </w:t>
      </w:r>
      <w:r w:rsidR="00C6037E" w:rsidRPr="007E7021">
        <w:rPr>
          <w:rFonts w:ascii="Times New Roman" w:hAnsi="Times New Roman"/>
          <w:color w:val="000000" w:themeColor="text1"/>
          <w:szCs w:val="24"/>
          <w:lang w:val="en-CA"/>
        </w:rPr>
        <w:t>gather more information about the world.</w:t>
      </w:r>
      <w:r w:rsidR="00FA4924" w:rsidRPr="007E7021">
        <w:rPr>
          <w:rStyle w:val="FootnoteReference"/>
          <w:rFonts w:ascii="Times New Roman" w:hAnsi="Times New Roman"/>
          <w:color w:val="000000" w:themeColor="text1"/>
          <w:lang w:val="en-CA"/>
        </w:rPr>
        <w:footnoteReference w:id="13"/>
      </w:r>
      <w:r w:rsidR="00C6037E" w:rsidRPr="007E7021">
        <w:rPr>
          <w:rFonts w:ascii="Times New Roman" w:hAnsi="Times New Roman"/>
          <w:color w:val="000000" w:themeColor="text1"/>
          <w:szCs w:val="24"/>
          <w:lang w:val="en-CA"/>
        </w:rPr>
        <w:t xml:space="preserve"> </w:t>
      </w:r>
    </w:p>
    <w:p w14:paraId="77CD29D0" w14:textId="77777777" w:rsidR="00FA4924" w:rsidRPr="007E7021" w:rsidRDefault="00FA4924" w:rsidP="00FA4924">
      <w:pPr>
        <w:pStyle w:val="FreeForm"/>
        <w:spacing w:line="360" w:lineRule="auto"/>
        <w:jc w:val="both"/>
        <w:rPr>
          <w:rFonts w:ascii="Times New Roman" w:hAnsi="Times New Roman"/>
          <w:color w:val="000000" w:themeColor="text1"/>
          <w:szCs w:val="24"/>
          <w:lang w:val="en-CA"/>
        </w:rPr>
      </w:pPr>
    </w:p>
    <w:p w14:paraId="7EA93BF0" w14:textId="54D42BB0" w:rsidR="001F71C5" w:rsidRPr="007E7021" w:rsidRDefault="00FA5CC2" w:rsidP="00721997">
      <w:pPr>
        <w:pStyle w:val="Heading1"/>
        <w:rPr>
          <w:color w:val="000000" w:themeColor="text1"/>
          <w:lang w:val="en-CA"/>
        </w:rPr>
      </w:pPr>
      <w:r w:rsidRPr="007E7021">
        <w:rPr>
          <w:color w:val="000000" w:themeColor="text1"/>
          <w:lang w:val="en-CA"/>
        </w:rPr>
        <w:t>7</w:t>
      </w:r>
      <w:r w:rsidR="00923288" w:rsidRPr="007E7021">
        <w:rPr>
          <w:color w:val="000000" w:themeColor="text1"/>
          <w:lang w:val="en-CA"/>
        </w:rPr>
        <w:t xml:space="preserve">. </w:t>
      </w:r>
      <w:r w:rsidR="00721997" w:rsidRPr="007E7021">
        <w:rPr>
          <w:color w:val="000000" w:themeColor="text1"/>
          <w:lang w:val="en-CA"/>
        </w:rPr>
        <w:t>Conclusion</w:t>
      </w:r>
      <w:r w:rsidR="00923288" w:rsidRPr="007E7021">
        <w:rPr>
          <w:color w:val="000000" w:themeColor="text1"/>
          <w:lang w:val="en-CA"/>
        </w:rPr>
        <w:t xml:space="preserve"> </w:t>
      </w:r>
    </w:p>
    <w:p w14:paraId="4FEE57C4" w14:textId="1E494E40" w:rsidR="00462F3A" w:rsidRDefault="000C6387" w:rsidP="0033217E">
      <w:pPr>
        <w:pStyle w:val="FreeForm"/>
        <w:spacing w:line="360" w:lineRule="auto"/>
        <w:ind w:firstLine="720"/>
        <w:jc w:val="both"/>
        <w:rPr>
          <w:rFonts w:ascii="Times New Roman" w:hAnsi="Times New Roman"/>
          <w:color w:val="000000" w:themeColor="text1"/>
          <w:lang w:val="en-CA"/>
        </w:rPr>
      </w:pPr>
      <w:r w:rsidRPr="007E7021">
        <w:rPr>
          <w:rFonts w:ascii="Times New Roman" w:hAnsi="Times New Roman"/>
          <w:color w:val="000000" w:themeColor="text1"/>
          <w:lang w:val="en-CA"/>
        </w:rPr>
        <w:t xml:space="preserve">In a recent paper, </w:t>
      </w:r>
      <w:r w:rsidR="00D435AF" w:rsidRPr="007E7021">
        <w:rPr>
          <w:rFonts w:ascii="Times New Roman" w:hAnsi="Times New Roman"/>
          <w:color w:val="000000" w:themeColor="text1"/>
          <w:lang w:val="en-CA"/>
        </w:rPr>
        <w:t>Baumgartner points out that the supervenience thesis</w:t>
      </w:r>
      <w:r w:rsidR="006B28EA" w:rsidRPr="007E7021">
        <w:rPr>
          <w:rFonts w:ascii="Times New Roman" w:hAnsi="Times New Roman"/>
          <w:color w:val="000000" w:themeColor="text1"/>
          <w:lang w:val="en-CA"/>
        </w:rPr>
        <w:t xml:space="preserve"> </w:t>
      </w:r>
      <w:r w:rsidR="00D435AF" w:rsidRPr="007E7021">
        <w:rPr>
          <w:rFonts w:ascii="Times New Roman" w:hAnsi="Times New Roman"/>
          <w:color w:val="000000" w:themeColor="text1"/>
          <w:lang w:val="en-CA"/>
        </w:rPr>
        <w:t xml:space="preserve">entails that experiments involving interventions on supervening states, such as psychosocial </w:t>
      </w:r>
      <w:r w:rsidR="006B28EA" w:rsidRPr="007E7021">
        <w:rPr>
          <w:rFonts w:ascii="Times New Roman" w:hAnsi="Times New Roman"/>
          <w:color w:val="000000" w:themeColor="text1"/>
          <w:lang w:val="en-CA"/>
        </w:rPr>
        <w:t>variables</w:t>
      </w:r>
      <w:r w:rsidR="00D435AF" w:rsidRPr="007E7021">
        <w:rPr>
          <w:rFonts w:ascii="Times New Roman" w:hAnsi="Times New Roman"/>
          <w:color w:val="000000" w:themeColor="text1"/>
          <w:lang w:val="en-CA"/>
        </w:rPr>
        <w:t xml:space="preserve">, </w:t>
      </w:r>
      <w:r w:rsidR="006C348B" w:rsidRPr="007E7021">
        <w:rPr>
          <w:rFonts w:ascii="Times New Roman" w:hAnsi="Times New Roman"/>
          <w:color w:val="000000" w:themeColor="text1"/>
          <w:lang w:val="en-CA"/>
        </w:rPr>
        <w:t>are plagued by</w:t>
      </w:r>
      <w:r w:rsidR="00D435AF" w:rsidRPr="007E7021">
        <w:rPr>
          <w:rFonts w:ascii="Times New Roman" w:hAnsi="Times New Roman"/>
          <w:color w:val="000000" w:themeColor="text1"/>
          <w:lang w:val="en-CA"/>
        </w:rPr>
        <w:t xml:space="preserve"> an </w:t>
      </w:r>
      <w:r w:rsidR="007642AD" w:rsidRPr="007E7021">
        <w:rPr>
          <w:rFonts w:ascii="Times New Roman" w:hAnsi="Times New Roman"/>
          <w:color w:val="000000" w:themeColor="text1"/>
          <w:lang w:val="en-CA"/>
        </w:rPr>
        <w:t>unavoidable</w:t>
      </w:r>
      <w:r w:rsidR="00D435AF" w:rsidRPr="007E7021">
        <w:rPr>
          <w:rFonts w:ascii="Times New Roman" w:hAnsi="Times New Roman"/>
          <w:color w:val="000000" w:themeColor="text1"/>
          <w:lang w:val="en-CA"/>
        </w:rPr>
        <w:t xml:space="preserve"> confounding problem. </w:t>
      </w:r>
      <w:r w:rsidRPr="007E7021">
        <w:rPr>
          <w:rFonts w:ascii="Times New Roman" w:hAnsi="Times New Roman"/>
          <w:color w:val="000000" w:themeColor="text1"/>
          <w:lang w:val="en-CA"/>
        </w:rPr>
        <w:t xml:space="preserve">Woodward attempts to </w:t>
      </w:r>
      <w:r w:rsidR="000763D2" w:rsidRPr="007E7021">
        <w:rPr>
          <w:rFonts w:ascii="Times New Roman" w:hAnsi="Times New Roman"/>
          <w:color w:val="000000" w:themeColor="text1"/>
          <w:lang w:val="en-CA"/>
        </w:rPr>
        <w:t xml:space="preserve">deflect </w:t>
      </w:r>
      <w:r w:rsidR="00997279" w:rsidRPr="007E7021">
        <w:rPr>
          <w:rFonts w:ascii="Times New Roman" w:hAnsi="Times New Roman"/>
          <w:color w:val="000000" w:themeColor="text1"/>
          <w:lang w:val="en-CA"/>
        </w:rPr>
        <w:t>this</w:t>
      </w:r>
      <w:r w:rsidR="000763D2" w:rsidRPr="007E7021">
        <w:rPr>
          <w:rFonts w:ascii="Times New Roman" w:hAnsi="Times New Roman"/>
          <w:color w:val="000000" w:themeColor="text1"/>
          <w:lang w:val="en-CA"/>
        </w:rPr>
        <w:t xml:space="preserve"> conclusion by amending his own interventionist account of causation</w:t>
      </w:r>
      <w:r w:rsidR="007642AD" w:rsidRPr="007E7021">
        <w:rPr>
          <w:rFonts w:ascii="Times New Roman" w:hAnsi="Times New Roman"/>
          <w:color w:val="000000" w:themeColor="text1"/>
          <w:lang w:val="en-CA"/>
        </w:rPr>
        <w:t xml:space="preserve"> </w:t>
      </w:r>
      <w:r w:rsidR="000C7614" w:rsidRPr="007E7021">
        <w:rPr>
          <w:rFonts w:ascii="Times New Roman" w:hAnsi="Times New Roman"/>
          <w:color w:val="000000" w:themeColor="text1"/>
          <w:lang w:val="en-CA"/>
        </w:rPr>
        <w:t>to</w:t>
      </w:r>
      <w:r w:rsidR="000763D2" w:rsidRPr="007E7021">
        <w:rPr>
          <w:rFonts w:ascii="Times New Roman" w:hAnsi="Times New Roman"/>
          <w:color w:val="000000" w:themeColor="text1"/>
          <w:lang w:val="en-CA"/>
        </w:rPr>
        <w:t xml:space="preserve"> </w:t>
      </w:r>
      <w:r w:rsidR="000F432D" w:rsidRPr="007E7021">
        <w:rPr>
          <w:rFonts w:ascii="Times New Roman" w:hAnsi="Times New Roman"/>
          <w:color w:val="000000" w:themeColor="text1"/>
          <w:lang w:val="en-CA"/>
        </w:rPr>
        <w:t xml:space="preserve">exclude non-causal determinants of an outcome as potential confounders. </w:t>
      </w:r>
      <w:r w:rsidR="00C538EA" w:rsidRPr="007E7021">
        <w:rPr>
          <w:rFonts w:ascii="Times New Roman" w:hAnsi="Times New Roman"/>
          <w:color w:val="000000" w:themeColor="text1"/>
          <w:lang w:val="en-CA"/>
        </w:rPr>
        <w:t xml:space="preserve">I reject </w:t>
      </w:r>
      <w:r w:rsidR="00606B1B" w:rsidRPr="007E7021">
        <w:rPr>
          <w:rFonts w:ascii="Times New Roman" w:hAnsi="Times New Roman"/>
          <w:color w:val="000000" w:themeColor="text1"/>
          <w:lang w:val="en-CA"/>
        </w:rPr>
        <w:t>his</w:t>
      </w:r>
      <w:r w:rsidR="00C538EA" w:rsidRPr="007E7021">
        <w:rPr>
          <w:rFonts w:ascii="Times New Roman" w:hAnsi="Times New Roman"/>
          <w:color w:val="000000" w:themeColor="text1"/>
          <w:lang w:val="en-CA"/>
        </w:rPr>
        <w:t xml:space="preserve"> proposal </w:t>
      </w:r>
      <w:r w:rsidR="003364AB" w:rsidRPr="007E7021">
        <w:rPr>
          <w:rFonts w:ascii="Times New Roman" w:hAnsi="Times New Roman"/>
          <w:color w:val="000000" w:themeColor="text1"/>
          <w:lang w:val="en-CA"/>
        </w:rPr>
        <w:t xml:space="preserve">because </w:t>
      </w:r>
      <w:r w:rsidR="0033217E" w:rsidRPr="007E7021">
        <w:rPr>
          <w:rFonts w:ascii="Times New Roman" w:hAnsi="Times New Roman"/>
          <w:color w:val="000000" w:themeColor="text1"/>
          <w:lang w:val="en-CA"/>
        </w:rPr>
        <w:t xml:space="preserve">it amounts to a methodologically invalid test which cannot </w:t>
      </w:r>
      <w:r w:rsidR="0024001B" w:rsidRPr="007E7021">
        <w:rPr>
          <w:rFonts w:ascii="Times New Roman" w:hAnsi="Times New Roman"/>
          <w:color w:val="000000" w:themeColor="text1"/>
          <w:lang w:val="en-CA"/>
        </w:rPr>
        <w:t>distinguish between</w:t>
      </w:r>
      <w:r w:rsidR="00C538EA" w:rsidRPr="007E7021">
        <w:rPr>
          <w:rFonts w:ascii="Times New Roman" w:hAnsi="Times New Roman"/>
          <w:color w:val="000000" w:themeColor="text1"/>
          <w:lang w:val="en-CA"/>
        </w:rPr>
        <w:t xml:space="preserve"> </w:t>
      </w:r>
      <w:r w:rsidR="0033217E" w:rsidRPr="007E7021">
        <w:rPr>
          <w:rFonts w:ascii="Times New Roman" w:hAnsi="Times New Roman"/>
          <w:color w:val="000000" w:themeColor="text1"/>
          <w:lang w:val="en-CA"/>
        </w:rPr>
        <w:t>rival</w:t>
      </w:r>
      <w:r w:rsidR="00C538EA" w:rsidRPr="007E7021">
        <w:rPr>
          <w:rFonts w:ascii="Times New Roman" w:hAnsi="Times New Roman"/>
          <w:color w:val="000000" w:themeColor="text1"/>
          <w:lang w:val="en-CA"/>
        </w:rPr>
        <w:t xml:space="preserve"> explanations. I also reject the notion that certain confounding problems can be assimilated to definitional </w:t>
      </w:r>
      <w:r w:rsidR="008B09CE" w:rsidRPr="007E7021">
        <w:rPr>
          <w:rFonts w:ascii="Times New Roman" w:hAnsi="Times New Roman"/>
          <w:color w:val="000000" w:themeColor="text1"/>
          <w:lang w:val="en-CA"/>
        </w:rPr>
        <w:t xml:space="preserve">or metaphysical </w:t>
      </w:r>
      <w:r w:rsidR="00A6537E" w:rsidRPr="007E7021">
        <w:rPr>
          <w:rFonts w:ascii="Times New Roman" w:hAnsi="Times New Roman"/>
          <w:color w:val="000000" w:themeColor="text1"/>
          <w:lang w:val="en-CA"/>
        </w:rPr>
        <w:t xml:space="preserve">constraints on the causal structure of the world. </w:t>
      </w:r>
      <w:r w:rsidR="00B908DB" w:rsidRPr="007E7021">
        <w:rPr>
          <w:rFonts w:ascii="Times New Roman" w:hAnsi="Times New Roman"/>
          <w:color w:val="000000" w:themeColor="text1"/>
          <w:lang w:val="en-CA"/>
        </w:rPr>
        <w:t>Definitional</w:t>
      </w:r>
      <w:r w:rsidR="00673A67" w:rsidRPr="007E7021">
        <w:rPr>
          <w:rFonts w:ascii="Times New Roman" w:hAnsi="Times New Roman"/>
          <w:color w:val="000000" w:themeColor="text1"/>
          <w:lang w:val="en-CA"/>
        </w:rPr>
        <w:t xml:space="preserve"> constraints </w:t>
      </w:r>
      <w:proofErr w:type="gramStart"/>
      <w:r w:rsidR="00673A67" w:rsidRPr="007E7021">
        <w:rPr>
          <w:rFonts w:ascii="Times New Roman" w:hAnsi="Times New Roman"/>
          <w:color w:val="000000" w:themeColor="text1"/>
          <w:lang w:val="en-CA"/>
        </w:rPr>
        <w:t>don’t</w:t>
      </w:r>
      <w:proofErr w:type="gramEnd"/>
      <w:r w:rsidR="00673A67" w:rsidRPr="007E7021">
        <w:rPr>
          <w:rFonts w:ascii="Times New Roman" w:hAnsi="Times New Roman"/>
          <w:color w:val="000000" w:themeColor="text1"/>
          <w:lang w:val="en-CA"/>
        </w:rPr>
        <w:t xml:space="preserve"> have anything to say about the physical structure of the world</w:t>
      </w:r>
      <w:r w:rsidR="00B908DB" w:rsidRPr="007E7021">
        <w:rPr>
          <w:rFonts w:ascii="Times New Roman" w:hAnsi="Times New Roman"/>
          <w:color w:val="000000" w:themeColor="text1"/>
          <w:lang w:val="en-CA"/>
        </w:rPr>
        <w:t xml:space="preserve">, while metaphysical constraints </w:t>
      </w:r>
      <w:r w:rsidR="00776215" w:rsidRPr="007E7021">
        <w:rPr>
          <w:rFonts w:ascii="Times New Roman" w:hAnsi="Times New Roman"/>
          <w:color w:val="000000" w:themeColor="text1"/>
          <w:lang w:val="en-CA"/>
        </w:rPr>
        <w:t>should be open to empirical testing</w:t>
      </w:r>
      <w:r w:rsidR="00673A67" w:rsidRPr="007E7021">
        <w:rPr>
          <w:rFonts w:ascii="Times New Roman" w:hAnsi="Times New Roman"/>
          <w:color w:val="000000" w:themeColor="text1"/>
          <w:lang w:val="en-CA"/>
        </w:rPr>
        <w:t xml:space="preserve">. </w:t>
      </w:r>
      <w:r w:rsidR="008B09CE" w:rsidRPr="007E7021">
        <w:rPr>
          <w:rFonts w:ascii="Times New Roman" w:hAnsi="Times New Roman"/>
          <w:color w:val="000000" w:themeColor="text1"/>
          <w:lang w:val="en-CA"/>
        </w:rPr>
        <w:t xml:space="preserve">Finally, I argue </w:t>
      </w:r>
      <w:r w:rsidR="00EF698C" w:rsidRPr="007E7021">
        <w:rPr>
          <w:rFonts w:ascii="Times New Roman" w:hAnsi="Times New Roman"/>
          <w:color w:val="000000" w:themeColor="text1"/>
          <w:lang w:val="en-CA"/>
        </w:rPr>
        <w:t>that</w:t>
      </w:r>
      <w:r w:rsidR="008B09CE" w:rsidRPr="007E7021">
        <w:rPr>
          <w:rFonts w:ascii="Times New Roman" w:hAnsi="Times New Roman"/>
          <w:color w:val="000000" w:themeColor="text1"/>
          <w:lang w:val="en-CA"/>
        </w:rPr>
        <w:t xml:space="preserve"> </w:t>
      </w:r>
      <w:r w:rsidR="00552C71" w:rsidRPr="007E7021">
        <w:rPr>
          <w:rFonts w:ascii="Times New Roman" w:hAnsi="Times New Roman"/>
          <w:color w:val="000000" w:themeColor="text1"/>
          <w:lang w:val="en-CA"/>
        </w:rPr>
        <w:t>contrary to Woodward’s assumption,</w:t>
      </w:r>
      <w:r w:rsidR="00606B1B" w:rsidRPr="007E7021">
        <w:rPr>
          <w:rFonts w:ascii="Times New Roman" w:hAnsi="Times New Roman"/>
          <w:color w:val="000000" w:themeColor="text1"/>
          <w:lang w:val="en-CA"/>
        </w:rPr>
        <w:t xml:space="preserve"> Baumgartner’s challenge is not a dilemma. Experimental designs routinely deployed in scienc</w:t>
      </w:r>
      <w:r w:rsidR="00552C71" w:rsidRPr="007E7021">
        <w:rPr>
          <w:rFonts w:ascii="Times New Roman" w:hAnsi="Times New Roman"/>
          <w:color w:val="000000" w:themeColor="text1"/>
          <w:lang w:val="en-CA"/>
        </w:rPr>
        <w:t>e</w:t>
      </w:r>
      <w:r w:rsidR="00606B1B" w:rsidRPr="007E7021">
        <w:rPr>
          <w:rFonts w:ascii="Times New Roman" w:hAnsi="Times New Roman"/>
          <w:color w:val="000000" w:themeColor="text1"/>
          <w:lang w:val="en-CA"/>
        </w:rPr>
        <w:t xml:space="preserve"> </w:t>
      </w:r>
      <w:proofErr w:type="gramStart"/>
      <w:r w:rsidR="00606B1B" w:rsidRPr="007E7021">
        <w:rPr>
          <w:rFonts w:ascii="Times New Roman" w:hAnsi="Times New Roman"/>
          <w:color w:val="000000" w:themeColor="text1"/>
          <w:lang w:val="en-CA"/>
        </w:rPr>
        <w:t>don’t</w:t>
      </w:r>
      <w:proofErr w:type="gramEnd"/>
      <w:r w:rsidR="00606B1B" w:rsidRPr="007E7021">
        <w:rPr>
          <w:rFonts w:ascii="Times New Roman" w:hAnsi="Times New Roman"/>
          <w:color w:val="000000" w:themeColor="text1"/>
          <w:lang w:val="en-CA"/>
        </w:rPr>
        <w:t xml:space="preserve"> require fixing or specifying background determinants of an outcome, thus circumventing one of the confounding threats highlighted by Baumgartner. </w:t>
      </w:r>
      <w:r w:rsidR="00414AE7" w:rsidRPr="007E7021">
        <w:rPr>
          <w:rFonts w:ascii="Times New Roman" w:hAnsi="Times New Roman"/>
          <w:color w:val="000000" w:themeColor="text1"/>
          <w:lang w:val="en-CA"/>
        </w:rPr>
        <w:t xml:space="preserve">The </w:t>
      </w:r>
      <w:r w:rsidR="008B09CE" w:rsidRPr="007E7021">
        <w:rPr>
          <w:rFonts w:ascii="Times New Roman" w:hAnsi="Times New Roman"/>
          <w:color w:val="000000" w:themeColor="text1"/>
          <w:lang w:val="en-CA"/>
        </w:rPr>
        <w:t>other</w:t>
      </w:r>
      <w:r w:rsidR="00414AE7" w:rsidRPr="007E7021">
        <w:rPr>
          <w:rFonts w:ascii="Times New Roman" w:hAnsi="Times New Roman"/>
          <w:color w:val="000000" w:themeColor="text1"/>
          <w:lang w:val="en-CA"/>
        </w:rPr>
        <w:t xml:space="preserve"> confounding </w:t>
      </w:r>
      <w:r w:rsidR="008B09CE" w:rsidRPr="007E7021">
        <w:rPr>
          <w:rFonts w:ascii="Times New Roman" w:hAnsi="Times New Roman"/>
          <w:color w:val="000000" w:themeColor="text1"/>
          <w:lang w:val="en-CA"/>
        </w:rPr>
        <w:t>threat</w:t>
      </w:r>
      <w:r w:rsidR="00D32559" w:rsidRPr="007E7021">
        <w:rPr>
          <w:rFonts w:ascii="Times New Roman" w:hAnsi="Times New Roman"/>
          <w:color w:val="000000" w:themeColor="text1"/>
          <w:lang w:val="en-CA"/>
        </w:rPr>
        <w:t xml:space="preserve"> stems from an uncertainty about </w:t>
      </w:r>
      <w:r w:rsidR="00083F67" w:rsidRPr="007E7021">
        <w:rPr>
          <w:rFonts w:ascii="Times New Roman" w:hAnsi="Times New Roman"/>
          <w:color w:val="000000" w:themeColor="text1"/>
          <w:lang w:val="en-CA"/>
        </w:rPr>
        <w:t>physical interpretation</w:t>
      </w:r>
      <w:r w:rsidR="00854D65" w:rsidRPr="007E7021">
        <w:rPr>
          <w:rFonts w:ascii="Times New Roman" w:hAnsi="Times New Roman"/>
          <w:color w:val="000000" w:themeColor="text1"/>
          <w:lang w:val="en-CA"/>
        </w:rPr>
        <w:t xml:space="preserve">. Uncertainty is lack of information. </w:t>
      </w:r>
      <w:r w:rsidR="00756598" w:rsidRPr="007E7021">
        <w:rPr>
          <w:rFonts w:ascii="Times New Roman" w:hAnsi="Times New Roman"/>
          <w:color w:val="000000" w:themeColor="text1"/>
          <w:lang w:val="en-CA"/>
        </w:rPr>
        <w:t>It</w:t>
      </w:r>
      <w:r w:rsidR="00854D65" w:rsidRPr="007E7021">
        <w:rPr>
          <w:rFonts w:ascii="Times New Roman" w:hAnsi="Times New Roman"/>
          <w:color w:val="000000" w:themeColor="text1"/>
          <w:lang w:val="en-CA"/>
        </w:rPr>
        <w:t xml:space="preserve"> </w:t>
      </w:r>
      <w:proofErr w:type="gramStart"/>
      <w:r w:rsidR="00854D65" w:rsidRPr="007E7021">
        <w:rPr>
          <w:rFonts w:ascii="Times New Roman" w:hAnsi="Times New Roman"/>
          <w:color w:val="000000" w:themeColor="text1"/>
          <w:lang w:val="en-CA"/>
        </w:rPr>
        <w:t>doesn’t</w:t>
      </w:r>
      <w:proofErr w:type="gramEnd"/>
      <w:r w:rsidR="00D32559" w:rsidRPr="007E7021">
        <w:rPr>
          <w:rFonts w:ascii="Times New Roman" w:hAnsi="Times New Roman"/>
          <w:color w:val="000000" w:themeColor="text1"/>
          <w:lang w:val="en-CA"/>
        </w:rPr>
        <w:t xml:space="preserve"> entail that we must choose between current </w:t>
      </w:r>
      <w:r w:rsidR="00D32559" w:rsidRPr="007E7021">
        <w:rPr>
          <w:rFonts w:ascii="Times New Roman" w:hAnsi="Times New Roman"/>
          <w:color w:val="000000" w:themeColor="text1"/>
          <w:lang w:val="en-CA"/>
        </w:rPr>
        <w:lastRenderedPageBreak/>
        <w:t xml:space="preserve">methodological standards and supervenience. </w:t>
      </w:r>
      <w:r w:rsidR="00C7703E" w:rsidRPr="007E7021">
        <w:rPr>
          <w:rFonts w:ascii="Times New Roman" w:hAnsi="Times New Roman"/>
          <w:color w:val="000000" w:themeColor="text1"/>
          <w:lang w:val="en-CA"/>
        </w:rPr>
        <w:t>I conclude therefore that</w:t>
      </w:r>
      <w:r w:rsidR="00AB016A" w:rsidRPr="007E7021">
        <w:rPr>
          <w:rFonts w:ascii="Times New Roman" w:hAnsi="Times New Roman"/>
          <w:color w:val="000000" w:themeColor="text1"/>
          <w:lang w:val="en-CA"/>
        </w:rPr>
        <w:t xml:space="preserve"> there</w:t>
      </w:r>
      <w:r w:rsidR="006C1842" w:rsidRPr="007E7021">
        <w:rPr>
          <w:rFonts w:ascii="Times New Roman" w:hAnsi="Times New Roman"/>
          <w:color w:val="000000" w:themeColor="text1"/>
          <w:lang w:val="en-CA"/>
        </w:rPr>
        <w:t xml:space="preserve"> </w:t>
      </w:r>
      <w:r w:rsidR="00462F3A" w:rsidRPr="007E7021">
        <w:rPr>
          <w:rFonts w:ascii="Times New Roman" w:hAnsi="Times New Roman"/>
          <w:color w:val="000000" w:themeColor="text1"/>
          <w:lang w:val="en-CA"/>
        </w:rPr>
        <w:t xml:space="preserve">are </w:t>
      </w:r>
      <w:r w:rsidR="00F47C91" w:rsidRPr="007E7021">
        <w:rPr>
          <w:rFonts w:ascii="Times New Roman" w:hAnsi="Times New Roman"/>
          <w:color w:val="000000" w:themeColor="text1"/>
          <w:lang w:val="en-CA"/>
        </w:rPr>
        <w:t>no</w:t>
      </w:r>
      <w:r w:rsidR="00462F3A" w:rsidRPr="007E7021">
        <w:rPr>
          <w:rFonts w:ascii="Times New Roman" w:hAnsi="Times New Roman"/>
          <w:color w:val="000000" w:themeColor="text1"/>
          <w:lang w:val="en-CA"/>
        </w:rPr>
        <w:t xml:space="preserve"> </w:t>
      </w:r>
      <w:r w:rsidR="005F73D4" w:rsidRPr="007E7021">
        <w:rPr>
          <w:rFonts w:ascii="Times New Roman" w:hAnsi="Times New Roman"/>
          <w:color w:val="000000" w:themeColor="text1"/>
          <w:lang w:val="en-CA"/>
        </w:rPr>
        <w:t xml:space="preserve">legitimate </w:t>
      </w:r>
      <w:r w:rsidR="00462F3A" w:rsidRPr="007E7021">
        <w:rPr>
          <w:rFonts w:ascii="Times New Roman" w:hAnsi="Times New Roman"/>
          <w:color w:val="000000" w:themeColor="text1"/>
          <w:lang w:val="en-CA"/>
        </w:rPr>
        <w:t xml:space="preserve">grounds to revise interventionist accounts as proposed </w:t>
      </w:r>
      <w:r w:rsidR="00673A67" w:rsidRPr="007E7021">
        <w:rPr>
          <w:rFonts w:ascii="Times New Roman" w:hAnsi="Times New Roman"/>
          <w:color w:val="000000" w:themeColor="text1"/>
          <w:lang w:val="en-CA"/>
        </w:rPr>
        <w:t>by</w:t>
      </w:r>
      <w:r w:rsidR="00462F3A" w:rsidRPr="007E7021">
        <w:rPr>
          <w:rFonts w:ascii="Times New Roman" w:hAnsi="Times New Roman"/>
          <w:color w:val="000000" w:themeColor="text1"/>
          <w:lang w:val="en-CA"/>
        </w:rPr>
        <w:t xml:space="preserve"> Woodward in his response to Baumgartner. </w:t>
      </w:r>
    </w:p>
    <w:p w14:paraId="7D4BB075" w14:textId="5BBD7615" w:rsidR="00833D47" w:rsidRDefault="00833D47" w:rsidP="00833D47">
      <w:pPr>
        <w:pStyle w:val="FreeForm"/>
        <w:spacing w:line="360" w:lineRule="auto"/>
        <w:jc w:val="both"/>
        <w:rPr>
          <w:rFonts w:ascii="Times New Roman" w:hAnsi="Times New Roman"/>
          <w:color w:val="000000" w:themeColor="text1"/>
          <w:lang w:val="en-CA"/>
        </w:rPr>
      </w:pPr>
    </w:p>
    <w:p w14:paraId="3467823B" w14:textId="77777777" w:rsidR="00833D47" w:rsidRPr="006D723C" w:rsidRDefault="00833D47" w:rsidP="00833D47">
      <w:pPr>
        <w:pStyle w:val="Heading11"/>
        <w:rPr>
          <w:szCs w:val="24"/>
        </w:rPr>
      </w:pPr>
      <w:r w:rsidRPr="006D723C">
        <w:rPr>
          <w:szCs w:val="24"/>
        </w:rPr>
        <w:t>Acknowledgements</w:t>
      </w:r>
    </w:p>
    <w:p w14:paraId="01FBD759" w14:textId="44515439" w:rsidR="00833D47" w:rsidRDefault="00833D47" w:rsidP="00833D47">
      <w:pPr>
        <w:pStyle w:val="FreeForm"/>
        <w:spacing w:line="360" w:lineRule="auto"/>
        <w:jc w:val="both"/>
        <w:rPr>
          <w:rFonts w:ascii="Times New Roman" w:hAnsi="Times New Roman"/>
          <w:szCs w:val="24"/>
          <w:lang w:val="en-CA"/>
        </w:rPr>
      </w:pPr>
      <w:r>
        <w:rPr>
          <w:rFonts w:ascii="Times New Roman" w:hAnsi="Times New Roman"/>
          <w:szCs w:val="24"/>
          <w:lang w:val="en-CA"/>
        </w:rPr>
        <w:t xml:space="preserve">I would like to thank the editors of this volume, as well as </w:t>
      </w:r>
      <w:r w:rsidR="00703244">
        <w:rPr>
          <w:rFonts w:ascii="Times New Roman" w:hAnsi="Times New Roman"/>
          <w:szCs w:val="24"/>
          <w:lang w:val="en-CA"/>
        </w:rPr>
        <w:t xml:space="preserve">the </w:t>
      </w:r>
      <w:r>
        <w:rPr>
          <w:rFonts w:ascii="Times New Roman" w:hAnsi="Times New Roman"/>
          <w:szCs w:val="24"/>
          <w:lang w:val="en-CA"/>
        </w:rPr>
        <w:t>anonymous reviewers for their comments on previous versions on this paper</w:t>
      </w:r>
      <w:r w:rsidRPr="006D723C">
        <w:rPr>
          <w:rFonts w:ascii="Times New Roman" w:hAnsi="Times New Roman"/>
          <w:szCs w:val="24"/>
          <w:lang w:val="en-CA"/>
        </w:rPr>
        <w:t xml:space="preserve">. This research was supported by SSHRC Grant # 430-2020-0654. </w:t>
      </w:r>
    </w:p>
    <w:p w14:paraId="74C2B08D" w14:textId="77777777" w:rsidR="00A94582" w:rsidRPr="006D723C" w:rsidRDefault="00A94582" w:rsidP="00833D47">
      <w:pPr>
        <w:pStyle w:val="FreeForm"/>
        <w:spacing w:line="360" w:lineRule="auto"/>
        <w:jc w:val="both"/>
        <w:rPr>
          <w:rFonts w:ascii="Times New Roman" w:hAnsi="Times New Roman"/>
          <w:szCs w:val="24"/>
          <w:lang w:val="en-CA"/>
        </w:rPr>
      </w:pPr>
    </w:p>
    <w:p w14:paraId="0005EC08" w14:textId="77777777" w:rsidR="00586D9B" w:rsidRPr="00EF698C" w:rsidRDefault="00586D9B" w:rsidP="006B27B2">
      <w:pPr>
        <w:pStyle w:val="Heading1"/>
        <w:rPr>
          <w:rFonts w:cs="Times New Roman"/>
          <w:color w:val="000000" w:themeColor="text1"/>
          <w:lang w:val="en-CA"/>
        </w:rPr>
      </w:pPr>
      <w:r w:rsidRPr="00EF698C">
        <w:rPr>
          <w:rFonts w:cs="Times New Roman"/>
          <w:color w:val="000000" w:themeColor="text1"/>
          <w:lang w:val="en-CA"/>
        </w:rPr>
        <w:t>Bibliography</w:t>
      </w:r>
    </w:p>
    <w:p w14:paraId="101F2C33" w14:textId="77777777" w:rsidR="00D62DF9" w:rsidRPr="00EF698C" w:rsidRDefault="003B62DC" w:rsidP="00D62DF9">
      <w:pPr>
        <w:pStyle w:val="EndNoteBibliography"/>
        <w:ind w:left="720" w:hanging="720"/>
        <w:rPr>
          <w:rFonts w:ascii="Times New Roman" w:hAnsi="Times New Roman" w:cs="Times New Roman"/>
          <w:noProof/>
        </w:rPr>
      </w:pPr>
      <w:r w:rsidRPr="00EF698C">
        <w:rPr>
          <w:rFonts w:ascii="Times New Roman" w:hAnsi="Times New Roman" w:cs="Times New Roman"/>
          <w:color w:val="000000" w:themeColor="text1"/>
          <w:lang w:val="en-CA" w:eastAsia="ja-JP" w:bidi="x-none"/>
        </w:rPr>
        <w:fldChar w:fldCharType="begin"/>
      </w:r>
      <w:r w:rsidRPr="00EF698C">
        <w:rPr>
          <w:rFonts w:ascii="Times New Roman" w:hAnsi="Times New Roman" w:cs="Times New Roman"/>
          <w:color w:val="000000" w:themeColor="text1"/>
          <w:lang w:val="en-CA" w:eastAsia="ja-JP" w:bidi="x-none"/>
        </w:rPr>
        <w:instrText xml:space="preserve"> ADDIN EN.REFLIST </w:instrText>
      </w:r>
      <w:r w:rsidRPr="00EF698C">
        <w:rPr>
          <w:rFonts w:ascii="Times New Roman" w:hAnsi="Times New Roman" w:cs="Times New Roman"/>
          <w:color w:val="000000" w:themeColor="text1"/>
          <w:lang w:val="en-CA" w:eastAsia="ja-JP" w:bidi="x-none"/>
        </w:rPr>
        <w:fldChar w:fldCharType="separate"/>
      </w:r>
      <w:r w:rsidR="00D62DF9" w:rsidRPr="00EF698C">
        <w:rPr>
          <w:rFonts w:ascii="Times New Roman" w:hAnsi="Times New Roman" w:cs="Times New Roman"/>
          <w:noProof/>
        </w:rPr>
        <w:t xml:space="preserve">Ankeny, R. 2001. "Model Organisms as Models: Understanding the ‘‘lingua franca’’ of the Human Genome Project." </w:t>
      </w:r>
      <w:r w:rsidR="00D62DF9" w:rsidRPr="00EF698C">
        <w:rPr>
          <w:rFonts w:ascii="Times New Roman" w:hAnsi="Times New Roman" w:cs="Times New Roman"/>
          <w:i/>
          <w:noProof/>
        </w:rPr>
        <w:t>Philosophy of Science</w:t>
      </w:r>
      <w:r w:rsidR="00D62DF9" w:rsidRPr="00EF698C">
        <w:rPr>
          <w:rFonts w:ascii="Times New Roman" w:hAnsi="Times New Roman" w:cs="Times New Roman"/>
          <w:noProof/>
        </w:rPr>
        <w:t xml:space="preserve"> 68:S251–S61.</w:t>
      </w:r>
    </w:p>
    <w:p w14:paraId="57E2675D" w14:textId="77777777" w:rsidR="00D62DF9" w:rsidRPr="00EF698C" w:rsidRDefault="00D62DF9" w:rsidP="00D62DF9">
      <w:pPr>
        <w:pStyle w:val="EndNoteBibliography"/>
        <w:ind w:left="720" w:hanging="720"/>
        <w:rPr>
          <w:rFonts w:ascii="Times New Roman" w:hAnsi="Times New Roman" w:cs="Times New Roman"/>
          <w:noProof/>
        </w:rPr>
      </w:pPr>
      <w:r w:rsidRPr="00EF698C">
        <w:rPr>
          <w:rFonts w:ascii="Times New Roman" w:hAnsi="Times New Roman" w:cs="Times New Roman"/>
          <w:noProof/>
        </w:rPr>
        <w:t xml:space="preserve">Baetu, T. M. 2019. </w:t>
      </w:r>
      <w:r w:rsidRPr="00EF698C">
        <w:rPr>
          <w:rFonts w:ascii="Times New Roman" w:hAnsi="Times New Roman" w:cs="Times New Roman"/>
          <w:i/>
          <w:noProof/>
        </w:rPr>
        <w:t>Mechanisms in Molecular Biology</w:t>
      </w:r>
      <w:r w:rsidRPr="00EF698C">
        <w:rPr>
          <w:rFonts w:ascii="Times New Roman" w:hAnsi="Times New Roman" w:cs="Times New Roman"/>
          <w:noProof/>
        </w:rPr>
        <w:t xml:space="preserve">. Edited by Grant Ramsey and Michael Ruse, </w:t>
      </w:r>
      <w:r w:rsidRPr="00EF698C">
        <w:rPr>
          <w:rFonts w:ascii="Times New Roman" w:hAnsi="Times New Roman" w:cs="Times New Roman"/>
          <w:i/>
          <w:noProof/>
        </w:rPr>
        <w:t>Elements in the Philosophy of Biology</w:t>
      </w:r>
      <w:r w:rsidRPr="00EF698C">
        <w:rPr>
          <w:rFonts w:ascii="Times New Roman" w:hAnsi="Times New Roman" w:cs="Times New Roman"/>
          <w:noProof/>
        </w:rPr>
        <w:t>. Cambridge: Cambridge University Press.</w:t>
      </w:r>
    </w:p>
    <w:p w14:paraId="70918C9E" w14:textId="77777777" w:rsidR="00D62DF9" w:rsidRPr="00EF698C" w:rsidRDefault="00D62DF9" w:rsidP="00D62DF9">
      <w:pPr>
        <w:pStyle w:val="EndNoteBibliography"/>
        <w:ind w:left="720" w:hanging="720"/>
        <w:rPr>
          <w:rFonts w:ascii="Times New Roman" w:hAnsi="Times New Roman" w:cs="Times New Roman"/>
          <w:noProof/>
        </w:rPr>
      </w:pPr>
      <w:r w:rsidRPr="00EF698C">
        <w:rPr>
          <w:rFonts w:ascii="Times New Roman" w:hAnsi="Times New Roman" w:cs="Times New Roman"/>
          <w:noProof/>
        </w:rPr>
        <w:t xml:space="preserve">———. 2020. "Causal Inference in Biomedical Research." </w:t>
      </w:r>
      <w:r w:rsidRPr="00EF698C">
        <w:rPr>
          <w:rFonts w:ascii="Times New Roman" w:hAnsi="Times New Roman" w:cs="Times New Roman"/>
          <w:i/>
          <w:noProof/>
        </w:rPr>
        <w:t>Biology and Philosophy</w:t>
      </w:r>
      <w:r w:rsidRPr="00EF698C">
        <w:rPr>
          <w:rFonts w:ascii="Times New Roman" w:hAnsi="Times New Roman" w:cs="Times New Roman"/>
          <w:noProof/>
        </w:rPr>
        <w:t xml:space="preserve"> 35:43.</w:t>
      </w:r>
    </w:p>
    <w:p w14:paraId="39775990" w14:textId="77777777" w:rsidR="00D62DF9" w:rsidRPr="00EF698C" w:rsidRDefault="00D62DF9" w:rsidP="00D62DF9">
      <w:pPr>
        <w:pStyle w:val="EndNoteBibliography"/>
        <w:ind w:left="720" w:hanging="720"/>
        <w:rPr>
          <w:rFonts w:ascii="Times New Roman" w:hAnsi="Times New Roman" w:cs="Times New Roman"/>
          <w:noProof/>
        </w:rPr>
      </w:pPr>
      <w:r w:rsidRPr="00EF698C">
        <w:rPr>
          <w:rFonts w:ascii="Times New Roman" w:hAnsi="Times New Roman" w:cs="Times New Roman"/>
          <w:noProof/>
        </w:rPr>
        <w:t xml:space="preserve">Baumgartner, M. 2009. "Interventionist Causal Exclusion and Non-Reductive Physicalism." </w:t>
      </w:r>
      <w:r w:rsidRPr="00EF698C">
        <w:rPr>
          <w:rFonts w:ascii="Times New Roman" w:hAnsi="Times New Roman" w:cs="Times New Roman"/>
          <w:i/>
          <w:noProof/>
        </w:rPr>
        <w:t>International Studies in the Philosophy of Science</w:t>
      </w:r>
      <w:r w:rsidRPr="00EF698C">
        <w:rPr>
          <w:rFonts w:ascii="Times New Roman" w:hAnsi="Times New Roman" w:cs="Times New Roman"/>
          <w:noProof/>
        </w:rPr>
        <w:t xml:space="preserve"> 23 (2):161-78.</w:t>
      </w:r>
    </w:p>
    <w:p w14:paraId="3216A616" w14:textId="77777777" w:rsidR="00D62DF9" w:rsidRPr="00EF698C" w:rsidRDefault="00D62DF9" w:rsidP="00D62DF9">
      <w:pPr>
        <w:pStyle w:val="EndNoteBibliography"/>
        <w:ind w:left="720" w:hanging="720"/>
        <w:rPr>
          <w:rFonts w:ascii="Times New Roman" w:hAnsi="Times New Roman" w:cs="Times New Roman"/>
          <w:noProof/>
        </w:rPr>
      </w:pPr>
      <w:r w:rsidRPr="00EF698C">
        <w:rPr>
          <w:rFonts w:ascii="Times New Roman" w:hAnsi="Times New Roman" w:cs="Times New Roman"/>
          <w:noProof/>
        </w:rPr>
        <w:t xml:space="preserve">Bechtel, W., and R. Richardson. 2010. </w:t>
      </w:r>
      <w:r w:rsidRPr="00EF698C">
        <w:rPr>
          <w:rFonts w:ascii="Times New Roman" w:hAnsi="Times New Roman" w:cs="Times New Roman"/>
          <w:i/>
          <w:noProof/>
        </w:rPr>
        <w:t>Discovering Complexity: Decomposition and Localization as Strategies in Scientific Research</w:t>
      </w:r>
      <w:r w:rsidRPr="00EF698C">
        <w:rPr>
          <w:rFonts w:ascii="Times New Roman" w:hAnsi="Times New Roman" w:cs="Times New Roman"/>
          <w:noProof/>
        </w:rPr>
        <w:t>. Cambridge, MA: MIT Press.</w:t>
      </w:r>
    </w:p>
    <w:p w14:paraId="04090845" w14:textId="77777777" w:rsidR="00D62DF9" w:rsidRPr="00EF698C" w:rsidRDefault="00D62DF9" w:rsidP="00D62DF9">
      <w:pPr>
        <w:pStyle w:val="EndNoteBibliography"/>
        <w:ind w:left="720" w:hanging="720"/>
        <w:rPr>
          <w:rFonts w:ascii="Times New Roman" w:hAnsi="Times New Roman" w:cs="Times New Roman"/>
          <w:noProof/>
        </w:rPr>
      </w:pPr>
      <w:r w:rsidRPr="00EF698C">
        <w:rPr>
          <w:rFonts w:ascii="Times New Roman" w:hAnsi="Times New Roman" w:cs="Times New Roman"/>
          <w:noProof/>
        </w:rPr>
        <w:t xml:space="preserve">Bickle, J. 1998. </w:t>
      </w:r>
      <w:r w:rsidRPr="00EF698C">
        <w:rPr>
          <w:rFonts w:ascii="Times New Roman" w:hAnsi="Times New Roman" w:cs="Times New Roman"/>
          <w:i/>
          <w:noProof/>
        </w:rPr>
        <w:t>Psychoneural Reduction: The New Wave</w:t>
      </w:r>
      <w:r w:rsidRPr="00EF698C">
        <w:rPr>
          <w:rFonts w:ascii="Times New Roman" w:hAnsi="Times New Roman" w:cs="Times New Roman"/>
          <w:noProof/>
        </w:rPr>
        <w:t>. Cambridge: MIT Press.</w:t>
      </w:r>
    </w:p>
    <w:p w14:paraId="2DDB9A92" w14:textId="77777777" w:rsidR="00D62DF9" w:rsidRPr="00EF698C" w:rsidRDefault="00D62DF9" w:rsidP="00D62DF9">
      <w:pPr>
        <w:pStyle w:val="EndNoteBibliography"/>
        <w:ind w:left="720" w:hanging="720"/>
        <w:rPr>
          <w:rFonts w:ascii="Times New Roman" w:hAnsi="Times New Roman" w:cs="Times New Roman"/>
          <w:noProof/>
        </w:rPr>
      </w:pPr>
      <w:r w:rsidRPr="00EF698C">
        <w:rPr>
          <w:rFonts w:ascii="Times New Roman" w:hAnsi="Times New Roman" w:cs="Times New Roman"/>
          <w:noProof/>
        </w:rPr>
        <w:t xml:space="preserve">Campbell, J. 2008. "Causation in Psychiatry", in K. Kendler and J. Parnas (eds.), </w:t>
      </w:r>
      <w:r w:rsidRPr="00EF698C">
        <w:rPr>
          <w:rFonts w:ascii="Times New Roman" w:hAnsi="Times New Roman" w:cs="Times New Roman"/>
          <w:i/>
          <w:noProof/>
        </w:rPr>
        <w:t>Philosophical Issues in Psychiatry</w:t>
      </w:r>
      <w:r w:rsidRPr="00EF698C">
        <w:rPr>
          <w:rFonts w:ascii="Times New Roman" w:hAnsi="Times New Roman" w:cs="Times New Roman"/>
          <w:noProof/>
        </w:rPr>
        <w:t>, Baltimore: Johns Hopkins University Press, 196-216.</w:t>
      </w:r>
    </w:p>
    <w:p w14:paraId="436ABDCD" w14:textId="77777777" w:rsidR="00D62DF9" w:rsidRPr="00EF698C" w:rsidRDefault="00D62DF9" w:rsidP="00D62DF9">
      <w:pPr>
        <w:pStyle w:val="EndNoteBibliography"/>
        <w:ind w:left="720" w:hanging="720"/>
        <w:rPr>
          <w:rFonts w:ascii="Times New Roman" w:hAnsi="Times New Roman" w:cs="Times New Roman"/>
          <w:noProof/>
        </w:rPr>
      </w:pPr>
      <w:r w:rsidRPr="00EF698C">
        <w:rPr>
          <w:rFonts w:ascii="Times New Roman" w:hAnsi="Times New Roman" w:cs="Times New Roman"/>
          <w:noProof/>
        </w:rPr>
        <w:t xml:space="preserve">Chalmers, T. C., P. Celano, et al. 1983. "Bias in Treatment Assignment in Controlled Clinical Trials." </w:t>
      </w:r>
      <w:r w:rsidRPr="00EF698C">
        <w:rPr>
          <w:rFonts w:ascii="Times New Roman" w:hAnsi="Times New Roman" w:cs="Times New Roman"/>
          <w:i/>
          <w:noProof/>
        </w:rPr>
        <w:t>New England Journal of Medicine</w:t>
      </w:r>
      <w:r w:rsidRPr="00EF698C">
        <w:rPr>
          <w:rFonts w:ascii="Times New Roman" w:hAnsi="Times New Roman" w:cs="Times New Roman"/>
          <w:noProof/>
        </w:rPr>
        <w:t xml:space="preserve"> 309 (22):1359-61.</w:t>
      </w:r>
    </w:p>
    <w:p w14:paraId="309A019E" w14:textId="77777777" w:rsidR="00D62DF9" w:rsidRPr="00EF698C" w:rsidRDefault="00D62DF9" w:rsidP="00D62DF9">
      <w:pPr>
        <w:pStyle w:val="EndNoteBibliography"/>
        <w:ind w:left="720" w:hanging="720"/>
        <w:rPr>
          <w:rFonts w:ascii="Times New Roman" w:hAnsi="Times New Roman" w:cs="Times New Roman"/>
          <w:noProof/>
        </w:rPr>
      </w:pPr>
      <w:r w:rsidRPr="00EF698C">
        <w:rPr>
          <w:rFonts w:ascii="Times New Roman" w:hAnsi="Times New Roman" w:cs="Times New Roman"/>
          <w:noProof/>
        </w:rPr>
        <w:t xml:space="preserve">Craver, C. 2007. </w:t>
      </w:r>
      <w:r w:rsidRPr="00EF698C">
        <w:rPr>
          <w:rFonts w:ascii="Times New Roman" w:hAnsi="Times New Roman" w:cs="Times New Roman"/>
          <w:i/>
          <w:noProof/>
        </w:rPr>
        <w:t>Explaining the Brain: Mechanisms and the Mosaic Unity of Neuroscience</w:t>
      </w:r>
      <w:r w:rsidRPr="00EF698C">
        <w:rPr>
          <w:rFonts w:ascii="Times New Roman" w:hAnsi="Times New Roman" w:cs="Times New Roman"/>
          <w:noProof/>
        </w:rPr>
        <w:t>. Oxford: Clarendon Press.</w:t>
      </w:r>
    </w:p>
    <w:p w14:paraId="4488ADF1" w14:textId="77777777" w:rsidR="00D62DF9" w:rsidRPr="00EF698C" w:rsidRDefault="00D62DF9" w:rsidP="00D62DF9">
      <w:pPr>
        <w:pStyle w:val="EndNoteBibliography"/>
        <w:ind w:left="720" w:hanging="720"/>
        <w:rPr>
          <w:rFonts w:ascii="Times New Roman" w:hAnsi="Times New Roman" w:cs="Times New Roman"/>
          <w:noProof/>
        </w:rPr>
      </w:pPr>
      <w:r w:rsidRPr="00EF698C">
        <w:rPr>
          <w:rFonts w:ascii="Times New Roman" w:hAnsi="Times New Roman" w:cs="Times New Roman"/>
          <w:noProof/>
        </w:rPr>
        <w:t xml:space="preserve">deCharms, R. C., F. Maeda, et al. 2005. "Control Over Brain Activation and Pain Learned by Using Real-Time Functional MRI." </w:t>
      </w:r>
      <w:r w:rsidRPr="00EF698C">
        <w:rPr>
          <w:rFonts w:ascii="Times New Roman" w:hAnsi="Times New Roman" w:cs="Times New Roman"/>
          <w:i/>
          <w:noProof/>
        </w:rPr>
        <w:t>Proceedings of the National Academy of Sciences of the United States of America</w:t>
      </w:r>
      <w:r w:rsidRPr="00EF698C">
        <w:rPr>
          <w:rFonts w:ascii="Times New Roman" w:hAnsi="Times New Roman" w:cs="Times New Roman"/>
          <w:noProof/>
        </w:rPr>
        <w:t xml:space="preserve"> 102 (51):18626-31.</w:t>
      </w:r>
    </w:p>
    <w:p w14:paraId="4BB2E12A" w14:textId="77777777" w:rsidR="00D62DF9" w:rsidRPr="00EF698C" w:rsidRDefault="00D62DF9" w:rsidP="00D62DF9">
      <w:pPr>
        <w:pStyle w:val="EndNoteBibliography"/>
        <w:ind w:left="720" w:hanging="720"/>
        <w:rPr>
          <w:rFonts w:ascii="Times New Roman" w:hAnsi="Times New Roman" w:cs="Times New Roman"/>
          <w:noProof/>
        </w:rPr>
      </w:pPr>
      <w:r w:rsidRPr="00EF698C">
        <w:rPr>
          <w:rFonts w:ascii="Times New Roman" w:hAnsi="Times New Roman" w:cs="Times New Roman"/>
          <w:noProof/>
        </w:rPr>
        <w:t xml:space="preserve">Eberhardt, F., and R. Scheines. 2007. "Interventions and Causal Inference." </w:t>
      </w:r>
      <w:r w:rsidRPr="00EF698C">
        <w:rPr>
          <w:rFonts w:ascii="Times New Roman" w:hAnsi="Times New Roman" w:cs="Times New Roman"/>
          <w:i/>
          <w:noProof/>
        </w:rPr>
        <w:t>Philosophy of Science</w:t>
      </w:r>
      <w:r w:rsidRPr="00EF698C">
        <w:rPr>
          <w:rFonts w:ascii="Times New Roman" w:hAnsi="Times New Roman" w:cs="Times New Roman"/>
          <w:noProof/>
        </w:rPr>
        <w:t xml:space="preserve"> 74:981-95.</w:t>
      </w:r>
    </w:p>
    <w:p w14:paraId="29C1ABD9" w14:textId="77777777" w:rsidR="00D62DF9" w:rsidRPr="00EF698C" w:rsidRDefault="00D62DF9" w:rsidP="00D62DF9">
      <w:pPr>
        <w:pStyle w:val="EndNoteBibliography"/>
        <w:ind w:left="720" w:hanging="720"/>
        <w:rPr>
          <w:rFonts w:ascii="Times New Roman" w:hAnsi="Times New Roman" w:cs="Times New Roman"/>
          <w:noProof/>
        </w:rPr>
      </w:pPr>
      <w:r w:rsidRPr="00EF698C">
        <w:rPr>
          <w:rFonts w:ascii="Times New Roman" w:hAnsi="Times New Roman" w:cs="Times New Roman"/>
          <w:noProof/>
        </w:rPr>
        <w:t xml:space="preserve">Evidence Based Medicine Working Group. 1992. "Evidence-Based Medicine. A New Approach to Teaching the Practice of Medicine." </w:t>
      </w:r>
      <w:r w:rsidRPr="00EF698C">
        <w:rPr>
          <w:rFonts w:ascii="Times New Roman" w:hAnsi="Times New Roman" w:cs="Times New Roman"/>
          <w:i/>
          <w:noProof/>
        </w:rPr>
        <w:t>Journal of the American Medical Association</w:t>
      </w:r>
      <w:r w:rsidRPr="00EF698C">
        <w:rPr>
          <w:rFonts w:ascii="Times New Roman" w:hAnsi="Times New Roman" w:cs="Times New Roman"/>
          <w:noProof/>
        </w:rPr>
        <w:t xml:space="preserve"> 268:2420–25.</w:t>
      </w:r>
    </w:p>
    <w:p w14:paraId="0682054D" w14:textId="77777777" w:rsidR="00D62DF9" w:rsidRPr="00EF698C" w:rsidRDefault="00D62DF9" w:rsidP="00D62DF9">
      <w:pPr>
        <w:pStyle w:val="EndNoteBibliography"/>
        <w:ind w:left="720" w:hanging="720"/>
        <w:rPr>
          <w:rFonts w:ascii="Times New Roman" w:hAnsi="Times New Roman" w:cs="Times New Roman"/>
          <w:noProof/>
        </w:rPr>
      </w:pPr>
      <w:r w:rsidRPr="00EF698C">
        <w:rPr>
          <w:rFonts w:ascii="Times New Roman" w:hAnsi="Times New Roman" w:cs="Times New Roman"/>
          <w:noProof/>
        </w:rPr>
        <w:t xml:space="preserve">Fisher, R. A. 1947. </w:t>
      </w:r>
      <w:r w:rsidRPr="00EF698C">
        <w:rPr>
          <w:rFonts w:ascii="Times New Roman" w:hAnsi="Times New Roman" w:cs="Times New Roman"/>
          <w:i/>
          <w:noProof/>
        </w:rPr>
        <w:t>The Design ol Experiments</w:t>
      </w:r>
      <w:r w:rsidRPr="00EF698C">
        <w:rPr>
          <w:rFonts w:ascii="Times New Roman" w:hAnsi="Times New Roman" w:cs="Times New Roman"/>
          <w:noProof/>
        </w:rPr>
        <w:t>. Fourth edition ed. Edinburgh: Oliver and Boyd.</w:t>
      </w:r>
    </w:p>
    <w:p w14:paraId="624DD19A" w14:textId="77777777" w:rsidR="00D62DF9" w:rsidRPr="00EF698C" w:rsidRDefault="00D62DF9" w:rsidP="00D62DF9">
      <w:pPr>
        <w:pStyle w:val="EndNoteBibliography"/>
        <w:ind w:left="720" w:hanging="720"/>
        <w:rPr>
          <w:rFonts w:ascii="Times New Roman" w:hAnsi="Times New Roman" w:cs="Times New Roman"/>
          <w:noProof/>
        </w:rPr>
      </w:pPr>
      <w:r w:rsidRPr="00EF698C">
        <w:rPr>
          <w:rFonts w:ascii="Times New Roman" w:hAnsi="Times New Roman" w:cs="Times New Roman"/>
          <w:noProof/>
        </w:rPr>
        <w:t xml:space="preserve">Hardcastle, V. 1999. </w:t>
      </w:r>
      <w:r w:rsidRPr="00EF698C">
        <w:rPr>
          <w:rFonts w:ascii="Times New Roman" w:hAnsi="Times New Roman" w:cs="Times New Roman"/>
          <w:i/>
          <w:noProof/>
        </w:rPr>
        <w:t>The Myth of Pain</w:t>
      </w:r>
      <w:r w:rsidRPr="00EF698C">
        <w:rPr>
          <w:rFonts w:ascii="Times New Roman" w:hAnsi="Times New Roman" w:cs="Times New Roman"/>
          <w:noProof/>
        </w:rPr>
        <w:t>. Cambridge, MA: MIT Press.</w:t>
      </w:r>
    </w:p>
    <w:p w14:paraId="5EBD97D4" w14:textId="77777777" w:rsidR="00D62DF9" w:rsidRPr="00EF698C" w:rsidRDefault="00D62DF9" w:rsidP="00D62DF9">
      <w:pPr>
        <w:pStyle w:val="EndNoteBibliography"/>
        <w:ind w:left="720" w:hanging="720"/>
        <w:rPr>
          <w:rFonts w:ascii="Times New Roman" w:hAnsi="Times New Roman" w:cs="Times New Roman"/>
          <w:noProof/>
        </w:rPr>
      </w:pPr>
      <w:r w:rsidRPr="00EF698C">
        <w:rPr>
          <w:rFonts w:ascii="Times New Roman" w:hAnsi="Times New Roman" w:cs="Times New Roman"/>
          <w:noProof/>
        </w:rPr>
        <w:t xml:space="preserve">Hill, A. B. 1955. </w:t>
      </w:r>
      <w:r w:rsidRPr="00EF698C">
        <w:rPr>
          <w:rFonts w:ascii="Times New Roman" w:hAnsi="Times New Roman" w:cs="Times New Roman"/>
          <w:i/>
          <w:noProof/>
        </w:rPr>
        <w:t>Principles of Medical Statistics</w:t>
      </w:r>
      <w:r w:rsidRPr="00EF698C">
        <w:rPr>
          <w:rFonts w:ascii="Times New Roman" w:hAnsi="Times New Roman" w:cs="Times New Roman"/>
          <w:noProof/>
        </w:rPr>
        <w:t>. 6th ed. New York: Oxford University Press.</w:t>
      </w:r>
    </w:p>
    <w:p w14:paraId="154276CB" w14:textId="77777777" w:rsidR="00D62DF9" w:rsidRPr="00EF698C" w:rsidRDefault="00D62DF9" w:rsidP="00D62DF9">
      <w:pPr>
        <w:pStyle w:val="EndNoteBibliography"/>
        <w:ind w:left="720" w:hanging="720"/>
        <w:rPr>
          <w:rFonts w:ascii="Times New Roman" w:hAnsi="Times New Roman" w:cs="Times New Roman"/>
          <w:noProof/>
        </w:rPr>
      </w:pPr>
      <w:r w:rsidRPr="00EF698C">
        <w:rPr>
          <w:rFonts w:ascii="Times New Roman" w:hAnsi="Times New Roman" w:cs="Times New Roman"/>
          <w:noProof/>
        </w:rPr>
        <w:t xml:space="preserve">Holland, P. W. . 1986. "Statistics and Causal Inference." </w:t>
      </w:r>
      <w:r w:rsidRPr="00EF698C">
        <w:rPr>
          <w:rFonts w:ascii="Times New Roman" w:hAnsi="Times New Roman" w:cs="Times New Roman"/>
          <w:i/>
          <w:noProof/>
        </w:rPr>
        <w:t>Journal of the American Statistical Association</w:t>
      </w:r>
      <w:r w:rsidRPr="00EF698C">
        <w:rPr>
          <w:rFonts w:ascii="Times New Roman" w:hAnsi="Times New Roman" w:cs="Times New Roman"/>
          <w:noProof/>
        </w:rPr>
        <w:t xml:space="preserve"> 81 (396):945-60.</w:t>
      </w:r>
    </w:p>
    <w:p w14:paraId="2FA5C2DA" w14:textId="77777777" w:rsidR="00D62DF9" w:rsidRPr="00EF698C" w:rsidRDefault="00D62DF9" w:rsidP="00D62DF9">
      <w:pPr>
        <w:pStyle w:val="EndNoteBibliography"/>
        <w:ind w:left="720" w:hanging="720"/>
        <w:rPr>
          <w:rFonts w:ascii="Times New Roman" w:hAnsi="Times New Roman" w:cs="Times New Roman"/>
          <w:noProof/>
        </w:rPr>
      </w:pPr>
      <w:r w:rsidRPr="00EF698C">
        <w:rPr>
          <w:rFonts w:ascii="Times New Roman" w:hAnsi="Times New Roman" w:cs="Times New Roman"/>
          <w:noProof/>
        </w:rPr>
        <w:t xml:space="preserve">Howick, J. 2011. </w:t>
      </w:r>
      <w:r w:rsidRPr="00EF698C">
        <w:rPr>
          <w:rFonts w:ascii="Times New Roman" w:hAnsi="Times New Roman" w:cs="Times New Roman"/>
          <w:i/>
          <w:noProof/>
        </w:rPr>
        <w:t>The Philosophy of Evidence-Based Medicine</w:t>
      </w:r>
      <w:r w:rsidRPr="00EF698C">
        <w:rPr>
          <w:rFonts w:ascii="Times New Roman" w:hAnsi="Times New Roman" w:cs="Times New Roman"/>
          <w:noProof/>
        </w:rPr>
        <w:t>. Oxford: BMJ Books.</w:t>
      </w:r>
    </w:p>
    <w:p w14:paraId="3FB85BDA" w14:textId="77777777" w:rsidR="00D62DF9" w:rsidRPr="00EF698C" w:rsidRDefault="00D62DF9" w:rsidP="00D62DF9">
      <w:pPr>
        <w:pStyle w:val="EndNoteBibliography"/>
        <w:ind w:left="720" w:hanging="720"/>
        <w:rPr>
          <w:rFonts w:ascii="Times New Roman" w:hAnsi="Times New Roman" w:cs="Times New Roman"/>
          <w:noProof/>
        </w:rPr>
      </w:pPr>
      <w:r w:rsidRPr="00EF698C">
        <w:rPr>
          <w:rFonts w:ascii="Times New Roman" w:hAnsi="Times New Roman" w:cs="Times New Roman"/>
          <w:noProof/>
        </w:rPr>
        <w:lastRenderedPageBreak/>
        <w:t xml:space="preserve">Ioannidis, J. 2005. "Why Most Published Research Findings Are False." </w:t>
      </w:r>
      <w:r w:rsidRPr="00EF698C">
        <w:rPr>
          <w:rFonts w:ascii="Times New Roman" w:hAnsi="Times New Roman" w:cs="Times New Roman"/>
          <w:i/>
          <w:noProof/>
        </w:rPr>
        <w:t>PLoS Medicine</w:t>
      </w:r>
      <w:r w:rsidRPr="00EF698C">
        <w:rPr>
          <w:rFonts w:ascii="Times New Roman" w:hAnsi="Times New Roman" w:cs="Times New Roman"/>
          <w:noProof/>
        </w:rPr>
        <w:t xml:space="preserve"> 2 (8):e124.</w:t>
      </w:r>
    </w:p>
    <w:p w14:paraId="20867C0E" w14:textId="77777777" w:rsidR="00D62DF9" w:rsidRPr="00EF698C" w:rsidRDefault="00D62DF9" w:rsidP="00D62DF9">
      <w:pPr>
        <w:pStyle w:val="EndNoteBibliography"/>
        <w:ind w:left="720" w:hanging="720"/>
        <w:rPr>
          <w:rFonts w:ascii="Times New Roman" w:hAnsi="Times New Roman" w:cs="Times New Roman"/>
          <w:noProof/>
        </w:rPr>
      </w:pPr>
      <w:r w:rsidRPr="00EF698C">
        <w:rPr>
          <w:rFonts w:ascii="Times New Roman" w:hAnsi="Times New Roman" w:cs="Times New Roman"/>
          <w:noProof/>
        </w:rPr>
        <w:t xml:space="preserve">Jaynes, E. T. 2003. </w:t>
      </w:r>
      <w:r w:rsidRPr="00EF698C">
        <w:rPr>
          <w:rFonts w:ascii="Times New Roman" w:hAnsi="Times New Roman" w:cs="Times New Roman"/>
          <w:i/>
          <w:noProof/>
        </w:rPr>
        <w:t>Probability Theory: The Logic of Science</w:t>
      </w:r>
      <w:r w:rsidRPr="00EF698C">
        <w:rPr>
          <w:rFonts w:ascii="Times New Roman" w:hAnsi="Times New Roman" w:cs="Times New Roman"/>
          <w:noProof/>
        </w:rPr>
        <w:t>. Cambridge: Cambridge University Press.</w:t>
      </w:r>
    </w:p>
    <w:p w14:paraId="7AB9C94A" w14:textId="77777777" w:rsidR="00D62DF9" w:rsidRPr="00EF698C" w:rsidRDefault="00D62DF9" w:rsidP="00D62DF9">
      <w:pPr>
        <w:pStyle w:val="EndNoteBibliography"/>
        <w:ind w:left="720" w:hanging="720"/>
        <w:rPr>
          <w:rFonts w:ascii="Times New Roman" w:hAnsi="Times New Roman" w:cs="Times New Roman"/>
          <w:noProof/>
        </w:rPr>
      </w:pPr>
      <w:r w:rsidRPr="00EF698C">
        <w:rPr>
          <w:rFonts w:ascii="Times New Roman" w:hAnsi="Times New Roman" w:cs="Times New Roman"/>
          <w:noProof/>
        </w:rPr>
        <w:t xml:space="preserve">Langreth, R., and M. Waldholz. 1999. "New Era of Personalized Medicine: Targeting Drugs for Each Unique Genetic Profile." </w:t>
      </w:r>
      <w:r w:rsidRPr="00EF698C">
        <w:rPr>
          <w:rFonts w:ascii="Times New Roman" w:hAnsi="Times New Roman" w:cs="Times New Roman"/>
          <w:i/>
          <w:noProof/>
        </w:rPr>
        <w:t>Oncologist</w:t>
      </w:r>
      <w:r w:rsidRPr="00EF698C">
        <w:rPr>
          <w:rFonts w:ascii="Times New Roman" w:hAnsi="Times New Roman" w:cs="Times New Roman"/>
          <w:noProof/>
        </w:rPr>
        <w:t xml:space="preserve"> 4 (5):426–27.</w:t>
      </w:r>
    </w:p>
    <w:p w14:paraId="51D1872B" w14:textId="77777777" w:rsidR="00D62DF9" w:rsidRPr="00EF698C" w:rsidRDefault="00D62DF9" w:rsidP="00D62DF9">
      <w:pPr>
        <w:pStyle w:val="EndNoteBibliography"/>
        <w:ind w:left="720" w:hanging="720"/>
        <w:rPr>
          <w:rFonts w:ascii="Times New Roman" w:hAnsi="Times New Roman" w:cs="Times New Roman"/>
          <w:noProof/>
        </w:rPr>
      </w:pPr>
      <w:r w:rsidRPr="00EF698C">
        <w:rPr>
          <w:rFonts w:ascii="Times New Roman" w:hAnsi="Times New Roman" w:cs="Times New Roman"/>
          <w:noProof/>
        </w:rPr>
        <w:t xml:space="preserve">Leighton, J. P. 2010. "Internal Validity." In </w:t>
      </w:r>
      <w:r w:rsidRPr="00EF698C">
        <w:rPr>
          <w:rFonts w:ascii="Times New Roman" w:hAnsi="Times New Roman" w:cs="Times New Roman"/>
          <w:i/>
          <w:noProof/>
        </w:rPr>
        <w:t>Encyclopedia of Research Design</w:t>
      </w:r>
      <w:r w:rsidRPr="00EF698C">
        <w:rPr>
          <w:rFonts w:ascii="Times New Roman" w:hAnsi="Times New Roman" w:cs="Times New Roman"/>
          <w:noProof/>
        </w:rPr>
        <w:t>, ed. N. J. Salkind. Thousand Oaks, CA: SAGE.</w:t>
      </w:r>
    </w:p>
    <w:p w14:paraId="78DAA2AF" w14:textId="77777777" w:rsidR="00D62DF9" w:rsidRPr="00EF698C" w:rsidRDefault="00D62DF9" w:rsidP="00D62DF9">
      <w:pPr>
        <w:pStyle w:val="EndNoteBibliography"/>
        <w:ind w:left="720" w:hanging="720"/>
        <w:rPr>
          <w:rFonts w:ascii="Times New Roman" w:hAnsi="Times New Roman" w:cs="Times New Roman"/>
          <w:noProof/>
        </w:rPr>
      </w:pPr>
      <w:r w:rsidRPr="00EF698C">
        <w:rPr>
          <w:rFonts w:ascii="Times New Roman" w:hAnsi="Times New Roman" w:cs="Times New Roman"/>
          <w:noProof/>
        </w:rPr>
        <w:t xml:space="preserve">Melzack, R. 2001. "Pain and the Neuromatrix in the Brain." </w:t>
      </w:r>
      <w:r w:rsidRPr="00EF698C">
        <w:rPr>
          <w:rFonts w:ascii="Times New Roman" w:hAnsi="Times New Roman" w:cs="Times New Roman"/>
          <w:i/>
          <w:noProof/>
        </w:rPr>
        <w:t>Journal of Dental Education</w:t>
      </w:r>
      <w:r w:rsidRPr="00EF698C">
        <w:rPr>
          <w:rFonts w:ascii="Times New Roman" w:hAnsi="Times New Roman" w:cs="Times New Roman"/>
          <w:noProof/>
        </w:rPr>
        <w:t xml:space="preserve"> 65 (12):1378-82.</w:t>
      </w:r>
    </w:p>
    <w:p w14:paraId="5E345811" w14:textId="77777777" w:rsidR="00D62DF9" w:rsidRPr="00EF698C" w:rsidRDefault="00D62DF9" w:rsidP="00D62DF9">
      <w:pPr>
        <w:pStyle w:val="EndNoteBibliography"/>
        <w:ind w:left="720" w:hanging="720"/>
        <w:rPr>
          <w:rFonts w:ascii="Times New Roman" w:hAnsi="Times New Roman" w:cs="Times New Roman"/>
          <w:noProof/>
        </w:rPr>
      </w:pPr>
      <w:r w:rsidRPr="00EF698C">
        <w:rPr>
          <w:rFonts w:ascii="Times New Roman" w:hAnsi="Times New Roman" w:cs="Times New Roman"/>
          <w:noProof/>
        </w:rPr>
        <w:t xml:space="preserve">Mill, J. S. . 1843. </w:t>
      </w:r>
      <w:r w:rsidRPr="00EF698C">
        <w:rPr>
          <w:rFonts w:ascii="Times New Roman" w:hAnsi="Times New Roman" w:cs="Times New Roman"/>
          <w:i/>
          <w:noProof/>
        </w:rPr>
        <w:t>A System of Logic, Ratiocinative and Inductive</w:t>
      </w:r>
      <w:r w:rsidRPr="00EF698C">
        <w:rPr>
          <w:rFonts w:ascii="Times New Roman" w:hAnsi="Times New Roman" w:cs="Times New Roman"/>
          <w:noProof/>
        </w:rPr>
        <w:t>. London: John W. Parker.</w:t>
      </w:r>
    </w:p>
    <w:p w14:paraId="7F24F6BD" w14:textId="77777777" w:rsidR="00D62DF9" w:rsidRPr="00EF698C" w:rsidRDefault="00D62DF9" w:rsidP="00D62DF9">
      <w:pPr>
        <w:pStyle w:val="EndNoteBibliography"/>
        <w:ind w:left="720" w:hanging="720"/>
        <w:rPr>
          <w:rFonts w:ascii="Times New Roman" w:hAnsi="Times New Roman" w:cs="Times New Roman"/>
          <w:noProof/>
        </w:rPr>
      </w:pPr>
      <w:r w:rsidRPr="00EF698C">
        <w:rPr>
          <w:rFonts w:ascii="Times New Roman" w:hAnsi="Times New Roman" w:cs="Times New Roman"/>
          <w:noProof/>
        </w:rPr>
        <w:t xml:space="preserve">Pearl, J. 2000. </w:t>
      </w:r>
      <w:r w:rsidRPr="00EF698C">
        <w:rPr>
          <w:rFonts w:ascii="Times New Roman" w:hAnsi="Times New Roman" w:cs="Times New Roman"/>
          <w:i/>
          <w:noProof/>
        </w:rPr>
        <w:t>Causality. Models, Reasoning, and Inference</w:t>
      </w:r>
      <w:r w:rsidRPr="00EF698C">
        <w:rPr>
          <w:rFonts w:ascii="Times New Roman" w:hAnsi="Times New Roman" w:cs="Times New Roman"/>
          <w:noProof/>
        </w:rPr>
        <w:t>. Cambridge: Cambridge University Press.</w:t>
      </w:r>
    </w:p>
    <w:p w14:paraId="4BB62B1C" w14:textId="77777777" w:rsidR="00D62DF9" w:rsidRPr="00EF698C" w:rsidRDefault="00D62DF9" w:rsidP="00D62DF9">
      <w:pPr>
        <w:pStyle w:val="EndNoteBibliography"/>
        <w:ind w:left="720" w:hanging="720"/>
        <w:rPr>
          <w:rFonts w:ascii="Times New Roman" w:hAnsi="Times New Roman" w:cs="Times New Roman"/>
          <w:noProof/>
        </w:rPr>
      </w:pPr>
      <w:r w:rsidRPr="00EF698C">
        <w:rPr>
          <w:rFonts w:ascii="Times New Roman" w:hAnsi="Times New Roman" w:cs="Times New Roman"/>
          <w:noProof/>
        </w:rPr>
        <w:t xml:space="preserve">Pearl, J., M. Glymour, et al. 2016. </w:t>
      </w:r>
      <w:r w:rsidRPr="00EF698C">
        <w:rPr>
          <w:rFonts w:ascii="Times New Roman" w:hAnsi="Times New Roman" w:cs="Times New Roman"/>
          <w:i/>
          <w:noProof/>
        </w:rPr>
        <w:t>Causal Inference in Statistics: A Primer</w:t>
      </w:r>
      <w:r w:rsidRPr="00EF698C">
        <w:rPr>
          <w:rFonts w:ascii="Times New Roman" w:hAnsi="Times New Roman" w:cs="Times New Roman"/>
          <w:noProof/>
        </w:rPr>
        <w:t>. Chichester: Wiley &amp; Sons.</w:t>
      </w:r>
    </w:p>
    <w:p w14:paraId="7C93E658" w14:textId="77777777" w:rsidR="00D62DF9" w:rsidRPr="00EF698C" w:rsidRDefault="00D62DF9" w:rsidP="00D62DF9">
      <w:pPr>
        <w:pStyle w:val="EndNoteBibliography"/>
        <w:ind w:left="720" w:hanging="720"/>
        <w:rPr>
          <w:rFonts w:ascii="Times New Roman" w:hAnsi="Times New Roman" w:cs="Times New Roman"/>
          <w:noProof/>
        </w:rPr>
      </w:pPr>
      <w:r w:rsidRPr="00EF698C">
        <w:rPr>
          <w:rFonts w:ascii="Times New Roman" w:hAnsi="Times New Roman" w:cs="Times New Roman"/>
          <w:noProof/>
        </w:rPr>
        <w:t xml:space="preserve">Rainville, P., G. H. Duncan, et al. 1997. "Pain Affect Encoded in Human Anterior Cingulate But Not Somatosensory Cortex." </w:t>
      </w:r>
      <w:r w:rsidRPr="00EF698C">
        <w:rPr>
          <w:rFonts w:ascii="Times New Roman" w:hAnsi="Times New Roman" w:cs="Times New Roman"/>
          <w:i/>
          <w:noProof/>
        </w:rPr>
        <w:t>Science</w:t>
      </w:r>
      <w:r w:rsidRPr="00EF698C">
        <w:rPr>
          <w:rFonts w:ascii="Times New Roman" w:hAnsi="Times New Roman" w:cs="Times New Roman"/>
          <w:noProof/>
        </w:rPr>
        <w:t xml:space="preserve"> 277 (5328):968-71.</w:t>
      </w:r>
    </w:p>
    <w:p w14:paraId="73A02DA3" w14:textId="77777777" w:rsidR="00D62DF9" w:rsidRPr="00EF698C" w:rsidRDefault="00D62DF9" w:rsidP="00D62DF9">
      <w:pPr>
        <w:pStyle w:val="EndNoteBibliography"/>
        <w:ind w:left="720" w:hanging="720"/>
        <w:rPr>
          <w:rFonts w:ascii="Times New Roman" w:hAnsi="Times New Roman" w:cs="Times New Roman"/>
          <w:noProof/>
        </w:rPr>
      </w:pPr>
      <w:r w:rsidRPr="00EF698C">
        <w:rPr>
          <w:rFonts w:ascii="Times New Roman" w:hAnsi="Times New Roman" w:cs="Times New Roman"/>
          <w:noProof/>
        </w:rPr>
        <w:t xml:space="preserve">Rubin, D. . 1974. "Estimating Causal Effects of Treatments in Randomized and Nonrandomized Studies." </w:t>
      </w:r>
      <w:r w:rsidRPr="00EF698C">
        <w:rPr>
          <w:rFonts w:ascii="Times New Roman" w:hAnsi="Times New Roman" w:cs="Times New Roman"/>
          <w:i/>
          <w:noProof/>
        </w:rPr>
        <w:t>Journal of Educational Psychology</w:t>
      </w:r>
      <w:r w:rsidRPr="00EF698C">
        <w:rPr>
          <w:rFonts w:ascii="Times New Roman" w:hAnsi="Times New Roman" w:cs="Times New Roman"/>
          <w:noProof/>
        </w:rPr>
        <w:t xml:space="preserve"> 66 (5):688-701.</w:t>
      </w:r>
    </w:p>
    <w:p w14:paraId="3FCE566E" w14:textId="77777777" w:rsidR="00D62DF9" w:rsidRPr="00EF698C" w:rsidRDefault="00D62DF9" w:rsidP="00D62DF9">
      <w:pPr>
        <w:pStyle w:val="EndNoteBibliography"/>
        <w:ind w:left="720" w:hanging="720"/>
        <w:rPr>
          <w:rFonts w:ascii="Times New Roman" w:hAnsi="Times New Roman" w:cs="Times New Roman"/>
          <w:noProof/>
        </w:rPr>
      </w:pPr>
      <w:r w:rsidRPr="00EF698C">
        <w:rPr>
          <w:rFonts w:ascii="Times New Roman" w:hAnsi="Times New Roman" w:cs="Times New Roman"/>
          <w:noProof/>
        </w:rPr>
        <w:t xml:space="preserve">Sekhon, J. S. 2008. "The Neyman-Rubin Model of Causal Inference and Estimation via Matching Methods." In </w:t>
      </w:r>
      <w:r w:rsidRPr="00EF698C">
        <w:rPr>
          <w:rFonts w:ascii="Times New Roman" w:hAnsi="Times New Roman" w:cs="Times New Roman"/>
          <w:i/>
          <w:noProof/>
        </w:rPr>
        <w:t>The Oxford Handbook of Political Methodology</w:t>
      </w:r>
      <w:r w:rsidRPr="00EF698C">
        <w:rPr>
          <w:rFonts w:ascii="Times New Roman" w:hAnsi="Times New Roman" w:cs="Times New Roman"/>
          <w:noProof/>
        </w:rPr>
        <w:t>, ed. J. M. Box-Steffensmeier, H. E. Brady and D. Collier, 271-99. New York: Oxford University Press.</w:t>
      </w:r>
    </w:p>
    <w:p w14:paraId="67B1B3FD" w14:textId="77777777" w:rsidR="00D62DF9" w:rsidRPr="00EF698C" w:rsidRDefault="00D62DF9" w:rsidP="00D62DF9">
      <w:pPr>
        <w:pStyle w:val="EndNoteBibliography"/>
        <w:ind w:left="720" w:hanging="720"/>
        <w:rPr>
          <w:rFonts w:ascii="Times New Roman" w:hAnsi="Times New Roman" w:cs="Times New Roman"/>
          <w:noProof/>
        </w:rPr>
      </w:pPr>
      <w:r w:rsidRPr="00EF698C">
        <w:rPr>
          <w:rFonts w:ascii="Times New Roman" w:hAnsi="Times New Roman" w:cs="Times New Roman"/>
          <w:noProof/>
        </w:rPr>
        <w:t xml:space="preserve">Shadish, W. R., T. D. Cook, et al. 2002. </w:t>
      </w:r>
      <w:r w:rsidRPr="00EF698C">
        <w:rPr>
          <w:rFonts w:ascii="Times New Roman" w:hAnsi="Times New Roman" w:cs="Times New Roman"/>
          <w:i/>
          <w:noProof/>
        </w:rPr>
        <w:t>Experimental and Quasi-Experimental Designs for Generalized Causal Inference</w:t>
      </w:r>
      <w:r w:rsidRPr="00EF698C">
        <w:rPr>
          <w:rFonts w:ascii="Times New Roman" w:hAnsi="Times New Roman" w:cs="Times New Roman"/>
          <w:noProof/>
        </w:rPr>
        <w:t>. Boston: Houghton Mifflin.</w:t>
      </w:r>
    </w:p>
    <w:p w14:paraId="6447F1F1" w14:textId="77777777" w:rsidR="00D62DF9" w:rsidRPr="00EF698C" w:rsidRDefault="00D62DF9" w:rsidP="00D62DF9">
      <w:pPr>
        <w:pStyle w:val="EndNoteBibliography"/>
        <w:ind w:left="720" w:hanging="720"/>
        <w:rPr>
          <w:rFonts w:ascii="Times New Roman" w:hAnsi="Times New Roman" w:cs="Times New Roman"/>
          <w:noProof/>
        </w:rPr>
      </w:pPr>
      <w:r w:rsidRPr="00EF698C">
        <w:rPr>
          <w:rFonts w:ascii="Times New Roman" w:hAnsi="Times New Roman" w:cs="Times New Roman"/>
          <w:noProof/>
        </w:rPr>
        <w:t xml:space="preserve">Spirtes, P., C. Glymour, et al. 1993. </w:t>
      </w:r>
      <w:r w:rsidRPr="00EF698C">
        <w:rPr>
          <w:rFonts w:ascii="Times New Roman" w:hAnsi="Times New Roman" w:cs="Times New Roman"/>
          <w:i/>
          <w:noProof/>
        </w:rPr>
        <w:t>Causation, Prediction and Search</w:t>
      </w:r>
      <w:r w:rsidRPr="00EF698C">
        <w:rPr>
          <w:rFonts w:ascii="Times New Roman" w:hAnsi="Times New Roman" w:cs="Times New Roman"/>
          <w:noProof/>
        </w:rPr>
        <w:t>. New York: Springer-Verlag.</w:t>
      </w:r>
    </w:p>
    <w:p w14:paraId="6B9683DD" w14:textId="77777777" w:rsidR="00D62DF9" w:rsidRPr="00EF698C" w:rsidRDefault="00D62DF9" w:rsidP="00D62DF9">
      <w:pPr>
        <w:pStyle w:val="EndNoteBibliography"/>
        <w:ind w:left="720" w:hanging="720"/>
        <w:rPr>
          <w:rFonts w:ascii="Times New Roman" w:hAnsi="Times New Roman" w:cs="Times New Roman"/>
          <w:noProof/>
        </w:rPr>
      </w:pPr>
      <w:r w:rsidRPr="00EF698C">
        <w:rPr>
          <w:rFonts w:ascii="Times New Roman" w:hAnsi="Times New Roman" w:cs="Times New Roman"/>
          <w:noProof/>
        </w:rPr>
        <w:t xml:space="preserve">Wager, T. D., L. Y. Atlas, et al. 2013. "An fMRI-Based Neurologic Signature of Physical Pain." </w:t>
      </w:r>
      <w:r w:rsidRPr="00EF698C">
        <w:rPr>
          <w:rFonts w:ascii="Times New Roman" w:hAnsi="Times New Roman" w:cs="Times New Roman"/>
          <w:i/>
          <w:noProof/>
        </w:rPr>
        <w:t>New England Journal of Medicine</w:t>
      </w:r>
      <w:r w:rsidRPr="00EF698C">
        <w:rPr>
          <w:rFonts w:ascii="Times New Roman" w:hAnsi="Times New Roman" w:cs="Times New Roman"/>
          <w:noProof/>
        </w:rPr>
        <w:t xml:space="preserve"> 368 (15):1388-97.</w:t>
      </w:r>
    </w:p>
    <w:p w14:paraId="0757650F" w14:textId="77777777" w:rsidR="00D62DF9" w:rsidRPr="00EF698C" w:rsidRDefault="00D62DF9" w:rsidP="00D62DF9">
      <w:pPr>
        <w:pStyle w:val="EndNoteBibliography"/>
        <w:ind w:left="720" w:hanging="720"/>
        <w:rPr>
          <w:rFonts w:ascii="Times New Roman" w:hAnsi="Times New Roman" w:cs="Times New Roman"/>
          <w:noProof/>
        </w:rPr>
      </w:pPr>
      <w:r w:rsidRPr="00EF698C">
        <w:rPr>
          <w:rFonts w:ascii="Times New Roman" w:hAnsi="Times New Roman" w:cs="Times New Roman"/>
          <w:noProof/>
        </w:rPr>
        <w:t xml:space="preserve">Winch, R. F., and D. T. Campbell. 1969. "Proof? No. Evidence? Yes. The Significance of Tests of Significance." </w:t>
      </w:r>
      <w:r w:rsidRPr="00EF698C">
        <w:rPr>
          <w:rFonts w:ascii="Times New Roman" w:hAnsi="Times New Roman" w:cs="Times New Roman"/>
          <w:i/>
          <w:noProof/>
        </w:rPr>
        <w:t>The American Sociologist</w:t>
      </w:r>
      <w:r w:rsidRPr="00EF698C">
        <w:rPr>
          <w:rFonts w:ascii="Times New Roman" w:hAnsi="Times New Roman" w:cs="Times New Roman"/>
          <w:noProof/>
        </w:rPr>
        <w:t xml:space="preserve"> 4 (2):140-43.</w:t>
      </w:r>
    </w:p>
    <w:p w14:paraId="4D51BA68" w14:textId="77777777" w:rsidR="00D62DF9" w:rsidRPr="00EF698C" w:rsidRDefault="00D62DF9" w:rsidP="00D62DF9">
      <w:pPr>
        <w:pStyle w:val="EndNoteBibliography"/>
        <w:ind w:left="720" w:hanging="720"/>
        <w:rPr>
          <w:rFonts w:ascii="Times New Roman" w:hAnsi="Times New Roman" w:cs="Times New Roman"/>
          <w:noProof/>
        </w:rPr>
      </w:pPr>
      <w:r w:rsidRPr="00EF698C">
        <w:rPr>
          <w:rFonts w:ascii="Times New Roman" w:hAnsi="Times New Roman" w:cs="Times New Roman"/>
          <w:noProof/>
        </w:rPr>
        <w:t xml:space="preserve">Woodward, J. 2003. </w:t>
      </w:r>
      <w:r w:rsidRPr="00EF698C">
        <w:rPr>
          <w:rFonts w:ascii="Times New Roman" w:hAnsi="Times New Roman" w:cs="Times New Roman"/>
          <w:i/>
          <w:noProof/>
        </w:rPr>
        <w:t>Making Things Happen: A Theory of Causal Explanation</w:t>
      </w:r>
      <w:r w:rsidRPr="00EF698C">
        <w:rPr>
          <w:rFonts w:ascii="Times New Roman" w:hAnsi="Times New Roman" w:cs="Times New Roman"/>
          <w:noProof/>
        </w:rPr>
        <w:t>. Oxford: Oxford University Press.</w:t>
      </w:r>
    </w:p>
    <w:p w14:paraId="14B1F496" w14:textId="77777777" w:rsidR="00D62DF9" w:rsidRPr="00EF698C" w:rsidRDefault="00D62DF9" w:rsidP="00D62DF9">
      <w:pPr>
        <w:pStyle w:val="EndNoteBibliography"/>
        <w:ind w:left="720" w:hanging="720"/>
        <w:rPr>
          <w:rFonts w:ascii="Times New Roman" w:hAnsi="Times New Roman" w:cs="Times New Roman"/>
          <w:noProof/>
        </w:rPr>
      </w:pPr>
      <w:r w:rsidRPr="00EF698C">
        <w:rPr>
          <w:rFonts w:ascii="Times New Roman" w:hAnsi="Times New Roman" w:cs="Times New Roman"/>
          <w:noProof/>
        </w:rPr>
        <w:t xml:space="preserve">———. 2008. "Cause and Explanation in Psychiatry: An Interventionist Perspective." In </w:t>
      </w:r>
      <w:r w:rsidRPr="00EF698C">
        <w:rPr>
          <w:rFonts w:ascii="Times New Roman" w:hAnsi="Times New Roman" w:cs="Times New Roman"/>
          <w:i/>
          <w:noProof/>
        </w:rPr>
        <w:t>Philosophical Issues in Psychiatry: Explanation, Phenomenology and Nosology</w:t>
      </w:r>
      <w:r w:rsidRPr="00EF698C">
        <w:rPr>
          <w:rFonts w:ascii="Times New Roman" w:hAnsi="Times New Roman" w:cs="Times New Roman"/>
          <w:noProof/>
        </w:rPr>
        <w:t>, ed. K. Kendler and J. Parnas. Baltimore: Johns Hopkins University Press.</w:t>
      </w:r>
    </w:p>
    <w:p w14:paraId="23C817D2" w14:textId="77777777" w:rsidR="00D62DF9" w:rsidRPr="00EF698C" w:rsidRDefault="00D62DF9" w:rsidP="00D62DF9">
      <w:pPr>
        <w:pStyle w:val="EndNoteBibliography"/>
        <w:ind w:left="720" w:hanging="720"/>
        <w:rPr>
          <w:rFonts w:ascii="Times New Roman" w:hAnsi="Times New Roman" w:cs="Times New Roman"/>
          <w:noProof/>
        </w:rPr>
      </w:pPr>
      <w:r w:rsidRPr="00EF698C">
        <w:rPr>
          <w:rFonts w:ascii="Times New Roman" w:hAnsi="Times New Roman" w:cs="Times New Roman"/>
          <w:noProof/>
        </w:rPr>
        <w:t xml:space="preserve">———. 2015. "Interventionism and Causal Exclusion." </w:t>
      </w:r>
      <w:r w:rsidRPr="00EF698C">
        <w:rPr>
          <w:rFonts w:ascii="Times New Roman" w:hAnsi="Times New Roman" w:cs="Times New Roman"/>
          <w:i/>
          <w:noProof/>
        </w:rPr>
        <w:t>Philosophy and Phenomenological Research</w:t>
      </w:r>
      <w:r w:rsidRPr="00EF698C">
        <w:rPr>
          <w:rFonts w:ascii="Times New Roman" w:hAnsi="Times New Roman" w:cs="Times New Roman"/>
          <w:noProof/>
        </w:rPr>
        <w:t xml:space="preserve"> 91 (2):303-47.</w:t>
      </w:r>
    </w:p>
    <w:p w14:paraId="6F0D6325" w14:textId="5EA61031" w:rsidR="00622779" w:rsidRPr="007E7021" w:rsidRDefault="003B62DC" w:rsidP="006070DB">
      <w:pPr>
        <w:pStyle w:val="Bibliography"/>
        <w:rPr>
          <w:rFonts w:ascii="Times New Roman" w:eastAsia="Times New Roman" w:hAnsi="Times New Roman"/>
          <w:color w:val="000000" w:themeColor="text1"/>
          <w:szCs w:val="24"/>
          <w:lang w:val="en-CA" w:bidi="x-none"/>
        </w:rPr>
      </w:pPr>
      <w:r w:rsidRPr="00EF698C">
        <w:rPr>
          <w:rFonts w:ascii="Times New Roman" w:eastAsia="Times New Roman" w:hAnsi="Times New Roman"/>
          <w:color w:val="000000" w:themeColor="text1"/>
          <w:szCs w:val="24"/>
          <w:lang w:val="en-CA" w:bidi="x-none"/>
        </w:rPr>
        <w:fldChar w:fldCharType="end"/>
      </w:r>
    </w:p>
    <w:p w14:paraId="6FA169EA" w14:textId="0BB2D504" w:rsidR="00586D9B" w:rsidRPr="007E7021" w:rsidRDefault="009543A4">
      <w:pPr>
        <w:pStyle w:val="Bibliography"/>
        <w:spacing w:after="0"/>
        <w:jc w:val="both"/>
        <w:rPr>
          <w:rFonts w:ascii="Times New Roman" w:eastAsia="Times New Roman" w:hAnsi="Times New Roman"/>
          <w:color w:val="000000" w:themeColor="text1"/>
          <w:sz w:val="20"/>
          <w:lang w:val="en-CA" w:bidi="x-none"/>
        </w:rPr>
      </w:pPr>
      <w:r w:rsidRPr="007E7021">
        <w:rPr>
          <w:rFonts w:ascii="Times New Roman" w:hAnsi="Times New Roman"/>
          <w:color w:val="000000" w:themeColor="text1"/>
          <w:lang w:val="en-CA"/>
        </w:rPr>
        <w:t>9</w:t>
      </w:r>
      <w:r w:rsidR="00967E9B" w:rsidRPr="007E7021">
        <w:rPr>
          <w:rFonts w:ascii="Times New Roman" w:hAnsi="Times New Roman"/>
          <w:color w:val="000000" w:themeColor="text1"/>
          <w:lang w:val="en-CA"/>
        </w:rPr>
        <w:t>9</w:t>
      </w:r>
      <w:r w:rsidR="000C7614">
        <w:rPr>
          <w:rFonts w:ascii="Times New Roman" w:hAnsi="Times New Roman"/>
          <w:color w:val="000000" w:themeColor="text1"/>
          <w:lang w:val="en-CA"/>
        </w:rPr>
        <w:t>7</w:t>
      </w:r>
      <w:r w:rsidR="00210381">
        <w:rPr>
          <w:rFonts w:ascii="Times New Roman" w:hAnsi="Times New Roman"/>
          <w:color w:val="000000" w:themeColor="text1"/>
          <w:lang w:val="en-CA"/>
        </w:rPr>
        <w:t>9</w:t>
      </w:r>
      <w:r w:rsidR="008E1363" w:rsidRPr="007E7021">
        <w:rPr>
          <w:rFonts w:ascii="Times New Roman" w:hAnsi="Times New Roman"/>
          <w:color w:val="000000" w:themeColor="text1"/>
          <w:lang w:val="en-CA"/>
        </w:rPr>
        <w:t xml:space="preserve"> </w:t>
      </w:r>
      <w:r w:rsidR="00622779" w:rsidRPr="007E7021">
        <w:rPr>
          <w:rFonts w:ascii="Times New Roman" w:hAnsi="Times New Roman"/>
          <w:color w:val="000000" w:themeColor="text1"/>
          <w:lang w:val="en-CA"/>
        </w:rPr>
        <w:t>words</w:t>
      </w:r>
    </w:p>
    <w:sectPr w:rsidR="00586D9B" w:rsidRPr="007E7021">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86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2FD622" w14:textId="77777777" w:rsidR="00C61509" w:rsidRDefault="00C61509">
      <w:r>
        <w:separator/>
      </w:r>
    </w:p>
  </w:endnote>
  <w:endnote w:type="continuationSeparator" w:id="0">
    <w:p w14:paraId="6B742C18" w14:textId="77777777" w:rsidR="00C61509" w:rsidRDefault="00C615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ヒラギノ角ゴ Pro W3">
    <w:altName w:val="Yu Gothic"/>
    <w:charset w:val="80"/>
    <w:family w:val="swiss"/>
    <w:pitch w:val="variable"/>
    <w:sig w:usb0="E00002FF" w:usb1="7AC7FFFF" w:usb2="00000012" w:usb3="00000000" w:csb0="0002000D"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auto"/>
    <w:pitch w:val="variable"/>
    <w:sig w:usb0="E00002FF" w:usb1="5000785B" w:usb2="00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E475C3" w14:textId="04202564" w:rsidR="00980133" w:rsidRDefault="00980133" w:rsidP="00134501">
    <w:pPr>
      <w:pStyle w:val="FreeForm"/>
      <w:rPr>
        <w:rFonts w:ascii="Times New Roman" w:eastAsia="Times New Roman" w:hAnsi="Times New Roman"/>
        <w:color w:val="auto"/>
        <w:sz w:val="20"/>
        <w:lang w:bidi="x-none"/>
      </w:rPr>
    </w:pPr>
    <w:r>
      <w:rPr>
        <w:rFonts w:ascii="Cambria" w:hAnsi="Cambria"/>
      </w:rPr>
      <w:fldChar w:fldCharType="begin"/>
    </w:r>
    <w:r>
      <w:rPr>
        <w:rFonts w:ascii="Cambria" w:hAnsi="Cambria"/>
      </w:rPr>
      <w:instrText xml:space="preserve"> PAGE </w:instrText>
    </w:r>
    <w:r>
      <w:rPr>
        <w:rFonts w:ascii="Cambria" w:hAnsi="Cambria"/>
      </w:rPr>
      <w:fldChar w:fldCharType="separate"/>
    </w:r>
    <w:r>
      <w:rPr>
        <w:rFonts w:ascii="Cambria" w:hAnsi="Cambria"/>
        <w:noProof/>
      </w:rPr>
      <w:t>24</w:t>
    </w:r>
    <w:r>
      <w:rPr>
        <w:rFonts w:ascii="Cambria" w:hAnsi="Cambria"/>
      </w:rPr>
      <w:fldChar w:fldCharType="end"/>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t xml:space="preserve">       </w:t>
    </w:r>
    <w:r>
      <w:rPr>
        <w:rFonts w:ascii="Times New Roman" w:eastAsia="Times New Roman" w:hAnsi="Times New Roman"/>
        <w:color w:val="auto"/>
        <w:sz w:val="20"/>
        <w:lang w:bidi="x-none"/>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8F5D6A" w14:textId="60472B4B" w:rsidR="00980133" w:rsidRDefault="00980133" w:rsidP="00704267">
    <w:pPr>
      <w:pStyle w:val="FreeForm"/>
      <w:rPr>
        <w:rFonts w:ascii="Times New Roman" w:eastAsia="Times New Roman" w:hAnsi="Times New Roman"/>
        <w:color w:val="auto"/>
        <w:sz w:val="20"/>
        <w:lang w:bidi="x-none"/>
      </w:rPr>
    </w:pPr>
    <w:r>
      <w:rPr>
        <w:rFonts w:ascii="Cambria" w:hAnsi="Cambria"/>
      </w:rPr>
      <w:fldChar w:fldCharType="begin"/>
    </w:r>
    <w:r>
      <w:rPr>
        <w:rFonts w:ascii="Cambria" w:hAnsi="Cambria"/>
      </w:rPr>
      <w:instrText xml:space="preserve"> PAGE </w:instrText>
    </w:r>
    <w:r>
      <w:rPr>
        <w:rFonts w:ascii="Cambria" w:hAnsi="Cambria"/>
      </w:rPr>
      <w:fldChar w:fldCharType="separate"/>
    </w:r>
    <w:r>
      <w:rPr>
        <w:rFonts w:ascii="Cambria" w:hAnsi="Cambria"/>
        <w:noProof/>
      </w:rPr>
      <w:t>23</w:t>
    </w:r>
    <w:r>
      <w:rPr>
        <w:rFonts w:ascii="Cambria" w:hAnsi="Cambria"/>
      </w:rPr>
      <w:fldChar w:fldCharType="end"/>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bookmarkStart w:id="18" w:name="OLE_LINK235"/>
    <w:bookmarkStart w:id="19" w:name="OLE_LINK236"/>
    <w:bookmarkStart w:id="20" w:name="_Hlk506966048"/>
    <w:r>
      <w:rPr>
        <w:rFonts w:ascii="Cambria" w:hAnsi="Cambria"/>
      </w:rPr>
      <w:t xml:space="preserve">       </w:t>
    </w:r>
    <w:bookmarkEnd w:id="18"/>
    <w:bookmarkEnd w:id="19"/>
    <w:bookmarkEnd w:id="20"/>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B7C3A4" w14:textId="77777777" w:rsidR="00703244" w:rsidRDefault="007032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C0CF3F" w14:textId="77777777" w:rsidR="00C61509" w:rsidRDefault="00C61509">
      <w:r>
        <w:separator/>
      </w:r>
    </w:p>
  </w:footnote>
  <w:footnote w:type="continuationSeparator" w:id="0">
    <w:p w14:paraId="09A98C47" w14:textId="77777777" w:rsidR="00C61509" w:rsidRDefault="00C61509">
      <w:r>
        <w:continuationSeparator/>
      </w:r>
    </w:p>
  </w:footnote>
  <w:footnote w:id="1">
    <w:p w14:paraId="6A2CD523" w14:textId="6D25BD21" w:rsidR="00980133" w:rsidRPr="007E7021" w:rsidRDefault="00980133" w:rsidP="00E92C5E">
      <w:pPr>
        <w:pStyle w:val="FootnoteText"/>
        <w:jc w:val="both"/>
        <w:rPr>
          <w:color w:val="000000" w:themeColor="text1"/>
          <w:sz w:val="20"/>
          <w:szCs w:val="20"/>
          <w:lang w:val="en-CA"/>
        </w:rPr>
      </w:pPr>
      <w:r w:rsidRPr="007E7021">
        <w:rPr>
          <w:rStyle w:val="FootnoteReference"/>
          <w:color w:val="000000" w:themeColor="text1"/>
          <w:sz w:val="20"/>
          <w:szCs w:val="20"/>
          <w:lang w:val="en-CA"/>
        </w:rPr>
        <w:footnoteRef/>
      </w:r>
      <w:r w:rsidRPr="007E7021">
        <w:rPr>
          <w:color w:val="000000" w:themeColor="text1"/>
          <w:sz w:val="20"/>
          <w:szCs w:val="20"/>
          <w:lang w:val="en-CA"/>
        </w:rPr>
        <w:t xml:space="preserve"> For example: the diagnosis and pathology of psychiatric conditions encompass physiological and psychological symptoms, risk factors and causal determinants; epidemiological studies reveal that many diseases </w:t>
      </w:r>
      <w:r w:rsidR="00376A88" w:rsidRPr="007E7021">
        <w:rPr>
          <w:color w:val="000000" w:themeColor="text1"/>
          <w:sz w:val="20"/>
          <w:szCs w:val="20"/>
          <w:lang w:val="en-CA"/>
        </w:rPr>
        <w:t>are</w:t>
      </w:r>
      <w:r w:rsidRPr="007E7021">
        <w:rPr>
          <w:color w:val="000000" w:themeColor="text1"/>
          <w:sz w:val="20"/>
          <w:szCs w:val="20"/>
          <w:lang w:val="en-CA"/>
        </w:rPr>
        <w:t xml:space="preserve"> influenced by </w:t>
      </w:r>
      <w:r w:rsidR="002709FE">
        <w:rPr>
          <w:color w:val="000000" w:themeColor="text1"/>
          <w:sz w:val="20"/>
          <w:szCs w:val="20"/>
          <w:lang w:val="en-CA"/>
        </w:rPr>
        <w:t xml:space="preserve">diverse </w:t>
      </w:r>
      <w:r w:rsidRPr="007E7021">
        <w:rPr>
          <w:color w:val="000000" w:themeColor="text1"/>
          <w:sz w:val="20"/>
          <w:szCs w:val="20"/>
          <w:lang w:val="en-CA"/>
        </w:rPr>
        <w:t>variables</w:t>
      </w:r>
      <w:r w:rsidR="002709FE">
        <w:rPr>
          <w:color w:val="000000" w:themeColor="text1"/>
          <w:sz w:val="20"/>
          <w:szCs w:val="20"/>
          <w:lang w:val="en-CA"/>
        </w:rPr>
        <w:t>,</w:t>
      </w:r>
      <w:r w:rsidRPr="007E7021">
        <w:rPr>
          <w:color w:val="000000" w:themeColor="text1"/>
          <w:sz w:val="20"/>
          <w:szCs w:val="20"/>
          <w:lang w:val="en-CA"/>
        </w:rPr>
        <w:t xml:space="preserve"> </w:t>
      </w:r>
      <w:r w:rsidR="002709FE">
        <w:rPr>
          <w:color w:val="000000" w:themeColor="text1"/>
          <w:sz w:val="20"/>
          <w:szCs w:val="20"/>
          <w:lang w:val="en-CA"/>
        </w:rPr>
        <w:t>such</w:t>
      </w:r>
      <w:r w:rsidR="00376A88" w:rsidRPr="007E7021">
        <w:rPr>
          <w:color w:val="000000" w:themeColor="text1"/>
          <w:sz w:val="20"/>
          <w:szCs w:val="20"/>
          <w:lang w:val="en-CA"/>
        </w:rPr>
        <w:t xml:space="preserve"> as</w:t>
      </w:r>
      <w:r w:rsidRPr="007E7021">
        <w:rPr>
          <w:color w:val="000000" w:themeColor="text1"/>
          <w:sz w:val="20"/>
          <w:szCs w:val="20"/>
          <w:lang w:val="en-CA"/>
        </w:rPr>
        <w:t xml:space="preserve"> genes, diet, lifestyle and socioeconomic status; biopsychosocial models of disease emphasize multiple levels of medical intervention; biopsychosocial models of pain and fear </w:t>
      </w:r>
      <w:r w:rsidR="002709FE">
        <w:rPr>
          <w:color w:val="000000" w:themeColor="text1"/>
          <w:sz w:val="20"/>
          <w:szCs w:val="20"/>
          <w:lang w:val="en-CA"/>
        </w:rPr>
        <w:t xml:space="preserve">are explained in terms of </w:t>
      </w:r>
      <w:r w:rsidRPr="007E7021">
        <w:rPr>
          <w:color w:val="000000" w:themeColor="text1"/>
          <w:sz w:val="20"/>
          <w:szCs w:val="20"/>
          <w:lang w:val="en-CA"/>
        </w:rPr>
        <w:t>interactions among biological, psychological and social variables.</w:t>
      </w:r>
    </w:p>
  </w:footnote>
  <w:footnote w:id="2">
    <w:p w14:paraId="41887E7B" w14:textId="77777777" w:rsidR="00980133" w:rsidRPr="007E7021" w:rsidRDefault="00980133" w:rsidP="009C2DB6">
      <w:pPr>
        <w:pStyle w:val="FootnoteText"/>
        <w:jc w:val="both"/>
        <w:rPr>
          <w:color w:val="000000" w:themeColor="text1"/>
          <w:sz w:val="20"/>
          <w:szCs w:val="20"/>
          <w:lang w:val="en-CA"/>
        </w:rPr>
      </w:pPr>
      <w:r w:rsidRPr="007E7021">
        <w:rPr>
          <w:rStyle w:val="FootnoteReference"/>
          <w:color w:val="000000" w:themeColor="text1"/>
          <w:sz w:val="20"/>
          <w:szCs w:val="20"/>
          <w:lang w:val="en-CA"/>
        </w:rPr>
        <w:footnoteRef/>
      </w:r>
      <w:r w:rsidRPr="007E7021">
        <w:rPr>
          <w:color w:val="000000" w:themeColor="text1"/>
          <w:sz w:val="20"/>
          <w:szCs w:val="20"/>
          <w:lang w:val="en-CA"/>
        </w:rPr>
        <w:t xml:space="preserve"> Woodward reiterates the fixability requirement in his response to Baumgartner: “M requires that for </w:t>
      </w:r>
      <w:r w:rsidRPr="007E7021">
        <w:rPr>
          <w:i/>
          <w:iCs/>
          <w:color w:val="000000" w:themeColor="text1"/>
          <w:sz w:val="20"/>
          <w:szCs w:val="20"/>
          <w:lang w:val="en-CA"/>
        </w:rPr>
        <w:t>X</w:t>
      </w:r>
      <w:r w:rsidRPr="007E7021">
        <w:rPr>
          <w:color w:val="000000" w:themeColor="text1"/>
          <w:sz w:val="20"/>
          <w:szCs w:val="20"/>
          <w:lang w:val="en-CA"/>
        </w:rPr>
        <w:t xml:space="preserve"> to be a direct or contributing cause of </w:t>
      </w:r>
      <w:r w:rsidRPr="007E7021">
        <w:rPr>
          <w:i/>
          <w:iCs/>
          <w:color w:val="000000" w:themeColor="text1"/>
          <w:sz w:val="20"/>
          <w:szCs w:val="20"/>
          <w:lang w:val="en-CA"/>
        </w:rPr>
        <w:t>Y</w:t>
      </w:r>
      <w:r w:rsidRPr="007E7021">
        <w:rPr>
          <w:color w:val="000000" w:themeColor="text1"/>
          <w:sz w:val="20"/>
          <w:szCs w:val="20"/>
          <w:lang w:val="en-CA"/>
        </w:rPr>
        <w:t xml:space="preserve">, it must be true both that it is possible to intervene on </w:t>
      </w:r>
      <w:r w:rsidRPr="007E7021">
        <w:rPr>
          <w:i/>
          <w:iCs/>
          <w:color w:val="000000" w:themeColor="text1"/>
          <w:sz w:val="20"/>
          <w:szCs w:val="20"/>
          <w:lang w:val="en-CA"/>
        </w:rPr>
        <w:t>X</w:t>
      </w:r>
      <w:r w:rsidRPr="007E7021">
        <w:rPr>
          <w:color w:val="000000" w:themeColor="text1"/>
          <w:sz w:val="20"/>
          <w:szCs w:val="20"/>
          <w:lang w:val="en-CA"/>
        </w:rPr>
        <w:t xml:space="preserve"> (there must “be” such an intervention) and that under this intervention, </w:t>
      </w:r>
      <w:r w:rsidRPr="007E7021">
        <w:rPr>
          <w:i/>
          <w:iCs/>
          <w:color w:val="000000" w:themeColor="text1"/>
          <w:sz w:val="20"/>
          <w:szCs w:val="20"/>
          <w:lang w:val="en-CA"/>
        </w:rPr>
        <w:t>Y</w:t>
      </w:r>
      <w:r w:rsidRPr="007E7021">
        <w:rPr>
          <w:color w:val="000000" w:themeColor="text1"/>
          <w:sz w:val="20"/>
          <w:szCs w:val="20"/>
          <w:lang w:val="en-CA"/>
        </w:rPr>
        <w:t xml:space="preserve"> changes </w:t>
      </w:r>
      <w:r w:rsidRPr="007E7021">
        <w:rPr>
          <w:i/>
          <w:iCs/>
          <w:color w:val="000000" w:themeColor="text1"/>
          <w:sz w:val="20"/>
          <w:szCs w:val="20"/>
          <w:lang w:val="en-CA"/>
        </w:rPr>
        <w:t>when other specified variables be held fixed</w:t>
      </w:r>
      <w:r w:rsidRPr="007E7021">
        <w:rPr>
          <w:color w:val="000000" w:themeColor="text1"/>
          <w:sz w:val="20"/>
          <w:szCs w:val="20"/>
          <w:lang w:val="en-CA"/>
        </w:rPr>
        <w:t xml:space="preserve">” </w:t>
      </w:r>
      <w:r w:rsidRPr="007E7021">
        <w:rPr>
          <w:color w:val="000000" w:themeColor="text1"/>
          <w:sz w:val="20"/>
          <w:szCs w:val="20"/>
          <w:lang w:val="en-CA"/>
        </w:rPr>
        <w:fldChar w:fldCharType="begin"/>
      </w:r>
      <w:r w:rsidRPr="007E7021">
        <w:rPr>
          <w:color w:val="000000" w:themeColor="text1"/>
          <w:sz w:val="20"/>
          <w:szCs w:val="20"/>
          <w:lang w:val="en-CA"/>
        </w:rPr>
        <w:instrText xml:space="preserve"> ADDIN EN.CITE &lt;EndNote&gt;&lt;Cite&gt;&lt;Author&gt;Woodward&lt;/Author&gt;&lt;Year&gt;2015&lt;/Year&gt;&lt;RecNum&gt;1299&lt;/RecNum&gt;&lt;Suffix&gt;`, emphasis added&lt;/Suffix&gt;&lt;Pages&gt;312&lt;/Pages&gt;&lt;DisplayText&gt;(Woodward 2015, 312, emphasis added)&lt;/DisplayText&gt;&lt;record&gt;&lt;rec-number&gt;1299&lt;/rec-number&gt;&lt;foreign-keys&gt;&lt;key app="EN" db-id="zs09tazvjrw50eestfmx0seosdx92dzas2ra" timestamp="1555777951"&gt;1299&lt;/key&gt;&lt;/foreign-keys&gt;&lt;ref-type name="Journal Article"&gt;17&lt;/ref-type&gt;&lt;contributors&gt;&lt;authors&gt;&lt;author&gt;Woodward, J.&lt;/author&gt;&lt;/authors&gt;&lt;/contributors&gt;&lt;titles&gt;&lt;title&gt;Interventionism and Causal Exclusion&lt;/title&gt;&lt;secondary-title&gt;Philosophy and Phenomenological Research&lt;/secondary-title&gt;&lt;/titles&gt;&lt;periodical&gt;&lt;full-title&gt;Philosophy and Phenomenological Research&lt;/full-title&gt;&lt;/periodical&gt;&lt;pages&gt;303-347&lt;/pages&gt;&lt;volume&gt;91&lt;/volume&gt;&lt;number&gt;2&lt;/number&gt;&lt;dates&gt;&lt;year&gt;2015&lt;/year&gt;&lt;/dates&gt;&lt;urls&gt;&lt;/urls&gt;&lt;/record&gt;&lt;/Cite&gt;&lt;/EndNote&gt;</w:instrText>
      </w:r>
      <w:r w:rsidRPr="007E7021">
        <w:rPr>
          <w:color w:val="000000" w:themeColor="text1"/>
          <w:sz w:val="20"/>
          <w:szCs w:val="20"/>
          <w:lang w:val="en-CA"/>
        </w:rPr>
        <w:fldChar w:fldCharType="separate"/>
      </w:r>
      <w:r w:rsidRPr="007E7021">
        <w:rPr>
          <w:color w:val="000000" w:themeColor="text1"/>
          <w:sz w:val="20"/>
          <w:szCs w:val="20"/>
          <w:lang w:val="en-CA"/>
        </w:rPr>
        <w:t>(Woodward 2015, 312, emphasis added)</w:t>
      </w:r>
      <w:r w:rsidRPr="007E7021">
        <w:rPr>
          <w:color w:val="000000" w:themeColor="text1"/>
          <w:sz w:val="20"/>
          <w:szCs w:val="20"/>
          <w:lang w:val="en-CA"/>
        </w:rPr>
        <w:fldChar w:fldCharType="end"/>
      </w:r>
      <w:r w:rsidRPr="007E7021">
        <w:rPr>
          <w:color w:val="000000" w:themeColor="text1"/>
          <w:sz w:val="20"/>
          <w:szCs w:val="20"/>
          <w:lang w:val="en-CA"/>
        </w:rPr>
        <w:t xml:space="preserve">. </w:t>
      </w:r>
    </w:p>
  </w:footnote>
  <w:footnote w:id="3">
    <w:p w14:paraId="6D126008" w14:textId="2E05CD60" w:rsidR="00980133" w:rsidRPr="007E7021" w:rsidRDefault="00980133" w:rsidP="00302157">
      <w:pPr>
        <w:pStyle w:val="FootnoteText"/>
        <w:jc w:val="both"/>
        <w:rPr>
          <w:color w:val="000000" w:themeColor="text1"/>
          <w:sz w:val="20"/>
          <w:szCs w:val="20"/>
          <w:lang w:val="en-CA"/>
        </w:rPr>
      </w:pPr>
      <w:r w:rsidRPr="007E7021">
        <w:rPr>
          <w:rStyle w:val="FootnoteReference"/>
          <w:color w:val="000000" w:themeColor="text1"/>
          <w:sz w:val="20"/>
          <w:szCs w:val="20"/>
          <w:lang w:val="en-CA"/>
        </w:rPr>
        <w:footnoteRef/>
      </w:r>
      <w:r w:rsidRPr="007E7021">
        <w:rPr>
          <w:color w:val="000000" w:themeColor="text1"/>
          <w:sz w:val="20"/>
          <w:szCs w:val="20"/>
          <w:lang w:val="en-CA"/>
        </w:rPr>
        <w:t xml:space="preserve"> </w:t>
      </w:r>
      <w:r w:rsidR="006023E2" w:rsidRPr="007E7021">
        <w:rPr>
          <w:color w:val="000000" w:themeColor="text1"/>
          <w:sz w:val="20"/>
          <w:szCs w:val="20"/>
          <w:lang w:val="en-CA"/>
        </w:rPr>
        <w:t xml:space="preserve">The </w:t>
      </w:r>
      <w:r w:rsidR="00302157" w:rsidRPr="007E7021">
        <w:rPr>
          <w:color w:val="000000" w:themeColor="text1"/>
          <w:sz w:val="20"/>
          <w:szCs w:val="20"/>
          <w:lang w:val="en-CA"/>
        </w:rPr>
        <w:t xml:space="preserve">methodological literature repeatedly emphasizes that the </w:t>
      </w:r>
      <w:r w:rsidR="006023E2" w:rsidRPr="007E7021">
        <w:rPr>
          <w:color w:val="000000" w:themeColor="text1"/>
          <w:sz w:val="20"/>
          <w:szCs w:val="20"/>
          <w:lang w:val="en-CA"/>
        </w:rPr>
        <w:t xml:space="preserve">logic of causal inference is one of systematic elimination of alternative explanations: </w:t>
      </w:r>
      <w:r w:rsidRPr="007E7021">
        <w:rPr>
          <w:color w:val="000000" w:themeColor="text1"/>
          <w:sz w:val="20"/>
          <w:szCs w:val="20"/>
          <w:lang w:val="en-CA"/>
        </w:rPr>
        <w:t xml:space="preserve">“Determining whether there is a causal relationship between variables, </w:t>
      </w:r>
      <w:r w:rsidRPr="007E7021">
        <w:rPr>
          <w:i/>
          <w:iCs/>
          <w:color w:val="000000" w:themeColor="text1"/>
          <w:sz w:val="20"/>
          <w:szCs w:val="20"/>
          <w:lang w:val="en-CA"/>
        </w:rPr>
        <w:t>A</w:t>
      </w:r>
      <w:r w:rsidRPr="007E7021">
        <w:rPr>
          <w:color w:val="000000" w:themeColor="text1"/>
          <w:sz w:val="20"/>
          <w:szCs w:val="20"/>
          <w:lang w:val="en-CA"/>
        </w:rPr>
        <w:t xml:space="preserve"> and </w:t>
      </w:r>
      <w:r w:rsidRPr="007E7021">
        <w:rPr>
          <w:i/>
          <w:iCs/>
          <w:color w:val="000000" w:themeColor="text1"/>
          <w:sz w:val="20"/>
          <w:szCs w:val="20"/>
          <w:lang w:val="en-CA"/>
        </w:rPr>
        <w:t>B</w:t>
      </w:r>
      <w:r w:rsidRPr="007E7021">
        <w:rPr>
          <w:color w:val="000000" w:themeColor="text1"/>
          <w:sz w:val="20"/>
          <w:szCs w:val="20"/>
          <w:lang w:val="en-CA"/>
        </w:rPr>
        <w:t xml:space="preserve">, requires that the variables covary, the presence of one variable preceding the other (e.g., </w:t>
      </w:r>
      <w:r w:rsidRPr="007E7021">
        <w:rPr>
          <w:i/>
          <w:iCs/>
          <w:color w:val="000000" w:themeColor="text1"/>
          <w:sz w:val="20"/>
          <w:szCs w:val="20"/>
          <w:lang w:val="en-CA"/>
        </w:rPr>
        <w:t>A</w:t>
      </w:r>
      <w:r w:rsidRPr="007E7021">
        <w:rPr>
          <w:color w:val="000000" w:themeColor="text1"/>
          <w:sz w:val="20"/>
          <w:szCs w:val="20"/>
          <w:lang w:val="en-CA"/>
        </w:rPr>
        <w:t xml:space="preserve"> → </w:t>
      </w:r>
      <w:r w:rsidRPr="007E7021">
        <w:rPr>
          <w:i/>
          <w:iCs/>
          <w:color w:val="000000" w:themeColor="text1"/>
          <w:sz w:val="20"/>
          <w:szCs w:val="20"/>
          <w:lang w:val="en-CA"/>
        </w:rPr>
        <w:t>B</w:t>
      </w:r>
      <w:r w:rsidRPr="007E7021">
        <w:rPr>
          <w:color w:val="000000" w:themeColor="text1"/>
          <w:sz w:val="20"/>
          <w:szCs w:val="20"/>
          <w:lang w:val="en-CA"/>
        </w:rPr>
        <w:t xml:space="preserve">), and ruling out the presence of a third variable, </w:t>
      </w:r>
      <w:r w:rsidRPr="007E7021">
        <w:rPr>
          <w:i/>
          <w:iCs/>
          <w:color w:val="000000" w:themeColor="text1"/>
          <w:sz w:val="20"/>
          <w:szCs w:val="20"/>
          <w:lang w:val="en-CA"/>
        </w:rPr>
        <w:t>C</w:t>
      </w:r>
      <w:r w:rsidRPr="007E7021">
        <w:rPr>
          <w:color w:val="000000" w:themeColor="text1"/>
          <w:sz w:val="20"/>
          <w:szCs w:val="20"/>
          <w:lang w:val="en-CA"/>
        </w:rPr>
        <w:t xml:space="preserve">, which might mitigate the influence of </w:t>
      </w:r>
      <w:r w:rsidRPr="007E7021">
        <w:rPr>
          <w:i/>
          <w:iCs/>
          <w:color w:val="000000" w:themeColor="text1"/>
          <w:sz w:val="20"/>
          <w:szCs w:val="20"/>
          <w:lang w:val="en-CA"/>
        </w:rPr>
        <w:t>A</w:t>
      </w:r>
      <w:r w:rsidRPr="007E7021">
        <w:rPr>
          <w:color w:val="000000" w:themeColor="text1"/>
          <w:sz w:val="20"/>
          <w:szCs w:val="20"/>
          <w:lang w:val="en-CA"/>
        </w:rPr>
        <w:t xml:space="preserve"> on </w:t>
      </w:r>
      <w:r w:rsidRPr="007E7021">
        <w:rPr>
          <w:i/>
          <w:iCs/>
          <w:color w:val="000000" w:themeColor="text1"/>
          <w:sz w:val="20"/>
          <w:szCs w:val="20"/>
          <w:lang w:val="en-CA"/>
        </w:rPr>
        <w:t>B</w:t>
      </w:r>
      <w:r w:rsidRPr="007E7021">
        <w:rPr>
          <w:color w:val="000000" w:themeColor="text1"/>
          <w:sz w:val="20"/>
          <w:szCs w:val="20"/>
          <w:lang w:val="en-CA"/>
        </w:rPr>
        <w:t xml:space="preserve">” </w:t>
      </w:r>
      <w:r w:rsidRPr="007E7021">
        <w:rPr>
          <w:color w:val="000000" w:themeColor="text1"/>
          <w:sz w:val="20"/>
          <w:szCs w:val="20"/>
          <w:lang w:val="en-CA"/>
        </w:rPr>
        <w:fldChar w:fldCharType="begin"/>
      </w:r>
      <w:r w:rsidRPr="007E7021">
        <w:rPr>
          <w:color w:val="000000" w:themeColor="text1"/>
          <w:sz w:val="20"/>
          <w:szCs w:val="20"/>
          <w:lang w:val="en-CA"/>
        </w:rPr>
        <w:instrText xml:space="preserve"> ADDIN EN.CITE &lt;EndNote&gt;&lt;Cite&gt;&lt;Author&gt;Leighton&lt;/Author&gt;&lt;Year&gt;2010&lt;/Year&gt;&lt;RecNum&gt;1194&lt;/RecNum&gt;&lt;Pages&gt;622&lt;/Pages&gt;&lt;DisplayText&gt;(Leighton 2010, 622)&lt;/DisplayText&gt;&lt;record&gt;&lt;rec-number&gt;1194&lt;/rec-number&gt;&lt;foreign-keys&gt;&lt;key app="EN" db-id="zs09tazvjrw50eestfmx0seosdx92dzas2ra" timestamp="1500453798"&gt;1194&lt;/key&gt;&lt;/foreign-keys&gt;&lt;ref-type name="Book Section"&gt;5&lt;/ref-type&gt;&lt;contributors&gt;&lt;authors&gt;&lt;author&gt;J. P. Leighton&lt;/author&gt;&lt;/authors&gt;&lt;secondary-authors&gt;&lt;author&gt;Salkind, N. J.&lt;/author&gt;&lt;/secondary-authors&gt;&lt;/contributors&gt;&lt;titles&gt;&lt;title&gt;Internal Validity&lt;/title&gt;&lt;secondary-title&gt;Encyclopedia of Research Design&lt;/secondary-title&gt;&lt;/titles&gt;&lt;dates&gt;&lt;year&gt;2010&lt;/year&gt;&lt;/dates&gt;&lt;pub-location&gt;Thousand Oaks, CA&lt;/pub-location&gt;&lt;publisher&gt;SAGE&lt;/publisher&gt;&lt;urls&gt;&lt;/urls&gt;&lt;/record&gt;&lt;/Cite&gt;&lt;/EndNote&gt;</w:instrText>
      </w:r>
      <w:r w:rsidRPr="007E7021">
        <w:rPr>
          <w:color w:val="000000" w:themeColor="text1"/>
          <w:sz w:val="20"/>
          <w:szCs w:val="20"/>
          <w:lang w:val="en-CA"/>
        </w:rPr>
        <w:fldChar w:fldCharType="separate"/>
      </w:r>
      <w:r w:rsidRPr="007E7021">
        <w:rPr>
          <w:color w:val="000000" w:themeColor="text1"/>
          <w:sz w:val="20"/>
          <w:szCs w:val="20"/>
          <w:lang w:val="en-CA"/>
        </w:rPr>
        <w:t>(Leighton 2010, 622)</w:t>
      </w:r>
      <w:r w:rsidRPr="007E7021">
        <w:rPr>
          <w:color w:val="000000" w:themeColor="text1"/>
          <w:sz w:val="20"/>
          <w:szCs w:val="20"/>
          <w:lang w:val="en-CA"/>
        </w:rPr>
        <w:fldChar w:fldCharType="end"/>
      </w:r>
      <w:r w:rsidRPr="007E7021">
        <w:rPr>
          <w:color w:val="000000" w:themeColor="text1"/>
          <w:sz w:val="20"/>
          <w:szCs w:val="20"/>
          <w:lang w:val="en-CA"/>
        </w:rPr>
        <w:t>.</w:t>
      </w:r>
      <w:r w:rsidR="00302157" w:rsidRPr="007E7021">
        <w:rPr>
          <w:color w:val="000000" w:themeColor="text1"/>
          <w:sz w:val="20"/>
          <w:szCs w:val="20"/>
          <w:lang w:val="en-CA"/>
        </w:rPr>
        <w:t xml:space="preserve"> Or again: “The temporal structure of the experiment ensures that cause precedes effect. Whether cause covaries with effect is easily checked in the data within known probabilities. The remaining task is to show that most alternative explanations of the cause-effect relationship are implausible” </w:t>
      </w:r>
      <w:r w:rsidR="00302157" w:rsidRPr="007E7021">
        <w:rPr>
          <w:color w:val="000000" w:themeColor="text1"/>
          <w:sz w:val="20"/>
          <w:szCs w:val="20"/>
          <w:lang w:val="en-CA"/>
        </w:rPr>
        <w:fldChar w:fldCharType="begin"/>
      </w:r>
      <w:r w:rsidR="00302157" w:rsidRPr="007E7021">
        <w:rPr>
          <w:color w:val="000000" w:themeColor="text1"/>
          <w:sz w:val="20"/>
          <w:szCs w:val="20"/>
          <w:lang w:val="en-CA"/>
        </w:rPr>
        <w:instrText xml:space="preserve"> ADDIN EN.CITE &lt;EndNote&gt;&lt;Cite&gt;&lt;Author&gt;Shadish&lt;/Author&gt;&lt;Year&gt;2002&lt;/Year&gt;&lt;RecNum&gt;1376&lt;/RecNum&gt;&lt;Pages&gt;249&lt;/Pages&gt;&lt;DisplayText&gt;(Shadish et al. 2002, 249)&lt;/DisplayText&gt;&lt;record&gt;&lt;rec-number&gt;1376&lt;/rec-number&gt;&lt;foreign-keys&gt;&lt;key app="EN" db-id="zs09tazvjrw50eestfmx0seosdx92dzas2ra" timestamp="1605561078"&gt;1376&lt;/key&gt;&lt;/foreign-keys&gt;&lt;ref-type name="Book"&gt;6&lt;/ref-type&gt;&lt;contributors&gt;&lt;authors&gt;&lt;author&gt;Shadish, W. R.&lt;/author&gt;&lt;author&gt;Cook, T. D.&lt;/author&gt;&lt;author&gt;Campbell, D. T.&lt;/author&gt;&lt;/authors&gt;&lt;/contributors&gt;&lt;titles&gt;&lt;title&gt;Experimental and Quasi-Experimental Designs for Generalized Causal Inference&lt;/title&gt;&lt;/titles&gt;&lt;dates&gt;&lt;year&gt;2002&lt;/year&gt;&lt;/dates&gt;&lt;pub-location&gt;Boston&lt;/pub-location&gt;&lt;publisher&gt;Houghton Mifflin&lt;/publisher&gt;&lt;urls&gt;&lt;/urls&gt;&lt;/record&gt;&lt;/Cite&gt;&lt;/EndNote&gt;</w:instrText>
      </w:r>
      <w:r w:rsidR="00302157" w:rsidRPr="007E7021">
        <w:rPr>
          <w:color w:val="000000" w:themeColor="text1"/>
          <w:sz w:val="20"/>
          <w:szCs w:val="20"/>
          <w:lang w:val="en-CA"/>
        </w:rPr>
        <w:fldChar w:fldCharType="separate"/>
      </w:r>
      <w:r w:rsidR="00302157" w:rsidRPr="007E7021">
        <w:rPr>
          <w:color w:val="000000" w:themeColor="text1"/>
          <w:sz w:val="20"/>
          <w:szCs w:val="20"/>
          <w:lang w:val="en-CA"/>
        </w:rPr>
        <w:t>(</w:t>
      </w:r>
      <w:proofErr w:type="spellStart"/>
      <w:r w:rsidR="00302157" w:rsidRPr="007E7021">
        <w:rPr>
          <w:color w:val="000000" w:themeColor="text1"/>
          <w:sz w:val="20"/>
          <w:szCs w:val="20"/>
          <w:lang w:val="en-CA"/>
        </w:rPr>
        <w:t>Shadish</w:t>
      </w:r>
      <w:proofErr w:type="spellEnd"/>
      <w:r w:rsidR="00302157" w:rsidRPr="007E7021">
        <w:rPr>
          <w:color w:val="000000" w:themeColor="text1"/>
          <w:sz w:val="20"/>
          <w:szCs w:val="20"/>
          <w:lang w:val="en-CA"/>
        </w:rPr>
        <w:t xml:space="preserve"> et al. 2002, 249)</w:t>
      </w:r>
      <w:r w:rsidR="00302157" w:rsidRPr="007E7021">
        <w:rPr>
          <w:color w:val="000000" w:themeColor="text1"/>
          <w:sz w:val="20"/>
          <w:szCs w:val="20"/>
          <w:lang w:val="en-CA"/>
        </w:rPr>
        <w:fldChar w:fldCharType="end"/>
      </w:r>
      <w:r w:rsidR="00302157" w:rsidRPr="007E7021">
        <w:rPr>
          <w:color w:val="000000" w:themeColor="text1"/>
          <w:sz w:val="20"/>
          <w:szCs w:val="20"/>
          <w:lang w:val="en-CA"/>
        </w:rPr>
        <w:t>.</w:t>
      </w:r>
    </w:p>
  </w:footnote>
  <w:footnote w:id="4">
    <w:p w14:paraId="1CEA347B" w14:textId="51180305" w:rsidR="00105497" w:rsidRPr="007E7021" w:rsidRDefault="00105497" w:rsidP="00105497">
      <w:pPr>
        <w:pStyle w:val="FootnoteText"/>
        <w:jc w:val="both"/>
        <w:rPr>
          <w:color w:val="000000" w:themeColor="text1"/>
          <w:sz w:val="20"/>
          <w:szCs w:val="20"/>
          <w:lang w:val="en-CA"/>
        </w:rPr>
      </w:pPr>
      <w:r w:rsidRPr="007E7021">
        <w:rPr>
          <w:rStyle w:val="FootnoteReference"/>
          <w:color w:val="000000" w:themeColor="text1"/>
          <w:sz w:val="20"/>
          <w:szCs w:val="20"/>
          <w:lang w:val="en-CA"/>
        </w:rPr>
        <w:footnoteRef/>
      </w:r>
      <w:r w:rsidRPr="007E7021">
        <w:rPr>
          <w:color w:val="000000" w:themeColor="text1"/>
          <w:sz w:val="20"/>
          <w:szCs w:val="20"/>
          <w:lang w:val="en-CA"/>
        </w:rPr>
        <w:t xml:space="preserve"> </w:t>
      </w:r>
      <w:bookmarkStart w:id="10" w:name="_Hlk57107156"/>
      <w:r w:rsidR="00F34136">
        <w:rPr>
          <w:color w:val="000000" w:themeColor="text1"/>
          <w:sz w:val="20"/>
          <w:szCs w:val="20"/>
          <w:lang w:val="en-CA"/>
        </w:rPr>
        <w:t>F</w:t>
      </w:r>
      <w:r w:rsidRPr="007E7021">
        <w:rPr>
          <w:color w:val="000000" w:themeColor="text1"/>
          <w:sz w:val="20"/>
          <w:szCs w:val="20"/>
          <w:lang w:val="en-CA"/>
        </w:rPr>
        <w:t xml:space="preserve">ollowing Pearl </w:t>
      </w:r>
      <w:r w:rsidRPr="007E7021">
        <w:rPr>
          <w:color w:val="000000" w:themeColor="text1"/>
          <w:sz w:val="20"/>
          <w:szCs w:val="20"/>
          <w:lang w:val="en-CA"/>
        </w:rPr>
        <w:fldChar w:fldCharType="begin"/>
      </w:r>
      <w:r w:rsidRPr="007E7021">
        <w:rPr>
          <w:color w:val="000000" w:themeColor="text1"/>
          <w:sz w:val="20"/>
          <w:szCs w:val="20"/>
          <w:lang w:val="en-CA"/>
        </w:rPr>
        <w:instrText xml:space="preserve"> ADDIN EN.CITE &lt;EndNote&gt;&lt;Cite ExcludeAuth="1"&gt;&lt;Author&gt;Pearl&lt;/Author&gt;&lt;Year&gt;2000&lt;/Year&gt;&lt;RecNum&gt;965&lt;/RecNum&gt;&lt;DisplayText&gt;(2000)&lt;/DisplayText&gt;&lt;record&gt;&lt;rec-number&gt;965&lt;/rec-number&gt;&lt;foreign-keys&gt;&lt;key app="EN" db-id="zs09tazvjrw50eestfmx0seosdx92dzas2ra" timestamp="1422976644"&gt;965&lt;/key&gt;&lt;/foreign-keys&gt;&lt;ref-type name="Book"&gt;6&lt;/ref-type&gt;&lt;contributors&gt;&lt;authors&gt;&lt;author&gt;Pearl, J.&lt;/author&gt;&lt;/authors&gt;&lt;/contributors&gt;&lt;titles&gt;&lt;title&gt;Causality. Models, Reasoning, and Inference&lt;/title&gt;&lt;/titles&gt;&lt;dates&gt;&lt;year&gt;2000&lt;/year&gt;&lt;/dates&gt;&lt;pub-location&gt;Cambridge&lt;/pub-location&gt;&lt;publisher&gt;Cambridge University Press&lt;/publisher&gt;&lt;urls&gt;&lt;/urls&gt;&lt;/record&gt;&lt;/Cite&gt;&lt;/EndNote&gt;</w:instrText>
      </w:r>
      <w:r w:rsidRPr="007E7021">
        <w:rPr>
          <w:color w:val="000000" w:themeColor="text1"/>
          <w:sz w:val="20"/>
          <w:szCs w:val="20"/>
          <w:lang w:val="en-CA"/>
        </w:rPr>
        <w:fldChar w:fldCharType="separate"/>
      </w:r>
      <w:r w:rsidRPr="007E7021">
        <w:rPr>
          <w:color w:val="000000" w:themeColor="text1"/>
          <w:sz w:val="20"/>
          <w:szCs w:val="20"/>
          <w:lang w:val="en-CA"/>
        </w:rPr>
        <w:t>(2000)</w:t>
      </w:r>
      <w:r w:rsidRPr="007E7021">
        <w:rPr>
          <w:color w:val="000000" w:themeColor="text1"/>
          <w:sz w:val="20"/>
          <w:szCs w:val="20"/>
          <w:lang w:val="en-CA"/>
        </w:rPr>
        <w:fldChar w:fldCharType="end"/>
      </w:r>
      <w:r w:rsidRPr="007E7021">
        <w:rPr>
          <w:color w:val="000000" w:themeColor="text1"/>
          <w:sz w:val="20"/>
          <w:szCs w:val="20"/>
          <w:lang w:val="en-CA"/>
        </w:rPr>
        <w:t>, Woodward</w:t>
      </w:r>
      <w:r w:rsidR="00027DD2">
        <w:rPr>
          <w:color w:val="000000" w:themeColor="text1"/>
          <w:sz w:val="20"/>
          <w:szCs w:val="20"/>
          <w:lang w:val="en-CA"/>
        </w:rPr>
        <w:t xml:space="preserve"> </w:t>
      </w:r>
      <w:r w:rsidR="00027DD2">
        <w:rPr>
          <w:color w:val="000000" w:themeColor="text1"/>
          <w:sz w:val="20"/>
          <w:szCs w:val="20"/>
          <w:lang w:val="en-CA"/>
        </w:rPr>
        <w:fldChar w:fldCharType="begin"/>
      </w:r>
      <w:r w:rsidR="00027DD2">
        <w:rPr>
          <w:color w:val="000000" w:themeColor="text1"/>
          <w:sz w:val="20"/>
          <w:szCs w:val="20"/>
          <w:lang w:val="en-CA"/>
        </w:rPr>
        <w:instrText xml:space="preserve"> ADDIN EN.CITE &lt;EndNote&gt;&lt;Cite ExcludeAuth="1"&gt;&lt;Author&gt;Woodward&lt;/Author&gt;&lt;Year&gt;2003&lt;/Year&gt;&lt;RecNum&gt;247&lt;/RecNum&gt;&lt;Pages&gt;95-96&lt;/Pages&gt;&lt;DisplayText&gt;(2003, 95-96)&lt;/DisplayText&gt;&lt;record&gt;&lt;rec-number&gt;247&lt;/rec-number&gt;&lt;foreign-keys&gt;&lt;key app="EN" db-id="zs09tazvjrw50eestfmx0seosdx92dzas2ra" timestamp="1232821293"&gt;247&lt;/key&gt;&lt;/foreign-keys&gt;&lt;ref-type name="Book"&gt;6&lt;/ref-type&gt;&lt;contributors&gt;&lt;authors&gt;&lt;author&gt;Woodward, J.&lt;/author&gt;&lt;/authors&gt;&lt;/contributors&gt;&lt;titles&gt;&lt;title&gt;Making Things Happen: A Theory of Causal Explanation&lt;/title&gt;&lt;/titles&gt;&lt;dates&gt;&lt;year&gt;2003&lt;/year&gt;&lt;/dates&gt;&lt;pub-location&gt;Oxford&lt;/pub-location&gt;&lt;publisher&gt;Oxford University Press&lt;/publisher&gt;&lt;urls&gt;&lt;/urls&gt;&lt;/record&gt;&lt;/Cite&gt;&lt;/EndNote&gt;</w:instrText>
      </w:r>
      <w:r w:rsidR="00027DD2">
        <w:rPr>
          <w:color w:val="000000" w:themeColor="text1"/>
          <w:sz w:val="20"/>
          <w:szCs w:val="20"/>
          <w:lang w:val="en-CA"/>
        </w:rPr>
        <w:fldChar w:fldCharType="separate"/>
      </w:r>
      <w:r w:rsidR="00027DD2">
        <w:rPr>
          <w:noProof/>
          <w:color w:val="000000" w:themeColor="text1"/>
          <w:sz w:val="20"/>
          <w:szCs w:val="20"/>
          <w:lang w:val="en-CA"/>
        </w:rPr>
        <w:t>(2003, 95-96)</w:t>
      </w:r>
      <w:r w:rsidR="00027DD2">
        <w:rPr>
          <w:color w:val="000000" w:themeColor="text1"/>
          <w:sz w:val="20"/>
          <w:szCs w:val="20"/>
          <w:lang w:val="en-CA"/>
        </w:rPr>
        <w:fldChar w:fldCharType="end"/>
      </w:r>
      <w:r w:rsidRPr="007E7021">
        <w:rPr>
          <w:color w:val="000000" w:themeColor="text1"/>
          <w:sz w:val="20"/>
          <w:szCs w:val="20"/>
          <w:lang w:val="en-CA"/>
        </w:rPr>
        <w:t xml:space="preserve"> assumes that an intervention fixes the values of the independent variable, thus simulating the effect of </w:t>
      </w:r>
      <w:r w:rsidR="001D1745">
        <w:rPr>
          <w:color w:val="000000" w:themeColor="text1"/>
          <w:sz w:val="20"/>
          <w:szCs w:val="20"/>
          <w:lang w:val="en-CA"/>
        </w:rPr>
        <w:t xml:space="preserve">a </w:t>
      </w:r>
      <w:r w:rsidRPr="007E7021">
        <w:rPr>
          <w:color w:val="000000" w:themeColor="text1"/>
          <w:sz w:val="20"/>
          <w:szCs w:val="20"/>
          <w:lang w:val="en-CA"/>
        </w:rPr>
        <w:t>random allocation</w:t>
      </w:r>
      <w:r w:rsidR="001D1745">
        <w:rPr>
          <w:color w:val="000000" w:themeColor="text1"/>
          <w:sz w:val="20"/>
          <w:szCs w:val="20"/>
          <w:lang w:val="en-CA"/>
        </w:rPr>
        <w:t xml:space="preserve"> intervention</w:t>
      </w:r>
      <w:r w:rsidRPr="007E7021">
        <w:rPr>
          <w:color w:val="000000" w:themeColor="text1"/>
          <w:sz w:val="20"/>
          <w:szCs w:val="20"/>
          <w:lang w:val="en-CA"/>
        </w:rPr>
        <w:t xml:space="preserve">. This requirement is </w:t>
      </w:r>
      <w:r w:rsidR="001D1745">
        <w:rPr>
          <w:color w:val="000000" w:themeColor="text1"/>
          <w:sz w:val="20"/>
          <w:szCs w:val="20"/>
          <w:lang w:val="en-CA"/>
        </w:rPr>
        <w:t>rather</w:t>
      </w:r>
      <w:r w:rsidRPr="007E7021">
        <w:rPr>
          <w:color w:val="000000" w:themeColor="text1"/>
          <w:sz w:val="20"/>
          <w:szCs w:val="20"/>
          <w:lang w:val="en-CA"/>
        </w:rPr>
        <w:t xml:space="preserve"> restrictive. Most experiments in biomedical research </w:t>
      </w:r>
      <w:proofErr w:type="gramStart"/>
      <w:r w:rsidRPr="007E7021">
        <w:rPr>
          <w:color w:val="000000" w:themeColor="text1"/>
          <w:sz w:val="20"/>
          <w:szCs w:val="20"/>
          <w:lang w:val="en-CA"/>
        </w:rPr>
        <w:t>don’t</w:t>
      </w:r>
      <w:proofErr w:type="gramEnd"/>
      <w:r w:rsidRPr="007E7021">
        <w:rPr>
          <w:color w:val="000000" w:themeColor="text1"/>
          <w:sz w:val="20"/>
          <w:szCs w:val="20"/>
          <w:lang w:val="en-CA"/>
        </w:rPr>
        <w:t xml:space="preserve"> fix variable values. For instance, overexpressing a gene </w:t>
      </w:r>
      <w:proofErr w:type="gramStart"/>
      <w:r w:rsidRPr="007E7021">
        <w:rPr>
          <w:color w:val="000000" w:themeColor="text1"/>
          <w:sz w:val="20"/>
          <w:szCs w:val="20"/>
          <w:lang w:val="en-CA"/>
        </w:rPr>
        <w:t>doesn</w:t>
      </w:r>
      <w:r w:rsidR="001D1745">
        <w:rPr>
          <w:color w:val="000000" w:themeColor="text1"/>
          <w:sz w:val="20"/>
          <w:szCs w:val="20"/>
          <w:lang w:val="en-CA"/>
        </w:rPr>
        <w:t>’</w:t>
      </w:r>
      <w:r w:rsidRPr="007E7021">
        <w:rPr>
          <w:color w:val="000000" w:themeColor="text1"/>
          <w:sz w:val="20"/>
          <w:szCs w:val="20"/>
          <w:lang w:val="en-CA"/>
        </w:rPr>
        <w:t>t</w:t>
      </w:r>
      <w:proofErr w:type="gramEnd"/>
      <w:r w:rsidRPr="007E7021">
        <w:rPr>
          <w:color w:val="000000" w:themeColor="text1"/>
          <w:sz w:val="20"/>
          <w:szCs w:val="20"/>
          <w:lang w:val="en-CA"/>
        </w:rPr>
        <w:t xml:space="preserve"> fix the concentration of a gene product. Notwithstanding, by choosing comparable test and control systems, researchers routinely demonstrate the causal relevance of gene expression to biological activity. </w:t>
      </w:r>
      <w:bookmarkEnd w:id="10"/>
      <w:r w:rsidR="00666930">
        <w:rPr>
          <w:color w:val="000000" w:themeColor="text1"/>
          <w:sz w:val="20"/>
          <w:szCs w:val="20"/>
        </w:rPr>
        <w:t>T</w:t>
      </w:r>
      <w:r w:rsidR="0028163D" w:rsidRPr="0028163D">
        <w:rPr>
          <w:color w:val="000000" w:themeColor="text1"/>
          <w:sz w:val="20"/>
          <w:szCs w:val="20"/>
          <w:lang w:val="en-CA"/>
        </w:rPr>
        <w:t xml:space="preserve">he assumption of </w:t>
      </w:r>
      <w:r w:rsidR="00666930">
        <w:rPr>
          <w:color w:val="000000" w:themeColor="text1"/>
          <w:sz w:val="20"/>
          <w:szCs w:val="20"/>
          <w:lang w:val="en-CA"/>
        </w:rPr>
        <w:t xml:space="preserve">graph </w:t>
      </w:r>
      <w:r w:rsidR="0028163D" w:rsidRPr="0028163D">
        <w:rPr>
          <w:color w:val="000000" w:themeColor="text1"/>
          <w:sz w:val="20"/>
          <w:szCs w:val="20"/>
          <w:lang w:val="en-CA"/>
        </w:rPr>
        <w:t xml:space="preserve">acyclicity </w:t>
      </w:r>
      <w:r w:rsidR="00F34136">
        <w:rPr>
          <w:color w:val="000000" w:themeColor="text1"/>
          <w:sz w:val="20"/>
          <w:szCs w:val="20"/>
          <w:lang w:val="en-CA"/>
        </w:rPr>
        <w:t>is</w:t>
      </w:r>
      <w:r w:rsidR="0028163D" w:rsidRPr="0028163D">
        <w:rPr>
          <w:color w:val="000000" w:themeColor="text1"/>
          <w:sz w:val="20"/>
          <w:szCs w:val="20"/>
          <w:lang w:val="en-CA"/>
        </w:rPr>
        <w:t xml:space="preserve"> also a major idealization</w:t>
      </w:r>
      <w:r w:rsidR="00666930">
        <w:rPr>
          <w:color w:val="000000" w:themeColor="text1"/>
          <w:sz w:val="20"/>
          <w:szCs w:val="20"/>
          <w:lang w:val="en-CA"/>
        </w:rPr>
        <w:t xml:space="preserve"> in the case of </w:t>
      </w:r>
      <w:r w:rsidR="00666930" w:rsidRPr="0028163D">
        <w:rPr>
          <w:color w:val="000000" w:themeColor="text1"/>
          <w:sz w:val="20"/>
          <w:szCs w:val="20"/>
        </w:rPr>
        <w:t>molecular mechanisms</w:t>
      </w:r>
      <w:r w:rsidR="00666930">
        <w:rPr>
          <w:color w:val="000000" w:themeColor="text1"/>
          <w:sz w:val="20"/>
          <w:szCs w:val="20"/>
        </w:rPr>
        <w:t>, which</w:t>
      </w:r>
      <w:r w:rsidR="00666930">
        <w:rPr>
          <w:color w:val="000000" w:themeColor="text1"/>
          <w:sz w:val="20"/>
          <w:szCs w:val="20"/>
          <w:lang w:val="en-CA"/>
        </w:rPr>
        <w:t xml:space="preserve"> </w:t>
      </w:r>
      <w:r w:rsidR="009918E0">
        <w:rPr>
          <w:color w:val="000000" w:themeColor="text1"/>
          <w:sz w:val="20"/>
          <w:szCs w:val="20"/>
          <w:lang w:val="en-CA"/>
        </w:rPr>
        <w:t>involve chemical equilibria</w:t>
      </w:r>
      <w:r w:rsidR="00666930">
        <w:rPr>
          <w:color w:val="000000" w:themeColor="text1"/>
          <w:sz w:val="20"/>
          <w:szCs w:val="20"/>
          <w:lang w:val="en-CA"/>
        </w:rPr>
        <w:t xml:space="preserve"> and</w:t>
      </w:r>
      <w:r w:rsidR="009918E0">
        <w:rPr>
          <w:color w:val="000000" w:themeColor="text1"/>
          <w:sz w:val="20"/>
          <w:szCs w:val="20"/>
          <w:lang w:val="en-CA"/>
        </w:rPr>
        <w:t xml:space="preserve"> feedback structures. </w:t>
      </w:r>
      <w:r w:rsidRPr="007E7021">
        <w:rPr>
          <w:color w:val="000000" w:themeColor="text1"/>
          <w:sz w:val="20"/>
          <w:szCs w:val="20"/>
          <w:lang w:val="en-CA"/>
        </w:rPr>
        <w:t xml:space="preserve">The implication here is that Woodward’s formulations of (M) and (IV) are too </w:t>
      </w:r>
      <w:proofErr w:type="gramStart"/>
      <w:r w:rsidRPr="007E7021">
        <w:rPr>
          <w:color w:val="000000" w:themeColor="text1"/>
          <w:sz w:val="20"/>
          <w:szCs w:val="20"/>
          <w:lang w:val="en-CA"/>
        </w:rPr>
        <w:t>narrow, since</w:t>
      </w:r>
      <w:proofErr w:type="gramEnd"/>
      <w:r w:rsidRPr="007E7021">
        <w:rPr>
          <w:color w:val="000000" w:themeColor="text1"/>
          <w:sz w:val="20"/>
          <w:szCs w:val="20"/>
          <w:lang w:val="en-CA"/>
        </w:rPr>
        <w:t xml:space="preserve"> they tie the definitions of manipulation and ideal intervention to causal modelling assumptions which </w:t>
      </w:r>
      <w:r w:rsidR="002B78E3">
        <w:rPr>
          <w:color w:val="000000" w:themeColor="text1"/>
          <w:sz w:val="20"/>
          <w:szCs w:val="20"/>
          <w:lang w:val="en-CA"/>
        </w:rPr>
        <w:t>can</w:t>
      </w:r>
      <w:r w:rsidRPr="007E7021">
        <w:rPr>
          <w:color w:val="000000" w:themeColor="text1"/>
          <w:sz w:val="20"/>
          <w:szCs w:val="20"/>
          <w:lang w:val="en-CA"/>
        </w:rPr>
        <w:t xml:space="preserve">not </w:t>
      </w:r>
      <w:r w:rsidR="002B78E3">
        <w:rPr>
          <w:color w:val="000000" w:themeColor="text1"/>
          <w:sz w:val="20"/>
          <w:szCs w:val="20"/>
          <w:lang w:val="en-CA"/>
        </w:rPr>
        <w:t xml:space="preserve">be </w:t>
      </w:r>
      <w:r w:rsidRPr="007E7021">
        <w:rPr>
          <w:color w:val="000000" w:themeColor="text1"/>
          <w:sz w:val="20"/>
          <w:szCs w:val="20"/>
          <w:lang w:val="en-CA"/>
        </w:rPr>
        <w:t xml:space="preserve">satisfied </w:t>
      </w:r>
      <w:r w:rsidR="001D1745">
        <w:rPr>
          <w:color w:val="000000" w:themeColor="text1"/>
          <w:sz w:val="20"/>
          <w:szCs w:val="20"/>
          <w:lang w:val="en-CA"/>
        </w:rPr>
        <w:t>in</w:t>
      </w:r>
      <w:r w:rsidRPr="007E7021">
        <w:rPr>
          <w:color w:val="000000" w:themeColor="text1"/>
          <w:sz w:val="20"/>
          <w:szCs w:val="20"/>
          <w:lang w:val="en-CA"/>
        </w:rPr>
        <w:t xml:space="preserve"> </w:t>
      </w:r>
      <w:r w:rsidR="009918E0">
        <w:rPr>
          <w:color w:val="000000" w:themeColor="text1"/>
          <w:sz w:val="20"/>
          <w:szCs w:val="20"/>
          <w:lang w:val="en-CA"/>
        </w:rPr>
        <w:t>many</w:t>
      </w:r>
      <w:r w:rsidRPr="007E7021">
        <w:rPr>
          <w:color w:val="000000" w:themeColor="text1"/>
          <w:sz w:val="20"/>
          <w:szCs w:val="20"/>
          <w:lang w:val="en-CA"/>
        </w:rPr>
        <w:t xml:space="preserve"> experiment</w:t>
      </w:r>
      <w:r w:rsidR="001D1745">
        <w:rPr>
          <w:color w:val="000000" w:themeColor="text1"/>
          <w:sz w:val="20"/>
          <w:szCs w:val="20"/>
          <w:lang w:val="en-CA"/>
        </w:rPr>
        <w:t>s</w:t>
      </w:r>
      <w:r w:rsidRPr="007E7021">
        <w:rPr>
          <w:color w:val="000000" w:themeColor="text1"/>
          <w:sz w:val="20"/>
          <w:szCs w:val="20"/>
          <w:lang w:val="en-CA"/>
        </w:rPr>
        <w:t xml:space="preserve">. </w:t>
      </w:r>
      <w:r w:rsidR="00F34136">
        <w:rPr>
          <w:color w:val="000000" w:themeColor="text1"/>
          <w:sz w:val="20"/>
          <w:szCs w:val="20"/>
          <w:lang w:val="en-CA"/>
        </w:rPr>
        <w:t>T</w:t>
      </w:r>
      <w:r w:rsidRPr="007E7021">
        <w:rPr>
          <w:color w:val="000000" w:themeColor="text1"/>
          <w:sz w:val="20"/>
          <w:szCs w:val="20"/>
          <w:lang w:val="en-CA"/>
        </w:rPr>
        <w:t xml:space="preserve">his is not a fatal shortcoming for interventionism, but </w:t>
      </w:r>
      <w:r w:rsidR="00F34136">
        <w:rPr>
          <w:color w:val="000000" w:themeColor="text1"/>
          <w:sz w:val="20"/>
          <w:szCs w:val="20"/>
          <w:lang w:val="en-CA"/>
        </w:rPr>
        <w:t xml:space="preserve">more </w:t>
      </w:r>
      <w:r w:rsidRPr="007E7021">
        <w:rPr>
          <w:color w:val="000000" w:themeColor="text1"/>
          <w:sz w:val="20"/>
          <w:szCs w:val="20"/>
          <w:lang w:val="en-CA"/>
        </w:rPr>
        <w:t xml:space="preserve">a question of finetuning. </w:t>
      </w:r>
      <w:r w:rsidR="00F34136">
        <w:rPr>
          <w:color w:val="000000" w:themeColor="text1"/>
          <w:sz w:val="20"/>
          <w:szCs w:val="20"/>
          <w:lang w:val="en-CA"/>
        </w:rPr>
        <w:t xml:space="preserve">For example, </w:t>
      </w:r>
      <w:r w:rsidRPr="007E7021">
        <w:rPr>
          <w:color w:val="000000" w:themeColor="text1"/>
          <w:sz w:val="20"/>
          <w:szCs w:val="20"/>
          <w:lang w:val="en-CA"/>
        </w:rPr>
        <w:t xml:space="preserve">Eberhardt and </w:t>
      </w:r>
      <w:proofErr w:type="spellStart"/>
      <w:r w:rsidRPr="007E7021">
        <w:rPr>
          <w:color w:val="000000" w:themeColor="text1"/>
          <w:sz w:val="20"/>
          <w:szCs w:val="20"/>
          <w:lang w:val="en-CA"/>
        </w:rPr>
        <w:t>Scheines</w:t>
      </w:r>
      <w:proofErr w:type="spellEnd"/>
      <w:r w:rsidRPr="007E7021">
        <w:rPr>
          <w:color w:val="000000" w:themeColor="text1"/>
          <w:sz w:val="20"/>
          <w:szCs w:val="20"/>
          <w:lang w:val="en-CA"/>
        </w:rPr>
        <w:t xml:space="preserve"> </w:t>
      </w:r>
      <w:r w:rsidRPr="007E7021">
        <w:rPr>
          <w:color w:val="000000" w:themeColor="text1"/>
          <w:sz w:val="20"/>
          <w:szCs w:val="20"/>
          <w:lang w:val="en-CA"/>
        </w:rPr>
        <w:fldChar w:fldCharType="begin"/>
      </w:r>
      <w:r w:rsidRPr="007E7021">
        <w:rPr>
          <w:color w:val="000000" w:themeColor="text1"/>
          <w:sz w:val="20"/>
          <w:szCs w:val="20"/>
          <w:lang w:val="en-CA"/>
        </w:rPr>
        <w:instrText xml:space="preserve"> ADDIN EN.CITE &lt;EndNote&gt;&lt;Cite ExcludeAuth="1"&gt;&lt;Author&gt;Eberhardt&lt;/Author&gt;&lt;Year&gt;2007&lt;/Year&gt;&lt;RecNum&gt;1331&lt;/RecNum&gt;&lt;DisplayText&gt;(2007)&lt;/DisplayText&gt;&lt;record&gt;&lt;rec-number&gt;1331&lt;/rec-number&gt;&lt;foreign-keys&gt;&lt;key app="EN" db-id="zs09tazvjrw50eestfmx0seosdx92dzas2ra" timestamp="1580236706"&gt;1331&lt;/key&gt;&lt;/foreign-keys&gt;&lt;ref-type name="Journal Article"&gt;17&lt;/ref-type&gt;&lt;contributors&gt;&lt;authors&gt;&lt;author&gt;F. Eberhardt&lt;/author&gt;&lt;author&gt;R. Scheines&lt;/author&gt;&lt;/authors&gt;&lt;/contributors&gt;&lt;titles&gt;&lt;title&gt;Interventions and Causal Inference&lt;/title&gt;&lt;secondary-title&gt;Philosophy of Science&lt;/secondary-title&gt;&lt;/titles&gt;&lt;periodical&gt;&lt;full-title&gt;Philosophy of Science&lt;/full-title&gt;&lt;/periodical&gt;&lt;pages&gt;981-995&lt;/pages&gt;&lt;volume&gt;74&lt;/volume&gt;&lt;num-vols&gt;5&lt;/num-vols&gt;&lt;dates&gt;&lt;year&gt;2007&lt;/year&gt;&lt;/dates&gt;&lt;urls&gt;&lt;/urls&gt;&lt;/record&gt;&lt;/Cite&gt;&lt;/EndNote&gt;</w:instrText>
      </w:r>
      <w:r w:rsidRPr="007E7021">
        <w:rPr>
          <w:color w:val="000000" w:themeColor="text1"/>
          <w:sz w:val="20"/>
          <w:szCs w:val="20"/>
          <w:lang w:val="en-CA"/>
        </w:rPr>
        <w:fldChar w:fldCharType="separate"/>
      </w:r>
      <w:r w:rsidRPr="007E7021">
        <w:rPr>
          <w:color w:val="000000" w:themeColor="text1"/>
          <w:sz w:val="20"/>
          <w:szCs w:val="20"/>
          <w:lang w:val="en-CA"/>
        </w:rPr>
        <w:t>(2007)</w:t>
      </w:r>
      <w:r w:rsidRPr="007E7021">
        <w:rPr>
          <w:color w:val="000000" w:themeColor="text1"/>
          <w:sz w:val="20"/>
          <w:szCs w:val="20"/>
          <w:lang w:val="en-CA"/>
        </w:rPr>
        <w:fldChar w:fldCharType="end"/>
      </w:r>
      <w:r w:rsidRPr="007E7021">
        <w:rPr>
          <w:color w:val="000000" w:themeColor="text1"/>
          <w:sz w:val="20"/>
          <w:szCs w:val="20"/>
          <w:lang w:val="en-CA"/>
        </w:rPr>
        <w:t xml:space="preserve"> provide a formal treatment of ‘soft interventions,’ which, unlike Woodward’s ‘hard interventions,’ change the value of a variable without breaking the causal arrows into that variable. </w:t>
      </w:r>
    </w:p>
  </w:footnote>
  <w:footnote w:id="5">
    <w:p w14:paraId="25F102A6" w14:textId="5FCEA0D2" w:rsidR="00980133" w:rsidRPr="007E7021" w:rsidRDefault="00980133" w:rsidP="001C3823">
      <w:pPr>
        <w:pStyle w:val="FootnoteText"/>
        <w:jc w:val="both"/>
        <w:rPr>
          <w:color w:val="000000" w:themeColor="text1"/>
          <w:sz w:val="20"/>
          <w:szCs w:val="20"/>
          <w:lang w:val="en-CA"/>
        </w:rPr>
      </w:pPr>
      <w:r w:rsidRPr="007E7021">
        <w:rPr>
          <w:rStyle w:val="FootnoteReference"/>
          <w:color w:val="000000" w:themeColor="text1"/>
          <w:sz w:val="20"/>
          <w:szCs w:val="20"/>
          <w:lang w:val="en-CA"/>
        </w:rPr>
        <w:footnoteRef/>
      </w:r>
      <w:r w:rsidRPr="007E7021">
        <w:rPr>
          <w:color w:val="000000" w:themeColor="text1"/>
          <w:sz w:val="20"/>
          <w:szCs w:val="20"/>
          <w:lang w:val="en-CA"/>
        </w:rPr>
        <w:t xml:space="preserve"> Fixability is a special case of comparability. If the test and control conditions correspond to an ‘after’ and a ‘before intervention’ state of a system, comparability dictates that the confounder-variables must take the same values in the ‘before/control’ and ‘after the intervention/test’ conditions, which is to say that they must stay constant over time.</w:t>
      </w:r>
    </w:p>
  </w:footnote>
  <w:footnote w:id="6">
    <w:p w14:paraId="25F6190C" w14:textId="6C347D29" w:rsidR="004D754C" w:rsidRPr="007E7021" w:rsidRDefault="004D754C" w:rsidP="004D754C">
      <w:pPr>
        <w:pStyle w:val="FootnoteText"/>
        <w:jc w:val="both"/>
        <w:rPr>
          <w:color w:val="000000" w:themeColor="text1"/>
          <w:sz w:val="20"/>
          <w:szCs w:val="20"/>
          <w:lang w:val="en-CA"/>
        </w:rPr>
      </w:pPr>
      <w:r w:rsidRPr="007E7021">
        <w:rPr>
          <w:rStyle w:val="FootnoteReference"/>
          <w:color w:val="000000" w:themeColor="text1"/>
          <w:sz w:val="20"/>
          <w:szCs w:val="20"/>
          <w:lang w:val="en-CA"/>
        </w:rPr>
        <w:footnoteRef/>
      </w:r>
      <w:r w:rsidRPr="007E7021">
        <w:rPr>
          <w:color w:val="000000" w:themeColor="text1"/>
          <w:sz w:val="20"/>
          <w:szCs w:val="20"/>
          <w:lang w:val="en-CA"/>
        </w:rPr>
        <w:t xml:space="preserve"> </w:t>
      </w:r>
      <w:r>
        <w:rPr>
          <w:color w:val="000000" w:themeColor="text1"/>
          <w:sz w:val="20"/>
          <w:szCs w:val="20"/>
          <w:lang w:val="en-CA"/>
        </w:rPr>
        <w:t xml:space="preserve">Randomization is said to equate groups </w:t>
      </w:r>
      <w:r w:rsidRPr="00636054">
        <w:rPr>
          <w:color w:val="000000" w:themeColor="text1"/>
          <w:sz w:val="20"/>
          <w:szCs w:val="20"/>
          <w:lang w:val="en-CA"/>
        </w:rPr>
        <w:t>on the expected value of all variables at pretest</w:t>
      </w:r>
      <w:r>
        <w:rPr>
          <w:color w:val="000000" w:themeColor="text1"/>
          <w:sz w:val="20"/>
          <w:szCs w:val="20"/>
          <w:lang w:val="en-CA"/>
        </w:rPr>
        <w:t>, which simply means that test and control groups will</w:t>
      </w:r>
      <w:r w:rsidRPr="004D754C">
        <w:rPr>
          <w:color w:val="000000" w:themeColor="text1"/>
          <w:sz w:val="20"/>
          <w:szCs w:val="20"/>
          <w:lang w:val="en-CA"/>
        </w:rPr>
        <w:t xml:space="preserve"> differ only by chance</w:t>
      </w:r>
      <w:r w:rsidRPr="007E7021">
        <w:rPr>
          <w:color w:val="000000" w:themeColor="text1"/>
          <w:sz w:val="20"/>
          <w:szCs w:val="20"/>
          <w:lang w:val="en-CA"/>
        </w:rPr>
        <w:t xml:space="preserve">. </w:t>
      </w:r>
    </w:p>
  </w:footnote>
  <w:footnote w:id="7">
    <w:p w14:paraId="6F2C7623" w14:textId="3872EF81" w:rsidR="00980133" w:rsidRPr="007E7021" w:rsidRDefault="00980133" w:rsidP="006A732B">
      <w:pPr>
        <w:pStyle w:val="FootnoteText"/>
        <w:jc w:val="both"/>
        <w:rPr>
          <w:color w:val="000000" w:themeColor="text1"/>
          <w:sz w:val="20"/>
          <w:szCs w:val="20"/>
          <w:lang w:val="en-CA"/>
        </w:rPr>
      </w:pPr>
      <w:r w:rsidRPr="007E7021">
        <w:rPr>
          <w:rStyle w:val="FootnoteReference"/>
          <w:color w:val="000000" w:themeColor="text1"/>
          <w:sz w:val="20"/>
          <w:szCs w:val="20"/>
          <w:lang w:val="en-CA"/>
        </w:rPr>
        <w:footnoteRef/>
      </w:r>
      <w:r w:rsidRPr="007E7021">
        <w:rPr>
          <w:color w:val="000000" w:themeColor="text1"/>
          <w:sz w:val="20"/>
          <w:szCs w:val="20"/>
          <w:lang w:val="en-CA"/>
        </w:rPr>
        <w:t xml:space="preserve"> INF stands for ‘independent fixability’ and presupposes the fixability clause stated in (M). </w:t>
      </w:r>
    </w:p>
  </w:footnote>
  <w:footnote w:id="8">
    <w:p w14:paraId="32066A16" w14:textId="378F60D8" w:rsidR="00980133" w:rsidRPr="007E7021" w:rsidRDefault="00980133" w:rsidP="0068490C">
      <w:pPr>
        <w:pStyle w:val="FootnoteText"/>
        <w:jc w:val="both"/>
        <w:rPr>
          <w:color w:val="000000" w:themeColor="text1"/>
          <w:sz w:val="20"/>
          <w:szCs w:val="20"/>
          <w:lang w:val="en-CA"/>
        </w:rPr>
      </w:pPr>
      <w:bookmarkStart w:id="14" w:name="_Hlk26709802"/>
      <w:r w:rsidRPr="007E7021">
        <w:rPr>
          <w:rStyle w:val="FootnoteReference"/>
          <w:color w:val="000000" w:themeColor="text1"/>
          <w:sz w:val="20"/>
          <w:szCs w:val="20"/>
          <w:lang w:val="en-CA"/>
        </w:rPr>
        <w:footnoteRef/>
      </w:r>
      <w:bookmarkEnd w:id="14"/>
      <w:r w:rsidRPr="007E7021">
        <w:rPr>
          <w:color w:val="000000" w:themeColor="text1"/>
          <w:sz w:val="20"/>
          <w:szCs w:val="20"/>
          <w:lang w:val="en-CA"/>
        </w:rPr>
        <w:t xml:space="preserve"> Consider, for example, Ronald </w:t>
      </w:r>
      <w:proofErr w:type="spellStart"/>
      <w:r w:rsidRPr="007E7021">
        <w:rPr>
          <w:color w:val="000000" w:themeColor="text1"/>
          <w:sz w:val="20"/>
          <w:szCs w:val="20"/>
          <w:lang w:val="en-CA"/>
        </w:rPr>
        <w:t>Melzack’s</w:t>
      </w:r>
      <w:proofErr w:type="spellEnd"/>
      <w:r w:rsidRPr="007E7021">
        <w:rPr>
          <w:color w:val="000000" w:themeColor="text1"/>
          <w:sz w:val="20"/>
          <w:szCs w:val="20"/>
          <w:lang w:val="en-CA"/>
        </w:rPr>
        <w:t xml:space="preserve"> </w:t>
      </w:r>
      <w:r w:rsidRPr="007E7021">
        <w:rPr>
          <w:color w:val="000000" w:themeColor="text1"/>
          <w:sz w:val="20"/>
          <w:szCs w:val="20"/>
          <w:lang w:val="en-CA"/>
        </w:rPr>
        <w:fldChar w:fldCharType="begin"/>
      </w:r>
      <w:r w:rsidRPr="007E7021">
        <w:rPr>
          <w:color w:val="000000" w:themeColor="text1"/>
          <w:sz w:val="20"/>
          <w:szCs w:val="20"/>
          <w:lang w:val="en-CA"/>
        </w:rPr>
        <w:instrText xml:space="preserve"> ADDIN EN.CITE &lt;EndNote&gt;&lt;Cite ExcludeAuth="1"&gt;&lt;Author&gt;Melzack&lt;/Author&gt;&lt;Year&gt;2001&lt;/Year&gt;&lt;RecNum&gt;1152&lt;/RecNum&gt;&lt;Pages&gt;1378&lt;/Pages&gt;&lt;DisplayText&gt;(2001, 1378)&lt;/DisplayText&gt;&lt;record&gt;&lt;rec-number&gt;1152&lt;/rec-number&gt;&lt;foreign-keys&gt;&lt;key app="EN" db-id="zs09tazvjrw50eestfmx0seosdx92dzas2ra" timestamp="1481801831"&gt;1152&lt;/key&gt;&lt;/foreign-keys&gt;&lt;ref-type name="Journal Article"&gt;17&lt;/ref-type&gt;&lt;contributors&gt;&lt;authors&gt;&lt;author&gt;Melzack, R.&lt;/author&gt;&lt;/authors&gt;&lt;/contributors&gt;&lt;titles&gt;&lt;title&gt;Pain and the Neuromatrix in the Brain&lt;/title&gt;&lt;secondary-title&gt;Journal of Dental Education&lt;/secondary-title&gt;&lt;/titles&gt;&lt;periodical&gt;&lt;full-title&gt;Journal of Dental Education&lt;/full-title&gt;&lt;/periodical&gt;&lt;pages&gt;1378-1382&lt;/pages&gt;&lt;volume&gt;65&lt;/volume&gt;&lt;number&gt;12&lt;/number&gt;&lt;dates&gt;&lt;year&gt;2001&lt;/year&gt;&lt;/dates&gt;&lt;urls&gt;&lt;/urls&gt;&lt;/record&gt;&lt;/Cite&gt;&lt;/EndNote&gt;</w:instrText>
      </w:r>
      <w:r w:rsidRPr="007E7021">
        <w:rPr>
          <w:color w:val="000000" w:themeColor="text1"/>
          <w:sz w:val="20"/>
          <w:szCs w:val="20"/>
          <w:lang w:val="en-CA"/>
        </w:rPr>
        <w:fldChar w:fldCharType="separate"/>
      </w:r>
      <w:r w:rsidRPr="007E7021">
        <w:rPr>
          <w:color w:val="000000" w:themeColor="text1"/>
          <w:sz w:val="20"/>
          <w:szCs w:val="20"/>
          <w:lang w:val="en-CA"/>
        </w:rPr>
        <w:t>(2001, 1378)</w:t>
      </w:r>
      <w:r w:rsidRPr="007E7021">
        <w:rPr>
          <w:color w:val="000000" w:themeColor="text1"/>
          <w:sz w:val="20"/>
          <w:szCs w:val="20"/>
          <w:lang w:val="en-CA"/>
        </w:rPr>
        <w:fldChar w:fldCharType="end"/>
      </w:r>
      <w:r w:rsidRPr="007E7021">
        <w:rPr>
          <w:color w:val="000000" w:themeColor="text1"/>
          <w:sz w:val="20"/>
          <w:szCs w:val="20"/>
          <w:lang w:val="en-CA"/>
        </w:rPr>
        <w:t xml:space="preserve"> proposal that pain “is produced by the output of a widely distributed neural network in the brain,” dubbed the ‘</w:t>
      </w:r>
      <w:proofErr w:type="spellStart"/>
      <w:r w:rsidRPr="007E7021">
        <w:rPr>
          <w:color w:val="000000" w:themeColor="text1"/>
          <w:sz w:val="20"/>
          <w:szCs w:val="20"/>
          <w:lang w:val="en-CA"/>
        </w:rPr>
        <w:t>neuromatrix</w:t>
      </w:r>
      <w:proofErr w:type="spellEnd"/>
      <w:r w:rsidRPr="007E7021">
        <w:rPr>
          <w:color w:val="000000" w:themeColor="text1"/>
          <w:sz w:val="20"/>
          <w:szCs w:val="20"/>
          <w:lang w:val="en-CA"/>
        </w:rPr>
        <w:t xml:space="preserve">,’ which “is the primary mechanism that generates the neural pattern that produces pain. Its output pattern is determined by multiple influences, of which the somatic sensory input is only a part, that converge on the </w:t>
      </w:r>
      <w:proofErr w:type="spellStart"/>
      <w:r w:rsidRPr="007E7021">
        <w:rPr>
          <w:color w:val="000000" w:themeColor="text1"/>
          <w:sz w:val="20"/>
          <w:szCs w:val="20"/>
          <w:lang w:val="en-CA"/>
        </w:rPr>
        <w:t>neuromatrix</w:t>
      </w:r>
      <w:proofErr w:type="spellEnd"/>
      <w:r w:rsidRPr="007E7021">
        <w:rPr>
          <w:color w:val="000000" w:themeColor="text1"/>
          <w:sz w:val="20"/>
          <w:szCs w:val="20"/>
          <w:lang w:val="en-CA"/>
        </w:rPr>
        <w:t xml:space="preserve">.” According to this proposal, pain is produced by a complex biological mechanism, which immediately suggests that pain cannot non-causally supervene with that which produces it. Thus, the recently discovered pattern of fMRI activity predicting whether a subject will report a heat stimulus as being painful or not </w:t>
      </w:r>
      <w:r w:rsidRPr="007E7021">
        <w:rPr>
          <w:color w:val="000000" w:themeColor="text1"/>
          <w:sz w:val="20"/>
          <w:szCs w:val="20"/>
          <w:lang w:val="en-CA"/>
        </w:rPr>
        <w:fldChar w:fldCharType="begin"/>
      </w:r>
      <w:r w:rsidRPr="007E7021">
        <w:rPr>
          <w:color w:val="000000" w:themeColor="text1"/>
          <w:sz w:val="20"/>
          <w:szCs w:val="20"/>
          <w:lang w:val="en-CA"/>
        </w:rPr>
        <w:instrText xml:space="preserve"> ADDIN EN.CITE &lt;EndNote&gt;&lt;Cite&gt;&lt;Author&gt;Wager&lt;/Author&gt;&lt;Year&gt;2013&lt;/Year&gt;&lt;RecNum&gt;1153&lt;/RecNum&gt;&lt;DisplayText&gt;(Wager et al. 2013)&lt;/DisplayText&gt;&lt;record&gt;&lt;rec-number&gt;1153&lt;/rec-number&gt;&lt;foreign-keys&gt;&lt;key app="EN" db-id="zs09tazvjrw50eestfmx0seosdx92dzas2ra" timestamp="1481804162"&gt;1153&lt;/key&gt;&lt;/foreign-keys&gt;&lt;ref-type name="Journal Article"&gt;17&lt;/ref-type&gt;&lt;contributors&gt;&lt;authors&gt;&lt;author&gt;T. D. Wager&lt;/author&gt;&lt;author&gt;L. Y. Atlas&lt;/author&gt;&lt;author&gt;M. A. Lindquist&lt;/author&gt;&lt;author&gt;M. Roy&lt;/author&gt;&lt;author&gt;C.-W. Woo&lt;/author&gt;&lt;author&gt;E. Kross&lt;/author&gt;&lt;/authors&gt;&lt;/contributors&gt;&lt;titles&gt;&lt;title&gt;An fMRI-Based Neurologic Signature of Physical Pain&lt;/title&gt;&lt;secondary-title&gt;New England Journal of Medicine&lt;/secondary-title&gt;&lt;/titles&gt;&lt;periodical&gt;&lt;full-title&gt;New England Journal of Medicine&lt;/full-title&gt;&lt;/periodical&gt;&lt;pages&gt;1388-1397&lt;/pages&gt;&lt;volume&gt;368&lt;/volume&gt;&lt;number&gt;15&lt;/number&gt;&lt;dates&gt;&lt;year&gt;2013&lt;/year&gt;&lt;/dates&gt;&lt;urls&gt;&lt;/urls&gt;&lt;/record&gt;&lt;/Cite&gt;&lt;/EndNote&gt;</w:instrText>
      </w:r>
      <w:r w:rsidRPr="007E7021">
        <w:rPr>
          <w:color w:val="000000" w:themeColor="text1"/>
          <w:sz w:val="20"/>
          <w:szCs w:val="20"/>
          <w:lang w:val="en-CA"/>
        </w:rPr>
        <w:fldChar w:fldCharType="separate"/>
      </w:r>
      <w:r w:rsidRPr="007E7021">
        <w:rPr>
          <w:color w:val="000000" w:themeColor="text1"/>
          <w:sz w:val="20"/>
          <w:szCs w:val="20"/>
          <w:lang w:val="en-CA"/>
        </w:rPr>
        <w:t>(Wager et al. 2013)</w:t>
      </w:r>
      <w:r w:rsidRPr="007E7021">
        <w:rPr>
          <w:color w:val="000000" w:themeColor="text1"/>
          <w:sz w:val="20"/>
          <w:szCs w:val="20"/>
          <w:lang w:val="en-CA"/>
        </w:rPr>
        <w:fldChar w:fldCharType="end"/>
      </w:r>
      <w:r w:rsidRPr="007E7021">
        <w:rPr>
          <w:color w:val="000000" w:themeColor="text1"/>
          <w:sz w:val="20"/>
          <w:szCs w:val="20"/>
          <w:lang w:val="en-CA"/>
        </w:rPr>
        <w:t xml:space="preserve"> refers solely to the mechanism causing pain, not pain itself. It tells which structures in the brain should be monitored </w:t>
      </w:r>
      <w:r w:rsidR="009F39D8" w:rsidRPr="007E7021">
        <w:rPr>
          <w:color w:val="000000" w:themeColor="text1"/>
          <w:sz w:val="20"/>
          <w:szCs w:val="20"/>
          <w:lang w:val="en-CA"/>
        </w:rPr>
        <w:t>to</w:t>
      </w:r>
      <w:r w:rsidRPr="007E7021">
        <w:rPr>
          <w:color w:val="000000" w:themeColor="text1"/>
          <w:sz w:val="20"/>
          <w:szCs w:val="20"/>
          <w:lang w:val="en-CA"/>
        </w:rPr>
        <w:t xml:space="preserve"> measure pain or targeted by interventions </w:t>
      </w:r>
      <w:r w:rsidR="00C85639" w:rsidRPr="007E7021">
        <w:rPr>
          <w:color w:val="000000" w:themeColor="text1"/>
          <w:sz w:val="20"/>
          <w:szCs w:val="20"/>
          <w:lang w:val="en-CA"/>
        </w:rPr>
        <w:t>to</w:t>
      </w:r>
      <w:r w:rsidRPr="007E7021">
        <w:rPr>
          <w:color w:val="000000" w:themeColor="text1"/>
          <w:sz w:val="20"/>
          <w:szCs w:val="20"/>
          <w:lang w:val="en-CA"/>
        </w:rPr>
        <w:t xml:space="preserve"> alter pain experience, but it tells us nothing about the supervenience of pain on a biological state.</w:t>
      </w:r>
    </w:p>
  </w:footnote>
  <w:footnote w:id="9">
    <w:p w14:paraId="5AFB6879" w14:textId="711345DB" w:rsidR="00980133" w:rsidRPr="007E7021" w:rsidRDefault="00980133" w:rsidP="00FE25F5">
      <w:pPr>
        <w:pStyle w:val="FootnoteText"/>
        <w:jc w:val="both"/>
        <w:rPr>
          <w:color w:val="000000" w:themeColor="text1"/>
          <w:sz w:val="20"/>
          <w:szCs w:val="20"/>
          <w:lang w:val="en-CA"/>
        </w:rPr>
      </w:pPr>
      <w:r w:rsidRPr="007E7021">
        <w:rPr>
          <w:rStyle w:val="FootnoteReference"/>
          <w:color w:val="000000" w:themeColor="text1"/>
          <w:sz w:val="20"/>
          <w:szCs w:val="20"/>
          <w:lang w:val="en-CA"/>
        </w:rPr>
        <w:footnoteRef/>
      </w:r>
      <w:r w:rsidRPr="007E7021">
        <w:rPr>
          <w:color w:val="000000" w:themeColor="text1"/>
          <w:sz w:val="20"/>
          <w:szCs w:val="20"/>
          <w:lang w:val="en-CA"/>
        </w:rPr>
        <w:t xml:space="preserve"> </w:t>
      </w:r>
      <w:bookmarkStart w:id="17" w:name="_Hlk41568042"/>
      <w:r w:rsidRPr="007E7021">
        <w:rPr>
          <w:color w:val="000000" w:themeColor="text1"/>
          <w:sz w:val="20"/>
          <w:szCs w:val="20"/>
          <w:lang w:val="en-CA"/>
        </w:rPr>
        <w:t xml:space="preserve">Causal interpretations paradoxically coexist side by side with supervenience ones. For instance, physics textbooks are also in the habit of defining temperature as a measure of the average translational kinetic energy of the molecules of a gas. Under a causal-realist interpretation of measurement of the sort typically endorsed in experimental science, this definition entails that temperature is a measurable effect of kinetic energy in a </w:t>
      </w:r>
      <w:r w:rsidR="00C85639">
        <w:rPr>
          <w:color w:val="000000" w:themeColor="text1"/>
          <w:sz w:val="20"/>
          <w:szCs w:val="20"/>
          <w:lang w:val="en-CA"/>
        </w:rPr>
        <w:t>specific</w:t>
      </w:r>
      <w:r w:rsidRPr="007E7021">
        <w:rPr>
          <w:color w:val="000000" w:themeColor="text1"/>
          <w:sz w:val="20"/>
          <w:szCs w:val="20"/>
          <w:lang w:val="en-CA"/>
        </w:rPr>
        <w:t xml:space="preserve"> experimental setup.</w:t>
      </w:r>
      <w:bookmarkEnd w:id="17"/>
    </w:p>
  </w:footnote>
  <w:footnote w:id="10">
    <w:p w14:paraId="7B0648DA" w14:textId="01406BE3" w:rsidR="00980133" w:rsidRPr="007E7021" w:rsidRDefault="00980133" w:rsidP="00C93DDF">
      <w:pPr>
        <w:pStyle w:val="FootnoteText"/>
        <w:jc w:val="both"/>
        <w:rPr>
          <w:color w:val="000000" w:themeColor="text1"/>
          <w:sz w:val="20"/>
          <w:szCs w:val="20"/>
          <w:lang w:val="en-CA"/>
        </w:rPr>
      </w:pPr>
      <w:r w:rsidRPr="007E7021">
        <w:rPr>
          <w:rStyle w:val="FootnoteReference"/>
          <w:color w:val="000000" w:themeColor="text1"/>
          <w:sz w:val="20"/>
          <w:szCs w:val="20"/>
          <w:lang w:val="en-CA"/>
        </w:rPr>
        <w:footnoteRef/>
      </w:r>
      <w:r w:rsidRPr="007E7021">
        <w:rPr>
          <w:color w:val="000000" w:themeColor="text1"/>
          <w:sz w:val="20"/>
          <w:szCs w:val="20"/>
          <w:lang w:val="en-CA"/>
        </w:rPr>
        <w:t xml:space="preserve"> “[…] the requirement that </w:t>
      </w:r>
      <w:proofErr w:type="gramStart"/>
      <w:r w:rsidRPr="007E7021">
        <w:rPr>
          <w:color w:val="000000" w:themeColor="text1"/>
          <w:sz w:val="20"/>
          <w:szCs w:val="20"/>
          <w:lang w:val="en-CA"/>
        </w:rPr>
        <w:t>in order for</w:t>
      </w:r>
      <w:proofErr w:type="gramEnd"/>
      <w:r w:rsidRPr="007E7021">
        <w:rPr>
          <w:color w:val="000000" w:themeColor="text1"/>
          <w:sz w:val="20"/>
          <w:szCs w:val="20"/>
          <w:lang w:val="en-CA"/>
        </w:rPr>
        <w:t xml:space="preserve"> </w:t>
      </w:r>
      <w:r w:rsidRPr="00312B4B">
        <w:rPr>
          <w:i/>
          <w:iCs/>
          <w:color w:val="000000" w:themeColor="text1"/>
          <w:sz w:val="20"/>
          <w:szCs w:val="20"/>
          <w:lang w:val="en-CA"/>
        </w:rPr>
        <w:t>M</w:t>
      </w:r>
      <w:r w:rsidRPr="00312B4B">
        <w:rPr>
          <w:i/>
          <w:iCs/>
          <w:color w:val="000000" w:themeColor="text1"/>
          <w:sz w:val="20"/>
          <w:szCs w:val="20"/>
          <w:vertAlign w:val="subscript"/>
          <w:lang w:val="en-CA"/>
        </w:rPr>
        <w:t>1</w:t>
      </w:r>
      <w:r w:rsidRPr="007E7021">
        <w:rPr>
          <w:color w:val="000000" w:themeColor="text1"/>
          <w:sz w:val="20"/>
          <w:szCs w:val="20"/>
          <w:lang w:val="en-CA"/>
        </w:rPr>
        <w:t xml:space="preserve"> to have a causal effect on </w:t>
      </w:r>
      <w:r w:rsidRPr="00312B4B">
        <w:rPr>
          <w:i/>
          <w:iCs/>
          <w:color w:val="000000" w:themeColor="text1"/>
          <w:sz w:val="20"/>
          <w:szCs w:val="20"/>
          <w:lang w:val="en-CA"/>
        </w:rPr>
        <w:t>M</w:t>
      </w:r>
      <w:r w:rsidRPr="00312B4B">
        <w:rPr>
          <w:i/>
          <w:iCs/>
          <w:color w:val="000000" w:themeColor="text1"/>
          <w:sz w:val="20"/>
          <w:szCs w:val="20"/>
          <w:vertAlign w:val="subscript"/>
          <w:lang w:val="en-CA"/>
        </w:rPr>
        <w:t>2</w:t>
      </w:r>
      <w:r w:rsidRPr="007E7021">
        <w:rPr>
          <w:color w:val="000000" w:themeColor="text1"/>
          <w:sz w:val="20"/>
          <w:szCs w:val="20"/>
          <w:lang w:val="en-CA"/>
        </w:rPr>
        <w:t xml:space="preserve">, there must be a possible intervention that changes </w:t>
      </w:r>
      <w:r w:rsidRPr="00312B4B">
        <w:rPr>
          <w:i/>
          <w:iCs/>
          <w:color w:val="000000" w:themeColor="text1"/>
          <w:sz w:val="20"/>
          <w:szCs w:val="20"/>
          <w:lang w:val="en-CA"/>
        </w:rPr>
        <w:t>M</w:t>
      </w:r>
      <w:r w:rsidRPr="00312B4B">
        <w:rPr>
          <w:i/>
          <w:iCs/>
          <w:color w:val="000000" w:themeColor="text1"/>
          <w:sz w:val="20"/>
          <w:szCs w:val="20"/>
          <w:vertAlign w:val="subscript"/>
          <w:lang w:val="en-CA"/>
        </w:rPr>
        <w:t>1</w:t>
      </w:r>
      <w:r w:rsidRPr="007E7021">
        <w:rPr>
          <w:color w:val="000000" w:themeColor="text1"/>
          <w:sz w:val="20"/>
          <w:szCs w:val="20"/>
          <w:vertAlign w:val="subscript"/>
          <w:lang w:val="en-CA"/>
        </w:rPr>
        <w:t xml:space="preserve"> </w:t>
      </w:r>
      <w:r w:rsidRPr="007E7021">
        <w:rPr>
          <w:color w:val="000000" w:themeColor="text1"/>
          <w:sz w:val="20"/>
          <w:szCs w:val="20"/>
          <w:lang w:val="en-CA"/>
        </w:rPr>
        <w:t xml:space="preserve">while </w:t>
      </w:r>
      <w:r w:rsidRPr="00312B4B">
        <w:rPr>
          <w:i/>
          <w:iCs/>
          <w:color w:val="000000" w:themeColor="text1"/>
          <w:sz w:val="20"/>
          <w:szCs w:val="20"/>
          <w:lang w:val="en-CA"/>
        </w:rPr>
        <w:t>P</w:t>
      </w:r>
      <w:r w:rsidRPr="00312B4B">
        <w:rPr>
          <w:i/>
          <w:iCs/>
          <w:color w:val="000000" w:themeColor="text1"/>
          <w:sz w:val="20"/>
          <w:szCs w:val="20"/>
          <w:vertAlign w:val="subscript"/>
          <w:lang w:val="en-CA"/>
        </w:rPr>
        <w:t>1</w:t>
      </w:r>
      <w:r w:rsidRPr="007E7021">
        <w:rPr>
          <w:color w:val="000000" w:themeColor="text1"/>
          <w:sz w:val="20"/>
          <w:szCs w:val="20"/>
          <w:lang w:val="en-CA"/>
        </w:rPr>
        <w:t xml:space="preserve"> is held fixed and under which </w:t>
      </w:r>
      <w:r w:rsidRPr="00312B4B">
        <w:rPr>
          <w:i/>
          <w:iCs/>
          <w:color w:val="000000" w:themeColor="text1"/>
          <w:sz w:val="20"/>
          <w:szCs w:val="20"/>
          <w:lang w:val="en-CA"/>
        </w:rPr>
        <w:t>M</w:t>
      </w:r>
      <w:r w:rsidRPr="00312B4B">
        <w:rPr>
          <w:i/>
          <w:iCs/>
          <w:color w:val="000000" w:themeColor="text1"/>
          <w:sz w:val="20"/>
          <w:szCs w:val="20"/>
          <w:vertAlign w:val="subscript"/>
          <w:lang w:val="en-CA"/>
        </w:rPr>
        <w:t>2</w:t>
      </w:r>
      <w:r w:rsidRPr="007E7021">
        <w:rPr>
          <w:color w:val="000000" w:themeColor="text1"/>
          <w:sz w:val="20"/>
          <w:szCs w:val="20"/>
          <w:lang w:val="en-CA"/>
        </w:rPr>
        <w:t xml:space="preserve"> changes, is inappropriate. […] the requirements in the definition (IV) are understood as applying only to those variables that are causally related to </w:t>
      </w:r>
      <w:r w:rsidRPr="00312B4B">
        <w:rPr>
          <w:i/>
          <w:iCs/>
          <w:color w:val="000000" w:themeColor="text1"/>
          <w:sz w:val="20"/>
          <w:szCs w:val="20"/>
          <w:lang w:val="en-CA"/>
        </w:rPr>
        <w:t>X</w:t>
      </w:r>
      <w:r w:rsidRPr="007E7021">
        <w:rPr>
          <w:color w:val="000000" w:themeColor="text1"/>
          <w:sz w:val="20"/>
          <w:szCs w:val="20"/>
          <w:lang w:val="en-CA"/>
        </w:rPr>
        <w:t xml:space="preserve"> and </w:t>
      </w:r>
      <w:r w:rsidRPr="00312B4B">
        <w:rPr>
          <w:i/>
          <w:iCs/>
          <w:color w:val="000000" w:themeColor="text1"/>
          <w:sz w:val="20"/>
          <w:szCs w:val="20"/>
          <w:lang w:val="en-CA"/>
        </w:rPr>
        <w:t>Y</w:t>
      </w:r>
      <w:r w:rsidRPr="007E7021">
        <w:rPr>
          <w:color w:val="000000" w:themeColor="text1"/>
          <w:sz w:val="20"/>
          <w:szCs w:val="20"/>
          <w:lang w:val="en-CA"/>
        </w:rPr>
        <w:t xml:space="preserve"> or are correlated with them but not to those variables that are related to </w:t>
      </w:r>
      <w:r w:rsidRPr="00312B4B">
        <w:rPr>
          <w:i/>
          <w:iCs/>
          <w:color w:val="000000" w:themeColor="text1"/>
          <w:sz w:val="20"/>
          <w:szCs w:val="20"/>
          <w:lang w:val="en-CA"/>
        </w:rPr>
        <w:t>X</w:t>
      </w:r>
      <w:r w:rsidRPr="007E7021">
        <w:rPr>
          <w:color w:val="000000" w:themeColor="text1"/>
          <w:sz w:val="20"/>
          <w:szCs w:val="20"/>
          <w:lang w:val="en-CA"/>
        </w:rPr>
        <w:t xml:space="preserve"> and </w:t>
      </w:r>
      <w:r w:rsidRPr="00312B4B">
        <w:rPr>
          <w:i/>
          <w:iCs/>
          <w:color w:val="000000" w:themeColor="text1"/>
          <w:sz w:val="20"/>
          <w:szCs w:val="20"/>
          <w:lang w:val="en-CA"/>
        </w:rPr>
        <w:t>Y</w:t>
      </w:r>
      <w:r w:rsidRPr="007E7021">
        <w:rPr>
          <w:color w:val="000000" w:themeColor="text1"/>
          <w:sz w:val="20"/>
          <w:szCs w:val="20"/>
          <w:lang w:val="en-CA"/>
        </w:rPr>
        <w:t xml:space="preserve"> </w:t>
      </w:r>
      <w:proofErr w:type="gramStart"/>
      <w:r w:rsidRPr="007E7021">
        <w:rPr>
          <w:color w:val="000000" w:themeColor="text1"/>
          <w:sz w:val="20"/>
          <w:szCs w:val="20"/>
          <w:lang w:val="en-CA"/>
        </w:rPr>
        <w:t>as a result of</w:t>
      </w:r>
      <w:proofErr w:type="gramEnd"/>
      <w:r w:rsidRPr="007E7021">
        <w:rPr>
          <w:color w:val="000000" w:themeColor="text1"/>
          <w:sz w:val="20"/>
          <w:szCs w:val="20"/>
          <w:lang w:val="en-CA"/>
        </w:rPr>
        <w:t xml:space="preserve"> supervenience relations or relations of definitional dependence. Call this characterization of interventions (IV*) and an intervention meeting these conditions an IV*-intervention” </w:t>
      </w:r>
      <w:r w:rsidRPr="007E7021">
        <w:rPr>
          <w:color w:val="000000" w:themeColor="text1"/>
          <w:sz w:val="20"/>
          <w:szCs w:val="20"/>
          <w:lang w:val="en-CA"/>
        </w:rPr>
        <w:fldChar w:fldCharType="begin"/>
      </w:r>
      <w:r w:rsidRPr="007E7021">
        <w:rPr>
          <w:color w:val="000000" w:themeColor="text1"/>
          <w:sz w:val="20"/>
          <w:szCs w:val="20"/>
          <w:lang w:val="en-CA"/>
        </w:rPr>
        <w:instrText xml:space="preserve"> ADDIN EN.CITE &lt;EndNote&gt;&lt;Cite&gt;&lt;Author&gt;Woodward&lt;/Author&gt;&lt;Year&gt;2015&lt;/Year&gt;&lt;RecNum&gt;1299&lt;/RecNum&gt;&lt;Pages&gt;333-334&lt;/Pages&gt;&lt;DisplayText&gt;(Woodward 2015, 333-34)&lt;/DisplayText&gt;&lt;record&gt;&lt;rec-number&gt;1299&lt;/rec-number&gt;&lt;foreign-keys&gt;&lt;key app="EN" db-id="zs09tazvjrw50eestfmx0seosdx92dzas2ra" timestamp="1555777951"&gt;1299&lt;/key&gt;&lt;/foreign-keys&gt;&lt;ref-type name="Journal Article"&gt;17&lt;/ref-type&gt;&lt;contributors&gt;&lt;authors&gt;&lt;author&gt;Woodward, J.&lt;/author&gt;&lt;/authors&gt;&lt;/contributors&gt;&lt;titles&gt;&lt;title&gt;Interventionism and Causal Exclusion&lt;/title&gt;&lt;secondary-title&gt;Philosophy and Phenomenological Research&lt;/secondary-title&gt;&lt;/titles&gt;&lt;periodical&gt;&lt;full-title&gt;Philosophy and Phenomenological Research&lt;/full-title&gt;&lt;/periodical&gt;&lt;pages&gt;303-347&lt;/pages&gt;&lt;volume&gt;91&lt;/volume&gt;&lt;number&gt;2&lt;/number&gt;&lt;dates&gt;&lt;year&gt;2015&lt;/year&gt;&lt;/dates&gt;&lt;urls&gt;&lt;/urls&gt;&lt;/record&gt;&lt;/Cite&gt;&lt;/EndNote&gt;</w:instrText>
      </w:r>
      <w:r w:rsidRPr="007E7021">
        <w:rPr>
          <w:color w:val="000000" w:themeColor="text1"/>
          <w:sz w:val="20"/>
          <w:szCs w:val="20"/>
          <w:lang w:val="en-CA"/>
        </w:rPr>
        <w:fldChar w:fldCharType="separate"/>
      </w:r>
      <w:r w:rsidRPr="007E7021">
        <w:rPr>
          <w:color w:val="000000" w:themeColor="text1"/>
          <w:sz w:val="20"/>
          <w:szCs w:val="20"/>
          <w:lang w:val="en-CA"/>
        </w:rPr>
        <w:t>(Woodward 2015, 333-34)</w:t>
      </w:r>
      <w:r w:rsidRPr="007E7021">
        <w:rPr>
          <w:color w:val="000000" w:themeColor="text1"/>
          <w:sz w:val="20"/>
          <w:szCs w:val="20"/>
          <w:lang w:val="en-CA"/>
        </w:rPr>
        <w:fldChar w:fldCharType="end"/>
      </w:r>
      <w:r w:rsidRPr="007E7021">
        <w:rPr>
          <w:color w:val="000000" w:themeColor="text1"/>
          <w:sz w:val="20"/>
          <w:szCs w:val="20"/>
          <w:lang w:val="en-CA"/>
        </w:rPr>
        <w:t xml:space="preserve">. </w:t>
      </w:r>
    </w:p>
  </w:footnote>
  <w:footnote w:id="11">
    <w:p w14:paraId="040C02BB" w14:textId="5A64A461" w:rsidR="00980133" w:rsidRPr="007E7021" w:rsidRDefault="00980133" w:rsidP="001A6DD6">
      <w:pPr>
        <w:pStyle w:val="FootnoteText"/>
        <w:jc w:val="both"/>
        <w:rPr>
          <w:color w:val="000000" w:themeColor="text1"/>
          <w:sz w:val="20"/>
          <w:lang w:val="en-CA"/>
        </w:rPr>
      </w:pPr>
      <w:r w:rsidRPr="007E7021">
        <w:rPr>
          <w:rStyle w:val="FootnoteReference"/>
          <w:color w:val="000000" w:themeColor="text1"/>
          <w:sz w:val="20"/>
          <w:szCs w:val="20"/>
          <w:lang w:val="en-CA"/>
        </w:rPr>
        <w:footnoteRef/>
      </w:r>
      <w:r w:rsidRPr="007E7021">
        <w:rPr>
          <w:color w:val="000000" w:themeColor="text1"/>
          <w:sz w:val="20"/>
          <w:szCs w:val="20"/>
          <w:lang w:val="en-CA"/>
        </w:rPr>
        <w:t xml:space="preserve"> Since the human body can metabolize cholesterol in many other ways, </w:t>
      </w:r>
      <w:r w:rsidRPr="0003759D">
        <w:rPr>
          <w:i/>
          <w:iCs/>
          <w:color w:val="000000" w:themeColor="text1"/>
          <w:sz w:val="20"/>
          <w:szCs w:val="20"/>
          <w:lang w:val="en-CA"/>
        </w:rPr>
        <w:t>TC</w:t>
      </w:r>
      <w:r w:rsidRPr="007E7021">
        <w:rPr>
          <w:color w:val="000000" w:themeColor="text1"/>
          <w:sz w:val="20"/>
          <w:szCs w:val="20"/>
          <w:lang w:val="en-CA"/>
        </w:rPr>
        <w:t xml:space="preserve"> is not, strictly speaking, a conserved quantity. </w:t>
      </w:r>
      <w:r w:rsidRPr="007E7021">
        <w:rPr>
          <w:color w:val="000000" w:themeColor="text1"/>
          <w:sz w:val="20"/>
          <w:lang w:val="en-CA"/>
        </w:rPr>
        <w:t xml:space="preserve">Woodward’s example probably refers to </w:t>
      </w:r>
      <w:proofErr w:type="spellStart"/>
      <w:r w:rsidRPr="007E7021">
        <w:rPr>
          <w:color w:val="000000" w:themeColor="text1"/>
          <w:sz w:val="20"/>
          <w:lang w:val="en-CA"/>
        </w:rPr>
        <w:t>Friedewald</w:t>
      </w:r>
      <w:proofErr w:type="spellEnd"/>
      <w:r w:rsidRPr="007E7021">
        <w:rPr>
          <w:color w:val="000000" w:themeColor="text1"/>
          <w:sz w:val="20"/>
          <w:lang w:val="en-CA"/>
        </w:rPr>
        <w:t xml:space="preserve"> equation (</w:t>
      </w:r>
      <w:r w:rsidRPr="0003759D">
        <w:rPr>
          <w:i/>
          <w:iCs/>
          <w:color w:val="000000" w:themeColor="text1"/>
          <w:sz w:val="20"/>
          <w:lang w:val="en-CA"/>
        </w:rPr>
        <w:t>TC</w:t>
      </w:r>
      <w:r w:rsidRPr="007E7021">
        <w:rPr>
          <w:color w:val="000000" w:themeColor="text1"/>
          <w:sz w:val="20"/>
          <w:lang w:val="en-CA"/>
        </w:rPr>
        <w:t xml:space="preserve"> = </w:t>
      </w:r>
      <w:r w:rsidRPr="0003759D">
        <w:rPr>
          <w:i/>
          <w:iCs/>
          <w:color w:val="000000" w:themeColor="text1"/>
          <w:sz w:val="20"/>
          <w:lang w:val="en-CA"/>
        </w:rPr>
        <w:t>HD</w:t>
      </w:r>
      <w:r w:rsidRPr="007E7021">
        <w:rPr>
          <w:color w:val="000000" w:themeColor="text1"/>
          <w:sz w:val="20"/>
          <w:lang w:val="en-CA"/>
        </w:rPr>
        <w:t xml:space="preserve"> + </w:t>
      </w:r>
      <w:r w:rsidRPr="0003759D">
        <w:rPr>
          <w:i/>
          <w:iCs/>
          <w:color w:val="000000" w:themeColor="text1"/>
          <w:sz w:val="20"/>
          <w:lang w:val="en-CA"/>
        </w:rPr>
        <w:t>LD</w:t>
      </w:r>
      <w:r w:rsidRPr="007E7021">
        <w:rPr>
          <w:color w:val="000000" w:themeColor="text1"/>
          <w:sz w:val="20"/>
          <w:lang w:val="en-CA"/>
        </w:rPr>
        <w:t xml:space="preserve"> + 20% triglyceride blood concentration), which is a method for estimating </w:t>
      </w:r>
      <w:r w:rsidRPr="0003759D">
        <w:rPr>
          <w:i/>
          <w:iCs/>
          <w:color w:val="000000" w:themeColor="text1"/>
          <w:sz w:val="20"/>
          <w:lang w:val="en-CA"/>
        </w:rPr>
        <w:t>LD</w:t>
      </w:r>
      <w:r w:rsidRPr="007E7021">
        <w:rPr>
          <w:color w:val="000000" w:themeColor="text1"/>
          <w:sz w:val="20"/>
          <w:lang w:val="en-CA"/>
        </w:rPr>
        <w:t xml:space="preserve"> given measurements of the other variables. The practical value of the equation lies in the fact that it can act as a substitute for direct, but costlier, measurements of </w:t>
      </w:r>
      <w:r w:rsidRPr="0003759D">
        <w:rPr>
          <w:i/>
          <w:iCs/>
          <w:color w:val="000000" w:themeColor="text1"/>
          <w:sz w:val="20"/>
          <w:lang w:val="en-CA"/>
        </w:rPr>
        <w:t>LD</w:t>
      </w:r>
      <w:r w:rsidRPr="007E7021">
        <w:rPr>
          <w:color w:val="000000" w:themeColor="text1"/>
          <w:sz w:val="20"/>
          <w:lang w:val="en-CA"/>
        </w:rPr>
        <w:t xml:space="preserve">. The method is known to yield inaccurate estimates for certain patients, such as metabolic syndrome patients, hence the recommendation to opt for the direct test. Moreover, pharmacological agents designed to inhibit cholesterol synthesis (statins) are known to interfere with metabolic pathways regulating the balance between </w:t>
      </w:r>
      <w:r w:rsidRPr="0003759D">
        <w:rPr>
          <w:i/>
          <w:iCs/>
          <w:color w:val="000000" w:themeColor="text1"/>
          <w:sz w:val="20"/>
          <w:lang w:val="en-CA"/>
        </w:rPr>
        <w:t>LD</w:t>
      </w:r>
      <w:r w:rsidRPr="007E7021">
        <w:rPr>
          <w:color w:val="000000" w:themeColor="text1"/>
          <w:sz w:val="20"/>
          <w:lang w:val="en-CA"/>
        </w:rPr>
        <w:t xml:space="preserve"> and </w:t>
      </w:r>
      <w:r w:rsidRPr="0003759D">
        <w:rPr>
          <w:i/>
          <w:iCs/>
          <w:color w:val="000000" w:themeColor="text1"/>
          <w:sz w:val="20"/>
          <w:lang w:val="en-CA"/>
        </w:rPr>
        <w:t>HD</w:t>
      </w:r>
      <w:r w:rsidRPr="007E7021">
        <w:rPr>
          <w:color w:val="000000" w:themeColor="text1"/>
          <w:sz w:val="20"/>
          <w:lang w:val="en-CA"/>
        </w:rPr>
        <w:t xml:space="preserve">. If a relationship between variables of the sort illustrated by </w:t>
      </w:r>
      <w:proofErr w:type="spellStart"/>
      <w:r w:rsidRPr="007E7021">
        <w:rPr>
          <w:color w:val="000000" w:themeColor="text1"/>
          <w:sz w:val="20"/>
          <w:lang w:val="en-CA"/>
        </w:rPr>
        <w:t>Friedewald</w:t>
      </w:r>
      <w:proofErr w:type="spellEnd"/>
      <w:r w:rsidRPr="007E7021">
        <w:rPr>
          <w:color w:val="000000" w:themeColor="text1"/>
          <w:sz w:val="20"/>
          <w:lang w:val="en-CA"/>
        </w:rPr>
        <w:t xml:space="preserve"> equation were indeed a definitional constraint, we would have to conclude that hereditary metabolic abnormalities and enzyme inhibitors can override matters of logical necessity</w:t>
      </w:r>
      <w:r w:rsidRPr="007E7021">
        <w:rPr>
          <w:color w:val="000000" w:themeColor="text1"/>
          <w:sz w:val="20"/>
          <w:szCs w:val="20"/>
          <w:lang w:val="en-CA"/>
        </w:rPr>
        <w:t xml:space="preserve">.  </w:t>
      </w:r>
    </w:p>
  </w:footnote>
  <w:footnote w:id="12">
    <w:p w14:paraId="190BCE08" w14:textId="6481E2ED" w:rsidR="00980133" w:rsidRPr="007E7021" w:rsidRDefault="00980133" w:rsidP="009D5FE9">
      <w:pPr>
        <w:pStyle w:val="FootnoteText"/>
        <w:jc w:val="both"/>
        <w:rPr>
          <w:color w:val="000000" w:themeColor="text1"/>
          <w:sz w:val="20"/>
          <w:szCs w:val="20"/>
          <w:lang w:val="en-CA"/>
        </w:rPr>
      </w:pPr>
      <w:r w:rsidRPr="007E7021">
        <w:rPr>
          <w:rStyle w:val="FootnoteReference"/>
          <w:color w:val="000000" w:themeColor="text1"/>
          <w:sz w:val="20"/>
          <w:szCs w:val="20"/>
          <w:lang w:val="en-CA"/>
        </w:rPr>
        <w:footnoteRef/>
      </w:r>
      <w:r w:rsidRPr="007E7021">
        <w:rPr>
          <w:color w:val="000000" w:themeColor="text1"/>
          <w:sz w:val="20"/>
          <w:szCs w:val="20"/>
          <w:lang w:val="en-CA"/>
        </w:rPr>
        <w:t xml:space="preserve"> I am not arguing that experimental practice is, can or should be insulated from </w:t>
      </w:r>
      <w:r w:rsidR="00B71B9F">
        <w:rPr>
          <w:color w:val="000000" w:themeColor="text1"/>
          <w:sz w:val="20"/>
          <w:szCs w:val="20"/>
          <w:lang w:val="en-CA"/>
        </w:rPr>
        <w:t>prior</w:t>
      </w:r>
      <w:r w:rsidRPr="007E7021">
        <w:rPr>
          <w:color w:val="000000" w:themeColor="text1"/>
          <w:sz w:val="20"/>
          <w:szCs w:val="20"/>
          <w:lang w:val="en-CA"/>
        </w:rPr>
        <w:t xml:space="preserve"> assumptions. For instance, a statistical model embodies substantive claims about how data is generated (e.g., deterministically or probabilistically), thus offering a putative explanation of why data scatter in a particular way</w:t>
      </w:r>
      <w:r w:rsidR="000744DE">
        <w:rPr>
          <w:color w:val="000000" w:themeColor="text1"/>
          <w:sz w:val="20"/>
          <w:szCs w:val="20"/>
          <w:lang w:val="en-CA"/>
        </w:rPr>
        <w:t xml:space="preserve"> </w:t>
      </w:r>
      <w:r w:rsidR="000744DE">
        <w:rPr>
          <w:color w:val="000000" w:themeColor="text1"/>
          <w:sz w:val="20"/>
          <w:szCs w:val="20"/>
          <w:lang w:val="en-CA"/>
        </w:rPr>
        <w:fldChar w:fldCharType="begin"/>
      </w:r>
      <w:r w:rsidR="000744DE">
        <w:rPr>
          <w:color w:val="000000" w:themeColor="text1"/>
          <w:sz w:val="20"/>
          <w:szCs w:val="20"/>
          <w:lang w:val="en-CA"/>
        </w:rPr>
        <w:instrText xml:space="preserve"> ADDIN EN.CITE &lt;EndNote&gt;&lt;Cite&gt;&lt;Author&gt;Jaynes&lt;/Author&gt;&lt;Year&gt;2003&lt;/Year&gt;&lt;RecNum&gt;1366&lt;/RecNum&gt;&lt;DisplayText&gt;(Jaynes 2003)&lt;/DisplayText&gt;&lt;record&gt;&lt;rec-number&gt;1366&lt;/rec-number&gt;&lt;foreign-keys&gt;&lt;key app="EN" db-id="zs09tazvjrw50eestfmx0seosdx92dzas2ra" timestamp="1603380404"&gt;1366&lt;/key&gt;&lt;/foreign-keys&gt;&lt;ref-type name="Book"&gt;6&lt;/ref-type&gt;&lt;contributors&gt;&lt;authors&gt;&lt;author&gt;E. T. Jaynes&lt;/author&gt;&lt;/authors&gt;&lt;/contributors&gt;&lt;titles&gt;&lt;title&gt;Probability Theory: The Logic of Science&lt;/title&gt;&lt;/titles&gt;&lt;dates&gt;&lt;year&gt;2003&lt;/year&gt;&lt;/dates&gt;&lt;pub-location&gt;Cambridge&lt;/pub-location&gt;&lt;publisher&gt;Cambridge University Press&lt;/publisher&gt;&lt;urls&gt;&lt;/urls&gt;&lt;/record&gt;&lt;/Cite&gt;&lt;/EndNote&gt;</w:instrText>
      </w:r>
      <w:r w:rsidR="000744DE">
        <w:rPr>
          <w:color w:val="000000" w:themeColor="text1"/>
          <w:sz w:val="20"/>
          <w:szCs w:val="20"/>
          <w:lang w:val="en-CA"/>
        </w:rPr>
        <w:fldChar w:fldCharType="separate"/>
      </w:r>
      <w:r w:rsidR="000744DE">
        <w:rPr>
          <w:noProof/>
          <w:color w:val="000000" w:themeColor="text1"/>
          <w:sz w:val="20"/>
          <w:szCs w:val="20"/>
          <w:lang w:val="en-CA"/>
        </w:rPr>
        <w:t>(Jaynes 2003)</w:t>
      </w:r>
      <w:r w:rsidR="000744DE">
        <w:rPr>
          <w:color w:val="000000" w:themeColor="text1"/>
          <w:sz w:val="20"/>
          <w:szCs w:val="20"/>
          <w:lang w:val="en-CA"/>
        </w:rPr>
        <w:fldChar w:fldCharType="end"/>
      </w:r>
      <w:r w:rsidRPr="007E7021">
        <w:rPr>
          <w:color w:val="000000" w:themeColor="text1"/>
          <w:sz w:val="20"/>
          <w:szCs w:val="20"/>
          <w:lang w:val="en-CA"/>
        </w:rPr>
        <w:t>. The key point, however, is that these assumptions are not dogmatically assumed to be true, but are adopted as working hypothes</w:t>
      </w:r>
      <w:r w:rsidR="00782383" w:rsidRPr="007E7021">
        <w:rPr>
          <w:color w:val="000000" w:themeColor="text1"/>
          <w:sz w:val="20"/>
          <w:szCs w:val="20"/>
          <w:lang w:val="en-CA"/>
        </w:rPr>
        <w:t>e</w:t>
      </w:r>
      <w:r w:rsidRPr="007E7021">
        <w:rPr>
          <w:color w:val="000000" w:themeColor="text1"/>
          <w:sz w:val="20"/>
          <w:szCs w:val="20"/>
          <w:lang w:val="en-CA"/>
        </w:rPr>
        <w:t xml:space="preserve">s, the consequences of which can be </w:t>
      </w:r>
      <w:r w:rsidR="00A85076">
        <w:rPr>
          <w:color w:val="000000" w:themeColor="text1"/>
          <w:sz w:val="20"/>
          <w:szCs w:val="20"/>
          <w:lang w:val="en-CA"/>
        </w:rPr>
        <w:t xml:space="preserve">eventually </w:t>
      </w:r>
      <w:r w:rsidRPr="007E7021">
        <w:rPr>
          <w:color w:val="000000" w:themeColor="text1"/>
          <w:sz w:val="20"/>
          <w:szCs w:val="20"/>
          <w:lang w:val="en-CA"/>
        </w:rPr>
        <w:t xml:space="preserve">tested (e.g., consistency or inconsistency with actual variations of measured values, the fact that measurement precision can or cannot be increased by improving measurement techniques and experimental setups, etc.). A similar argument can be made about thresholds of statistical significance. Changes in methodological standards in response to the replicability crisis </w:t>
      </w:r>
      <w:r w:rsidRPr="007E7021">
        <w:rPr>
          <w:color w:val="000000" w:themeColor="text1"/>
          <w:sz w:val="20"/>
          <w:szCs w:val="20"/>
          <w:lang w:val="en-CA"/>
        </w:rPr>
        <w:fldChar w:fldCharType="begin"/>
      </w:r>
      <w:r w:rsidRPr="007E7021">
        <w:rPr>
          <w:color w:val="000000" w:themeColor="text1"/>
          <w:sz w:val="20"/>
          <w:szCs w:val="20"/>
          <w:lang w:val="en-CA"/>
        </w:rPr>
        <w:instrText xml:space="preserve"> ADDIN EN.CITE &lt;EndNote&gt;&lt;Cite&gt;&lt;Author&gt;Ioannidis&lt;/Author&gt;&lt;Year&gt;2005&lt;/Year&gt;&lt;RecNum&gt;1216&lt;/RecNum&gt;&lt;DisplayText&gt;(Ioannidis 2005)&lt;/DisplayText&gt;&lt;record&gt;&lt;rec-number&gt;1216&lt;/rec-number&gt;&lt;foreign-keys&gt;&lt;key app="EN" db-id="zs09tazvjrw50eestfmx0seosdx92dzas2ra" timestamp="1512487127"&gt;1216&lt;/key&gt;&lt;/foreign-keys&gt;&lt;ref-type name="Journal Article"&gt;17&lt;/ref-type&gt;&lt;contributors&gt;&lt;authors&gt;&lt;author&gt;J. Ioannidis&lt;/author&gt;&lt;/authors&gt;&lt;/contributors&gt;&lt;titles&gt;&lt;title&gt;Why Most Published Research Findings Are False&lt;/title&gt;&lt;secondary-title&gt;PLoS Medicine&lt;/secondary-title&gt;&lt;/titles&gt;&lt;periodical&gt;&lt;full-title&gt;PLoS Medicine&lt;/full-title&gt;&lt;/periodical&gt;&lt;pages&gt;e124&lt;/pages&gt;&lt;volume&gt;2&lt;/volume&gt;&lt;number&gt;8&lt;/number&gt;&lt;dates&gt;&lt;year&gt;2005&lt;/year&gt;&lt;/dates&gt;&lt;urls&gt;&lt;/urls&gt;&lt;/record&gt;&lt;/Cite&gt;&lt;/EndNote&gt;</w:instrText>
      </w:r>
      <w:r w:rsidRPr="007E7021">
        <w:rPr>
          <w:color w:val="000000" w:themeColor="text1"/>
          <w:sz w:val="20"/>
          <w:szCs w:val="20"/>
          <w:lang w:val="en-CA"/>
        </w:rPr>
        <w:fldChar w:fldCharType="separate"/>
      </w:r>
      <w:r w:rsidRPr="007E7021">
        <w:rPr>
          <w:color w:val="000000" w:themeColor="text1"/>
          <w:sz w:val="20"/>
          <w:szCs w:val="20"/>
          <w:lang w:val="en-CA"/>
        </w:rPr>
        <w:t>(Ioannidis 2005)</w:t>
      </w:r>
      <w:r w:rsidRPr="007E7021">
        <w:rPr>
          <w:color w:val="000000" w:themeColor="text1"/>
          <w:sz w:val="20"/>
          <w:szCs w:val="20"/>
          <w:lang w:val="en-CA"/>
        </w:rPr>
        <w:fldChar w:fldCharType="end"/>
      </w:r>
      <w:r w:rsidRPr="007E7021">
        <w:rPr>
          <w:color w:val="000000" w:themeColor="text1"/>
          <w:sz w:val="20"/>
          <w:szCs w:val="20"/>
          <w:lang w:val="en-CA"/>
        </w:rPr>
        <w:t xml:space="preserve"> demonstrate that conventions are revised in light of empirical results. In contrast, the definitional and metaphysical constraints advocated by Woodward do not admit empirical testing. </w:t>
      </w:r>
    </w:p>
  </w:footnote>
  <w:footnote w:id="13">
    <w:p w14:paraId="6A9784E4" w14:textId="57BB3BE0" w:rsidR="00FA4924" w:rsidRPr="007E7021" w:rsidRDefault="00FA4924" w:rsidP="00FA4924">
      <w:pPr>
        <w:pStyle w:val="FootnoteText"/>
        <w:jc w:val="both"/>
        <w:rPr>
          <w:color w:val="000000" w:themeColor="text1"/>
          <w:sz w:val="20"/>
          <w:szCs w:val="20"/>
          <w:lang w:val="en-CA"/>
        </w:rPr>
      </w:pPr>
      <w:r w:rsidRPr="007E7021">
        <w:rPr>
          <w:rStyle w:val="FootnoteReference"/>
          <w:color w:val="000000" w:themeColor="text1"/>
          <w:sz w:val="20"/>
          <w:szCs w:val="20"/>
          <w:lang w:val="en-CA"/>
        </w:rPr>
        <w:footnoteRef/>
      </w:r>
      <w:r w:rsidRPr="007E7021">
        <w:rPr>
          <w:color w:val="000000" w:themeColor="text1"/>
          <w:sz w:val="20"/>
          <w:szCs w:val="20"/>
          <w:lang w:val="en-CA"/>
        </w:rPr>
        <w:t xml:space="preserve"> In doing so, we may find out that some psychological variables </w:t>
      </w:r>
      <w:proofErr w:type="gramStart"/>
      <w:r w:rsidR="00D1463C" w:rsidRPr="007E7021">
        <w:rPr>
          <w:color w:val="000000" w:themeColor="text1"/>
          <w:sz w:val="20"/>
          <w:szCs w:val="20"/>
          <w:lang w:val="en-CA"/>
        </w:rPr>
        <w:t>don’t</w:t>
      </w:r>
      <w:proofErr w:type="gramEnd"/>
      <w:r w:rsidR="00D1463C" w:rsidRPr="007E7021">
        <w:rPr>
          <w:color w:val="000000" w:themeColor="text1"/>
          <w:sz w:val="20"/>
          <w:szCs w:val="20"/>
          <w:lang w:val="en-CA"/>
        </w:rPr>
        <w:t xml:space="preserve"> refer or don’t constitute natural kinds</w:t>
      </w:r>
      <w:r w:rsidRPr="007E7021">
        <w:rPr>
          <w:color w:val="000000" w:themeColor="text1"/>
          <w:sz w:val="20"/>
          <w:szCs w:val="20"/>
          <w:lang w:val="en-CA"/>
        </w:rPr>
        <w:t xml:space="preserve">. As noted above, the variable ‘reported pain’ is multidimensional and some of these dimensions </w:t>
      </w:r>
      <w:r w:rsidR="00FF78B8" w:rsidRPr="007E7021">
        <w:rPr>
          <w:color w:val="000000" w:themeColor="text1"/>
          <w:sz w:val="20"/>
          <w:szCs w:val="20"/>
          <w:lang w:val="en-CA"/>
        </w:rPr>
        <w:t>can</w:t>
      </w:r>
      <w:r w:rsidRPr="007E7021">
        <w:rPr>
          <w:color w:val="000000" w:themeColor="text1"/>
          <w:sz w:val="20"/>
          <w:szCs w:val="20"/>
          <w:lang w:val="en-CA"/>
        </w:rPr>
        <w:t xml:space="preserve"> be manipulated independently. This is compatible with the view that ‘pain unpleasantness’ may be associated with sensory dimensions of pain, such as ‘pain intensity,’ to the same extent visual experiences are associated with auditory ones </w:t>
      </w:r>
      <w:r w:rsidRPr="007E7021">
        <w:rPr>
          <w:color w:val="000000" w:themeColor="text1"/>
          <w:sz w:val="20"/>
          <w:szCs w:val="20"/>
          <w:lang w:val="en-CA"/>
        </w:rPr>
        <w:fldChar w:fldCharType="begin"/>
      </w:r>
      <w:r w:rsidRPr="007E7021">
        <w:rPr>
          <w:color w:val="000000" w:themeColor="text1"/>
          <w:sz w:val="20"/>
          <w:szCs w:val="20"/>
          <w:lang w:val="en-CA"/>
        </w:rPr>
        <w:instrText xml:space="preserve"> ADDIN EN.CITE &lt;EndNote&gt;&lt;Cite&gt;&lt;Author&gt;Hardcastle&lt;/Author&gt;&lt;Year&gt;1999&lt;/Year&gt;&lt;RecNum&gt;1056&lt;/RecNum&gt;&lt;DisplayText&gt;(Hardcastle 1999)&lt;/DisplayText&gt;&lt;record&gt;&lt;rec-number&gt;1056&lt;/rec-number&gt;&lt;foreign-keys&gt;&lt;key app="EN" db-id="zs09tazvjrw50eestfmx0seosdx92dzas2ra" timestamp="1457445383"&gt;1056&lt;/key&gt;&lt;/foreign-keys&gt;&lt;ref-type name="Book"&gt;6&lt;/ref-type&gt;&lt;contributors&gt;&lt;authors&gt;&lt;author&gt;V. Hardcastle&lt;/author&gt;&lt;/authors&gt;&lt;/contributors&gt;&lt;titles&gt;&lt;title&gt;The Myth of Pain&lt;/title&gt;&lt;/titles&gt;&lt;dates&gt;&lt;year&gt;1999&lt;/year&gt;&lt;/dates&gt;&lt;pub-location&gt;Cambridge, MA&lt;/pub-location&gt;&lt;publisher&gt;MIT Press&lt;/publisher&gt;&lt;urls&gt;&lt;/urls&gt;&lt;/record&gt;&lt;/Cite&gt;&lt;/EndNote&gt;</w:instrText>
      </w:r>
      <w:r w:rsidRPr="007E7021">
        <w:rPr>
          <w:color w:val="000000" w:themeColor="text1"/>
          <w:sz w:val="20"/>
          <w:szCs w:val="20"/>
          <w:lang w:val="en-CA"/>
        </w:rPr>
        <w:fldChar w:fldCharType="separate"/>
      </w:r>
      <w:r w:rsidRPr="007E7021">
        <w:rPr>
          <w:color w:val="000000" w:themeColor="text1"/>
          <w:sz w:val="20"/>
          <w:szCs w:val="20"/>
          <w:lang w:val="en-CA"/>
        </w:rPr>
        <w:t>(Hardcastle 1999)</w:t>
      </w:r>
      <w:r w:rsidRPr="007E7021">
        <w:rPr>
          <w:color w:val="000000" w:themeColor="text1"/>
          <w:sz w:val="20"/>
          <w:szCs w:val="20"/>
          <w:lang w:val="en-CA"/>
        </w:rPr>
        <w:fldChar w:fldCharType="end"/>
      </w:r>
      <w:r w:rsidRPr="007E7021">
        <w:rPr>
          <w:color w:val="000000" w:themeColor="text1"/>
          <w:sz w:val="20"/>
          <w:szCs w:val="20"/>
          <w:lang w:val="en-CA"/>
        </w:rPr>
        <w:t xml:space="preserve">. We may also find something entirely new and surprising. For example, </w:t>
      </w:r>
      <w:proofErr w:type="spellStart"/>
      <w:r w:rsidRPr="007E7021">
        <w:rPr>
          <w:color w:val="000000" w:themeColor="text1"/>
          <w:sz w:val="20"/>
          <w:szCs w:val="20"/>
          <w:lang w:val="en-CA"/>
        </w:rPr>
        <w:t>deCharms</w:t>
      </w:r>
      <w:proofErr w:type="spellEnd"/>
      <w:r w:rsidRPr="007E7021">
        <w:rPr>
          <w:color w:val="000000" w:themeColor="text1"/>
          <w:sz w:val="20"/>
          <w:szCs w:val="20"/>
          <w:lang w:val="en-CA"/>
        </w:rPr>
        <w:t xml:space="preserve"> et al. used real-time functional MRI (</w:t>
      </w:r>
      <w:proofErr w:type="spellStart"/>
      <w:r w:rsidRPr="007E7021">
        <w:rPr>
          <w:color w:val="000000" w:themeColor="text1"/>
          <w:sz w:val="20"/>
          <w:szCs w:val="20"/>
          <w:lang w:val="en-CA"/>
        </w:rPr>
        <w:t>rtfMRI</w:t>
      </w:r>
      <w:proofErr w:type="spellEnd"/>
      <w:r w:rsidRPr="007E7021">
        <w:rPr>
          <w:color w:val="000000" w:themeColor="text1"/>
          <w:sz w:val="20"/>
          <w:szCs w:val="20"/>
          <w:lang w:val="en-CA"/>
        </w:rPr>
        <w:t xml:space="preserve">) to train subjects to control ACC activation. This is what they found: “When subjects deliberately induced increases or decreases in </w:t>
      </w:r>
      <w:proofErr w:type="spellStart"/>
      <w:r w:rsidRPr="007E7021">
        <w:rPr>
          <w:color w:val="000000" w:themeColor="text1"/>
          <w:sz w:val="20"/>
          <w:szCs w:val="20"/>
          <w:lang w:val="en-CA"/>
        </w:rPr>
        <w:t>rACC</w:t>
      </w:r>
      <w:proofErr w:type="spellEnd"/>
      <w:r w:rsidRPr="007E7021">
        <w:rPr>
          <w:color w:val="000000" w:themeColor="text1"/>
          <w:sz w:val="20"/>
          <w:szCs w:val="20"/>
          <w:lang w:val="en-CA"/>
        </w:rPr>
        <w:t xml:space="preserve"> fMRI activation, there was a corresponding change in the perception of pain caused by an applied noxious thermal stimulus. Control experiments demonstrated that this effect was not observed after similar training conducted without </w:t>
      </w:r>
      <w:proofErr w:type="spellStart"/>
      <w:r w:rsidRPr="007E7021">
        <w:rPr>
          <w:color w:val="000000" w:themeColor="text1"/>
          <w:sz w:val="20"/>
          <w:szCs w:val="20"/>
          <w:lang w:val="en-CA"/>
        </w:rPr>
        <w:t>rtfMRI</w:t>
      </w:r>
      <w:proofErr w:type="spellEnd"/>
      <w:r w:rsidRPr="007E7021">
        <w:rPr>
          <w:color w:val="000000" w:themeColor="text1"/>
          <w:sz w:val="20"/>
          <w:szCs w:val="20"/>
          <w:lang w:val="en-CA"/>
        </w:rPr>
        <w:t xml:space="preserve"> </w:t>
      </w:r>
      <w:proofErr w:type="gramStart"/>
      <w:r w:rsidRPr="007E7021">
        <w:rPr>
          <w:color w:val="000000" w:themeColor="text1"/>
          <w:sz w:val="20"/>
          <w:szCs w:val="20"/>
          <w:lang w:val="en-CA"/>
        </w:rPr>
        <w:t>information, or</w:t>
      </w:r>
      <w:proofErr w:type="gramEnd"/>
      <w:r w:rsidRPr="007E7021">
        <w:rPr>
          <w:color w:val="000000" w:themeColor="text1"/>
          <w:sz w:val="20"/>
          <w:szCs w:val="20"/>
          <w:lang w:val="en-CA"/>
        </w:rPr>
        <w:t xml:space="preserve"> using </w:t>
      </w:r>
      <w:proofErr w:type="spellStart"/>
      <w:r w:rsidRPr="007E7021">
        <w:rPr>
          <w:color w:val="000000" w:themeColor="text1"/>
          <w:sz w:val="20"/>
          <w:szCs w:val="20"/>
          <w:lang w:val="en-CA"/>
        </w:rPr>
        <w:t>rtfMRI</w:t>
      </w:r>
      <w:proofErr w:type="spellEnd"/>
      <w:r w:rsidRPr="007E7021">
        <w:rPr>
          <w:color w:val="000000" w:themeColor="text1"/>
          <w:sz w:val="20"/>
          <w:szCs w:val="20"/>
          <w:lang w:val="en-CA"/>
        </w:rPr>
        <w:t xml:space="preserve"> information derived from a different brain region, or sham </w:t>
      </w:r>
      <w:proofErr w:type="spellStart"/>
      <w:r w:rsidRPr="007E7021">
        <w:rPr>
          <w:color w:val="000000" w:themeColor="text1"/>
          <w:sz w:val="20"/>
          <w:szCs w:val="20"/>
          <w:lang w:val="en-CA"/>
        </w:rPr>
        <w:t>rtfMRI</w:t>
      </w:r>
      <w:proofErr w:type="spellEnd"/>
      <w:r w:rsidRPr="007E7021">
        <w:rPr>
          <w:color w:val="000000" w:themeColor="text1"/>
          <w:sz w:val="20"/>
          <w:szCs w:val="20"/>
          <w:lang w:val="en-CA"/>
        </w:rPr>
        <w:t xml:space="preserve"> information derived previously from a different subject. </w:t>
      </w:r>
      <w:r w:rsidR="00D1463C" w:rsidRPr="007E7021">
        <w:rPr>
          <w:color w:val="000000" w:themeColor="text1"/>
          <w:sz w:val="20"/>
          <w:szCs w:val="20"/>
          <w:lang w:val="en-CA"/>
        </w:rPr>
        <w:t>[…]</w:t>
      </w:r>
      <w:r w:rsidRPr="007E7021">
        <w:rPr>
          <w:color w:val="000000" w:themeColor="text1"/>
          <w:sz w:val="20"/>
          <w:szCs w:val="20"/>
          <w:lang w:val="en-CA"/>
        </w:rPr>
        <w:t xml:space="preserve"> These findings show that individuals can gain voluntary control over activation in a specific brain region given appropriate training, that voluntary control over activation in </w:t>
      </w:r>
      <w:proofErr w:type="spellStart"/>
      <w:r w:rsidRPr="007E7021">
        <w:rPr>
          <w:color w:val="000000" w:themeColor="text1"/>
          <w:sz w:val="20"/>
          <w:szCs w:val="20"/>
          <w:lang w:val="en-CA"/>
        </w:rPr>
        <w:t>rACC</w:t>
      </w:r>
      <w:proofErr w:type="spellEnd"/>
      <w:r w:rsidRPr="007E7021">
        <w:rPr>
          <w:color w:val="000000" w:themeColor="text1"/>
          <w:sz w:val="20"/>
          <w:szCs w:val="20"/>
          <w:lang w:val="en-CA"/>
        </w:rPr>
        <w:t xml:space="preserve"> leads to control over pain perception, and that these effects were powerful enough to impact severe, chronic clinical pain” </w:t>
      </w:r>
      <w:r w:rsidRPr="007E7021">
        <w:rPr>
          <w:color w:val="000000" w:themeColor="text1"/>
          <w:sz w:val="20"/>
          <w:szCs w:val="20"/>
          <w:lang w:val="en-CA"/>
        </w:rPr>
        <w:fldChar w:fldCharType="begin"/>
      </w:r>
      <w:r w:rsidRPr="007E7021">
        <w:rPr>
          <w:color w:val="000000" w:themeColor="text1"/>
          <w:sz w:val="20"/>
          <w:szCs w:val="20"/>
          <w:lang w:val="en-CA"/>
        </w:rPr>
        <w:instrText xml:space="preserve"> ADDIN EN.CITE &lt;EndNote&gt;&lt;Cite ExcludeAuth="1"&gt;&lt;Author&gt;deCharms&lt;/Author&gt;&lt;Year&gt;2005&lt;/Year&gt;&lt;RecNum&gt;1356&lt;/RecNum&gt;&lt;Pages&gt;18626&lt;/Pages&gt;&lt;DisplayText&gt;(2005, 18626)&lt;/DisplayText&gt;&lt;record&gt;&lt;rec-number&gt;1356&lt;/rec-number&gt;&lt;foreign-keys&gt;&lt;key app="EN" db-id="zs09tazvjrw50eestfmx0seosdx92dzas2ra" timestamp="1591105334"&gt;1356&lt;/key&gt;&lt;/foreign-keys&gt;&lt;ref-type name="Journal Article"&gt;17&lt;/ref-type&gt;&lt;contributors&gt;&lt;authors&gt;&lt;author&gt;deCharms, R. C.&lt;/author&gt;&lt;author&gt;Maeda, F.&lt;/author&gt;&lt;author&gt;Glover, G. H.&lt;/author&gt;&lt;author&gt;Mackey, S.&lt;/author&gt;&lt;/authors&gt;&lt;/contributors&gt;&lt;titles&gt;&lt;title&gt;Control Over Brain Activation and Pain Learned by Using Real-Time Functional MRI&lt;/title&gt;&lt;secondary-title&gt;Proceedings of the National Academy of Sciences of the United States of America&lt;/secondary-title&gt;&lt;/titles&gt;&lt;periodical&gt;&lt;full-title&gt;Proceedings of the National Academy of Sciences of the United States of America&lt;/full-title&gt;&lt;/periodical&gt;&lt;pages&gt;18626-18631&lt;/pages&gt;&lt;volume&gt;102&lt;/volume&gt;&lt;number&gt;51&lt;/number&gt;&lt;dates&gt;&lt;year&gt;2005&lt;/year&gt;&lt;/dates&gt;&lt;urls&gt;&lt;/urls&gt;&lt;/record&gt;&lt;/Cite&gt;&lt;/EndNote&gt;</w:instrText>
      </w:r>
      <w:r w:rsidRPr="007E7021">
        <w:rPr>
          <w:color w:val="000000" w:themeColor="text1"/>
          <w:sz w:val="20"/>
          <w:szCs w:val="20"/>
          <w:lang w:val="en-CA"/>
        </w:rPr>
        <w:fldChar w:fldCharType="separate"/>
      </w:r>
      <w:r w:rsidRPr="007E7021">
        <w:rPr>
          <w:color w:val="000000" w:themeColor="text1"/>
          <w:sz w:val="20"/>
          <w:szCs w:val="20"/>
          <w:lang w:val="en-CA"/>
        </w:rPr>
        <w:t>(2005, 18626)</w:t>
      </w:r>
      <w:r w:rsidRPr="007E7021">
        <w:rPr>
          <w:color w:val="000000" w:themeColor="text1"/>
          <w:sz w:val="20"/>
          <w:szCs w:val="20"/>
          <w:lang w:val="en-CA"/>
        </w:rPr>
        <w:fldChar w:fldCharType="end"/>
      </w:r>
      <w:r w:rsidRPr="007E7021">
        <w:rPr>
          <w:color w:val="000000" w:themeColor="text1"/>
          <w:sz w:val="20"/>
          <w:szCs w:val="20"/>
          <w:lang w:val="en-CA"/>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A9EB08" w14:textId="77777777" w:rsidR="00703244" w:rsidRDefault="0070324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DCA321" w14:textId="77777777" w:rsidR="00703244" w:rsidRDefault="0070324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1EFEC9" w14:textId="77777777" w:rsidR="00703244" w:rsidRDefault="0070324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B91C63"/>
    <w:multiLevelType w:val="hybridMultilevel"/>
    <w:tmpl w:val="390618DC"/>
    <w:lvl w:ilvl="0" w:tplc="5ADE64C4">
      <w:start w:val="1"/>
      <w:numFmt w:val="bullet"/>
      <w:lvlText w:val="-"/>
      <w:lvlJc w:val="left"/>
      <w:pPr>
        <w:ind w:left="720" w:hanging="360"/>
      </w:pPr>
      <w:rPr>
        <w:rFonts w:ascii="Times New Roman" w:eastAsia="ヒラギノ角ゴ Pro W3"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113B9D"/>
    <w:multiLevelType w:val="hybridMultilevel"/>
    <w:tmpl w:val="84F880B2"/>
    <w:lvl w:ilvl="0" w:tplc="EC0ABA9C">
      <w:start w:val="4"/>
      <w:numFmt w:val="bullet"/>
      <w:lvlText w:val=""/>
      <w:lvlJc w:val="left"/>
      <w:pPr>
        <w:ind w:left="720" w:hanging="360"/>
      </w:pPr>
      <w:rPr>
        <w:rFonts w:ascii="Wingdings" w:eastAsia="ヒラギノ角ゴ Pro W3" w:hAnsi="Wingdings"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1AC06570"/>
    <w:multiLevelType w:val="hybridMultilevel"/>
    <w:tmpl w:val="DC44C00C"/>
    <w:lvl w:ilvl="0" w:tplc="7C2AF204">
      <w:start w:val="1"/>
      <w:numFmt w:val="lowerLetter"/>
      <w:lvlText w:val="(%1)"/>
      <w:lvlJc w:val="left"/>
      <w:pPr>
        <w:ind w:left="1080" w:hanging="72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3" w15:restartNumberingAfterBreak="0">
    <w:nsid w:val="1BF671E8"/>
    <w:multiLevelType w:val="hybridMultilevel"/>
    <w:tmpl w:val="C2D02ED0"/>
    <w:lvl w:ilvl="0" w:tplc="FB52217A">
      <w:start w:val="1"/>
      <w:numFmt w:val="upperRoman"/>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4" w15:restartNumberingAfterBreak="0">
    <w:nsid w:val="33FE51F8"/>
    <w:multiLevelType w:val="hybridMultilevel"/>
    <w:tmpl w:val="2682A7CA"/>
    <w:lvl w:ilvl="0" w:tplc="586467F2">
      <w:start w:val="1"/>
      <w:numFmt w:val="lowerRoman"/>
      <w:lvlText w:val="(%1)"/>
      <w:lvlJc w:val="left"/>
      <w:pPr>
        <w:ind w:left="1080" w:hanging="72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5" w15:restartNumberingAfterBreak="0">
    <w:nsid w:val="44C9083A"/>
    <w:multiLevelType w:val="hybridMultilevel"/>
    <w:tmpl w:val="0CCAEAEA"/>
    <w:lvl w:ilvl="0" w:tplc="586467F2">
      <w:start w:val="1"/>
      <w:numFmt w:val="lowerRoman"/>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6" w15:restartNumberingAfterBreak="0">
    <w:nsid w:val="4CD370D9"/>
    <w:multiLevelType w:val="hybridMultilevel"/>
    <w:tmpl w:val="B0622782"/>
    <w:lvl w:ilvl="0" w:tplc="A4F48F36">
      <w:start w:val="2"/>
      <w:numFmt w:val="bullet"/>
      <w:lvlText w:val=""/>
      <w:lvlJc w:val="left"/>
      <w:pPr>
        <w:ind w:left="720" w:hanging="360"/>
      </w:pPr>
      <w:rPr>
        <w:rFonts w:ascii="Wingdings" w:eastAsia="ヒラギノ角ゴ Pro W3" w:hAnsi="Wingdings"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7" w15:restartNumberingAfterBreak="0">
    <w:nsid w:val="51457781"/>
    <w:multiLevelType w:val="hybridMultilevel"/>
    <w:tmpl w:val="7C10153C"/>
    <w:lvl w:ilvl="0" w:tplc="2D0ED846">
      <w:start w:val="4"/>
      <w:numFmt w:val="upperRoman"/>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8" w15:restartNumberingAfterBreak="0">
    <w:nsid w:val="61164962"/>
    <w:multiLevelType w:val="hybridMultilevel"/>
    <w:tmpl w:val="D1263124"/>
    <w:lvl w:ilvl="0" w:tplc="D062DA1A">
      <w:start w:val="4"/>
      <w:numFmt w:val="upperRoman"/>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9" w15:restartNumberingAfterBreak="0">
    <w:nsid w:val="65CE575F"/>
    <w:multiLevelType w:val="hybridMultilevel"/>
    <w:tmpl w:val="2D6E3938"/>
    <w:lvl w:ilvl="0" w:tplc="0C0C001B">
      <w:start w:val="1"/>
      <w:numFmt w:val="lowerRoman"/>
      <w:lvlText w:val="%1."/>
      <w:lvlJc w:val="right"/>
      <w:pPr>
        <w:ind w:left="53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15:restartNumberingAfterBreak="0">
    <w:nsid w:val="69181DE7"/>
    <w:multiLevelType w:val="hybridMultilevel"/>
    <w:tmpl w:val="C5F8449C"/>
    <w:lvl w:ilvl="0" w:tplc="30D00C0E">
      <w:start w:val="1"/>
      <w:numFmt w:val="decimal"/>
      <w:lvlText w:val="(%1)"/>
      <w:lvlJc w:val="left"/>
      <w:pPr>
        <w:ind w:left="53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6EA5740C"/>
    <w:multiLevelType w:val="hybridMultilevel"/>
    <w:tmpl w:val="764CE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1BF7D1F"/>
    <w:multiLevelType w:val="hybridMultilevel"/>
    <w:tmpl w:val="73F046FE"/>
    <w:lvl w:ilvl="0" w:tplc="77E4E44A">
      <w:start w:val="13"/>
      <w:numFmt w:val="upp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3" w15:restartNumberingAfterBreak="0">
    <w:nsid w:val="725A4902"/>
    <w:multiLevelType w:val="hybridMultilevel"/>
    <w:tmpl w:val="0CCAEAEA"/>
    <w:lvl w:ilvl="0" w:tplc="586467F2">
      <w:start w:val="1"/>
      <w:numFmt w:val="lowerRoman"/>
      <w:lvlText w:val="(%1)"/>
      <w:lvlJc w:val="left"/>
      <w:pPr>
        <w:ind w:left="594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4" w15:restartNumberingAfterBreak="0">
    <w:nsid w:val="74315601"/>
    <w:multiLevelType w:val="hybridMultilevel"/>
    <w:tmpl w:val="DD70B210"/>
    <w:lvl w:ilvl="0" w:tplc="9E98D500">
      <w:start w:val="13"/>
      <w:numFmt w:val="upp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5" w15:restartNumberingAfterBreak="0">
    <w:nsid w:val="77F1225E"/>
    <w:multiLevelType w:val="hybridMultilevel"/>
    <w:tmpl w:val="2FE4C332"/>
    <w:lvl w:ilvl="0" w:tplc="7C2AF20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FCE4B1E"/>
    <w:multiLevelType w:val="hybridMultilevel"/>
    <w:tmpl w:val="5D4A5824"/>
    <w:lvl w:ilvl="0" w:tplc="6F78C53E">
      <w:start w:val="1"/>
      <w:numFmt w:val="low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num w:numId="1">
    <w:abstractNumId w:val="0"/>
  </w:num>
  <w:num w:numId="2">
    <w:abstractNumId w:val="11"/>
  </w:num>
  <w:num w:numId="3">
    <w:abstractNumId w:val="10"/>
  </w:num>
  <w:num w:numId="4">
    <w:abstractNumId w:val="9"/>
  </w:num>
  <w:num w:numId="5">
    <w:abstractNumId w:val="4"/>
  </w:num>
  <w:num w:numId="6">
    <w:abstractNumId w:val="6"/>
  </w:num>
  <w:num w:numId="7">
    <w:abstractNumId w:val="15"/>
  </w:num>
  <w:num w:numId="8">
    <w:abstractNumId w:val="16"/>
  </w:num>
  <w:num w:numId="9">
    <w:abstractNumId w:val="2"/>
  </w:num>
  <w:num w:numId="10">
    <w:abstractNumId w:val="12"/>
  </w:num>
  <w:num w:numId="11">
    <w:abstractNumId w:val="3"/>
  </w:num>
  <w:num w:numId="12">
    <w:abstractNumId w:val="8"/>
  </w:num>
  <w:num w:numId="13">
    <w:abstractNumId w:val="14"/>
  </w:num>
  <w:num w:numId="14">
    <w:abstractNumId w:val="7"/>
  </w:num>
  <w:num w:numId="15">
    <w:abstractNumId w:val="13"/>
  </w:num>
  <w:num w:numId="16">
    <w:abstractNumId w:val="5"/>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300"/>
  <w:embedSystemFonts/>
  <w:bordersDoNotSurroundHeader/>
  <w:bordersDoNotSurroundFooter/>
  <w:activeWritingStyle w:appName="MSWord" w:lang="en-CA" w:vendorID="64" w:dllVersion="6" w:nlCheck="1" w:checkStyle="0"/>
  <w:activeWritingStyle w:appName="MSWord" w:lang="en-US" w:vendorID="64" w:dllVersion="6" w:nlCheck="1" w:checkStyle="0"/>
  <w:activeWritingStyle w:appName="MSWord" w:lang="en-US" w:vendorID="64" w:dllVersion="0" w:nlCheck="1" w:checkStyle="0"/>
  <w:activeWritingStyle w:appName="MSWord" w:lang="en-GB" w:vendorID="64" w:dllVersion="0" w:nlCheck="1" w:checkStyle="0"/>
  <w:activeWritingStyle w:appName="MSWord" w:lang="en-CA"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en-CA" w:vendorID="64" w:dllVersion="4096" w:nlCheck="1" w:checkStyle="0"/>
  <w:proofState w:spelling="clean" w:grammar="clean"/>
  <w:stylePaneFormatFilter w:val="2801" w:allStyles="1" w:customStyles="0" w:latentStyles="0" w:stylesInUse="0" w:headingStyles="0" w:numberingStyles="0" w:tableStyles="0" w:directFormattingOnRuns="0" w:directFormattingOnParagraphs="0" w:directFormattingOnNumbering="0" w:directFormattingOnTables="1" w:clearFormatting="0" w:top3HeadingStyles="1" w:visibleStyles="0" w:alternateStyleNames="0"/>
  <w:defaultTabStop w:val="720"/>
  <w:autoHyphenation/>
  <w:hyphenationZone w:val="425"/>
  <w:defaultTableStyle w:val="Normal"/>
  <w:evenAndOddHeader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ilosophy of Science (Cited pages, year between points)&lt;/Style&gt;&lt;LeftDelim&gt;{&lt;/LeftDelim&gt;&lt;RightDelim&gt;}&lt;/RightDelim&gt;&lt;FontName&gt;Helvetic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09tazvjrw50eestfmx0seosdx92dzas2ra&quot;&gt;Filozofie-v9.3&lt;record-ids&gt;&lt;item&gt;247&lt;/item&gt;&lt;item&gt;260&lt;/item&gt;&lt;item&gt;304&lt;/item&gt;&lt;item&gt;765&lt;/item&gt;&lt;item&gt;839&lt;/item&gt;&lt;item&gt;965&lt;/item&gt;&lt;item&gt;984&lt;/item&gt;&lt;item&gt;999&lt;/item&gt;&lt;item&gt;1009&lt;/item&gt;&lt;item&gt;1053&lt;/item&gt;&lt;item&gt;1056&lt;/item&gt;&lt;item&gt;1085&lt;/item&gt;&lt;item&gt;1090&lt;/item&gt;&lt;item&gt;1152&lt;/item&gt;&lt;item&gt;1153&lt;/item&gt;&lt;item&gt;1178&lt;/item&gt;&lt;item&gt;1179&lt;/item&gt;&lt;item&gt;1182&lt;/item&gt;&lt;item&gt;1194&lt;/item&gt;&lt;item&gt;1196&lt;/item&gt;&lt;item&gt;1203&lt;/item&gt;&lt;item&gt;1216&lt;/item&gt;&lt;item&gt;1298&lt;/item&gt;&lt;item&gt;1299&lt;/item&gt;&lt;item&gt;1300&lt;/item&gt;&lt;item&gt;1302&lt;/item&gt;&lt;item&gt;1331&lt;/item&gt;&lt;item&gt;1332&lt;/item&gt;&lt;item&gt;1356&lt;/item&gt;&lt;item&gt;1363&lt;/item&gt;&lt;item&gt;1366&lt;/item&gt;&lt;item&gt;1376&lt;/item&gt;&lt;item&gt;1401&lt;/item&gt;&lt;item&gt;1402&lt;/item&gt;&lt;item&gt;1403&lt;/item&gt;&lt;/record-ids&gt;&lt;/item&gt;&lt;/Libraries&gt;"/>
  </w:docVars>
  <w:rsids>
    <w:rsidRoot w:val="004B24C2"/>
    <w:rsid w:val="0000079B"/>
    <w:rsid w:val="00001474"/>
    <w:rsid w:val="000017D5"/>
    <w:rsid w:val="00001883"/>
    <w:rsid w:val="0000191F"/>
    <w:rsid w:val="00001CF4"/>
    <w:rsid w:val="00001D50"/>
    <w:rsid w:val="0000205A"/>
    <w:rsid w:val="0000230B"/>
    <w:rsid w:val="00002662"/>
    <w:rsid w:val="00003642"/>
    <w:rsid w:val="00003830"/>
    <w:rsid w:val="00003B90"/>
    <w:rsid w:val="00003BF3"/>
    <w:rsid w:val="00003E2C"/>
    <w:rsid w:val="00003E5A"/>
    <w:rsid w:val="0000406E"/>
    <w:rsid w:val="0000461A"/>
    <w:rsid w:val="00004698"/>
    <w:rsid w:val="00004ACE"/>
    <w:rsid w:val="00004B31"/>
    <w:rsid w:val="00004EA7"/>
    <w:rsid w:val="000050C2"/>
    <w:rsid w:val="00005113"/>
    <w:rsid w:val="00005566"/>
    <w:rsid w:val="00005597"/>
    <w:rsid w:val="0000560E"/>
    <w:rsid w:val="0000586F"/>
    <w:rsid w:val="00005AF3"/>
    <w:rsid w:val="0000602D"/>
    <w:rsid w:val="000060DD"/>
    <w:rsid w:val="000061A4"/>
    <w:rsid w:val="000061EB"/>
    <w:rsid w:val="0000633C"/>
    <w:rsid w:val="00006477"/>
    <w:rsid w:val="00006753"/>
    <w:rsid w:val="00006A8E"/>
    <w:rsid w:val="00006C18"/>
    <w:rsid w:val="00006EB7"/>
    <w:rsid w:val="000070C1"/>
    <w:rsid w:val="000077DC"/>
    <w:rsid w:val="00007810"/>
    <w:rsid w:val="00007CDD"/>
    <w:rsid w:val="00007CE4"/>
    <w:rsid w:val="00007D58"/>
    <w:rsid w:val="00007FDE"/>
    <w:rsid w:val="000100E0"/>
    <w:rsid w:val="00010111"/>
    <w:rsid w:val="000101C6"/>
    <w:rsid w:val="00010279"/>
    <w:rsid w:val="000102AB"/>
    <w:rsid w:val="00010564"/>
    <w:rsid w:val="00010684"/>
    <w:rsid w:val="00010928"/>
    <w:rsid w:val="000112DE"/>
    <w:rsid w:val="000114E8"/>
    <w:rsid w:val="000115E9"/>
    <w:rsid w:val="0001187F"/>
    <w:rsid w:val="0001196A"/>
    <w:rsid w:val="00011EBF"/>
    <w:rsid w:val="000121E5"/>
    <w:rsid w:val="00012289"/>
    <w:rsid w:val="00012320"/>
    <w:rsid w:val="00012A40"/>
    <w:rsid w:val="00012B20"/>
    <w:rsid w:val="00012B71"/>
    <w:rsid w:val="00012C22"/>
    <w:rsid w:val="00012DC8"/>
    <w:rsid w:val="0001300D"/>
    <w:rsid w:val="00013390"/>
    <w:rsid w:val="0001376B"/>
    <w:rsid w:val="00013915"/>
    <w:rsid w:val="0001399D"/>
    <w:rsid w:val="00013BDD"/>
    <w:rsid w:val="00013CB4"/>
    <w:rsid w:val="0001450B"/>
    <w:rsid w:val="00014588"/>
    <w:rsid w:val="00014594"/>
    <w:rsid w:val="000145D1"/>
    <w:rsid w:val="00014790"/>
    <w:rsid w:val="00014A6B"/>
    <w:rsid w:val="00014A84"/>
    <w:rsid w:val="00014B1C"/>
    <w:rsid w:val="00014B92"/>
    <w:rsid w:val="00014B9C"/>
    <w:rsid w:val="000154F4"/>
    <w:rsid w:val="00015504"/>
    <w:rsid w:val="000156D6"/>
    <w:rsid w:val="00015C76"/>
    <w:rsid w:val="00015FA8"/>
    <w:rsid w:val="000161B5"/>
    <w:rsid w:val="00016447"/>
    <w:rsid w:val="00016987"/>
    <w:rsid w:val="00016C5A"/>
    <w:rsid w:val="000176ED"/>
    <w:rsid w:val="00017DD7"/>
    <w:rsid w:val="00020152"/>
    <w:rsid w:val="000203D2"/>
    <w:rsid w:val="000205EF"/>
    <w:rsid w:val="000208DE"/>
    <w:rsid w:val="000208FA"/>
    <w:rsid w:val="00020A20"/>
    <w:rsid w:val="00020B0F"/>
    <w:rsid w:val="00020B9A"/>
    <w:rsid w:val="00020DE6"/>
    <w:rsid w:val="00021147"/>
    <w:rsid w:val="000215EF"/>
    <w:rsid w:val="000219B2"/>
    <w:rsid w:val="00021D0B"/>
    <w:rsid w:val="00021DD2"/>
    <w:rsid w:val="00021DE0"/>
    <w:rsid w:val="00021E01"/>
    <w:rsid w:val="00022061"/>
    <w:rsid w:val="000221DB"/>
    <w:rsid w:val="00022491"/>
    <w:rsid w:val="0002254B"/>
    <w:rsid w:val="00022605"/>
    <w:rsid w:val="00022C7F"/>
    <w:rsid w:val="00022DB7"/>
    <w:rsid w:val="000238A7"/>
    <w:rsid w:val="00023A8B"/>
    <w:rsid w:val="00023C89"/>
    <w:rsid w:val="00023D11"/>
    <w:rsid w:val="00023EEB"/>
    <w:rsid w:val="000241A1"/>
    <w:rsid w:val="000241A9"/>
    <w:rsid w:val="000241B6"/>
    <w:rsid w:val="0002441D"/>
    <w:rsid w:val="000244A7"/>
    <w:rsid w:val="000245E2"/>
    <w:rsid w:val="0002466B"/>
    <w:rsid w:val="00024731"/>
    <w:rsid w:val="0002485B"/>
    <w:rsid w:val="00024A32"/>
    <w:rsid w:val="00024BED"/>
    <w:rsid w:val="0002511D"/>
    <w:rsid w:val="0002531D"/>
    <w:rsid w:val="0002542D"/>
    <w:rsid w:val="00025522"/>
    <w:rsid w:val="00025724"/>
    <w:rsid w:val="000257A3"/>
    <w:rsid w:val="00025896"/>
    <w:rsid w:val="000259AE"/>
    <w:rsid w:val="0002625F"/>
    <w:rsid w:val="000265A1"/>
    <w:rsid w:val="000268FE"/>
    <w:rsid w:val="00026AEC"/>
    <w:rsid w:val="00026B0D"/>
    <w:rsid w:val="00026E19"/>
    <w:rsid w:val="000272B3"/>
    <w:rsid w:val="00027308"/>
    <w:rsid w:val="000273FB"/>
    <w:rsid w:val="00027DD0"/>
    <w:rsid w:val="00027DD2"/>
    <w:rsid w:val="00027F7A"/>
    <w:rsid w:val="000301CA"/>
    <w:rsid w:val="000302B4"/>
    <w:rsid w:val="000304B8"/>
    <w:rsid w:val="00030780"/>
    <w:rsid w:val="000309BA"/>
    <w:rsid w:val="00030AB9"/>
    <w:rsid w:val="00030F5B"/>
    <w:rsid w:val="00031261"/>
    <w:rsid w:val="00031489"/>
    <w:rsid w:val="000314DC"/>
    <w:rsid w:val="0003163F"/>
    <w:rsid w:val="000316F4"/>
    <w:rsid w:val="0003193F"/>
    <w:rsid w:val="00032308"/>
    <w:rsid w:val="000323D7"/>
    <w:rsid w:val="000324B2"/>
    <w:rsid w:val="000329CF"/>
    <w:rsid w:val="00032D04"/>
    <w:rsid w:val="00032E6A"/>
    <w:rsid w:val="00032F07"/>
    <w:rsid w:val="00032F91"/>
    <w:rsid w:val="0003300C"/>
    <w:rsid w:val="000330FF"/>
    <w:rsid w:val="00033222"/>
    <w:rsid w:val="00033319"/>
    <w:rsid w:val="00033508"/>
    <w:rsid w:val="00033554"/>
    <w:rsid w:val="000335C1"/>
    <w:rsid w:val="00033645"/>
    <w:rsid w:val="000336D1"/>
    <w:rsid w:val="00033833"/>
    <w:rsid w:val="0003389A"/>
    <w:rsid w:val="00034448"/>
    <w:rsid w:val="0003456E"/>
    <w:rsid w:val="00034A3D"/>
    <w:rsid w:val="00034FB8"/>
    <w:rsid w:val="00034FBC"/>
    <w:rsid w:val="000351FA"/>
    <w:rsid w:val="0003564E"/>
    <w:rsid w:val="000359CC"/>
    <w:rsid w:val="00035F47"/>
    <w:rsid w:val="00035F7E"/>
    <w:rsid w:val="00036147"/>
    <w:rsid w:val="00036220"/>
    <w:rsid w:val="000364AC"/>
    <w:rsid w:val="000364BD"/>
    <w:rsid w:val="00036853"/>
    <w:rsid w:val="00036B22"/>
    <w:rsid w:val="00036CEB"/>
    <w:rsid w:val="00036D5C"/>
    <w:rsid w:val="00036ED3"/>
    <w:rsid w:val="00037415"/>
    <w:rsid w:val="0003759D"/>
    <w:rsid w:val="000376E1"/>
    <w:rsid w:val="00037C02"/>
    <w:rsid w:val="00040009"/>
    <w:rsid w:val="00040226"/>
    <w:rsid w:val="0004027D"/>
    <w:rsid w:val="000402EF"/>
    <w:rsid w:val="00040353"/>
    <w:rsid w:val="00040414"/>
    <w:rsid w:val="000406E8"/>
    <w:rsid w:val="0004073F"/>
    <w:rsid w:val="0004075A"/>
    <w:rsid w:val="00040D79"/>
    <w:rsid w:val="00040E8F"/>
    <w:rsid w:val="00041544"/>
    <w:rsid w:val="00041A79"/>
    <w:rsid w:val="00041B8C"/>
    <w:rsid w:val="00041DBE"/>
    <w:rsid w:val="00041E5A"/>
    <w:rsid w:val="00041F29"/>
    <w:rsid w:val="000420A9"/>
    <w:rsid w:val="000421C2"/>
    <w:rsid w:val="00042409"/>
    <w:rsid w:val="00042671"/>
    <w:rsid w:val="000427C5"/>
    <w:rsid w:val="00042B07"/>
    <w:rsid w:val="00042B86"/>
    <w:rsid w:val="00042C59"/>
    <w:rsid w:val="00042DD4"/>
    <w:rsid w:val="00043092"/>
    <w:rsid w:val="000431E6"/>
    <w:rsid w:val="000432CE"/>
    <w:rsid w:val="00043431"/>
    <w:rsid w:val="000435C6"/>
    <w:rsid w:val="00043724"/>
    <w:rsid w:val="00043784"/>
    <w:rsid w:val="000438C4"/>
    <w:rsid w:val="00043AF4"/>
    <w:rsid w:val="00043F1E"/>
    <w:rsid w:val="00043FC3"/>
    <w:rsid w:val="0004419D"/>
    <w:rsid w:val="00044871"/>
    <w:rsid w:val="00044F48"/>
    <w:rsid w:val="00045023"/>
    <w:rsid w:val="00045084"/>
    <w:rsid w:val="0004534C"/>
    <w:rsid w:val="00045859"/>
    <w:rsid w:val="00046047"/>
    <w:rsid w:val="00046475"/>
    <w:rsid w:val="0004659B"/>
    <w:rsid w:val="0004696A"/>
    <w:rsid w:val="000469E0"/>
    <w:rsid w:val="00046ADA"/>
    <w:rsid w:val="00046E1D"/>
    <w:rsid w:val="00046FAF"/>
    <w:rsid w:val="00047763"/>
    <w:rsid w:val="00047A81"/>
    <w:rsid w:val="00047F79"/>
    <w:rsid w:val="000501D8"/>
    <w:rsid w:val="00050239"/>
    <w:rsid w:val="00050315"/>
    <w:rsid w:val="00050332"/>
    <w:rsid w:val="00050A8C"/>
    <w:rsid w:val="00050DAD"/>
    <w:rsid w:val="00050DD6"/>
    <w:rsid w:val="00050E2D"/>
    <w:rsid w:val="00051221"/>
    <w:rsid w:val="00051224"/>
    <w:rsid w:val="0005166C"/>
    <w:rsid w:val="00051A5B"/>
    <w:rsid w:val="00051E7E"/>
    <w:rsid w:val="00052490"/>
    <w:rsid w:val="000524F7"/>
    <w:rsid w:val="00052550"/>
    <w:rsid w:val="000527BF"/>
    <w:rsid w:val="00052DE2"/>
    <w:rsid w:val="00052FD5"/>
    <w:rsid w:val="00053108"/>
    <w:rsid w:val="00053769"/>
    <w:rsid w:val="00053B47"/>
    <w:rsid w:val="000544AB"/>
    <w:rsid w:val="00054619"/>
    <w:rsid w:val="0005476A"/>
    <w:rsid w:val="000549AD"/>
    <w:rsid w:val="00054A32"/>
    <w:rsid w:val="00054A5B"/>
    <w:rsid w:val="00054B03"/>
    <w:rsid w:val="00054D40"/>
    <w:rsid w:val="00054E3D"/>
    <w:rsid w:val="00054EDB"/>
    <w:rsid w:val="000556DA"/>
    <w:rsid w:val="00055B03"/>
    <w:rsid w:val="00055C67"/>
    <w:rsid w:val="00055D43"/>
    <w:rsid w:val="00055FF2"/>
    <w:rsid w:val="000561C4"/>
    <w:rsid w:val="000561EC"/>
    <w:rsid w:val="00056313"/>
    <w:rsid w:val="000566C2"/>
    <w:rsid w:val="00056D8C"/>
    <w:rsid w:val="00056F3B"/>
    <w:rsid w:val="000576B8"/>
    <w:rsid w:val="00057788"/>
    <w:rsid w:val="00057BB8"/>
    <w:rsid w:val="000600F1"/>
    <w:rsid w:val="00060120"/>
    <w:rsid w:val="0006013E"/>
    <w:rsid w:val="00060696"/>
    <w:rsid w:val="00060726"/>
    <w:rsid w:val="00060799"/>
    <w:rsid w:val="00060BB7"/>
    <w:rsid w:val="00061526"/>
    <w:rsid w:val="000615AC"/>
    <w:rsid w:val="000615CB"/>
    <w:rsid w:val="0006175D"/>
    <w:rsid w:val="00061897"/>
    <w:rsid w:val="000618FF"/>
    <w:rsid w:val="00061A2C"/>
    <w:rsid w:val="00061A73"/>
    <w:rsid w:val="00061B36"/>
    <w:rsid w:val="00061C25"/>
    <w:rsid w:val="00061D84"/>
    <w:rsid w:val="00061ED5"/>
    <w:rsid w:val="000624C1"/>
    <w:rsid w:val="00062574"/>
    <w:rsid w:val="0006258C"/>
    <w:rsid w:val="00062722"/>
    <w:rsid w:val="000635EA"/>
    <w:rsid w:val="000639C0"/>
    <w:rsid w:val="000639C8"/>
    <w:rsid w:val="00063B40"/>
    <w:rsid w:val="00063BF2"/>
    <w:rsid w:val="00063C55"/>
    <w:rsid w:val="00063E8E"/>
    <w:rsid w:val="000643F1"/>
    <w:rsid w:val="000646ED"/>
    <w:rsid w:val="00064788"/>
    <w:rsid w:val="00064798"/>
    <w:rsid w:val="00064C55"/>
    <w:rsid w:val="00064D33"/>
    <w:rsid w:val="00064D94"/>
    <w:rsid w:val="000650EC"/>
    <w:rsid w:val="000650F7"/>
    <w:rsid w:val="00065443"/>
    <w:rsid w:val="000656A7"/>
    <w:rsid w:val="00065799"/>
    <w:rsid w:val="00065CE8"/>
    <w:rsid w:val="00065D60"/>
    <w:rsid w:val="00065F9D"/>
    <w:rsid w:val="00066478"/>
    <w:rsid w:val="00066A3B"/>
    <w:rsid w:val="00066D92"/>
    <w:rsid w:val="00066EB6"/>
    <w:rsid w:val="000671E5"/>
    <w:rsid w:val="000676CB"/>
    <w:rsid w:val="00067836"/>
    <w:rsid w:val="00070282"/>
    <w:rsid w:val="00070329"/>
    <w:rsid w:val="0007037E"/>
    <w:rsid w:val="00070983"/>
    <w:rsid w:val="00071121"/>
    <w:rsid w:val="00071231"/>
    <w:rsid w:val="000716F8"/>
    <w:rsid w:val="00071B2A"/>
    <w:rsid w:val="00071B32"/>
    <w:rsid w:val="00071F7D"/>
    <w:rsid w:val="00071FF7"/>
    <w:rsid w:val="00072236"/>
    <w:rsid w:val="00072316"/>
    <w:rsid w:val="0007248C"/>
    <w:rsid w:val="00072572"/>
    <w:rsid w:val="00072779"/>
    <w:rsid w:val="000728A9"/>
    <w:rsid w:val="00072A45"/>
    <w:rsid w:val="00072AD7"/>
    <w:rsid w:val="00072B11"/>
    <w:rsid w:val="00072DB8"/>
    <w:rsid w:val="00072DDB"/>
    <w:rsid w:val="000732AE"/>
    <w:rsid w:val="00073493"/>
    <w:rsid w:val="000734FB"/>
    <w:rsid w:val="000736F3"/>
    <w:rsid w:val="00073850"/>
    <w:rsid w:val="00073B86"/>
    <w:rsid w:val="00073D24"/>
    <w:rsid w:val="0007424F"/>
    <w:rsid w:val="00074351"/>
    <w:rsid w:val="000744DE"/>
    <w:rsid w:val="000745B5"/>
    <w:rsid w:val="000745B9"/>
    <w:rsid w:val="00074823"/>
    <w:rsid w:val="00074A4F"/>
    <w:rsid w:val="00074AAD"/>
    <w:rsid w:val="00074D28"/>
    <w:rsid w:val="00074F18"/>
    <w:rsid w:val="00074F25"/>
    <w:rsid w:val="000755E7"/>
    <w:rsid w:val="000757EA"/>
    <w:rsid w:val="00075D85"/>
    <w:rsid w:val="00075F7A"/>
    <w:rsid w:val="000763D2"/>
    <w:rsid w:val="000765C9"/>
    <w:rsid w:val="0007666B"/>
    <w:rsid w:val="0007680C"/>
    <w:rsid w:val="0007681A"/>
    <w:rsid w:val="00076E85"/>
    <w:rsid w:val="00076F5F"/>
    <w:rsid w:val="00077027"/>
    <w:rsid w:val="000771E3"/>
    <w:rsid w:val="00077370"/>
    <w:rsid w:val="000774B1"/>
    <w:rsid w:val="00077AEB"/>
    <w:rsid w:val="00077BDE"/>
    <w:rsid w:val="00077BEC"/>
    <w:rsid w:val="00077F52"/>
    <w:rsid w:val="000801FE"/>
    <w:rsid w:val="0008069A"/>
    <w:rsid w:val="00080774"/>
    <w:rsid w:val="00080BB1"/>
    <w:rsid w:val="00080C67"/>
    <w:rsid w:val="00080FEC"/>
    <w:rsid w:val="00081441"/>
    <w:rsid w:val="00081D9D"/>
    <w:rsid w:val="00081EC2"/>
    <w:rsid w:val="00082544"/>
    <w:rsid w:val="0008278E"/>
    <w:rsid w:val="0008285D"/>
    <w:rsid w:val="00082A0B"/>
    <w:rsid w:val="00082A74"/>
    <w:rsid w:val="00082CFF"/>
    <w:rsid w:val="00083107"/>
    <w:rsid w:val="00083177"/>
    <w:rsid w:val="000831A7"/>
    <w:rsid w:val="0008344C"/>
    <w:rsid w:val="0008357F"/>
    <w:rsid w:val="000837A8"/>
    <w:rsid w:val="000837EC"/>
    <w:rsid w:val="000839F1"/>
    <w:rsid w:val="00083BD8"/>
    <w:rsid w:val="00083E2F"/>
    <w:rsid w:val="00083F01"/>
    <w:rsid w:val="00083F67"/>
    <w:rsid w:val="00083FF2"/>
    <w:rsid w:val="0008472E"/>
    <w:rsid w:val="000847D5"/>
    <w:rsid w:val="000847DD"/>
    <w:rsid w:val="00084B60"/>
    <w:rsid w:val="00084C0A"/>
    <w:rsid w:val="00084DC7"/>
    <w:rsid w:val="00084E5F"/>
    <w:rsid w:val="00084FCA"/>
    <w:rsid w:val="00085432"/>
    <w:rsid w:val="00085472"/>
    <w:rsid w:val="00085664"/>
    <w:rsid w:val="0008568B"/>
    <w:rsid w:val="00085BC5"/>
    <w:rsid w:val="00085CA7"/>
    <w:rsid w:val="000860E7"/>
    <w:rsid w:val="00086466"/>
    <w:rsid w:val="00086963"/>
    <w:rsid w:val="00086A1B"/>
    <w:rsid w:val="00086A21"/>
    <w:rsid w:val="00086B5B"/>
    <w:rsid w:val="00086C1F"/>
    <w:rsid w:val="00086D29"/>
    <w:rsid w:val="00086D4E"/>
    <w:rsid w:val="00086EA7"/>
    <w:rsid w:val="00086F6F"/>
    <w:rsid w:val="0008761A"/>
    <w:rsid w:val="00087B7B"/>
    <w:rsid w:val="00087BD4"/>
    <w:rsid w:val="00087E89"/>
    <w:rsid w:val="0009004B"/>
    <w:rsid w:val="00090103"/>
    <w:rsid w:val="0009020A"/>
    <w:rsid w:val="000902FE"/>
    <w:rsid w:val="000903E6"/>
    <w:rsid w:val="0009054F"/>
    <w:rsid w:val="0009056B"/>
    <w:rsid w:val="0009072E"/>
    <w:rsid w:val="00090A6D"/>
    <w:rsid w:val="00090BC5"/>
    <w:rsid w:val="00090C15"/>
    <w:rsid w:val="00090D2B"/>
    <w:rsid w:val="00090D5C"/>
    <w:rsid w:val="00091122"/>
    <w:rsid w:val="000911BA"/>
    <w:rsid w:val="00091359"/>
    <w:rsid w:val="00091425"/>
    <w:rsid w:val="0009163D"/>
    <w:rsid w:val="00091874"/>
    <w:rsid w:val="00091B01"/>
    <w:rsid w:val="00091B46"/>
    <w:rsid w:val="00091BB5"/>
    <w:rsid w:val="00091D87"/>
    <w:rsid w:val="00091EE4"/>
    <w:rsid w:val="00092262"/>
    <w:rsid w:val="00092965"/>
    <w:rsid w:val="00092AF1"/>
    <w:rsid w:val="00092CF9"/>
    <w:rsid w:val="00092D1B"/>
    <w:rsid w:val="00092F3D"/>
    <w:rsid w:val="00093125"/>
    <w:rsid w:val="00093543"/>
    <w:rsid w:val="0009357B"/>
    <w:rsid w:val="00093DE7"/>
    <w:rsid w:val="000940E7"/>
    <w:rsid w:val="000941DD"/>
    <w:rsid w:val="000947BE"/>
    <w:rsid w:val="00094ADF"/>
    <w:rsid w:val="00095222"/>
    <w:rsid w:val="00095290"/>
    <w:rsid w:val="000954D2"/>
    <w:rsid w:val="000954DC"/>
    <w:rsid w:val="000955F1"/>
    <w:rsid w:val="000957D8"/>
    <w:rsid w:val="00095A8B"/>
    <w:rsid w:val="00095C0B"/>
    <w:rsid w:val="00095F2A"/>
    <w:rsid w:val="00095FD5"/>
    <w:rsid w:val="00095FD6"/>
    <w:rsid w:val="00096319"/>
    <w:rsid w:val="0009657D"/>
    <w:rsid w:val="000969F6"/>
    <w:rsid w:val="00096ED0"/>
    <w:rsid w:val="00097066"/>
    <w:rsid w:val="000970F1"/>
    <w:rsid w:val="00097284"/>
    <w:rsid w:val="0009759A"/>
    <w:rsid w:val="00097608"/>
    <w:rsid w:val="000978DC"/>
    <w:rsid w:val="00097BC4"/>
    <w:rsid w:val="00097CEF"/>
    <w:rsid w:val="00097CFE"/>
    <w:rsid w:val="00097E8E"/>
    <w:rsid w:val="000A0559"/>
    <w:rsid w:val="000A095C"/>
    <w:rsid w:val="000A0A3C"/>
    <w:rsid w:val="000A0B0E"/>
    <w:rsid w:val="000A0D33"/>
    <w:rsid w:val="000A0F88"/>
    <w:rsid w:val="000A148D"/>
    <w:rsid w:val="000A1577"/>
    <w:rsid w:val="000A164E"/>
    <w:rsid w:val="000A1793"/>
    <w:rsid w:val="000A199D"/>
    <w:rsid w:val="000A1A13"/>
    <w:rsid w:val="000A1BCB"/>
    <w:rsid w:val="000A1D4B"/>
    <w:rsid w:val="000A2486"/>
    <w:rsid w:val="000A24CB"/>
    <w:rsid w:val="000A27F3"/>
    <w:rsid w:val="000A2984"/>
    <w:rsid w:val="000A2B23"/>
    <w:rsid w:val="000A2C46"/>
    <w:rsid w:val="000A33EA"/>
    <w:rsid w:val="000A35FD"/>
    <w:rsid w:val="000A36D0"/>
    <w:rsid w:val="000A37C1"/>
    <w:rsid w:val="000A38A3"/>
    <w:rsid w:val="000A3B1A"/>
    <w:rsid w:val="000A43F1"/>
    <w:rsid w:val="000A4503"/>
    <w:rsid w:val="000A488D"/>
    <w:rsid w:val="000A50F0"/>
    <w:rsid w:val="000A516C"/>
    <w:rsid w:val="000A55CA"/>
    <w:rsid w:val="000A57A3"/>
    <w:rsid w:val="000A5F07"/>
    <w:rsid w:val="000A5FF4"/>
    <w:rsid w:val="000A6345"/>
    <w:rsid w:val="000A66EA"/>
    <w:rsid w:val="000A673B"/>
    <w:rsid w:val="000A6791"/>
    <w:rsid w:val="000A695F"/>
    <w:rsid w:val="000A6B34"/>
    <w:rsid w:val="000A6DB3"/>
    <w:rsid w:val="000A6EC3"/>
    <w:rsid w:val="000A7194"/>
    <w:rsid w:val="000A728D"/>
    <w:rsid w:val="000A7568"/>
    <w:rsid w:val="000A7749"/>
    <w:rsid w:val="000A7765"/>
    <w:rsid w:val="000A793E"/>
    <w:rsid w:val="000A79FC"/>
    <w:rsid w:val="000A7A1E"/>
    <w:rsid w:val="000A7DC4"/>
    <w:rsid w:val="000A7FD7"/>
    <w:rsid w:val="000B0179"/>
    <w:rsid w:val="000B042B"/>
    <w:rsid w:val="000B04A5"/>
    <w:rsid w:val="000B0561"/>
    <w:rsid w:val="000B07DB"/>
    <w:rsid w:val="000B094E"/>
    <w:rsid w:val="000B0ADB"/>
    <w:rsid w:val="000B0C0B"/>
    <w:rsid w:val="000B0C35"/>
    <w:rsid w:val="000B0CF6"/>
    <w:rsid w:val="000B0F77"/>
    <w:rsid w:val="000B1219"/>
    <w:rsid w:val="000B1428"/>
    <w:rsid w:val="000B1700"/>
    <w:rsid w:val="000B18FA"/>
    <w:rsid w:val="000B1965"/>
    <w:rsid w:val="000B1A30"/>
    <w:rsid w:val="000B1ABE"/>
    <w:rsid w:val="000B1B24"/>
    <w:rsid w:val="000B1C10"/>
    <w:rsid w:val="000B1E5F"/>
    <w:rsid w:val="000B2565"/>
    <w:rsid w:val="000B2669"/>
    <w:rsid w:val="000B298C"/>
    <w:rsid w:val="000B2AFF"/>
    <w:rsid w:val="000B2B13"/>
    <w:rsid w:val="000B2B29"/>
    <w:rsid w:val="000B2BEB"/>
    <w:rsid w:val="000B2EC6"/>
    <w:rsid w:val="000B3062"/>
    <w:rsid w:val="000B3819"/>
    <w:rsid w:val="000B3AD7"/>
    <w:rsid w:val="000B3CBF"/>
    <w:rsid w:val="000B3E25"/>
    <w:rsid w:val="000B3ED3"/>
    <w:rsid w:val="000B3F84"/>
    <w:rsid w:val="000B448B"/>
    <w:rsid w:val="000B4746"/>
    <w:rsid w:val="000B474C"/>
    <w:rsid w:val="000B4C36"/>
    <w:rsid w:val="000B502F"/>
    <w:rsid w:val="000B5422"/>
    <w:rsid w:val="000B5531"/>
    <w:rsid w:val="000B5737"/>
    <w:rsid w:val="000B5AB0"/>
    <w:rsid w:val="000B5B9A"/>
    <w:rsid w:val="000B5BBF"/>
    <w:rsid w:val="000B6180"/>
    <w:rsid w:val="000B64C3"/>
    <w:rsid w:val="000B6530"/>
    <w:rsid w:val="000B6549"/>
    <w:rsid w:val="000B65A4"/>
    <w:rsid w:val="000B65C6"/>
    <w:rsid w:val="000B6611"/>
    <w:rsid w:val="000B6647"/>
    <w:rsid w:val="000B6F13"/>
    <w:rsid w:val="000B6FCE"/>
    <w:rsid w:val="000B70C9"/>
    <w:rsid w:val="000B7555"/>
    <w:rsid w:val="000B7975"/>
    <w:rsid w:val="000B7A44"/>
    <w:rsid w:val="000B7FA4"/>
    <w:rsid w:val="000B7FEC"/>
    <w:rsid w:val="000C00B2"/>
    <w:rsid w:val="000C02BA"/>
    <w:rsid w:val="000C033C"/>
    <w:rsid w:val="000C0A17"/>
    <w:rsid w:val="000C0C50"/>
    <w:rsid w:val="000C0E91"/>
    <w:rsid w:val="000C11EB"/>
    <w:rsid w:val="000C1598"/>
    <w:rsid w:val="000C15AA"/>
    <w:rsid w:val="000C15E2"/>
    <w:rsid w:val="000C16BE"/>
    <w:rsid w:val="000C16DE"/>
    <w:rsid w:val="000C1C33"/>
    <w:rsid w:val="000C1C4D"/>
    <w:rsid w:val="000C1D51"/>
    <w:rsid w:val="000C2003"/>
    <w:rsid w:val="000C20A3"/>
    <w:rsid w:val="000C2128"/>
    <w:rsid w:val="000C217B"/>
    <w:rsid w:val="000C2188"/>
    <w:rsid w:val="000C22DD"/>
    <w:rsid w:val="000C257D"/>
    <w:rsid w:val="000C2748"/>
    <w:rsid w:val="000C283A"/>
    <w:rsid w:val="000C2F3D"/>
    <w:rsid w:val="000C301A"/>
    <w:rsid w:val="000C313C"/>
    <w:rsid w:val="000C4056"/>
    <w:rsid w:val="000C4186"/>
    <w:rsid w:val="000C41A4"/>
    <w:rsid w:val="000C43F1"/>
    <w:rsid w:val="000C447A"/>
    <w:rsid w:val="000C45E1"/>
    <w:rsid w:val="000C48F2"/>
    <w:rsid w:val="000C4B3D"/>
    <w:rsid w:val="000C52D1"/>
    <w:rsid w:val="000C5315"/>
    <w:rsid w:val="000C5351"/>
    <w:rsid w:val="000C58DA"/>
    <w:rsid w:val="000C59F1"/>
    <w:rsid w:val="000C5B8A"/>
    <w:rsid w:val="000C5FD5"/>
    <w:rsid w:val="000C603D"/>
    <w:rsid w:val="000C62D7"/>
    <w:rsid w:val="000C6387"/>
    <w:rsid w:val="000C63BB"/>
    <w:rsid w:val="000C670F"/>
    <w:rsid w:val="000C6EBB"/>
    <w:rsid w:val="000C6EC6"/>
    <w:rsid w:val="000C711D"/>
    <w:rsid w:val="000C7614"/>
    <w:rsid w:val="000C7637"/>
    <w:rsid w:val="000C7652"/>
    <w:rsid w:val="000C7749"/>
    <w:rsid w:val="000C7AFD"/>
    <w:rsid w:val="000C7E77"/>
    <w:rsid w:val="000C7FCD"/>
    <w:rsid w:val="000D0054"/>
    <w:rsid w:val="000D051B"/>
    <w:rsid w:val="000D09CE"/>
    <w:rsid w:val="000D0BFD"/>
    <w:rsid w:val="000D0C32"/>
    <w:rsid w:val="000D0D1C"/>
    <w:rsid w:val="000D0DC2"/>
    <w:rsid w:val="000D142C"/>
    <w:rsid w:val="000D1838"/>
    <w:rsid w:val="000D1A23"/>
    <w:rsid w:val="000D1A99"/>
    <w:rsid w:val="000D1BD7"/>
    <w:rsid w:val="000D20F7"/>
    <w:rsid w:val="000D210A"/>
    <w:rsid w:val="000D2687"/>
    <w:rsid w:val="000D274A"/>
    <w:rsid w:val="000D292C"/>
    <w:rsid w:val="000D2B55"/>
    <w:rsid w:val="000D2B9B"/>
    <w:rsid w:val="000D2CCD"/>
    <w:rsid w:val="000D331B"/>
    <w:rsid w:val="000D371B"/>
    <w:rsid w:val="000D3827"/>
    <w:rsid w:val="000D3A41"/>
    <w:rsid w:val="000D3AFA"/>
    <w:rsid w:val="000D3E27"/>
    <w:rsid w:val="000D3F58"/>
    <w:rsid w:val="000D4298"/>
    <w:rsid w:val="000D444C"/>
    <w:rsid w:val="000D44C6"/>
    <w:rsid w:val="000D452C"/>
    <w:rsid w:val="000D4996"/>
    <w:rsid w:val="000D4B20"/>
    <w:rsid w:val="000D4B38"/>
    <w:rsid w:val="000D4BBA"/>
    <w:rsid w:val="000D4C51"/>
    <w:rsid w:val="000D4D94"/>
    <w:rsid w:val="000D4EBB"/>
    <w:rsid w:val="000D503F"/>
    <w:rsid w:val="000D54BE"/>
    <w:rsid w:val="000D6022"/>
    <w:rsid w:val="000D626C"/>
    <w:rsid w:val="000D678A"/>
    <w:rsid w:val="000D6886"/>
    <w:rsid w:val="000D6C2D"/>
    <w:rsid w:val="000D6E2A"/>
    <w:rsid w:val="000D6F0E"/>
    <w:rsid w:val="000D7264"/>
    <w:rsid w:val="000D75E3"/>
    <w:rsid w:val="000D7708"/>
    <w:rsid w:val="000D78EE"/>
    <w:rsid w:val="000D7A2F"/>
    <w:rsid w:val="000D7D14"/>
    <w:rsid w:val="000D7DDA"/>
    <w:rsid w:val="000E09E6"/>
    <w:rsid w:val="000E0CB0"/>
    <w:rsid w:val="000E0DA4"/>
    <w:rsid w:val="000E124A"/>
    <w:rsid w:val="000E1336"/>
    <w:rsid w:val="000E163A"/>
    <w:rsid w:val="000E18C4"/>
    <w:rsid w:val="000E193B"/>
    <w:rsid w:val="000E1A95"/>
    <w:rsid w:val="000E1F49"/>
    <w:rsid w:val="000E1FD3"/>
    <w:rsid w:val="000E2053"/>
    <w:rsid w:val="000E22CC"/>
    <w:rsid w:val="000E2378"/>
    <w:rsid w:val="000E25A7"/>
    <w:rsid w:val="000E2E95"/>
    <w:rsid w:val="000E2F1E"/>
    <w:rsid w:val="000E3246"/>
    <w:rsid w:val="000E3420"/>
    <w:rsid w:val="000E371D"/>
    <w:rsid w:val="000E397C"/>
    <w:rsid w:val="000E3B89"/>
    <w:rsid w:val="000E3CE8"/>
    <w:rsid w:val="000E3DE8"/>
    <w:rsid w:val="000E3FD2"/>
    <w:rsid w:val="000E3FED"/>
    <w:rsid w:val="000E4093"/>
    <w:rsid w:val="000E40B2"/>
    <w:rsid w:val="000E439E"/>
    <w:rsid w:val="000E43E8"/>
    <w:rsid w:val="000E4C2E"/>
    <w:rsid w:val="000E5019"/>
    <w:rsid w:val="000E5089"/>
    <w:rsid w:val="000E51C3"/>
    <w:rsid w:val="000E52BF"/>
    <w:rsid w:val="000E56D1"/>
    <w:rsid w:val="000E5BE8"/>
    <w:rsid w:val="000E5D79"/>
    <w:rsid w:val="000E5E35"/>
    <w:rsid w:val="000E5E8C"/>
    <w:rsid w:val="000E5EF3"/>
    <w:rsid w:val="000E646C"/>
    <w:rsid w:val="000E6498"/>
    <w:rsid w:val="000E691E"/>
    <w:rsid w:val="000E6A53"/>
    <w:rsid w:val="000E6B12"/>
    <w:rsid w:val="000E6BB8"/>
    <w:rsid w:val="000E6C51"/>
    <w:rsid w:val="000E6E89"/>
    <w:rsid w:val="000E7497"/>
    <w:rsid w:val="000E74B9"/>
    <w:rsid w:val="000E7BB1"/>
    <w:rsid w:val="000E7D14"/>
    <w:rsid w:val="000E7DD8"/>
    <w:rsid w:val="000E7F8C"/>
    <w:rsid w:val="000F0009"/>
    <w:rsid w:val="000F0090"/>
    <w:rsid w:val="000F01EA"/>
    <w:rsid w:val="000F02E9"/>
    <w:rsid w:val="000F02F5"/>
    <w:rsid w:val="000F0516"/>
    <w:rsid w:val="000F05B5"/>
    <w:rsid w:val="000F06EB"/>
    <w:rsid w:val="000F0D2E"/>
    <w:rsid w:val="000F1074"/>
    <w:rsid w:val="000F110A"/>
    <w:rsid w:val="000F110E"/>
    <w:rsid w:val="000F147E"/>
    <w:rsid w:val="000F14F5"/>
    <w:rsid w:val="000F1770"/>
    <w:rsid w:val="000F184E"/>
    <w:rsid w:val="000F1876"/>
    <w:rsid w:val="000F18E5"/>
    <w:rsid w:val="000F19FF"/>
    <w:rsid w:val="000F1AE3"/>
    <w:rsid w:val="000F1CF0"/>
    <w:rsid w:val="000F2070"/>
    <w:rsid w:val="000F22A6"/>
    <w:rsid w:val="000F22D1"/>
    <w:rsid w:val="000F2501"/>
    <w:rsid w:val="000F27D6"/>
    <w:rsid w:val="000F28BE"/>
    <w:rsid w:val="000F29BB"/>
    <w:rsid w:val="000F2AE1"/>
    <w:rsid w:val="000F2F37"/>
    <w:rsid w:val="000F311D"/>
    <w:rsid w:val="000F366A"/>
    <w:rsid w:val="000F36F1"/>
    <w:rsid w:val="000F3BCE"/>
    <w:rsid w:val="000F432D"/>
    <w:rsid w:val="000F438C"/>
    <w:rsid w:val="000F43C1"/>
    <w:rsid w:val="000F4558"/>
    <w:rsid w:val="000F4809"/>
    <w:rsid w:val="000F49D0"/>
    <w:rsid w:val="000F49E8"/>
    <w:rsid w:val="000F4AA2"/>
    <w:rsid w:val="000F4B09"/>
    <w:rsid w:val="000F4E1B"/>
    <w:rsid w:val="000F4EF2"/>
    <w:rsid w:val="000F4FF4"/>
    <w:rsid w:val="000F515C"/>
    <w:rsid w:val="000F556D"/>
    <w:rsid w:val="000F56A3"/>
    <w:rsid w:val="000F585C"/>
    <w:rsid w:val="000F5A83"/>
    <w:rsid w:val="000F5EE5"/>
    <w:rsid w:val="000F5EED"/>
    <w:rsid w:val="000F6162"/>
    <w:rsid w:val="000F6176"/>
    <w:rsid w:val="000F6282"/>
    <w:rsid w:val="000F63DF"/>
    <w:rsid w:val="000F6442"/>
    <w:rsid w:val="000F6621"/>
    <w:rsid w:val="000F6A7E"/>
    <w:rsid w:val="000F6A97"/>
    <w:rsid w:val="000F6BAD"/>
    <w:rsid w:val="000F6E14"/>
    <w:rsid w:val="000F6F2A"/>
    <w:rsid w:val="000F6F55"/>
    <w:rsid w:val="000F71FE"/>
    <w:rsid w:val="000F72E7"/>
    <w:rsid w:val="000F7357"/>
    <w:rsid w:val="000F750C"/>
    <w:rsid w:val="000F757D"/>
    <w:rsid w:val="000F7623"/>
    <w:rsid w:val="000F7774"/>
    <w:rsid w:val="000F78EA"/>
    <w:rsid w:val="000F7CC4"/>
    <w:rsid w:val="000F7DAF"/>
    <w:rsid w:val="0010009D"/>
    <w:rsid w:val="00100498"/>
    <w:rsid w:val="00100539"/>
    <w:rsid w:val="0010055E"/>
    <w:rsid w:val="0010077E"/>
    <w:rsid w:val="001009CA"/>
    <w:rsid w:val="00100B67"/>
    <w:rsid w:val="00100BD3"/>
    <w:rsid w:val="00100C8A"/>
    <w:rsid w:val="001010B9"/>
    <w:rsid w:val="00101264"/>
    <w:rsid w:val="00101CBB"/>
    <w:rsid w:val="00101E50"/>
    <w:rsid w:val="00102083"/>
    <w:rsid w:val="0010248A"/>
    <w:rsid w:val="0010259A"/>
    <w:rsid w:val="001026CE"/>
    <w:rsid w:val="00103163"/>
    <w:rsid w:val="0010379D"/>
    <w:rsid w:val="00103BF1"/>
    <w:rsid w:val="00104079"/>
    <w:rsid w:val="001041CF"/>
    <w:rsid w:val="00104208"/>
    <w:rsid w:val="00104238"/>
    <w:rsid w:val="0010423B"/>
    <w:rsid w:val="001043D6"/>
    <w:rsid w:val="001044F6"/>
    <w:rsid w:val="00104D35"/>
    <w:rsid w:val="001052EC"/>
    <w:rsid w:val="00105497"/>
    <w:rsid w:val="001054EF"/>
    <w:rsid w:val="00105B22"/>
    <w:rsid w:val="00105F7C"/>
    <w:rsid w:val="001064D2"/>
    <w:rsid w:val="001064E1"/>
    <w:rsid w:val="001065AB"/>
    <w:rsid w:val="0010697C"/>
    <w:rsid w:val="001071D3"/>
    <w:rsid w:val="0010724A"/>
    <w:rsid w:val="001072FF"/>
    <w:rsid w:val="001073DF"/>
    <w:rsid w:val="001076B6"/>
    <w:rsid w:val="00107DC7"/>
    <w:rsid w:val="00110025"/>
    <w:rsid w:val="00110099"/>
    <w:rsid w:val="00110137"/>
    <w:rsid w:val="0011028B"/>
    <w:rsid w:val="0011089A"/>
    <w:rsid w:val="00110A55"/>
    <w:rsid w:val="00110DCB"/>
    <w:rsid w:val="00110E97"/>
    <w:rsid w:val="001118A6"/>
    <w:rsid w:val="001119C1"/>
    <w:rsid w:val="00111CCC"/>
    <w:rsid w:val="00111D44"/>
    <w:rsid w:val="001123D2"/>
    <w:rsid w:val="001124BB"/>
    <w:rsid w:val="001127D1"/>
    <w:rsid w:val="001127F0"/>
    <w:rsid w:val="00112B8A"/>
    <w:rsid w:val="00112EAC"/>
    <w:rsid w:val="001133C2"/>
    <w:rsid w:val="00113524"/>
    <w:rsid w:val="001135D5"/>
    <w:rsid w:val="001139CE"/>
    <w:rsid w:val="00113C29"/>
    <w:rsid w:val="00113F8A"/>
    <w:rsid w:val="001142C0"/>
    <w:rsid w:val="00114556"/>
    <w:rsid w:val="00114592"/>
    <w:rsid w:val="0011493C"/>
    <w:rsid w:val="0011497D"/>
    <w:rsid w:val="00114C2C"/>
    <w:rsid w:val="00114E24"/>
    <w:rsid w:val="00114F58"/>
    <w:rsid w:val="00114FFF"/>
    <w:rsid w:val="001150F9"/>
    <w:rsid w:val="00115219"/>
    <w:rsid w:val="001154D5"/>
    <w:rsid w:val="00115545"/>
    <w:rsid w:val="0011556D"/>
    <w:rsid w:val="0011557A"/>
    <w:rsid w:val="001155EC"/>
    <w:rsid w:val="00115617"/>
    <w:rsid w:val="0011581E"/>
    <w:rsid w:val="001160C3"/>
    <w:rsid w:val="0011674D"/>
    <w:rsid w:val="00116787"/>
    <w:rsid w:val="00116E61"/>
    <w:rsid w:val="00116F94"/>
    <w:rsid w:val="001170E3"/>
    <w:rsid w:val="00117296"/>
    <w:rsid w:val="001174A8"/>
    <w:rsid w:val="0011752A"/>
    <w:rsid w:val="0011757A"/>
    <w:rsid w:val="0011765E"/>
    <w:rsid w:val="00117A9B"/>
    <w:rsid w:val="00117B9C"/>
    <w:rsid w:val="00117C2C"/>
    <w:rsid w:val="00117D11"/>
    <w:rsid w:val="00117D7E"/>
    <w:rsid w:val="00117E1E"/>
    <w:rsid w:val="00120255"/>
    <w:rsid w:val="001203E2"/>
    <w:rsid w:val="00120599"/>
    <w:rsid w:val="00120724"/>
    <w:rsid w:val="00120C4E"/>
    <w:rsid w:val="00120C64"/>
    <w:rsid w:val="001219C8"/>
    <w:rsid w:val="00121A0B"/>
    <w:rsid w:val="00121A3F"/>
    <w:rsid w:val="00121F83"/>
    <w:rsid w:val="00121FB3"/>
    <w:rsid w:val="00121FD1"/>
    <w:rsid w:val="00122008"/>
    <w:rsid w:val="0012204D"/>
    <w:rsid w:val="0012299D"/>
    <w:rsid w:val="00122A12"/>
    <w:rsid w:val="00122A2F"/>
    <w:rsid w:val="00122B68"/>
    <w:rsid w:val="00122C77"/>
    <w:rsid w:val="00122E1F"/>
    <w:rsid w:val="001230B9"/>
    <w:rsid w:val="00123270"/>
    <w:rsid w:val="001234DD"/>
    <w:rsid w:val="0012383F"/>
    <w:rsid w:val="00123874"/>
    <w:rsid w:val="00123E7B"/>
    <w:rsid w:val="00123FA9"/>
    <w:rsid w:val="00124262"/>
    <w:rsid w:val="00124558"/>
    <w:rsid w:val="0012469D"/>
    <w:rsid w:val="0012485C"/>
    <w:rsid w:val="00124B4A"/>
    <w:rsid w:val="00124C05"/>
    <w:rsid w:val="00125639"/>
    <w:rsid w:val="0012563E"/>
    <w:rsid w:val="00125777"/>
    <w:rsid w:val="00125FA8"/>
    <w:rsid w:val="00125FEF"/>
    <w:rsid w:val="00126020"/>
    <w:rsid w:val="001260CB"/>
    <w:rsid w:val="00126299"/>
    <w:rsid w:val="001266D4"/>
    <w:rsid w:val="001266D9"/>
    <w:rsid w:val="00126748"/>
    <w:rsid w:val="0012681C"/>
    <w:rsid w:val="001268D9"/>
    <w:rsid w:val="00126BBE"/>
    <w:rsid w:val="00126DEE"/>
    <w:rsid w:val="00127238"/>
    <w:rsid w:val="00127661"/>
    <w:rsid w:val="001277AB"/>
    <w:rsid w:val="001278B4"/>
    <w:rsid w:val="00127B7C"/>
    <w:rsid w:val="00127DC6"/>
    <w:rsid w:val="00127F6C"/>
    <w:rsid w:val="00130106"/>
    <w:rsid w:val="00130126"/>
    <w:rsid w:val="001303EB"/>
    <w:rsid w:val="001305CD"/>
    <w:rsid w:val="001306BC"/>
    <w:rsid w:val="001309A9"/>
    <w:rsid w:val="00130C60"/>
    <w:rsid w:val="00131112"/>
    <w:rsid w:val="001312D1"/>
    <w:rsid w:val="00131455"/>
    <w:rsid w:val="001314A2"/>
    <w:rsid w:val="001317C3"/>
    <w:rsid w:val="00131802"/>
    <w:rsid w:val="00131808"/>
    <w:rsid w:val="00131C5F"/>
    <w:rsid w:val="00132413"/>
    <w:rsid w:val="001324C4"/>
    <w:rsid w:val="001324D4"/>
    <w:rsid w:val="00132684"/>
    <w:rsid w:val="00132931"/>
    <w:rsid w:val="001329A6"/>
    <w:rsid w:val="00132D54"/>
    <w:rsid w:val="00132DF2"/>
    <w:rsid w:val="00132E36"/>
    <w:rsid w:val="00132EDF"/>
    <w:rsid w:val="00132EE8"/>
    <w:rsid w:val="00133076"/>
    <w:rsid w:val="0013368A"/>
    <w:rsid w:val="001336D1"/>
    <w:rsid w:val="00133A5F"/>
    <w:rsid w:val="00133ACD"/>
    <w:rsid w:val="00133E98"/>
    <w:rsid w:val="0013401A"/>
    <w:rsid w:val="00134501"/>
    <w:rsid w:val="00134723"/>
    <w:rsid w:val="00134B2B"/>
    <w:rsid w:val="00134CE4"/>
    <w:rsid w:val="00135257"/>
    <w:rsid w:val="0013585B"/>
    <w:rsid w:val="00135C21"/>
    <w:rsid w:val="00135C8C"/>
    <w:rsid w:val="00135F5D"/>
    <w:rsid w:val="0013618C"/>
    <w:rsid w:val="0013652F"/>
    <w:rsid w:val="0013655F"/>
    <w:rsid w:val="0013677C"/>
    <w:rsid w:val="001368D8"/>
    <w:rsid w:val="00136CCB"/>
    <w:rsid w:val="00137238"/>
    <w:rsid w:val="0013781B"/>
    <w:rsid w:val="00137BFA"/>
    <w:rsid w:val="00137CE9"/>
    <w:rsid w:val="00137DAC"/>
    <w:rsid w:val="00140332"/>
    <w:rsid w:val="0014046F"/>
    <w:rsid w:val="001405ED"/>
    <w:rsid w:val="00140949"/>
    <w:rsid w:val="00140F39"/>
    <w:rsid w:val="00140F5C"/>
    <w:rsid w:val="0014105D"/>
    <w:rsid w:val="001411AC"/>
    <w:rsid w:val="0014127A"/>
    <w:rsid w:val="00141746"/>
    <w:rsid w:val="00141856"/>
    <w:rsid w:val="00141D38"/>
    <w:rsid w:val="0014201C"/>
    <w:rsid w:val="001421BB"/>
    <w:rsid w:val="001423BF"/>
    <w:rsid w:val="0014271C"/>
    <w:rsid w:val="001429E6"/>
    <w:rsid w:val="00142BBB"/>
    <w:rsid w:val="00142C3F"/>
    <w:rsid w:val="0014312D"/>
    <w:rsid w:val="00143238"/>
    <w:rsid w:val="00143751"/>
    <w:rsid w:val="00143924"/>
    <w:rsid w:val="0014392E"/>
    <w:rsid w:val="00143A2A"/>
    <w:rsid w:val="00143ADA"/>
    <w:rsid w:val="00143C95"/>
    <w:rsid w:val="00143E10"/>
    <w:rsid w:val="00144279"/>
    <w:rsid w:val="001442FD"/>
    <w:rsid w:val="001448A0"/>
    <w:rsid w:val="00144954"/>
    <w:rsid w:val="00144A49"/>
    <w:rsid w:val="00144AFA"/>
    <w:rsid w:val="00145044"/>
    <w:rsid w:val="00145654"/>
    <w:rsid w:val="00145A56"/>
    <w:rsid w:val="00145D2C"/>
    <w:rsid w:val="00145D4B"/>
    <w:rsid w:val="00145DD8"/>
    <w:rsid w:val="00145F62"/>
    <w:rsid w:val="001465CF"/>
    <w:rsid w:val="00146867"/>
    <w:rsid w:val="00146B2F"/>
    <w:rsid w:val="00146CB8"/>
    <w:rsid w:val="00146E3E"/>
    <w:rsid w:val="00146F22"/>
    <w:rsid w:val="00146F87"/>
    <w:rsid w:val="001470E6"/>
    <w:rsid w:val="001471E5"/>
    <w:rsid w:val="00147710"/>
    <w:rsid w:val="00147A7E"/>
    <w:rsid w:val="00147D8E"/>
    <w:rsid w:val="00147FBA"/>
    <w:rsid w:val="00150012"/>
    <w:rsid w:val="00150065"/>
    <w:rsid w:val="001501F4"/>
    <w:rsid w:val="001503E3"/>
    <w:rsid w:val="001505A3"/>
    <w:rsid w:val="00150E27"/>
    <w:rsid w:val="001512C5"/>
    <w:rsid w:val="00151809"/>
    <w:rsid w:val="00151E48"/>
    <w:rsid w:val="00151E8F"/>
    <w:rsid w:val="00151EBF"/>
    <w:rsid w:val="001525C3"/>
    <w:rsid w:val="001527E7"/>
    <w:rsid w:val="00152C25"/>
    <w:rsid w:val="00152DF2"/>
    <w:rsid w:val="00152DF6"/>
    <w:rsid w:val="001530DC"/>
    <w:rsid w:val="001537BE"/>
    <w:rsid w:val="00153879"/>
    <w:rsid w:val="00153D94"/>
    <w:rsid w:val="00154310"/>
    <w:rsid w:val="001543DF"/>
    <w:rsid w:val="0015449A"/>
    <w:rsid w:val="00154697"/>
    <w:rsid w:val="001549EC"/>
    <w:rsid w:val="00154A38"/>
    <w:rsid w:val="0015501B"/>
    <w:rsid w:val="00155155"/>
    <w:rsid w:val="00155453"/>
    <w:rsid w:val="00155588"/>
    <w:rsid w:val="0015565E"/>
    <w:rsid w:val="00155825"/>
    <w:rsid w:val="00155DF1"/>
    <w:rsid w:val="00155F38"/>
    <w:rsid w:val="00156172"/>
    <w:rsid w:val="00156891"/>
    <w:rsid w:val="00156AA0"/>
    <w:rsid w:val="00156E57"/>
    <w:rsid w:val="00156E8F"/>
    <w:rsid w:val="00156E9F"/>
    <w:rsid w:val="00156EB9"/>
    <w:rsid w:val="0015706D"/>
    <w:rsid w:val="0015760A"/>
    <w:rsid w:val="001577C9"/>
    <w:rsid w:val="00157D2B"/>
    <w:rsid w:val="001600C3"/>
    <w:rsid w:val="001602A0"/>
    <w:rsid w:val="00160591"/>
    <w:rsid w:val="00160A4F"/>
    <w:rsid w:val="00160C3B"/>
    <w:rsid w:val="00160C54"/>
    <w:rsid w:val="00160D8E"/>
    <w:rsid w:val="0016106E"/>
    <w:rsid w:val="0016108E"/>
    <w:rsid w:val="0016117B"/>
    <w:rsid w:val="00161213"/>
    <w:rsid w:val="0016146F"/>
    <w:rsid w:val="00161534"/>
    <w:rsid w:val="00161737"/>
    <w:rsid w:val="00161790"/>
    <w:rsid w:val="0016188E"/>
    <w:rsid w:val="00161A39"/>
    <w:rsid w:val="00161A93"/>
    <w:rsid w:val="00161BCE"/>
    <w:rsid w:val="00161CB7"/>
    <w:rsid w:val="00161E89"/>
    <w:rsid w:val="00161EB1"/>
    <w:rsid w:val="001623F5"/>
    <w:rsid w:val="00162418"/>
    <w:rsid w:val="001624F7"/>
    <w:rsid w:val="00162699"/>
    <w:rsid w:val="00162873"/>
    <w:rsid w:val="001629C2"/>
    <w:rsid w:val="00162DE8"/>
    <w:rsid w:val="00162E44"/>
    <w:rsid w:val="00163308"/>
    <w:rsid w:val="00163351"/>
    <w:rsid w:val="001637F9"/>
    <w:rsid w:val="0016395C"/>
    <w:rsid w:val="00163AA1"/>
    <w:rsid w:val="00163F37"/>
    <w:rsid w:val="00163F5F"/>
    <w:rsid w:val="001642D0"/>
    <w:rsid w:val="00164B4E"/>
    <w:rsid w:val="00164D2E"/>
    <w:rsid w:val="0016522A"/>
    <w:rsid w:val="00165320"/>
    <w:rsid w:val="00165486"/>
    <w:rsid w:val="0016558D"/>
    <w:rsid w:val="001657F5"/>
    <w:rsid w:val="00165C8D"/>
    <w:rsid w:val="00165D82"/>
    <w:rsid w:val="00166226"/>
    <w:rsid w:val="001662BD"/>
    <w:rsid w:val="001662D1"/>
    <w:rsid w:val="001665EC"/>
    <w:rsid w:val="001667C9"/>
    <w:rsid w:val="00166B3A"/>
    <w:rsid w:val="00166D53"/>
    <w:rsid w:val="00166F67"/>
    <w:rsid w:val="001670B2"/>
    <w:rsid w:val="001671BB"/>
    <w:rsid w:val="0016727A"/>
    <w:rsid w:val="00167739"/>
    <w:rsid w:val="00167D4C"/>
    <w:rsid w:val="0017007E"/>
    <w:rsid w:val="0017047E"/>
    <w:rsid w:val="00170A71"/>
    <w:rsid w:val="00170B6F"/>
    <w:rsid w:val="00170C18"/>
    <w:rsid w:val="00170DAF"/>
    <w:rsid w:val="00171155"/>
    <w:rsid w:val="001718C8"/>
    <w:rsid w:val="00171A91"/>
    <w:rsid w:val="00171E36"/>
    <w:rsid w:val="00171FDB"/>
    <w:rsid w:val="00172085"/>
    <w:rsid w:val="001722F1"/>
    <w:rsid w:val="001724E4"/>
    <w:rsid w:val="00172779"/>
    <w:rsid w:val="00172AFF"/>
    <w:rsid w:val="00172E0D"/>
    <w:rsid w:val="00172EF6"/>
    <w:rsid w:val="00172F47"/>
    <w:rsid w:val="00172F89"/>
    <w:rsid w:val="0017300E"/>
    <w:rsid w:val="001737B5"/>
    <w:rsid w:val="001738E1"/>
    <w:rsid w:val="00173AFF"/>
    <w:rsid w:val="00173E62"/>
    <w:rsid w:val="00173FEE"/>
    <w:rsid w:val="00174333"/>
    <w:rsid w:val="0017444F"/>
    <w:rsid w:val="00174AB5"/>
    <w:rsid w:val="00174E7E"/>
    <w:rsid w:val="0017503C"/>
    <w:rsid w:val="001750B6"/>
    <w:rsid w:val="001750FD"/>
    <w:rsid w:val="00175BDD"/>
    <w:rsid w:val="00176098"/>
    <w:rsid w:val="001761A3"/>
    <w:rsid w:val="001762A0"/>
    <w:rsid w:val="001769BA"/>
    <w:rsid w:val="00176D18"/>
    <w:rsid w:val="00176F19"/>
    <w:rsid w:val="00176F48"/>
    <w:rsid w:val="00176F67"/>
    <w:rsid w:val="00177656"/>
    <w:rsid w:val="00177A7A"/>
    <w:rsid w:val="00177B3A"/>
    <w:rsid w:val="00177BC2"/>
    <w:rsid w:val="0018003D"/>
    <w:rsid w:val="001804FE"/>
    <w:rsid w:val="00180CB4"/>
    <w:rsid w:val="00180E1A"/>
    <w:rsid w:val="00180E71"/>
    <w:rsid w:val="00180EC3"/>
    <w:rsid w:val="00181146"/>
    <w:rsid w:val="00181293"/>
    <w:rsid w:val="001817E1"/>
    <w:rsid w:val="00181AEE"/>
    <w:rsid w:val="0018249C"/>
    <w:rsid w:val="001825F1"/>
    <w:rsid w:val="0018267C"/>
    <w:rsid w:val="00182A06"/>
    <w:rsid w:val="00182AC2"/>
    <w:rsid w:val="00182B69"/>
    <w:rsid w:val="00182D57"/>
    <w:rsid w:val="00182F50"/>
    <w:rsid w:val="00183274"/>
    <w:rsid w:val="00183425"/>
    <w:rsid w:val="00183A14"/>
    <w:rsid w:val="00183B45"/>
    <w:rsid w:val="00183D03"/>
    <w:rsid w:val="00183ECA"/>
    <w:rsid w:val="00183FCF"/>
    <w:rsid w:val="001841B9"/>
    <w:rsid w:val="00184273"/>
    <w:rsid w:val="001843D3"/>
    <w:rsid w:val="00184561"/>
    <w:rsid w:val="00184A64"/>
    <w:rsid w:val="00184AA7"/>
    <w:rsid w:val="001851D9"/>
    <w:rsid w:val="001852A0"/>
    <w:rsid w:val="0018556A"/>
    <w:rsid w:val="00185724"/>
    <w:rsid w:val="00185827"/>
    <w:rsid w:val="001858BD"/>
    <w:rsid w:val="00185AA3"/>
    <w:rsid w:val="00185CCA"/>
    <w:rsid w:val="00185FD0"/>
    <w:rsid w:val="00186379"/>
    <w:rsid w:val="00186872"/>
    <w:rsid w:val="001868C5"/>
    <w:rsid w:val="00186967"/>
    <w:rsid w:val="0018697F"/>
    <w:rsid w:val="00186CDE"/>
    <w:rsid w:val="00186D9C"/>
    <w:rsid w:val="001871B5"/>
    <w:rsid w:val="00187367"/>
    <w:rsid w:val="00187595"/>
    <w:rsid w:val="001878B7"/>
    <w:rsid w:val="00187B71"/>
    <w:rsid w:val="00187BF7"/>
    <w:rsid w:val="00187E17"/>
    <w:rsid w:val="00187E91"/>
    <w:rsid w:val="00190083"/>
    <w:rsid w:val="00190564"/>
    <w:rsid w:val="00190AAF"/>
    <w:rsid w:val="00190DED"/>
    <w:rsid w:val="001914E1"/>
    <w:rsid w:val="001917E0"/>
    <w:rsid w:val="00191C4F"/>
    <w:rsid w:val="00192022"/>
    <w:rsid w:val="001921CD"/>
    <w:rsid w:val="0019260F"/>
    <w:rsid w:val="00192AE1"/>
    <w:rsid w:val="001934B3"/>
    <w:rsid w:val="00193A40"/>
    <w:rsid w:val="00193B4A"/>
    <w:rsid w:val="00194163"/>
    <w:rsid w:val="0019435C"/>
    <w:rsid w:val="00194FAD"/>
    <w:rsid w:val="00194FD2"/>
    <w:rsid w:val="001951FE"/>
    <w:rsid w:val="00195394"/>
    <w:rsid w:val="0019545E"/>
    <w:rsid w:val="00195476"/>
    <w:rsid w:val="0019556A"/>
    <w:rsid w:val="0019573E"/>
    <w:rsid w:val="001958DD"/>
    <w:rsid w:val="00195FE5"/>
    <w:rsid w:val="00196733"/>
    <w:rsid w:val="00196767"/>
    <w:rsid w:val="001967AA"/>
    <w:rsid w:val="00196B07"/>
    <w:rsid w:val="00196F08"/>
    <w:rsid w:val="0019735B"/>
    <w:rsid w:val="00197472"/>
    <w:rsid w:val="00197530"/>
    <w:rsid w:val="00197682"/>
    <w:rsid w:val="0019784D"/>
    <w:rsid w:val="00197B31"/>
    <w:rsid w:val="00197BE9"/>
    <w:rsid w:val="00197D13"/>
    <w:rsid w:val="00197F31"/>
    <w:rsid w:val="00197FB2"/>
    <w:rsid w:val="001A037A"/>
    <w:rsid w:val="001A06FC"/>
    <w:rsid w:val="001A096B"/>
    <w:rsid w:val="001A0A86"/>
    <w:rsid w:val="001A0B8D"/>
    <w:rsid w:val="001A0E90"/>
    <w:rsid w:val="001A0EB4"/>
    <w:rsid w:val="001A107B"/>
    <w:rsid w:val="001A1235"/>
    <w:rsid w:val="001A1325"/>
    <w:rsid w:val="001A1CFA"/>
    <w:rsid w:val="001A1CFE"/>
    <w:rsid w:val="001A200D"/>
    <w:rsid w:val="001A2169"/>
    <w:rsid w:val="001A22B6"/>
    <w:rsid w:val="001A241C"/>
    <w:rsid w:val="001A2845"/>
    <w:rsid w:val="001A2B2C"/>
    <w:rsid w:val="001A2F08"/>
    <w:rsid w:val="001A2F0F"/>
    <w:rsid w:val="001A3366"/>
    <w:rsid w:val="001A33F4"/>
    <w:rsid w:val="001A347F"/>
    <w:rsid w:val="001A3DF5"/>
    <w:rsid w:val="001A4009"/>
    <w:rsid w:val="001A41DB"/>
    <w:rsid w:val="001A41F1"/>
    <w:rsid w:val="001A42E0"/>
    <w:rsid w:val="001A445E"/>
    <w:rsid w:val="001A4518"/>
    <w:rsid w:val="001A456D"/>
    <w:rsid w:val="001A45D1"/>
    <w:rsid w:val="001A4622"/>
    <w:rsid w:val="001A4869"/>
    <w:rsid w:val="001A50DC"/>
    <w:rsid w:val="001A52B7"/>
    <w:rsid w:val="001A566D"/>
    <w:rsid w:val="001A5AD1"/>
    <w:rsid w:val="001A5B5F"/>
    <w:rsid w:val="001A5C04"/>
    <w:rsid w:val="001A5F32"/>
    <w:rsid w:val="001A60F0"/>
    <w:rsid w:val="001A651F"/>
    <w:rsid w:val="001A6C6D"/>
    <w:rsid w:val="001A6DD6"/>
    <w:rsid w:val="001A6F25"/>
    <w:rsid w:val="001A714B"/>
    <w:rsid w:val="001A71AB"/>
    <w:rsid w:val="001A7498"/>
    <w:rsid w:val="001A74A4"/>
    <w:rsid w:val="001A7573"/>
    <w:rsid w:val="001A78EE"/>
    <w:rsid w:val="001A7AF0"/>
    <w:rsid w:val="001A7BE7"/>
    <w:rsid w:val="001A7C33"/>
    <w:rsid w:val="001A7D3A"/>
    <w:rsid w:val="001A7D97"/>
    <w:rsid w:val="001A7DFD"/>
    <w:rsid w:val="001A7E13"/>
    <w:rsid w:val="001A7F12"/>
    <w:rsid w:val="001B040E"/>
    <w:rsid w:val="001B0586"/>
    <w:rsid w:val="001B070B"/>
    <w:rsid w:val="001B0A20"/>
    <w:rsid w:val="001B0B23"/>
    <w:rsid w:val="001B0B3C"/>
    <w:rsid w:val="001B0C88"/>
    <w:rsid w:val="001B0DCF"/>
    <w:rsid w:val="001B0E98"/>
    <w:rsid w:val="001B0F69"/>
    <w:rsid w:val="001B1235"/>
    <w:rsid w:val="001B18A8"/>
    <w:rsid w:val="001B1976"/>
    <w:rsid w:val="001B19E8"/>
    <w:rsid w:val="001B1CA3"/>
    <w:rsid w:val="001B1D9C"/>
    <w:rsid w:val="001B22FA"/>
    <w:rsid w:val="001B2627"/>
    <w:rsid w:val="001B2817"/>
    <w:rsid w:val="001B297E"/>
    <w:rsid w:val="001B2C5E"/>
    <w:rsid w:val="001B2C97"/>
    <w:rsid w:val="001B2DA5"/>
    <w:rsid w:val="001B36CC"/>
    <w:rsid w:val="001B36E6"/>
    <w:rsid w:val="001B3A74"/>
    <w:rsid w:val="001B3F12"/>
    <w:rsid w:val="001B3FFC"/>
    <w:rsid w:val="001B442D"/>
    <w:rsid w:val="001B4545"/>
    <w:rsid w:val="001B480B"/>
    <w:rsid w:val="001B483A"/>
    <w:rsid w:val="001B4A70"/>
    <w:rsid w:val="001B509E"/>
    <w:rsid w:val="001B51FE"/>
    <w:rsid w:val="001B5215"/>
    <w:rsid w:val="001B521E"/>
    <w:rsid w:val="001B524A"/>
    <w:rsid w:val="001B532A"/>
    <w:rsid w:val="001B6005"/>
    <w:rsid w:val="001B65FA"/>
    <w:rsid w:val="001B66F2"/>
    <w:rsid w:val="001B6779"/>
    <w:rsid w:val="001B6A2D"/>
    <w:rsid w:val="001B6C8E"/>
    <w:rsid w:val="001B7121"/>
    <w:rsid w:val="001B72A6"/>
    <w:rsid w:val="001B7658"/>
    <w:rsid w:val="001B7717"/>
    <w:rsid w:val="001B7723"/>
    <w:rsid w:val="001B7AC5"/>
    <w:rsid w:val="001B7B40"/>
    <w:rsid w:val="001C0225"/>
    <w:rsid w:val="001C03A0"/>
    <w:rsid w:val="001C03B2"/>
    <w:rsid w:val="001C07A3"/>
    <w:rsid w:val="001C0BFD"/>
    <w:rsid w:val="001C0CC8"/>
    <w:rsid w:val="001C0FEE"/>
    <w:rsid w:val="001C1000"/>
    <w:rsid w:val="001C1030"/>
    <w:rsid w:val="001C1058"/>
    <w:rsid w:val="001C1167"/>
    <w:rsid w:val="001C12E2"/>
    <w:rsid w:val="001C18C4"/>
    <w:rsid w:val="001C1A48"/>
    <w:rsid w:val="001C2825"/>
    <w:rsid w:val="001C299A"/>
    <w:rsid w:val="001C2C39"/>
    <w:rsid w:val="001C2FD4"/>
    <w:rsid w:val="001C302E"/>
    <w:rsid w:val="001C314D"/>
    <w:rsid w:val="001C3327"/>
    <w:rsid w:val="001C34D0"/>
    <w:rsid w:val="001C35B4"/>
    <w:rsid w:val="001C3823"/>
    <w:rsid w:val="001C3A1C"/>
    <w:rsid w:val="001C41BC"/>
    <w:rsid w:val="001C4221"/>
    <w:rsid w:val="001C43D3"/>
    <w:rsid w:val="001C45CD"/>
    <w:rsid w:val="001C4BD2"/>
    <w:rsid w:val="001C4D50"/>
    <w:rsid w:val="001C4E5A"/>
    <w:rsid w:val="001C52FA"/>
    <w:rsid w:val="001C565A"/>
    <w:rsid w:val="001C586A"/>
    <w:rsid w:val="001C6196"/>
    <w:rsid w:val="001C650C"/>
    <w:rsid w:val="001C65F9"/>
    <w:rsid w:val="001C6897"/>
    <w:rsid w:val="001C68E4"/>
    <w:rsid w:val="001C6945"/>
    <w:rsid w:val="001C6DD3"/>
    <w:rsid w:val="001C6E0F"/>
    <w:rsid w:val="001C722E"/>
    <w:rsid w:val="001C7302"/>
    <w:rsid w:val="001C73A4"/>
    <w:rsid w:val="001C73C1"/>
    <w:rsid w:val="001C79AF"/>
    <w:rsid w:val="001C7A83"/>
    <w:rsid w:val="001C7D6B"/>
    <w:rsid w:val="001C7F10"/>
    <w:rsid w:val="001D03F8"/>
    <w:rsid w:val="001D04AE"/>
    <w:rsid w:val="001D0636"/>
    <w:rsid w:val="001D06A2"/>
    <w:rsid w:val="001D09D9"/>
    <w:rsid w:val="001D0A7E"/>
    <w:rsid w:val="001D0CD8"/>
    <w:rsid w:val="001D0E48"/>
    <w:rsid w:val="001D0F68"/>
    <w:rsid w:val="001D100D"/>
    <w:rsid w:val="001D120C"/>
    <w:rsid w:val="001D125D"/>
    <w:rsid w:val="001D12D4"/>
    <w:rsid w:val="001D135A"/>
    <w:rsid w:val="001D163E"/>
    <w:rsid w:val="001D1745"/>
    <w:rsid w:val="001D19F9"/>
    <w:rsid w:val="001D1CD4"/>
    <w:rsid w:val="001D2CB0"/>
    <w:rsid w:val="001D2FE0"/>
    <w:rsid w:val="001D349D"/>
    <w:rsid w:val="001D3522"/>
    <w:rsid w:val="001D3568"/>
    <w:rsid w:val="001D368C"/>
    <w:rsid w:val="001D3894"/>
    <w:rsid w:val="001D3940"/>
    <w:rsid w:val="001D3BBE"/>
    <w:rsid w:val="001D41EA"/>
    <w:rsid w:val="001D47B6"/>
    <w:rsid w:val="001D4808"/>
    <w:rsid w:val="001D48F2"/>
    <w:rsid w:val="001D4AC4"/>
    <w:rsid w:val="001D4E88"/>
    <w:rsid w:val="001D4F44"/>
    <w:rsid w:val="001D531F"/>
    <w:rsid w:val="001D591C"/>
    <w:rsid w:val="001D5A0B"/>
    <w:rsid w:val="001D5B26"/>
    <w:rsid w:val="001D5B2B"/>
    <w:rsid w:val="001D5F90"/>
    <w:rsid w:val="001D6CE7"/>
    <w:rsid w:val="001D7440"/>
    <w:rsid w:val="001D7780"/>
    <w:rsid w:val="001D78F3"/>
    <w:rsid w:val="001E036C"/>
    <w:rsid w:val="001E0511"/>
    <w:rsid w:val="001E092D"/>
    <w:rsid w:val="001E0E4C"/>
    <w:rsid w:val="001E0E54"/>
    <w:rsid w:val="001E137E"/>
    <w:rsid w:val="001E183E"/>
    <w:rsid w:val="001E19E8"/>
    <w:rsid w:val="001E1EE7"/>
    <w:rsid w:val="001E210D"/>
    <w:rsid w:val="001E2259"/>
    <w:rsid w:val="001E22C0"/>
    <w:rsid w:val="001E23C5"/>
    <w:rsid w:val="001E24B4"/>
    <w:rsid w:val="001E287C"/>
    <w:rsid w:val="001E2915"/>
    <w:rsid w:val="001E293C"/>
    <w:rsid w:val="001E2BE5"/>
    <w:rsid w:val="001E2FF2"/>
    <w:rsid w:val="001E3177"/>
    <w:rsid w:val="001E3D60"/>
    <w:rsid w:val="001E3F41"/>
    <w:rsid w:val="001E400C"/>
    <w:rsid w:val="001E41DB"/>
    <w:rsid w:val="001E4259"/>
    <w:rsid w:val="001E4272"/>
    <w:rsid w:val="001E489F"/>
    <w:rsid w:val="001E4CEF"/>
    <w:rsid w:val="001E4E2C"/>
    <w:rsid w:val="001E4E73"/>
    <w:rsid w:val="001E4EAB"/>
    <w:rsid w:val="001E50F0"/>
    <w:rsid w:val="001E5270"/>
    <w:rsid w:val="001E52D3"/>
    <w:rsid w:val="001E53C6"/>
    <w:rsid w:val="001E55D6"/>
    <w:rsid w:val="001E56F0"/>
    <w:rsid w:val="001E58EA"/>
    <w:rsid w:val="001E59B4"/>
    <w:rsid w:val="001E5C84"/>
    <w:rsid w:val="001E5D5F"/>
    <w:rsid w:val="001E5EE3"/>
    <w:rsid w:val="001E6064"/>
    <w:rsid w:val="001E6726"/>
    <w:rsid w:val="001E6727"/>
    <w:rsid w:val="001E6BAE"/>
    <w:rsid w:val="001E6D4E"/>
    <w:rsid w:val="001E704D"/>
    <w:rsid w:val="001E7104"/>
    <w:rsid w:val="001E73ED"/>
    <w:rsid w:val="001E7631"/>
    <w:rsid w:val="001E78A5"/>
    <w:rsid w:val="001E78EA"/>
    <w:rsid w:val="001E7A9A"/>
    <w:rsid w:val="001E7BAC"/>
    <w:rsid w:val="001F00DA"/>
    <w:rsid w:val="001F021B"/>
    <w:rsid w:val="001F0296"/>
    <w:rsid w:val="001F0405"/>
    <w:rsid w:val="001F0661"/>
    <w:rsid w:val="001F0691"/>
    <w:rsid w:val="001F0942"/>
    <w:rsid w:val="001F0DCF"/>
    <w:rsid w:val="001F0F58"/>
    <w:rsid w:val="001F0FB4"/>
    <w:rsid w:val="001F1439"/>
    <w:rsid w:val="001F18F9"/>
    <w:rsid w:val="001F19F3"/>
    <w:rsid w:val="001F1A16"/>
    <w:rsid w:val="001F1BB0"/>
    <w:rsid w:val="001F1CED"/>
    <w:rsid w:val="001F211E"/>
    <w:rsid w:val="001F254F"/>
    <w:rsid w:val="001F26CA"/>
    <w:rsid w:val="001F29DD"/>
    <w:rsid w:val="001F2AD4"/>
    <w:rsid w:val="001F2B42"/>
    <w:rsid w:val="001F2B8B"/>
    <w:rsid w:val="001F2C0D"/>
    <w:rsid w:val="001F2C11"/>
    <w:rsid w:val="001F2D6A"/>
    <w:rsid w:val="001F3787"/>
    <w:rsid w:val="001F37A2"/>
    <w:rsid w:val="001F3B84"/>
    <w:rsid w:val="001F3BD3"/>
    <w:rsid w:val="001F3BE3"/>
    <w:rsid w:val="001F3BE9"/>
    <w:rsid w:val="001F3E23"/>
    <w:rsid w:val="001F3E68"/>
    <w:rsid w:val="001F4323"/>
    <w:rsid w:val="001F437D"/>
    <w:rsid w:val="001F4499"/>
    <w:rsid w:val="001F47D0"/>
    <w:rsid w:val="001F480E"/>
    <w:rsid w:val="001F4891"/>
    <w:rsid w:val="001F496B"/>
    <w:rsid w:val="001F524E"/>
    <w:rsid w:val="001F5300"/>
    <w:rsid w:val="001F5351"/>
    <w:rsid w:val="001F535E"/>
    <w:rsid w:val="001F5523"/>
    <w:rsid w:val="001F577B"/>
    <w:rsid w:val="001F57B8"/>
    <w:rsid w:val="001F5874"/>
    <w:rsid w:val="001F5E76"/>
    <w:rsid w:val="001F653E"/>
    <w:rsid w:val="001F67D9"/>
    <w:rsid w:val="001F6849"/>
    <w:rsid w:val="001F6AA0"/>
    <w:rsid w:val="001F6CA2"/>
    <w:rsid w:val="001F6F80"/>
    <w:rsid w:val="001F719D"/>
    <w:rsid w:val="001F71C5"/>
    <w:rsid w:val="001F7372"/>
    <w:rsid w:val="001F7381"/>
    <w:rsid w:val="001F75D9"/>
    <w:rsid w:val="001F76B9"/>
    <w:rsid w:val="001F76FE"/>
    <w:rsid w:val="001F7CA0"/>
    <w:rsid w:val="001F7DB9"/>
    <w:rsid w:val="001F7FB6"/>
    <w:rsid w:val="00200972"/>
    <w:rsid w:val="00201186"/>
    <w:rsid w:val="002011A1"/>
    <w:rsid w:val="00201201"/>
    <w:rsid w:val="002013AC"/>
    <w:rsid w:val="002017EA"/>
    <w:rsid w:val="00201D1D"/>
    <w:rsid w:val="00201D2B"/>
    <w:rsid w:val="00201DA0"/>
    <w:rsid w:val="00201FD0"/>
    <w:rsid w:val="00202065"/>
    <w:rsid w:val="00203047"/>
    <w:rsid w:val="0020386E"/>
    <w:rsid w:val="00203B58"/>
    <w:rsid w:val="002042A6"/>
    <w:rsid w:val="00204420"/>
    <w:rsid w:val="002048AC"/>
    <w:rsid w:val="00204B66"/>
    <w:rsid w:val="0020510E"/>
    <w:rsid w:val="00205438"/>
    <w:rsid w:val="002055B7"/>
    <w:rsid w:val="00205B72"/>
    <w:rsid w:val="00205C9D"/>
    <w:rsid w:val="00205E40"/>
    <w:rsid w:val="00206041"/>
    <w:rsid w:val="0020609F"/>
    <w:rsid w:val="00206228"/>
    <w:rsid w:val="00206864"/>
    <w:rsid w:val="00206AE5"/>
    <w:rsid w:val="00206ED2"/>
    <w:rsid w:val="00207098"/>
    <w:rsid w:val="002071FA"/>
    <w:rsid w:val="0020725C"/>
    <w:rsid w:val="00207471"/>
    <w:rsid w:val="00207699"/>
    <w:rsid w:val="00207711"/>
    <w:rsid w:val="002079C5"/>
    <w:rsid w:val="00207AA5"/>
    <w:rsid w:val="00207B2E"/>
    <w:rsid w:val="00207D6A"/>
    <w:rsid w:val="00207DAE"/>
    <w:rsid w:val="0021001B"/>
    <w:rsid w:val="00210381"/>
    <w:rsid w:val="002105DA"/>
    <w:rsid w:val="002107AA"/>
    <w:rsid w:val="00210ACC"/>
    <w:rsid w:val="00210F01"/>
    <w:rsid w:val="002116FB"/>
    <w:rsid w:val="0021171B"/>
    <w:rsid w:val="002117BA"/>
    <w:rsid w:val="00211C0D"/>
    <w:rsid w:val="00211D74"/>
    <w:rsid w:val="00211D8D"/>
    <w:rsid w:val="00211D96"/>
    <w:rsid w:val="00212041"/>
    <w:rsid w:val="00212185"/>
    <w:rsid w:val="002123EB"/>
    <w:rsid w:val="00212429"/>
    <w:rsid w:val="00212558"/>
    <w:rsid w:val="002126F8"/>
    <w:rsid w:val="0021283D"/>
    <w:rsid w:val="00213513"/>
    <w:rsid w:val="002139CF"/>
    <w:rsid w:val="00213B7C"/>
    <w:rsid w:val="00213C36"/>
    <w:rsid w:val="00213C5C"/>
    <w:rsid w:val="00213D32"/>
    <w:rsid w:val="002143C1"/>
    <w:rsid w:val="0021449E"/>
    <w:rsid w:val="002144B9"/>
    <w:rsid w:val="00214506"/>
    <w:rsid w:val="002147CF"/>
    <w:rsid w:val="00214BBF"/>
    <w:rsid w:val="00214D99"/>
    <w:rsid w:val="00214EB0"/>
    <w:rsid w:val="00214ECA"/>
    <w:rsid w:val="0021500C"/>
    <w:rsid w:val="00215040"/>
    <w:rsid w:val="00215787"/>
    <w:rsid w:val="00215A9C"/>
    <w:rsid w:val="00215CEF"/>
    <w:rsid w:val="00215FAB"/>
    <w:rsid w:val="00216281"/>
    <w:rsid w:val="0021635E"/>
    <w:rsid w:val="00216388"/>
    <w:rsid w:val="00216B11"/>
    <w:rsid w:val="00216CDC"/>
    <w:rsid w:val="00216E0D"/>
    <w:rsid w:val="00216E33"/>
    <w:rsid w:val="00216E7E"/>
    <w:rsid w:val="00217010"/>
    <w:rsid w:val="00217246"/>
    <w:rsid w:val="002175A1"/>
    <w:rsid w:val="002175FC"/>
    <w:rsid w:val="0021773A"/>
    <w:rsid w:val="00217C15"/>
    <w:rsid w:val="00217D40"/>
    <w:rsid w:val="00217EBA"/>
    <w:rsid w:val="00220381"/>
    <w:rsid w:val="00220520"/>
    <w:rsid w:val="00220EA5"/>
    <w:rsid w:val="00221294"/>
    <w:rsid w:val="0022146A"/>
    <w:rsid w:val="002214F4"/>
    <w:rsid w:val="0022159A"/>
    <w:rsid w:val="00221668"/>
    <w:rsid w:val="00221714"/>
    <w:rsid w:val="00221E4C"/>
    <w:rsid w:val="002224B7"/>
    <w:rsid w:val="00222CD3"/>
    <w:rsid w:val="00222D7A"/>
    <w:rsid w:val="00222E52"/>
    <w:rsid w:val="00222FDF"/>
    <w:rsid w:val="002231CB"/>
    <w:rsid w:val="00223553"/>
    <w:rsid w:val="00223743"/>
    <w:rsid w:val="00223759"/>
    <w:rsid w:val="002237BE"/>
    <w:rsid w:val="002237C6"/>
    <w:rsid w:val="0022383D"/>
    <w:rsid w:val="00223B6B"/>
    <w:rsid w:val="00223EEB"/>
    <w:rsid w:val="00223FD0"/>
    <w:rsid w:val="0022417A"/>
    <w:rsid w:val="0022443B"/>
    <w:rsid w:val="002245B4"/>
    <w:rsid w:val="00224945"/>
    <w:rsid w:val="00224A05"/>
    <w:rsid w:val="00224A69"/>
    <w:rsid w:val="00224DCA"/>
    <w:rsid w:val="00225388"/>
    <w:rsid w:val="00225575"/>
    <w:rsid w:val="0022594F"/>
    <w:rsid w:val="00225DEC"/>
    <w:rsid w:val="002260E0"/>
    <w:rsid w:val="002261F0"/>
    <w:rsid w:val="00226243"/>
    <w:rsid w:val="002268F3"/>
    <w:rsid w:val="00226B82"/>
    <w:rsid w:val="00226F5C"/>
    <w:rsid w:val="002275A1"/>
    <w:rsid w:val="002275C1"/>
    <w:rsid w:val="0022788D"/>
    <w:rsid w:val="002279F3"/>
    <w:rsid w:val="00227B38"/>
    <w:rsid w:val="00227C33"/>
    <w:rsid w:val="00230017"/>
    <w:rsid w:val="002310B7"/>
    <w:rsid w:val="00231312"/>
    <w:rsid w:val="00231554"/>
    <w:rsid w:val="0023178D"/>
    <w:rsid w:val="002318CF"/>
    <w:rsid w:val="00231994"/>
    <w:rsid w:val="00231AEC"/>
    <w:rsid w:val="00231E1C"/>
    <w:rsid w:val="00231F0C"/>
    <w:rsid w:val="0023208D"/>
    <w:rsid w:val="00232209"/>
    <w:rsid w:val="00232221"/>
    <w:rsid w:val="00232BF1"/>
    <w:rsid w:val="00232F08"/>
    <w:rsid w:val="0023314A"/>
    <w:rsid w:val="002333CD"/>
    <w:rsid w:val="00233419"/>
    <w:rsid w:val="00233BF1"/>
    <w:rsid w:val="00233CD9"/>
    <w:rsid w:val="00233E81"/>
    <w:rsid w:val="0023419C"/>
    <w:rsid w:val="00234717"/>
    <w:rsid w:val="002347F2"/>
    <w:rsid w:val="0023480F"/>
    <w:rsid w:val="002349DE"/>
    <w:rsid w:val="00234B46"/>
    <w:rsid w:val="00234E95"/>
    <w:rsid w:val="00234F7C"/>
    <w:rsid w:val="002356A8"/>
    <w:rsid w:val="002358F9"/>
    <w:rsid w:val="00235B67"/>
    <w:rsid w:val="00235BD0"/>
    <w:rsid w:val="00235CD1"/>
    <w:rsid w:val="00235D09"/>
    <w:rsid w:val="00235D31"/>
    <w:rsid w:val="00236019"/>
    <w:rsid w:val="0023622F"/>
    <w:rsid w:val="00236265"/>
    <w:rsid w:val="00236523"/>
    <w:rsid w:val="0023664D"/>
    <w:rsid w:val="00236C66"/>
    <w:rsid w:val="0023721E"/>
    <w:rsid w:val="00237334"/>
    <w:rsid w:val="0023749B"/>
    <w:rsid w:val="00237908"/>
    <w:rsid w:val="00237A07"/>
    <w:rsid w:val="00237A4D"/>
    <w:rsid w:val="00237E4C"/>
    <w:rsid w:val="00237FD1"/>
    <w:rsid w:val="0024001B"/>
    <w:rsid w:val="00240198"/>
    <w:rsid w:val="002401F6"/>
    <w:rsid w:val="0024041F"/>
    <w:rsid w:val="00240550"/>
    <w:rsid w:val="00240673"/>
    <w:rsid w:val="0024074B"/>
    <w:rsid w:val="0024086B"/>
    <w:rsid w:val="00240C7F"/>
    <w:rsid w:val="00240EF2"/>
    <w:rsid w:val="00241368"/>
    <w:rsid w:val="002413B1"/>
    <w:rsid w:val="00241EE3"/>
    <w:rsid w:val="0024211A"/>
    <w:rsid w:val="0024213E"/>
    <w:rsid w:val="002421A0"/>
    <w:rsid w:val="002421DD"/>
    <w:rsid w:val="0024228D"/>
    <w:rsid w:val="002423FF"/>
    <w:rsid w:val="00242416"/>
    <w:rsid w:val="0024283F"/>
    <w:rsid w:val="00242AB0"/>
    <w:rsid w:val="00242E70"/>
    <w:rsid w:val="00242F31"/>
    <w:rsid w:val="0024308A"/>
    <w:rsid w:val="00243902"/>
    <w:rsid w:val="002439A4"/>
    <w:rsid w:val="002444C2"/>
    <w:rsid w:val="002445B4"/>
    <w:rsid w:val="0024475A"/>
    <w:rsid w:val="00244791"/>
    <w:rsid w:val="002447D4"/>
    <w:rsid w:val="00244D29"/>
    <w:rsid w:val="002454CD"/>
    <w:rsid w:val="002455C8"/>
    <w:rsid w:val="002455FE"/>
    <w:rsid w:val="00245650"/>
    <w:rsid w:val="002457DD"/>
    <w:rsid w:val="002459F2"/>
    <w:rsid w:val="00245AC0"/>
    <w:rsid w:val="00245C6F"/>
    <w:rsid w:val="002460D2"/>
    <w:rsid w:val="00246153"/>
    <w:rsid w:val="00246449"/>
    <w:rsid w:val="002464CE"/>
    <w:rsid w:val="002465E5"/>
    <w:rsid w:val="0024660A"/>
    <w:rsid w:val="00246897"/>
    <w:rsid w:val="002468E8"/>
    <w:rsid w:val="00246A15"/>
    <w:rsid w:val="00246C58"/>
    <w:rsid w:val="00246D00"/>
    <w:rsid w:val="00246E00"/>
    <w:rsid w:val="00247D11"/>
    <w:rsid w:val="00247D6C"/>
    <w:rsid w:val="00250077"/>
    <w:rsid w:val="002501F9"/>
    <w:rsid w:val="0025071C"/>
    <w:rsid w:val="00250D08"/>
    <w:rsid w:val="00250E40"/>
    <w:rsid w:val="00251294"/>
    <w:rsid w:val="002518EC"/>
    <w:rsid w:val="00251B9E"/>
    <w:rsid w:val="00251CD3"/>
    <w:rsid w:val="00251DC3"/>
    <w:rsid w:val="00252196"/>
    <w:rsid w:val="002525CA"/>
    <w:rsid w:val="0025278A"/>
    <w:rsid w:val="00252CCF"/>
    <w:rsid w:val="00252CE2"/>
    <w:rsid w:val="00252E2B"/>
    <w:rsid w:val="00252EC4"/>
    <w:rsid w:val="00252F60"/>
    <w:rsid w:val="00252FE2"/>
    <w:rsid w:val="00253022"/>
    <w:rsid w:val="0025320E"/>
    <w:rsid w:val="00253451"/>
    <w:rsid w:val="0025379A"/>
    <w:rsid w:val="00253BCC"/>
    <w:rsid w:val="00253D83"/>
    <w:rsid w:val="002540FF"/>
    <w:rsid w:val="0025416D"/>
    <w:rsid w:val="002541DE"/>
    <w:rsid w:val="00254256"/>
    <w:rsid w:val="002542CA"/>
    <w:rsid w:val="002542D0"/>
    <w:rsid w:val="00254372"/>
    <w:rsid w:val="002548A0"/>
    <w:rsid w:val="002548DB"/>
    <w:rsid w:val="00254943"/>
    <w:rsid w:val="00254C72"/>
    <w:rsid w:val="002551D6"/>
    <w:rsid w:val="0025555F"/>
    <w:rsid w:val="0025591C"/>
    <w:rsid w:val="00255C0D"/>
    <w:rsid w:val="00255C87"/>
    <w:rsid w:val="00255DAA"/>
    <w:rsid w:val="002563B4"/>
    <w:rsid w:val="00256442"/>
    <w:rsid w:val="00256496"/>
    <w:rsid w:val="002564C5"/>
    <w:rsid w:val="0025693B"/>
    <w:rsid w:val="002569A1"/>
    <w:rsid w:val="002569A8"/>
    <w:rsid w:val="00256A74"/>
    <w:rsid w:val="00256B12"/>
    <w:rsid w:val="00256B80"/>
    <w:rsid w:val="00256EB7"/>
    <w:rsid w:val="00257503"/>
    <w:rsid w:val="0025764B"/>
    <w:rsid w:val="00257751"/>
    <w:rsid w:val="002578D4"/>
    <w:rsid w:val="00257A08"/>
    <w:rsid w:val="00257B7A"/>
    <w:rsid w:val="00257BE6"/>
    <w:rsid w:val="00257D17"/>
    <w:rsid w:val="00257EA4"/>
    <w:rsid w:val="00257F3F"/>
    <w:rsid w:val="00260175"/>
    <w:rsid w:val="002604DC"/>
    <w:rsid w:val="00260E3D"/>
    <w:rsid w:val="00260F75"/>
    <w:rsid w:val="00260FAF"/>
    <w:rsid w:val="0026107E"/>
    <w:rsid w:val="00261B80"/>
    <w:rsid w:val="00261CF6"/>
    <w:rsid w:val="00261D30"/>
    <w:rsid w:val="00261F71"/>
    <w:rsid w:val="002622B2"/>
    <w:rsid w:val="0026264A"/>
    <w:rsid w:val="00262E89"/>
    <w:rsid w:val="002633B7"/>
    <w:rsid w:val="002638FC"/>
    <w:rsid w:val="00263A53"/>
    <w:rsid w:val="002644FD"/>
    <w:rsid w:val="0026451B"/>
    <w:rsid w:val="002648D6"/>
    <w:rsid w:val="00264912"/>
    <w:rsid w:val="002649BC"/>
    <w:rsid w:val="00264B59"/>
    <w:rsid w:val="00264F31"/>
    <w:rsid w:val="00264F82"/>
    <w:rsid w:val="00265714"/>
    <w:rsid w:val="002657EE"/>
    <w:rsid w:val="002659A2"/>
    <w:rsid w:val="00265E98"/>
    <w:rsid w:val="00265FE2"/>
    <w:rsid w:val="0026608A"/>
    <w:rsid w:val="00266178"/>
    <w:rsid w:val="002661DB"/>
    <w:rsid w:val="002663C1"/>
    <w:rsid w:val="00266919"/>
    <w:rsid w:val="0026691F"/>
    <w:rsid w:val="00266C9F"/>
    <w:rsid w:val="00267221"/>
    <w:rsid w:val="0026738E"/>
    <w:rsid w:val="00267531"/>
    <w:rsid w:val="00267761"/>
    <w:rsid w:val="002679F0"/>
    <w:rsid w:val="00267C27"/>
    <w:rsid w:val="00270441"/>
    <w:rsid w:val="00270860"/>
    <w:rsid w:val="002709FE"/>
    <w:rsid w:val="00270A64"/>
    <w:rsid w:val="00270B10"/>
    <w:rsid w:val="00270B34"/>
    <w:rsid w:val="00270ECA"/>
    <w:rsid w:val="002713A9"/>
    <w:rsid w:val="00271626"/>
    <w:rsid w:val="002718F2"/>
    <w:rsid w:val="0027193B"/>
    <w:rsid w:val="00271A2E"/>
    <w:rsid w:val="00271DD1"/>
    <w:rsid w:val="00272091"/>
    <w:rsid w:val="00272888"/>
    <w:rsid w:val="00272CBC"/>
    <w:rsid w:val="00272E08"/>
    <w:rsid w:val="002735DE"/>
    <w:rsid w:val="00273982"/>
    <w:rsid w:val="00273A20"/>
    <w:rsid w:val="00273C94"/>
    <w:rsid w:val="00274052"/>
    <w:rsid w:val="00274060"/>
    <w:rsid w:val="0027455C"/>
    <w:rsid w:val="00274594"/>
    <w:rsid w:val="0027466A"/>
    <w:rsid w:val="0027476E"/>
    <w:rsid w:val="00274902"/>
    <w:rsid w:val="00274D75"/>
    <w:rsid w:val="002750A6"/>
    <w:rsid w:val="00275877"/>
    <w:rsid w:val="00275A35"/>
    <w:rsid w:val="00275AD6"/>
    <w:rsid w:val="00275ADC"/>
    <w:rsid w:val="00275D60"/>
    <w:rsid w:val="00276380"/>
    <w:rsid w:val="00276A8C"/>
    <w:rsid w:val="00276BC4"/>
    <w:rsid w:val="00276C88"/>
    <w:rsid w:val="00276D15"/>
    <w:rsid w:val="00276F8E"/>
    <w:rsid w:val="00276FA4"/>
    <w:rsid w:val="00277574"/>
    <w:rsid w:val="002777D2"/>
    <w:rsid w:val="00277B2D"/>
    <w:rsid w:val="00277B8C"/>
    <w:rsid w:val="00277BCC"/>
    <w:rsid w:val="00277C27"/>
    <w:rsid w:val="00277C41"/>
    <w:rsid w:val="00277E4B"/>
    <w:rsid w:val="00280369"/>
    <w:rsid w:val="00280749"/>
    <w:rsid w:val="00280969"/>
    <w:rsid w:val="00280DDE"/>
    <w:rsid w:val="00280EA1"/>
    <w:rsid w:val="00280FB4"/>
    <w:rsid w:val="00281192"/>
    <w:rsid w:val="0028163D"/>
    <w:rsid w:val="00281701"/>
    <w:rsid w:val="00281A89"/>
    <w:rsid w:val="00281DAD"/>
    <w:rsid w:val="00281EA8"/>
    <w:rsid w:val="00282268"/>
    <w:rsid w:val="002822E0"/>
    <w:rsid w:val="00282403"/>
    <w:rsid w:val="00282616"/>
    <w:rsid w:val="0028267C"/>
    <w:rsid w:val="002828A6"/>
    <w:rsid w:val="002829E4"/>
    <w:rsid w:val="00282B60"/>
    <w:rsid w:val="00282D55"/>
    <w:rsid w:val="00282E6D"/>
    <w:rsid w:val="002832BE"/>
    <w:rsid w:val="00283316"/>
    <w:rsid w:val="0028345A"/>
    <w:rsid w:val="00283757"/>
    <w:rsid w:val="002837CB"/>
    <w:rsid w:val="00283896"/>
    <w:rsid w:val="00283921"/>
    <w:rsid w:val="00283B03"/>
    <w:rsid w:val="00283C33"/>
    <w:rsid w:val="00283CF7"/>
    <w:rsid w:val="002840C4"/>
    <w:rsid w:val="00284590"/>
    <w:rsid w:val="00284633"/>
    <w:rsid w:val="002846B2"/>
    <w:rsid w:val="00284976"/>
    <w:rsid w:val="00284986"/>
    <w:rsid w:val="00284E7F"/>
    <w:rsid w:val="00284EC3"/>
    <w:rsid w:val="00285027"/>
    <w:rsid w:val="0028541D"/>
    <w:rsid w:val="00285457"/>
    <w:rsid w:val="0028551F"/>
    <w:rsid w:val="0028560B"/>
    <w:rsid w:val="0028563E"/>
    <w:rsid w:val="00285D65"/>
    <w:rsid w:val="00285E0A"/>
    <w:rsid w:val="002868EA"/>
    <w:rsid w:val="002868FE"/>
    <w:rsid w:val="00286B50"/>
    <w:rsid w:val="00286BFA"/>
    <w:rsid w:val="00286C2A"/>
    <w:rsid w:val="00286FAC"/>
    <w:rsid w:val="00287C0F"/>
    <w:rsid w:val="00287C14"/>
    <w:rsid w:val="0029023C"/>
    <w:rsid w:val="00290998"/>
    <w:rsid w:val="00291561"/>
    <w:rsid w:val="0029188A"/>
    <w:rsid w:val="002919E6"/>
    <w:rsid w:val="00291BDB"/>
    <w:rsid w:val="00291CA8"/>
    <w:rsid w:val="00291D25"/>
    <w:rsid w:val="00291E29"/>
    <w:rsid w:val="00292204"/>
    <w:rsid w:val="002922B3"/>
    <w:rsid w:val="002929B8"/>
    <w:rsid w:val="00292B1F"/>
    <w:rsid w:val="00292C52"/>
    <w:rsid w:val="00292E3A"/>
    <w:rsid w:val="00293158"/>
    <w:rsid w:val="002932E7"/>
    <w:rsid w:val="002933D9"/>
    <w:rsid w:val="00293625"/>
    <w:rsid w:val="002936CF"/>
    <w:rsid w:val="0029377C"/>
    <w:rsid w:val="002937CE"/>
    <w:rsid w:val="00293848"/>
    <w:rsid w:val="00294038"/>
    <w:rsid w:val="00294326"/>
    <w:rsid w:val="002943F7"/>
    <w:rsid w:val="002944EE"/>
    <w:rsid w:val="0029462B"/>
    <w:rsid w:val="00294734"/>
    <w:rsid w:val="0029482B"/>
    <w:rsid w:val="00294870"/>
    <w:rsid w:val="002948B8"/>
    <w:rsid w:val="002948E5"/>
    <w:rsid w:val="00294C76"/>
    <w:rsid w:val="00294D1A"/>
    <w:rsid w:val="00295079"/>
    <w:rsid w:val="002950E3"/>
    <w:rsid w:val="0029524B"/>
    <w:rsid w:val="002953CE"/>
    <w:rsid w:val="002959B0"/>
    <w:rsid w:val="00295B17"/>
    <w:rsid w:val="00295B33"/>
    <w:rsid w:val="00295BF0"/>
    <w:rsid w:val="00295C44"/>
    <w:rsid w:val="00295C62"/>
    <w:rsid w:val="00295C85"/>
    <w:rsid w:val="00295E46"/>
    <w:rsid w:val="0029603D"/>
    <w:rsid w:val="002966D5"/>
    <w:rsid w:val="0029677E"/>
    <w:rsid w:val="00296BCA"/>
    <w:rsid w:val="00296E14"/>
    <w:rsid w:val="0029704D"/>
    <w:rsid w:val="002972E1"/>
    <w:rsid w:val="00297646"/>
    <w:rsid w:val="00297710"/>
    <w:rsid w:val="00297733"/>
    <w:rsid w:val="002977FE"/>
    <w:rsid w:val="002A0241"/>
    <w:rsid w:val="002A02A5"/>
    <w:rsid w:val="002A0400"/>
    <w:rsid w:val="002A0901"/>
    <w:rsid w:val="002A0F6C"/>
    <w:rsid w:val="002A1290"/>
    <w:rsid w:val="002A12BF"/>
    <w:rsid w:val="002A15E7"/>
    <w:rsid w:val="002A177F"/>
    <w:rsid w:val="002A1874"/>
    <w:rsid w:val="002A1C4B"/>
    <w:rsid w:val="002A1D78"/>
    <w:rsid w:val="002A1FA4"/>
    <w:rsid w:val="002A20E6"/>
    <w:rsid w:val="002A259D"/>
    <w:rsid w:val="002A2651"/>
    <w:rsid w:val="002A2E08"/>
    <w:rsid w:val="002A307A"/>
    <w:rsid w:val="002A39A3"/>
    <w:rsid w:val="002A4011"/>
    <w:rsid w:val="002A42FF"/>
    <w:rsid w:val="002A46EA"/>
    <w:rsid w:val="002A49C1"/>
    <w:rsid w:val="002A4B38"/>
    <w:rsid w:val="002A4B84"/>
    <w:rsid w:val="002A4D1D"/>
    <w:rsid w:val="002A5243"/>
    <w:rsid w:val="002A52FD"/>
    <w:rsid w:val="002A54AC"/>
    <w:rsid w:val="002A55D5"/>
    <w:rsid w:val="002A55DC"/>
    <w:rsid w:val="002A587C"/>
    <w:rsid w:val="002A5BBF"/>
    <w:rsid w:val="002A5E8F"/>
    <w:rsid w:val="002A5E9B"/>
    <w:rsid w:val="002A6023"/>
    <w:rsid w:val="002A654B"/>
    <w:rsid w:val="002A65E1"/>
    <w:rsid w:val="002A66E4"/>
    <w:rsid w:val="002A6996"/>
    <w:rsid w:val="002A6A3B"/>
    <w:rsid w:val="002A6A6D"/>
    <w:rsid w:val="002A71B7"/>
    <w:rsid w:val="002A7274"/>
    <w:rsid w:val="002A79B0"/>
    <w:rsid w:val="002A7A64"/>
    <w:rsid w:val="002B017F"/>
    <w:rsid w:val="002B0279"/>
    <w:rsid w:val="002B03FB"/>
    <w:rsid w:val="002B0982"/>
    <w:rsid w:val="002B09B2"/>
    <w:rsid w:val="002B0A8A"/>
    <w:rsid w:val="002B0E49"/>
    <w:rsid w:val="002B1175"/>
    <w:rsid w:val="002B1284"/>
    <w:rsid w:val="002B141F"/>
    <w:rsid w:val="002B14A3"/>
    <w:rsid w:val="002B18FC"/>
    <w:rsid w:val="002B1BDB"/>
    <w:rsid w:val="002B1D0A"/>
    <w:rsid w:val="002B2974"/>
    <w:rsid w:val="002B3265"/>
    <w:rsid w:val="002B355C"/>
    <w:rsid w:val="002B361E"/>
    <w:rsid w:val="002B36E1"/>
    <w:rsid w:val="002B3879"/>
    <w:rsid w:val="002B39F8"/>
    <w:rsid w:val="002B3C02"/>
    <w:rsid w:val="002B3D51"/>
    <w:rsid w:val="002B3D8D"/>
    <w:rsid w:val="002B4002"/>
    <w:rsid w:val="002B4249"/>
    <w:rsid w:val="002B4393"/>
    <w:rsid w:val="002B469A"/>
    <w:rsid w:val="002B472E"/>
    <w:rsid w:val="002B4871"/>
    <w:rsid w:val="002B4E79"/>
    <w:rsid w:val="002B58A3"/>
    <w:rsid w:val="002B6790"/>
    <w:rsid w:val="002B6ABD"/>
    <w:rsid w:val="002B6D4E"/>
    <w:rsid w:val="002B70F3"/>
    <w:rsid w:val="002B73D4"/>
    <w:rsid w:val="002B78E3"/>
    <w:rsid w:val="002B7D3B"/>
    <w:rsid w:val="002B7EE2"/>
    <w:rsid w:val="002C02A6"/>
    <w:rsid w:val="002C03C1"/>
    <w:rsid w:val="002C05F8"/>
    <w:rsid w:val="002C07FC"/>
    <w:rsid w:val="002C0A62"/>
    <w:rsid w:val="002C0CDD"/>
    <w:rsid w:val="002C0DEC"/>
    <w:rsid w:val="002C142F"/>
    <w:rsid w:val="002C14E2"/>
    <w:rsid w:val="002C154C"/>
    <w:rsid w:val="002C1829"/>
    <w:rsid w:val="002C1875"/>
    <w:rsid w:val="002C19A7"/>
    <w:rsid w:val="002C248A"/>
    <w:rsid w:val="002C2675"/>
    <w:rsid w:val="002C29BC"/>
    <w:rsid w:val="002C2D45"/>
    <w:rsid w:val="002C2F39"/>
    <w:rsid w:val="002C2FFD"/>
    <w:rsid w:val="002C341E"/>
    <w:rsid w:val="002C360D"/>
    <w:rsid w:val="002C3732"/>
    <w:rsid w:val="002C3740"/>
    <w:rsid w:val="002C3A85"/>
    <w:rsid w:val="002C3AD8"/>
    <w:rsid w:val="002C3B1F"/>
    <w:rsid w:val="002C3CA2"/>
    <w:rsid w:val="002C4212"/>
    <w:rsid w:val="002C483B"/>
    <w:rsid w:val="002C4D81"/>
    <w:rsid w:val="002C4E99"/>
    <w:rsid w:val="002C4F12"/>
    <w:rsid w:val="002C4F14"/>
    <w:rsid w:val="002C4FC6"/>
    <w:rsid w:val="002C522B"/>
    <w:rsid w:val="002C5385"/>
    <w:rsid w:val="002C5624"/>
    <w:rsid w:val="002C5708"/>
    <w:rsid w:val="002C5E2F"/>
    <w:rsid w:val="002C5EE2"/>
    <w:rsid w:val="002C672B"/>
    <w:rsid w:val="002C6987"/>
    <w:rsid w:val="002C6B08"/>
    <w:rsid w:val="002C6B73"/>
    <w:rsid w:val="002C6C2D"/>
    <w:rsid w:val="002C6C73"/>
    <w:rsid w:val="002C6D42"/>
    <w:rsid w:val="002C6E50"/>
    <w:rsid w:val="002C711B"/>
    <w:rsid w:val="002C743C"/>
    <w:rsid w:val="002C74A9"/>
    <w:rsid w:val="002C79A0"/>
    <w:rsid w:val="002C7A80"/>
    <w:rsid w:val="002C7A99"/>
    <w:rsid w:val="002C7D37"/>
    <w:rsid w:val="002C7FFA"/>
    <w:rsid w:val="002D002C"/>
    <w:rsid w:val="002D056E"/>
    <w:rsid w:val="002D05CD"/>
    <w:rsid w:val="002D0718"/>
    <w:rsid w:val="002D0928"/>
    <w:rsid w:val="002D0FF4"/>
    <w:rsid w:val="002D12BF"/>
    <w:rsid w:val="002D135B"/>
    <w:rsid w:val="002D14DC"/>
    <w:rsid w:val="002D1893"/>
    <w:rsid w:val="002D1A1D"/>
    <w:rsid w:val="002D1B68"/>
    <w:rsid w:val="002D1C79"/>
    <w:rsid w:val="002D1CA2"/>
    <w:rsid w:val="002D1E09"/>
    <w:rsid w:val="002D23F5"/>
    <w:rsid w:val="002D29A0"/>
    <w:rsid w:val="002D3338"/>
    <w:rsid w:val="002D37D0"/>
    <w:rsid w:val="002D37FC"/>
    <w:rsid w:val="002D411B"/>
    <w:rsid w:val="002D4179"/>
    <w:rsid w:val="002D429A"/>
    <w:rsid w:val="002D42EC"/>
    <w:rsid w:val="002D45F6"/>
    <w:rsid w:val="002D4893"/>
    <w:rsid w:val="002D49F4"/>
    <w:rsid w:val="002D4ADC"/>
    <w:rsid w:val="002D4CC7"/>
    <w:rsid w:val="002D50BF"/>
    <w:rsid w:val="002D524D"/>
    <w:rsid w:val="002D54F6"/>
    <w:rsid w:val="002D554D"/>
    <w:rsid w:val="002D55C7"/>
    <w:rsid w:val="002D55D9"/>
    <w:rsid w:val="002D55EA"/>
    <w:rsid w:val="002D5609"/>
    <w:rsid w:val="002D5738"/>
    <w:rsid w:val="002D5989"/>
    <w:rsid w:val="002D5EAE"/>
    <w:rsid w:val="002D604A"/>
    <w:rsid w:val="002D62A6"/>
    <w:rsid w:val="002D64CA"/>
    <w:rsid w:val="002D668D"/>
    <w:rsid w:val="002D67D4"/>
    <w:rsid w:val="002D6866"/>
    <w:rsid w:val="002D69A6"/>
    <w:rsid w:val="002D6D7B"/>
    <w:rsid w:val="002D7242"/>
    <w:rsid w:val="002D72E9"/>
    <w:rsid w:val="002D72F3"/>
    <w:rsid w:val="002D751D"/>
    <w:rsid w:val="002D770F"/>
    <w:rsid w:val="002D7784"/>
    <w:rsid w:val="002D794F"/>
    <w:rsid w:val="002D7CED"/>
    <w:rsid w:val="002D7F44"/>
    <w:rsid w:val="002E0148"/>
    <w:rsid w:val="002E03EB"/>
    <w:rsid w:val="002E0F6A"/>
    <w:rsid w:val="002E0FC1"/>
    <w:rsid w:val="002E1211"/>
    <w:rsid w:val="002E1637"/>
    <w:rsid w:val="002E17DA"/>
    <w:rsid w:val="002E1AAF"/>
    <w:rsid w:val="002E1AE9"/>
    <w:rsid w:val="002E1B6E"/>
    <w:rsid w:val="002E1B7C"/>
    <w:rsid w:val="002E1B87"/>
    <w:rsid w:val="002E1BB7"/>
    <w:rsid w:val="002E1FAD"/>
    <w:rsid w:val="002E20F3"/>
    <w:rsid w:val="002E255D"/>
    <w:rsid w:val="002E25DF"/>
    <w:rsid w:val="002E272C"/>
    <w:rsid w:val="002E2904"/>
    <w:rsid w:val="002E298E"/>
    <w:rsid w:val="002E2A3D"/>
    <w:rsid w:val="002E30FB"/>
    <w:rsid w:val="002E386E"/>
    <w:rsid w:val="002E3B0C"/>
    <w:rsid w:val="002E3DA5"/>
    <w:rsid w:val="002E41DE"/>
    <w:rsid w:val="002E4372"/>
    <w:rsid w:val="002E4490"/>
    <w:rsid w:val="002E45A8"/>
    <w:rsid w:val="002E486F"/>
    <w:rsid w:val="002E4881"/>
    <w:rsid w:val="002E4882"/>
    <w:rsid w:val="002E4A73"/>
    <w:rsid w:val="002E4AF3"/>
    <w:rsid w:val="002E4E42"/>
    <w:rsid w:val="002E5089"/>
    <w:rsid w:val="002E5429"/>
    <w:rsid w:val="002E58BD"/>
    <w:rsid w:val="002E5BA8"/>
    <w:rsid w:val="002E5BC4"/>
    <w:rsid w:val="002E5D95"/>
    <w:rsid w:val="002E5E7F"/>
    <w:rsid w:val="002E5FFD"/>
    <w:rsid w:val="002E609E"/>
    <w:rsid w:val="002E6432"/>
    <w:rsid w:val="002E64D2"/>
    <w:rsid w:val="002E690F"/>
    <w:rsid w:val="002E69FD"/>
    <w:rsid w:val="002E6EAC"/>
    <w:rsid w:val="002E7039"/>
    <w:rsid w:val="002E703F"/>
    <w:rsid w:val="002E7210"/>
    <w:rsid w:val="002E72C2"/>
    <w:rsid w:val="002E73F3"/>
    <w:rsid w:val="002F00CD"/>
    <w:rsid w:val="002F0242"/>
    <w:rsid w:val="002F02D9"/>
    <w:rsid w:val="002F05E4"/>
    <w:rsid w:val="002F066F"/>
    <w:rsid w:val="002F0A30"/>
    <w:rsid w:val="002F0CFE"/>
    <w:rsid w:val="002F0D70"/>
    <w:rsid w:val="002F121A"/>
    <w:rsid w:val="002F1303"/>
    <w:rsid w:val="002F13FF"/>
    <w:rsid w:val="002F164F"/>
    <w:rsid w:val="002F1D65"/>
    <w:rsid w:val="002F229E"/>
    <w:rsid w:val="002F23E0"/>
    <w:rsid w:val="002F2487"/>
    <w:rsid w:val="002F26A2"/>
    <w:rsid w:val="002F26F6"/>
    <w:rsid w:val="002F2805"/>
    <w:rsid w:val="002F2A5D"/>
    <w:rsid w:val="002F2E11"/>
    <w:rsid w:val="002F2EC2"/>
    <w:rsid w:val="002F336F"/>
    <w:rsid w:val="002F37A3"/>
    <w:rsid w:val="002F388A"/>
    <w:rsid w:val="002F3B38"/>
    <w:rsid w:val="002F3FAC"/>
    <w:rsid w:val="002F4007"/>
    <w:rsid w:val="002F48FB"/>
    <w:rsid w:val="002F493E"/>
    <w:rsid w:val="002F49D4"/>
    <w:rsid w:val="002F52CF"/>
    <w:rsid w:val="002F54F6"/>
    <w:rsid w:val="002F5C03"/>
    <w:rsid w:val="002F606D"/>
    <w:rsid w:val="002F6171"/>
    <w:rsid w:val="002F62CA"/>
    <w:rsid w:val="002F66F1"/>
    <w:rsid w:val="002F6731"/>
    <w:rsid w:val="002F6755"/>
    <w:rsid w:val="002F689A"/>
    <w:rsid w:val="002F6981"/>
    <w:rsid w:val="002F6A87"/>
    <w:rsid w:val="002F6AEF"/>
    <w:rsid w:val="002F6B62"/>
    <w:rsid w:val="002F6CD9"/>
    <w:rsid w:val="002F7093"/>
    <w:rsid w:val="002F7218"/>
    <w:rsid w:val="002F724F"/>
    <w:rsid w:val="002F7565"/>
    <w:rsid w:val="002F7693"/>
    <w:rsid w:val="002F7757"/>
    <w:rsid w:val="002F79BE"/>
    <w:rsid w:val="002F7C29"/>
    <w:rsid w:val="002F7D13"/>
    <w:rsid w:val="002F7EDB"/>
    <w:rsid w:val="00300159"/>
    <w:rsid w:val="003001D4"/>
    <w:rsid w:val="00300265"/>
    <w:rsid w:val="003002A9"/>
    <w:rsid w:val="0030080D"/>
    <w:rsid w:val="00300850"/>
    <w:rsid w:val="00300A13"/>
    <w:rsid w:val="00300AB6"/>
    <w:rsid w:val="00300B68"/>
    <w:rsid w:val="00300C09"/>
    <w:rsid w:val="00300C30"/>
    <w:rsid w:val="00300C7F"/>
    <w:rsid w:val="00300D1A"/>
    <w:rsid w:val="00300FE3"/>
    <w:rsid w:val="0030148D"/>
    <w:rsid w:val="003019CA"/>
    <w:rsid w:val="00301AAE"/>
    <w:rsid w:val="00301C27"/>
    <w:rsid w:val="00301EAF"/>
    <w:rsid w:val="00301F62"/>
    <w:rsid w:val="00302157"/>
    <w:rsid w:val="00302490"/>
    <w:rsid w:val="003024E2"/>
    <w:rsid w:val="003024FF"/>
    <w:rsid w:val="003026F8"/>
    <w:rsid w:val="003026FA"/>
    <w:rsid w:val="00302871"/>
    <w:rsid w:val="00302BC4"/>
    <w:rsid w:val="00302CD8"/>
    <w:rsid w:val="00302D8D"/>
    <w:rsid w:val="0030419E"/>
    <w:rsid w:val="00304211"/>
    <w:rsid w:val="00304A09"/>
    <w:rsid w:val="00304B33"/>
    <w:rsid w:val="00304B80"/>
    <w:rsid w:val="00305219"/>
    <w:rsid w:val="0030549C"/>
    <w:rsid w:val="00305AD4"/>
    <w:rsid w:val="003060E5"/>
    <w:rsid w:val="003065D7"/>
    <w:rsid w:val="0030661C"/>
    <w:rsid w:val="00306B81"/>
    <w:rsid w:val="00306C1B"/>
    <w:rsid w:val="00306FD1"/>
    <w:rsid w:val="00307148"/>
    <w:rsid w:val="0030716B"/>
    <w:rsid w:val="00307208"/>
    <w:rsid w:val="00307349"/>
    <w:rsid w:val="0030735F"/>
    <w:rsid w:val="0030782C"/>
    <w:rsid w:val="003100E8"/>
    <w:rsid w:val="00310663"/>
    <w:rsid w:val="003106CF"/>
    <w:rsid w:val="00310C71"/>
    <w:rsid w:val="00310DFB"/>
    <w:rsid w:val="00310EB6"/>
    <w:rsid w:val="003112FB"/>
    <w:rsid w:val="00311302"/>
    <w:rsid w:val="00311315"/>
    <w:rsid w:val="003114AA"/>
    <w:rsid w:val="0031157A"/>
    <w:rsid w:val="00311765"/>
    <w:rsid w:val="0031185F"/>
    <w:rsid w:val="00311CD7"/>
    <w:rsid w:val="00311D87"/>
    <w:rsid w:val="00312310"/>
    <w:rsid w:val="00312330"/>
    <w:rsid w:val="003123C1"/>
    <w:rsid w:val="00312776"/>
    <w:rsid w:val="003127AE"/>
    <w:rsid w:val="003127E0"/>
    <w:rsid w:val="00312B4B"/>
    <w:rsid w:val="00312CD4"/>
    <w:rsid w:val="00312D2F"/>
    <w:rsid w:val="00312E58"/>
    <w:rsid w:val="00312FF2"/>
    <w:rsid w:val="003130E9"/>
    <w:rsid w:val="00313184"/>
    <w:rsid w:val="00313C1E"/>
    <w:rsid w:val="00313FBA"/>
    <w:rsid w:val="0031409B"/>
    <w:rsid w:val="0031485B"/>
    <w:rsid w:val="0031485D"/>
    <w:rsid w:val="0031494E"/>
    <w:rsid w:val="003149AA"/>
    <w:rsid w:val="00314A4F"/>
    <w:rsid w:val="00314D6B"/>
    <w:rsid w:val="003150DD"/>
    <w:rsid w:val="00315843"/>
    <w:rsid w:val="00315866"/>
    <w:rsid w:val="0031598A"/>
    <w:rsid w:val="00315B04"/>
    <w:rsid w:val="00315BD6"/>
    <w:rsid w:val="00315C42"/>
    <w:rsid w:val="00315DC1"/>
    <w:rsid w:val="00315ED4"/>
    <w:rsid w:val="00315F2B"/>
    <w:rsid w:val="00316052"/>
    <w:rsid w:val="0031611C"/>
    <w:rsid w:val="00316442"/>
    <w:rsid w:val="003164E4"/>
    <w:rsid w:val="0031669E"/>
    <w:rsid w:val="0031680B"/>
    <w:rsid w:val="00316BC4"/>
    <w:rsid w:val="00316C3C"/>
    <w:rsid w:val="00316E2A"/>
    <w:rsid w:val="00316FA8"/>
    <w:rsid w:val="00317075"/>
    <w:rsid w:val="003173DC"/>
    <w:rsid w:val="0031782E"/>
    <w:rsid w:val="00317910"/>
    <w:rsid w:val="0031795D"/>
    <w:rsid w:val="003179F7"/>
    <w:rsid w:val="00317C8E"/>
    <w:rsid w:val="00317CDC"/>
    <w:rsid w:val="00320095"/>
    <w:rsid w:val="00320387"/>
    <w:rsid w:val="0032068B"/>
    <w:rsid w:val="0032077A"/>
    <w:rsid w:val="00320836"/>
    <w:rsid w:val="00320A30"/>
    <w:rsid w:val="00320A99"/>
    <w:rsid w:val="00320E60"/>
    <w:rsid w:val="00320F6E"/>
    <w:rsid w:val="0032127E"/>
    <w:rsid w:val="0032163B"/>
    <w:rsid w:val="0032199B"/>
    <w:rsid w:val="00321C59"/>
    <w:rsid w:val="00321CC3"/>
    <w:rsid w:val="00321EAC"/>
    <w:rsid w:val="00321FD0"/>
    <w:rsid w:val="0032283B"/>
    <w:rsid w:val="00322EB9"/>
    <w:rsid w:val="0032302C"/>
    <w:rsid w:val="0032315B"/>
    <w:rsid w:val="003231FF"/>
    <w:rsid w:val="0032323D"/>
    <w:rsid w:val="00324049"/>
    <w:rsid w:val="00324055"/>
    <w:rsid w:val="00324299"/>
    <w:rsid w:val="0032442D"/>
    <w:rsid w:val="0032456C"/>
    <w:rsid w:val="0032472A"/>
    <w:rsid w:val="00324733"/>
    <w:rsid w:val="0032501F"/>
    <w:rsid w:val="003250F3"/>
    <w:rsid w:val="0032512E"/>
    <w:rsid w:val="0032535C"/>
    <w:rsid w:val="00325B00"/>
    <w:rsid w:val="00325D51"/>
    <w:rsid w:val="003262AD"/>
    <w:rsid w:val="00326340"/>
    <w:rsid w:val="0032683C"/>
    <w:rsid w:val="00326860"/>
    <w:rsid w:val="00326BEF"/>
    <w:rsid w:val="003270F7"/>
    <w:rsid w:val="00327A7A"/>
    <w:rsid w:val="00327CFD"/>
    <w:rsid w:val="00330088"/>
    <w:rsid w:val="003301FC"/>
    <w:rsid w:val="0033041C"/>
    <w:rsid w:val="00330602"/>
    <w:rsid w:val="00330C1D"/>
    <w:rsid w:val="00330D37"/>
    <w:rsid w:val="00330DC9"/>
    <w:rsid w:val="00330F9A"/>
    <w:rsid w:val="003311B6"/>
    <w:rsid w:val="00331447"/>
    <w:rsid w:val="0033177F"/>
    <w:rsid w:val="00331BAF"/>
    <w:rsid w:val="00331C11"/>
    <w:rsid w:val="0033210E"/>
    <w:rsid w:val="0033217E"/>
    <w:rsid w:val="0033227D"/>
    <w:rsid w:val="0033258C"/>
    <w:rsid w:val="00332592"/>
    <w:rsid w:val="00332EB4"/>
    <w:rsid w:val="00333613"/>
    <w:rsid w:val="00333621"/>
    <w:rsid w:val="0033365D"/>
    <w:rsid w:val="0033368B"/>
    <w:rsid w:val="0033368D"/>
    <w:rsid w:val="0033399F"/>
    <w:rsid w:val="003339F4"/>
    <w:rsid w:val="00333A7F"/>
    <w:rsid w:val="003340B0"/>
    <w:rsid w:val="0033416F"/>
    <w:rsid w:val="0033420E"/>
    <w:rsid w:val="003349C0"/>
    <w:rsid w:val="00334CEE"/>
    <w:rsid w:val="00334D03"/>
    <w:rsid w:val="00334D4C"/>
    <w:rsid w:val="00334EAE"/>
    <w:rsid w:val="003354D1"/>
    <w:rsid w:val="00335543"/>
    <w:rsid w:val="00335D12"/>
    <w:rsid w:val="00335D42"/>
    <w:rsid w:val="00335F8E"/>
    <w:rsid w:val="00335FA5"/>
    <w:rsid w:val="003364AB"/>
    <w:rsid w:val="00336566"/>
    <w:rsid w:val="003365B0"/>
    <w:rsid w:val="00336694"/>
    <w:rsid w:val="003366BD"/>
    <w:rsid w:val="003369E5"/>
    <w:rsid w:val="00336A1F"/>
    <w:rsid w:val="00336E85"/>
    <w:rsid w:val="00336F1C"/>
    <w:rsid w:val="00337040"/>
    <w:rsid w:val="003371E1"/>
    <w:rsid w:val="0033728E"/>
    <w:rsid w:val="00337573"/>
    <w:rsid w:val="003378F7"/>
    <w:rsid w:val="00337D0B"/>
    <w:rsid w:val="00337DBA"/>
    <w:rsid w:val="00340100"/>
    <w:rsid w:val="00340317"/>
    <w:rsid w:val="003403CC"/>
    <w:rsid w:val="00340427"/>
    <w:rsid w:val="003406EA"/>
    <w:rsid w:val="003408E6"/>
    <w:rsid w:val="00340D4F"/>
    <w:rsid w:val="00340DA7"/>
    <w:rsid w:val="00340DFF"/>
    <w:rsid w:val="00340E67"/>
    <w:rsid w:val="00340ED4"/>
    <w:rsid w:val="00340F7D"/>
    <w:rsid w:val="00341315"/>
    <w:rsid w:val="003417BD"/>
    <w:rsid w:val="003419DE"/>
    <w:rsid w:val="003419FF"/>
    <w:rsid w:val="00341B35"/>
    <w:rsid w:val="00341B99"/>
    <w:rsid w:val="00341D58"/>
    <w:rsid w:val="00341D9F"/>
    <w:rsid w:val="00341E2B"/>
    <w:rsid w:val="0034207F"/>
    <w:rsid w:val="003421E5"/>
    <w:rsid w:val="003422EE"/>
    <w:rsid w:val="0034241C"/>
    <w:rsid w:val="003425E4"/>
    <w:rsid w:val="0034278F"/>
    <w:rsid w:val="00342B55"/>
    <w:rsid w:val="00342F34"/>
    <w:rsid w:val="0034339F"/>
    <w:rsid w:val="00343539"/>
    <w:rsid w:val="00343BBA"/>
    <w:rsid w:val="0034418C"/>
    <w:rsid w:val="003441F3"/>
    <w:rsid w:val="003442DD"/>
    <w:rsid w:val="003448D6"/>
    <w:rsid w:val="003449E6"/>
    <w:rsid w:val="00344F46"/>
    <w:rsid w:val="00345127"/>
    <w:rsid w:val="00345549"/>
    <w:rsid w:val="003457B0"/>
    <w:rsid w:val="00345801"/>
    <w:rsid w:val="003458A4"/>
    <w:rsid w:val="00345B87"/>
    <w:rsid w:val="00345C58"/>
    <w:rsid w:val="00346248"/>
    <w:rsid w:val="003462F2"/>
    <w:rsid w:val="00346498"/>
    <w:rsid w:val="0034661E"/>
    <w:rsid w:val="003466FA"/>
    <w:rsid w:val="00346851"/>
    <w:rsid w:val="00346E39"/>
    <w:rsid w:val="00346F7F"/>
    <w:rsid w:val="003471DA"/>
    <w:rsid w:val="003472D3"/>
    <w:rsid w:val="00347311"/>
    <w:rsid w:val="003473FC"/>
    <w:rsid w:val="003474AE"/>
    <w:rsid w:val="00347508"/>
    <w:rsid w:val="00347616"/>
    <w:rsid w:val="00347660"/>
    <w:rsid w:val="00347788"/>
    <w:rsid w:val="003501D7"/>
    <w:rsid w:val="00350789"/>
    <w:rsid w:val="00350C5E"/>
    <w:rsid w:val="00350CA9"/>
    <w:rsid w:val="00350E09"/>
    <w:rsid w:val="00350EE2"/>
    <w:rsid w:val="00350F8D"/>
    <w:rsid w:val="0035125A"/>
    <w:rsid w:val="00351296"/>
    <w:rsid w:val="0035145B"/>
    <w:rsid w:val="00351610"/>
    <w:rsid w:val="0035190A"/>
    <w:rsid w:val="00351981"/>
    <w:rsid w:val="00351A12"/>
    <w:rsid w:val="00351DF7"/>
    <w:rsid w:val="00352027"/>
    <w:rsid w:val="00352202"/>
    <w:rsid w:val="00352283"/>
    <w:rsid w:val="0035240B"/>
    <w:rsid w:val="0035260F"/>
    <w:rsid w:val="003528F3"/>
    <w:rsid w:val="00352BA1"/>
    <w:rsid w:val="00352DE2"/>
    <w:rsid w:val="00352ECC"/>
    <w:rsid w:val="00352F6D"/>
    <w:rsid w:val="003531CE"/>
    <w:rsid w:val="00353F91"/>
    <w:rsid w:val="003546C3"/>
    <w:rsid w:val="0035476B"/>
    <w:rsid w:val="00354C18"/>
    <w:rsid w:val="00354D4D"/>
    <w:rsid w:val="00354E14"/>
    <w:rsid w:val="00355079"/>
    <w:rsid w:val="003552B4"/>
    <w:rsid w:val="0035563D"/>
    <w:rsid w:val="00355976"/>
    <w:rsid w:val="00355C06"/>
    <w:rsid w:val="00355CB5"/>
    <w:rsid w:val="00355E0C"/>
    <w:rsid w:val="003569B0"/>
    <w:rsid w:val="003569F3"/>
    <w:rsid w:val="00356A3D"/>
    <w:rsid w:val="00356ACC"/>
    <w:rsid w:val="00356DBF"/>
    <w:rsid w:val="00356E3B"/>
    <w:rsid w:val="00356FA2"/>
    <w:rsid w:val="003573E6"/>
    <w:rsid w:val="003574DB"/>
    <w:rsid w:val="00357526"/>
    <w:rsid w:val="0035764D"/>
    <w:rsid w:val="003578E8"/>
    <w:rsid w:val="00357A1A"/>
    <w:rsid w:val="00357D18"/>
    <w:rsid w:val="00357D28"/>
    <w:rsid w:val="0036012B"/>
    <w:rsid w:val="00360502"/>
    <w:rsid w:val="003606F3"/>
    <w:rsid w:val="00360772"/>
    <w:rsid w:val="003607E9"/>
    <w:rsid w:val="00360C77"/>
    <w:rsid w:val="003616FF"/>
    <w:rsid w:val="00361809"/>
    <w:rsid w:val="003618B0"/>
    <w:rsid w:val="003618D2"/>
    <w:rsid w:val="00361B3A"/>
    <w:rsid w:val="00361C57"/>
    <w:rsid w:val="00362451"/>
    <w:rsid w:val="00362490"/>
    <w:rsid w:val="00362527"/>
    <w:rsid w:val="00362802"/>
    <w:rsid w:val="00362B4E"/>
    <w:rsid w:val="00362BEB"/>
    <w:rsid w:val="00362D41"/>
    <w:rsid w:val="00363185"/>
    <w:rsid w:val="00363228"/>
    <w:rsid w:val="003633E0"/>
    <w:rsid w:val="00363BBE"/>
    <w:rsid w:val="00363CA7"/>
    <w:rsid w:val="00363D44"/>
    <w:rsid w:val="00363EF9"/>
    <w:rsid w:val="0036400D"/>
    <w:rsid w:val="00364018"/>
    <w:rsid w:val="003640FF"/>
    <w:rsid w:val="00364196"/>
    <w:rsid w:val="003641D6"/>
    <w:rsid w:val="003645B3"/>
    <w:rsid w:val="00364803"/>
    <w:rsid w:val="003648FA"/>
    <w:rsid w:val="00364B39"/>
    <w:rsid w:val="00364B6A"/>
    <w:rsid w:val="00364BA6"/>
    <w:rsid w:val="00364C7E"/>
    <w:rsid w:val="00364CC3"/>
    <w:rsid w:val="00364CFF"/>
    <w:rsid w:val="00364EDA"/>
    <w:rsid w:val="00365479"/>
    <w:rsid w:val="003655E7"/>
    <w:rsid w:val="00365772"/>
    <w:rsid w:val="003659F0"/>
    <w:rsid w:val="00365A86"/>
    <w:rsid w:val="00365E95"/>
    <w:rsid w:val="00366621"/>
    <w:rsid w:val="00366808"/>
    <w:rsid w:val="00366830"/>
    <w:rsid w:val="00366E65"/>
    <w:rsid w:val="00366E6E"/>
    <w:rsid w:val="00366F36"/>
    <w:rsid w:val="0036709A"/>
    <w:rsid w:val="00367617"/>
    <w:rsid w:val="00367991"/>
    <w:rsid w:val="00367AF2"/>
    <w:rsid w:val="00367BED"/>
    <w:rsid w:val="00367C23"/>
    <w:rsid w:val="00367CBA"/>
    <w:rsid w:val="00367CFD"/>
    <w:rsid w:val="00367F20"/>
    <w:rsid w:val="0037036D"/>
    <w:rsid w:val="0037084D"/>
    <w:rsid w:val="00370A6A"/>
    <w:rsid w:val="00370C3E"/>
    <w:rsid w:val="00370FED"/>
    <w:rsid w:val="00370FF8"/>
    <w:rsid w:val="0037139F"/>
    <w:rsid w:val="003716E5"/>
    <w:rsid w:val="003717FC"/>
    <w:rsid w:val="00371C10"/>
    <w:rsid w:val="00371C21"/>
    <w:rsid w:val="00371C2C"/>
    <w:rsid w:val="00371E29"/>
    <w:rsid w:val="00371F87"/>
    <w:rsid w:val="0037225F"/>
    <w:rsid w:val="00372660"/>
    <w:rsid w:val="0037267D"/>
    <w:rsid w:val="00372B9A"/>
    <w:rsid w:val="00372DCB"/>
    <w:rsid w:val="00372F53"/>
    <w:rsid w:val="00372F7F"/>
    <w:rsid w:val="003734CA"/>
    <w:rsid w:val="00373B1F"/>
    <w:rsid w:val="00373B2B"/>
    <w:rsid w:val="00373C44"/>
    <w:rsid w:val="00373DD1"/>
    <w:rsid w:val="00373F41"/>
    <w:rsid w:val="003740DD"/>
    <w:rsid w:val="003741D1"/>
    <w:rsid w:val="003743D7"/>
    <w:rsid w:val="00374781"/>
    <w:rsid w:val="0037490D"/>
    <w:rsid w:val="003749AE"/>
    <w:rsid w:val="003749D5"/>
    <w:rsid w:val="003749D9"/>
    <w:rsid w:val="0037562E"/>
    <w:rsid w:val="00375D9B"/>
    <w:rsid w:val="00375E76"/>
    <w:rsid w:val="00376007"/>
    <w:rsid w:val="00376073"/>
    <w:rsid w:val="0037649B"/>
    <w:rsid w:val="003764EF"/>
    <w:rsid w:val="00376562"/>
    <w:rsid w:val="00376693"/>
    <w:rsid w:val="0037693A"/>
    <w:rsid w:val="00376A88"/>
    <w:rsid w:val="00376ACF"/>
    <w:rsid w:val="00376BE5"/>
    <w:rsid w:val="00376F10"/>
    <w:rsid w:val="0037770A"/>
    <w:rsid w:val="00377724"/>
    <w:rsid w:val="003778FE"/>
    <w:rsid w:val="00377A98"/>
    <w:rsid w:val="00377CA6"/>
    <w:rsid w:val="00377E0E"/>
    <w:rsid w:val="00377E57"/>
    <w:rsid w:val="00377EF3"/>
    <w:rsid w:val="00377FCF"/>
    <w:rsid w:val="0038029C"/>
    <w:rsid w:val="003803EA"/>
    <w:rsid w:val="003804EE"/>
    <w:rsid w:val="00380A0F"/>
    <w:rsid w:val="00380B55"/>
    <w:rsid w:val="00380E43"/>
    <w:rsid w:val="00380FE9"/>
    <w:rsid w:val="00381580"/>
    <w:rsid w:val="003817DF"/>
    <w:rsid w:val="00381B7A"/>
    <w:rsid w:val="003820D8"/>
    <w:rsid w:val="003821DC"/>
    <w:rsid w:val="0038283A"/>
    <w:rsid w:val="0038287A"/>
    <w:rsid w:val="00382B1B"/>
    <w:rsid w:val="00382C7F"/>
    <w:rsid w:val="00382C90"/>
    <w:rsid w:val="003830EE"/>
    <w:rsid w:val="0038343D"/>
    <w:rsid w:val="00383B06"/>
    <w:rsid w:val="00383BD3"/>
    <w:rsid w:val="00383CDB"/>
    <w:rsid w:val="00384177"/>
    <w:rsid w:val="00384231"/>
    <w:rsid w:val="0038433E"/>
    <w:rsid w:val="0038434E"/>
    <w:rsid w:val="00384663"/>
    <w:rsid w:val="00384804"/>
    <w:rsid w:val="00384960"/>
    <w:rsid w:val="00384BE5"/>
    <w:rsid w:val="00384C89"/>
    <w:rsid w:val="00384F04"/>
    <w:rsid w:val="0038510D"/>
    <w:rsid w:val="003853C2"/>
    <w:rsid w:val="00385945"/>
    <w:rsid w:val="003859DC"/>
    <w:rsid w:val="00385D69"/>
    <w:rsid w:val="00386699"/>
    <w:rsid w:val="003868E8"/>
    <w:rsid w:val="00386BD5"/>
    <w:rsid w:val="00386E83"/>
    <w:rsid w:val="00386F19"/>
    <w:rsid w:val="00386FA9"/>
    <w:rsid w:val="00387888"/>
    <w:rsid w:val="00387AA0"/>
    <w:rsid w:val="00390452"/>
    <w:rsid w:val="003905E4"/>
    <w:rsid w:val="00390C8C"/>
    <w:rsid w:val="00390FC7"/>
    <w:rsid w:val="00391720"/>
    <w:rsid w:val="00391801"/>
    <w:rsid w:val="00391B66"/>
    <w:rsid w:val="00391F25"/>
    <w:rsid w:val="00391F4A"/>
    <w:rsid w:val="00391FB2"/>
    <w:rsid w:val="00392085"/>
    <w:rsid w:val="00392190"/>
    <w:rsid w:val="0039285C"/>
    <w:rsid w:val="003932F2"/>
    <w:rsid w:val="0039368E"/>
    <w:rsid w:val="003939B9"/>
    <w:rsid w:val="00393CB6"/>
    <w:rsid w:val="00393D68"/>
    <w:rsid w:val="003942D3"/>
    <w:rsid w:val="00394935"/>
    <w:rsid w:val="00394A6E"/>
    <w:rsid w:val="00394AE5"/>
    <w:rsid w:val="00394BC9"/>
    <w:rsid w:val="00395272"/>
    <w:rsid w:val="00395318"/>
    <w:rsid w:val="00395704"/>
    <w:rsid w:val="003959A8"/>
    <w:rsid w:val="00395A85"/>
    <w:rsid w:val="00395C5D"/>
    <w:rsid w:val="00395FD0"/>
    <w:rsid w:val="00396099"/>
    <w:rsid w:val="003961FA"/>
    <w:rsid w:val="00396292"/>
    <w:rsid w:val="0039663D"/>
    <w:rsid w:val="00396810"/>
    <w:rsid w:val="00396878"/>
    <w:rsid w:val="003968F2"/>
    <w:rsid w:val="0039692B"/>
    <w:rsid w:val="00396C8B"/>
    <w:rsid w:val="00396F05"/>
    <w:rsid w:val="00396F47"/>
    <w:rsid w:val="00397264"/>
    <w:rsid w:val="00397472"/>
    <w:rsid w:val="003974DA"/>
    <w:rsid w:val="0039751D"/>
    <w:rsid w:val="0039761D"/>
    <w:rsid w:val="00397C0E"/>
    <w:rsid w:val="00397CED"/>
    <w:rsid w:val="00397F08"/>
    <w:rsid w:val="00397F6C"/>
    <w:rsid w:val="00397FC9"/>
    <w:rsid w:val="003A040A"/>
    <w:rsid w:val="003A06DE"/>
    <w:rsid w:val="003A07D9"/>
    <w:rsid w:val="003A08E7"/>
    <w:rsid w:val="003A091C"/>
    <w:rsid w:val="003A0A6D"/>
    <w:rsid w:val="003A0AA0"/>
    <w:rsid w:val="003A0E7D"/>
    <w:rsid w:val="003A14C8"/>
    <w:rsid w:val="003A1758"/>
    <w:rsid w:val="003A1F40"/>
    <w:rsid w:val="003A2B34"/>
    <w:rsid w:val="003A2D83"/>
    <w:rsid w:val="003A3039"/>
    <w:rsid w:val="003A3242"/>
    <w:rsid w:val="003A339C"/>
    <w:rsid w:val="003A36A0"/>
    <w:rsid w:val="003A3CAF"/>
    <w:rsid w:val="003A4137"/>
    <w:rsid w:val="003A4405"/>
    <w:rsid w:val="003A450E"/>
    <w:rsid w:val="003A464E"/>
    <w:rsid w:val="003A4761"/>
    <w:rsid w:val="003A4921"/>
    <w:rsid w:val="003A4CC5"/>
    <w:rsid w:val="003A4F97"/>
    <w:rsid w:val="003A5A03"/>
    <w:rsid w:val="003A5CF0"/>
    <w:rsid w:val="003A65A3"/>
    <w:rsid w:val="003A66E3"/>
    <w:rsid w:val="003A6BC3"/>
    <w:rsid w:val="003A6D71"/>
    <w:rsid w:val="003A6EB2"/>
    <w:rsid w:val="003A71D2"/>
    <w:rsid w:val="003A7A16"/>
    <w:rsid w:val="003A7A47"/>
    <w:rsid w:val="003A7CCA"/>
    <w:rsid w:val="003A7E41"/>
    <w:rsid w:val="003A7FAC"/>
    <w:rsid w:val="003B017D"/>
    <w:rsid w:val="003B03D9"/>
    <w:rsid w:val="003B061A"/>
    <w:rsid w:val="003B06F2"/>
    <w:rsid w:val="003B0F16"/>
    <w:rsid w:val="003B1881"/>
    <w:rsid w:val="003B1C32"/>
    <w:rsid w:val="003B1FCF"/>
    <w:rsid w:val="003B2039"/>
    <w:rsid w:val="003B204B"/>
    <w:rsid w:val="003B20DC"/>
    <w:rsid w:val="003B291B"/>
    <w:rsid w:val="003B2F14"/>
    <w:rsid w:val="003B2FE3"/>
    <w:rsid w:val="003B3167"/>
    <w:rsid w:val="003B31B3"/>
    <w:rsid w:val="003B3533"/>
    <w:rsid w:val="003B3542"/>
    <w:rsid w:val="003B38D7"/>
    <w:rsid w:val="003B3FFF"/>
    <w:rsid w:val="003B4186"/>
    <w:rsid w:val="003B4657"/>
    <w:rsid w:val="003B46D2"/>
    <w:rsid w:val="003B4A9C"/>
    <w:rsid w:val="003B4AA0"/>
    <w:rsid w:val="003B4EB8"/>
    <w:rsid w:val="003B50D3"/>
    <w:rsid w:val="003B50E3"/>
    <w:rsid w:val="003B524E"/>
    <w:rsid w:val="003B52F7"/>
    <w:rsid w:val="003B5919"/>
    <w:rsid w:val="003B5C59"/>
    <w:rsid w:val="003B5E74"/>
    <w:rsid w:val="003B5F5C"/>
    <w:rsid w:val="003B62DC"/>
    <w:rsid w:val="003B6594"/>
    <w:rsid w:val="003B692D"/>
    <w:rsid w:val="003B6B35"/>
    <w:rsid w:val="003B6E66"/>
    <w:rsid w:val="003B6EA7"/>
    <w:rsid w:val="003B7399"/>
    <w:rsid w:val="003B744E"/>
    <w:rsid w:val="003B777F"/>
    <w:rsid w:val="003B78B7"/>
    <w:rsid w:val="003B79B1"/>
    <w:rsid w:val="003B7D6B"/>
    <w:rsid w:val="003B7DC1"/>
    <w:rsid w:val="003C024E"/>
    <w:rsid w:val="003C03F9"/>
    <w:rsid w:val="003C052D"/>
    <w:rsid w:val="003C0725"/>
    <w:rsid w:val="003C07C2"/>
    <w:rsid w:val="003C0830"/>
    <w:rsid w:val="003C0A7F"/>
    <w:rsid w:val="003C0AEC"/>
    <w:rsid w:val="003C0AF7"/>
    <w:rsid w:val="003C0BC1"/>
    <w:rsid w:val="003C0D87"/>
    <w:rsid w:val="003C138A"/>
    <w:rsid w:val="003C1402"/>
    <w:rsid w:val="003C1583"/>
    <w:rsid w:val="003C18FD"/>
    <w:rsid w:val="003C1F13"/>
    <w:rsid w:val="003C23A6"/>
    <w:rsid w:val="003C23D8"/>
    <w:rsid w:val="003C248E"/>
    <w:rsid w:val="003C252B"/>
    <w:rsid w:val="003C25E7"/>
    <w:rsid w:val="003C267A"/>
    <w:rsid w:val="003C289C"/>
    <w:rsid w:val="003C28BA"/>
    <w:rsid w:val="003C2B78"/>
    <w:rsid w:val="003C2F6F"/>
    <w:rsid w:val="003C3000"/>
    <w:rsid w:val="003C3105"/>
    <w:rsid w:val="003C3167"/>
    <w:rsid w:val="003C338D"/>
    <w:rsid w:val="003C3B09"/>
    <w:rsid w:val="003C3B32"/>
    <w:rsid w:val="003C3C8F"/>
    <w:rsid w:val="003C416F"/>
    <w:rsid w:val="003C44A8"/>
    <w:rsid w:val="003C4882"/>
    <w:rsid w:val="003C4E90"/>
    <w:rsid w:val="003C4F46"/>
    <w:rsid w:val="003C5541"/>
    <w:rsid w:val="003C57E3"/>
    <w:rsid w:val="003C5E9A"/>
    <w:rsid w:val="003C619A"/>
    <w:rsid w:val="003C64A5"/>
    <w:rsid w:val="003C67C6"/>
    <w:rsid w:val="003C6910"/>
    <w:rsid w:val="003C77E8"/>
    <w:rsid w:val="003C7871"/>
    <w:rsid w:val="003C7AFF"/>
    <w:rsid w:val="003C7C5A"/>
    <w:rsid w:val="003C7ED8"/>
    <w:rsid w:val="003D0112"/>
    <w:rsid w:val="003D03E7"/>
    <w:rsid w:val="003D0583"/>
    <w:rsid w:val="003D079C"/>
    <w:rsid w:val="003D080E"/>
    <w:rsid w:val="003D0A2A"/>
    <w:rsid w:val="003D0D78"/>
    <w:rsid w:val="003D0DF8"/>
    <w:rsid w:val="003D10F9"/>
    <w:rsid w:val="003D1231"/>
    <w:rsid w:val="003D13A7"/>
    <w:rsid w:val="003D13BF"/>
    <w:rsid w:val="003D1453"/>
    <w:rsid w:val="003D1570"/>
    <w:rsid w:val="003D1622"/>
    <w:rsid w:val="003D1B11"/>
    <w:rsid w:val="003D20F9"/>
    <w:rsid w:val="003D21E2"/>
    <w:rsid w:val="003D2AD3"/>
    <w:rsid w:val="003D30F6"/>
    <w:rsid w:val="003D3284"/>
    <w:rsid w:val="003D3339"/>
    <w:rsid w:val="003D33EE"/>
    <w:rsid w:val="003D35FC"/>
    <w:rsid w:val="003D3724"/>
    <w:rsid w:val="003D3903"/>
    <w:rsid w:val="003D3B77"/>
    <w:rsid w:val="003D3B84"/>
    <w:rsid w:val="003D3DE8"/>
    <w:rsid w:val="003D3E5D"/>
    <w:rsid w:val="003D4149"/>
    <w:rsid w:val="003D422D"/>
    <w:rsid w:val="003D45AA"/>
    <w:rsid w:val="003D4753"/>
    <w:rsid w:val="003D4862"/>
    <w:rsid w:val="003D48A5"/>
    <w:rsid w:val="003D4C2D"/>
    <w:rsid w:val="003D4E8B"/>
    <w:rsid w:val="003D4F0F"/>
    <w:rsid w:val="003D5A31"/>
    <w:rsid w:val="003D5B04"/>
    <w:rsid w:val="003D6750"/>
    <w:rsid w:val="003D67AA"/>
    <w:rsid w:val="003D6883"/>
    <w:rsid w:val="003D6E76"/>
    <w:rsid w:val="003D70B8"/>
    <w:rsid w:val="003D722C"/>
    <w:rsid w:val="003D76FC"/>
    <w:rsid w:val="003D77BA"/>
    <w:rsid w:val="003D7847"/>
    <w:rsid w:val="003D79EF"/>
    <w:rsid w:val="003E039A"/>
    <w:rsid w:val="003E0414"/>
    <w:rsid w:val="003E0927"/>
    <w:rsid w:val="003E0936"/>
    <w:rsid w:val="003E147A"/>
    <w:rsid w:val="003E1772"/>
    <w:rsid w:val="003E178D"/>
    <w:rsid w:val="003E1BB5"/>
    <w:rsid w:val="003E1BD5"/>
    <w:rsid w:val="003E1D7B"/>
    <w:rsid w:val="003E1DB1"/>
    <w:rsid w:val="003E1F71"/>
    <w:rsid w:val="003E22D7"/>
    <w:rsid w:val="003E249F"/>
    <w:rsid w:val="003E2EDC"/>
    <w:rsid w:val="003E3008"/>
    <w:rsid w:val="003E365A"/>
    <w:rsid w:val="003E36A3"/>
    <w:rsid w:val="003E3724"/>
    <w:rsid w:val="003E3729"/>
    <w:rsid w:val="003E38A9"/>
    <w:rsid w:val="003E3C16"/>
    <w:rsid w:val="003E3C8A"/>
    <w:rsid w:val="003E3DB5"/>
    <w:rsid w:val="003E40BD"/>
    <w:rsid w:val="003E4337"/>
    <w:rsid w:val="003E4473"/>
    <w:rsid w:val="003E4B96"/>
    <w:rsid w:val="003E4BF1"/>
    <w:rsid w:val="003E4C7D"/>
    <w:rsid w:val="003E4CC5"/>
    <w:rsid w:val="003E4D61"/>
    <w:rsid w:val="003E4F3A"/>
    <w:rsid w:val="003E53D6"/>
    <w:rsid w:val="003E574F"/>
    <w:rsid w:val="003E5997"/>
    <w:rsid w:val="003E59EA"/>
    <w:rsid w:val="003E6284"/>
    <w:rsid w:val="003E6494"/>
    <w:rsid w:val="003E674B"/>
    <w:rsid w:val="003E677E"/>
    <w:rsid w:val="003E67A5"/>
    <w:rsid w:val="003E6A9D"/>
    <w:rsid w:val="003E6D79"/>
    <w:rsid w:val="003E6F42"/>
    <w:rsid w:val="003E781F"/>
    <w:rsid w:val="003E789D"/>
    <w:rsid w:val="003E7AD0"/>
    <w:rsid w:val="003F000A"/>
    <w:rsid w:val="003F00E4"/>
    <w:rsid w:val="003F03FE"/>
    <w:rsid w:val="003F09C2"/>
    <w:rsid w:val="003F09C3"/>
    <w:rsid w:val="003F0B54"/>
    <w:rsid w:val="003F0EC6"/>
    <w:rsid w:val="003F11DE"/>
    <w:rsid w:val="003F1631"/>
    <w:rsid w:val="003F193A"/>
    <w:rsid w:val="003F1C11"/>
    <w:rsid w:val="003F1E4F"/>
    <w:rsid w:val="003F1FE9"/>
    <w:rsid w:val="003F2503"/>
    <w:rsid w:val="003F2636"/>
    <w:rsid w:val="003F2674"/>
    <w:rsid w:val="003F2A6B"/>
    <w:rsid w:val="003F2CC6"/>
    <w:rsid w:val="003F2FCE"/>
    <w:rsid w:val="003F317B"/>
    <w:rsid w:val="003F34D9"/>
    <w:rsid w:val="003F3B24"/>
    <w:rsid w:val="003F3FA9"/>
    <w:rsid w:val="003F437C"/>
    <w:rsid w:val="003F45DE"/>
    <w:rsid w:val="003F47BC"/>
    <w:rsid w:val="003F48C6"/>
    <w:rsid w:val="003F48DD"/>
    <w:rsid w:val="003F4C8C"/>
    <w:rsid w:val="003F4C8F"/>
    <w:rsid w:val="003F4D2F"/>
    <w:rsid w:val="003F516E"/>
    <w:rsid w:val="003F5AE9"/>
    <w:rsid w:val="003F5B2A"/>
    <w:rsid w:val="003F5F75"/>
    <w:rsid w:val="003F6102"/>
    <w:rsid w:val="003F628F"/>
    <w:rsid w:val="003F6399"/>
    <w:rsid w:val="003F68A2"/>
    <w:rsid w:val="003F69A3"/>
    <w:rsid w:val="003F6AD7"/>
    <w:rsid w:val="003F6B07"/>
    <w:rsid w:val="003F6CC2"/>
    <w:rsid w:val="003F6FBD"/>
    <w:rsid w:val="003F70F3"/>
    <w:rsid w:val="003F7160"/>
    <w:rsid w:val="003F77A7"/>
    <w:rsid w:val="003F7A37"/>
    <w:rsid w:val="004001B4"/>
    <w:rsid w:val="0040047F"/>
    <w:rsid w:val="0040077C"/>
    <w:rsid w:val="004007B2"/>
    <w:rsid w:val="0040093C"/>
    <w:rsid w:val="00400EFE"/>
    <w:rsid w:val="00400F90"/>
    <w:rsid w:val="00401789"/>
    <w:rsid w:val="0040191A"/>
    <w:rsid w:val="00401BC0"/>
    <w:rsid w:val="00401EEF"/>
    <w:rsid w:val="004021EC"/>
    <w:rsid w:val="00402392"/>
    <w:rsid w:val="00402697"/>
    <w:rsid w:val="004026DB"/>
    <w:rsid w:val="00402CEB"/>
    <w:rsid w:val="00402F5B"/>
    <w:rsid w:val="00402F76"/>
    <w:rsid w:val="0040313F"/>
    <w:rsid w:val="004034E2"/>
    <w:rsid w:val="0040383F"/>
    <w:rsid w:val="00403A1E"/>
    <w:rsid w:val="00403BCE"/>
    <w:rsid w:val="00403E52"/>
    <w:rsid w:val="00404540"/>
    <w:rsid w:val="0040460E"/>
    <w:rsid w:val="00404967"/>
    <w:rsid w:val="00404B33"/>
    <w:rsid w:val="00404D01"/>
    <w:rsid w:val="00404DD5"/>
    <w:rsid w:val="004050A5"/>
    <w:rsid w:val="00405415"/>
    <w:rsid w:val="00405512"/>
    <w:rsid w:val="0040551B"/>
    <w:rsid w:val="00405732"/>
    <w:rsid w:val="004057E6"/>
    <w:rsid w:val="004057F4"/>
    <w:rsid w:val="00405A85"/>
    <w:rsid w:val="00405AC8"/>
    <w:rsid w:val="00405B71"/>
    <w:rsid w:val="00405BB6"/>
    <w:rsid w:val="00405F65"/>
    <w:rsid w:val="00406072"/>
    <w:rsid w:val="004060E5"/>
    <w:rsid w:val="004061FC"/>
    <w:rsid w:val="0040650A"/>
    <w:rsid w:val="00406635"/>
    <w:rsid w:val="004066F9"/>
    <w:rsid w:val="0040693C"/>
    <w:rsid w:val="00406C21"/>
    <w:rsid w:val="00406F8C"/>
    <w:rsid w:val="00407110"/>
    <w:rsid w:val="004071D5"/>
    <w:rsid w:val="004072C9"/>
    <w:rsid w:val="0040777C"/>
    <w:rsid w:val="0040784F"/>
    <w:rsid w:val="00407B79"/>
    <w:rsid w:val="00407C4A"/>
    <w:rsid w:val="00407C58"/>
    <w:rsid w:val="00410225"/>
    <w:rsid w:val="004107D1"/>
    <w:rsid w:val="0041098F"/>
    <w:rsid w:val="00410AB8"/>
    <w:rsid w:val="00410B2B"/>
    <w:rsid w:val="00410B98"/>
    <w:rsid w:val="004110E8"/>
    <w:rsid w:val="00411785"/>
    <w:rsid w:val="00411896"/>
    <w:rsid w:val="004118E2"/>
    <w:rsid w:val="00411BC9"/>
    <w:rsid w:val="00411D35"/>
    <w:rsid w:val="0041205B"/>
    <w:rsid w:val="0041206F"/>
    <w:rsid w:val="0041214C"/>
    <w:rsid w:val="004124D0"/>
    <w:rsid w:val="00412B2B"/>
    <w:rsid w:val="00412EBF"/>
    <w:rsid w:val="00413010"/>
    <w:rsid w:val="0041375D"/>
    <w:rsid w:val="00413775"/>
    <w:rsid w:val="00413947"/>
    <w:rsid w:val="00413B31"/>
    <w:rsid w:val="00414102"/>
    <w:rsid w:val="004142D8"/>
    <w:rsid w:val="00414486"/>
    <w:rsid w:val="0041448A"/>
    <w:rsid w:val="004144BD"/>
    <w:rsid w:val="004146FA"/>
    <w:rsid w:val="00414AE7"/>
    <w:rsid w:val="0041502D"/>
    <w:rsid w:val="004151C3"/>
    <w:rsid w:val="0041526C"/>
    <w:rsid w:val="00415910"/>
    <w:rsid w:val="00415D50"/>
    <w:rsid w:val="00415E82"/>
    <w:rsid w:val="00415F16"/>
    <w:rsid w:val="0041607E"/>
    <w:rsid w:val="004160B8"/>
    <w:rsid w:val="00416364"/>
    <w:rsid w:val="00416E51"/>
    <w:rsid w:val="004172BF"/>
    <w:rsid w:val="00417631"/>
    <w:rsid w:val="004176CC"/>
    <w:rsid w:val="00417B55"/>
    <w:rsid w:val="00417BDE"/>
    <w:rsid w:val="00417D45"/>
    <w:rsid w:val="00417DEE"/>
    <w:rsid w:val="00417E02"/>
    <w:rsid w:val="00417F52"/>
    <w:rsid w:val="00420887"/>
    <w:rsid w:val="00420898"/>
    <w:rsid w:val="0042089C"/>
    <w:rsid w:val="00420A1E"/>
    <w:rsid w:val="00420A7B"/>
    <w:rsid w:val="00420AF9"/>
    <w:rsid w:val="00420D2F"/>
    <w:rsid w:val="0042101D"/>
    <w:rsid w:val="0042132D"/>
    <w:rsid w:val="004216A8"/>
    <w:rsid w:val="00421775"/>
    <w:rsid w:val="004223B5"/>
    <w:rsid w:val="004224E0"/>
    <w:rsid w:val="004225B4"/>
    <w:rsid w:val="00422702"/>
    <w:rsid w:val="004227FE"/>
    <w:rsid w:val="00422A88"/>
    <w:rsid w:val="00422F09"/>
    <w:rsid w:val="00422F6C"/>
    <w:rsid w:val="00423058"/>
    <w:rsid w:val="0042346B"/>
    <w:rsid w:val="004236A4"/>
    <w:rsid w:val="00423A0C"/>
    <w:rsid w:val="00423A5B"/>
    <w:rsid w:val="00423A74"/>
    <w:rsid w:val="00423DE5"/>
    <w:rsid w:val="004243B9"/>
    <w:rsid w:val="0042453B"/>
    <w:rsid w:val="00424BB4"/>
    <w:rsid w:val="00424C17"/>
    <w:rsid w:val="00424D3D"/>
    <w:rsid w:val="00424FA1"/>
    <w:rsid w:val="00424FFF"/>
    <w:rsid w:val="00425637"/>
    <w:rsid w:val="00425793"/>
    <w:rsid w:val="004257E3"/>
    <w:rsid w:val="00425957"/>
    <w:rsid w:val="00426422"/>
    <w:rsid w:val="0042648A"/>
    <w:rsid w:val="004267A4"/>
    <w:rsid w:val="004267C7"/>
    <w:rsid w:val="004269AF"/>
    <w:rsid w:val="004269B2"/>
    <w:rsid w:val="00426A6E"/>
    <w:rsid w:val="00426D8E"/>
    <w:rsid w:val="004270DD"/>
    <w:rsid w:val="004274BA"/>
    <w:rsid w:val="00427620"/>
    <w:rsid w:val="00427649"/>
    <w:rsid w:val="0042799E"/>
    <w:rsid w:val="00427AEF"/>
    <w:rsid w:val="00427AFA"/>
    <w:rsid w:val="00427D6F"/>
    <w:rsid w:val="00427F99"/>
    <w:rsid w:val="00427FE9"/>
    <w:rsid w:val="00430561"/>
    <w:rsid w:val="00430798"/>
    <w:rsid w:val="004307D3"/>
    <w:rsid w:val="00430929"/>
    <w:rsid w:val="00430AF4"/>
    <w:rsid w:val="00430B9C"/>
    <w:rsid w:val="00430C1D"/>
    <w:rsid w:val="00430FEA"/>
    <w:rsid w:val="00431295"/>
    <w:rsid w:val="00431AA5"/>
    <w:rsid w:val="00431B99"/>
    <w:rsid w:val="00431C54"/>
    <w:rsid w:val="004320C3"/>
    <w:rsid w:val="004322E0"/>
    <w:rsid w:val="00432660"/>
    <w:rsid w:val="00432692"/>
    <w:rsid w:val="004326E2"/>
    <w:rsid w:val="0043271E"/>
    <w:rsid w:val="00433154"/>
    <w:rsid w:val="0043337E"/>
    <w:rsid w:val="004333F9"/>
    <w:rsid w:val="00434267"/>
    <w:rsid w:val="00434383"/>
    <w:rsid w:val="00434394"/>
    <w:rsid w:val="0043441B"/>
    <w:rsid w:val="00434695"/>
    <w:rsid w:val="00434B9B"/>
    <w:rsid w:val="00434BD8"/>
    <w:rsid w:val="004353B0"/>
    <w:rsid w:val="0043553B"/>
    <w:rsid w:val="004356E1"/>
    <w:rsid w:val="004359C1"/>
    <w:rsid w:val="00435CF9"/>
    <w:rsid w:val="00435D02"/>
    <w:rsid w:val="00435F2C"/>
    <w:rsid w:val="00435FB2"/>
    <w:rsid w:val="0043634A"/>
    <w:rsid w:val="0043674D"/>
    <w:rsid w:val="00436932"/>
    <w:rsid w:val="0043695A"/>
    <w:rsid w:val="00436BB7"/>
    <w:rsid w:val="00436F0C"/>
    <w:rsid w:val="0043782A"/>
    <w:rsid w:val="004378BC"/>
    <w:rsid w:val="004379E7"/>
    <w:rsid w:val="00437BA1"/>
    <w:rsid w:val="00437E62"/>
    <w:rsid w:val="00440291"/>
    <w:rsid w:val="004405C0"/>
    <w:rsid w:val="00440730"/>
    <w:rsid w:val="00440B21"/>
    <w:rsid w:val="00440C6E"/>
    <w:rsid w:val="00440D53"/>
    <w:rsid w:val="00440D68"/>
    <w:rsid w:val="004412C3"/>
    <w:rsid w:val="00441598"/>
    <w:rsid w:val="00441E5C"/>
    <w:rsid w:val="00441EC8"/>
    <w:rsid w:val="00442157"/>
    <w:rsid w:val="00442515"/>
    <w:rsid w:val="004428F6"/>
    <w:rsid w:val="0044293B"/>
    <w:rsid w:val="00442A89"/>
    <w:rsid w:val="004430DD"/>
    <w:rsid w:val="00443527"/>
    <w:rsid w:val="00443537"/>
    <w:rsid w:val="00443BAB"/>
    <w:rsid w:val="00443DB6"/>
    <w:rsid w:val="00443ECC"/>
    <w:rsid w:val="00444750"/>
    <w:rsid w:val="00444839"/>
    <w:rsid w:val="00444D73"/>
    <w:rsid w:val="00444E4C"/>
    <w:rsid w:val="00444FAE"/>
    <w:rsid w:val="004452F4"/>
    <w:rsid w:val="00445386"/>
    <w:rsid w:val="004453C9"/>
    <w:rsid w:val="00445646"/>
    <w:rsid w:val="0044566A"/>
    <w:rsid w:val="004456C8"/>
    <w:rsid w:val="00445816"/>
    <w:rsid w:val="004459C3"/>
    <w:rsid w:val="00445E9A"/>
    <w:rsid w:val="00446045"/>
    <w:rsid w:val="00446114"/>
    <w:rsid w:val="00446272"/>
    <w:rsid w:val="004466E6"/>
    <w:rsid w:val="00446999"/>
    <w:rsid w:val="00446A8D"/>
    <w:rsid w:val="00446EDB"/>
    <w:rsid w:val="00446EF5"/>
    <w:rsid w:val="00447418"/>
    <w:rsid w:val="00447676"/>
    <w:rsid w:val="004476F6"/>
    <w:rsid w:val="00447833"/>
    <w:rsid w:val="00447CC8"/>
    <w:rsid w:val="00447D15"/>
    <w:rsid w:val="00447DC2"/>
    <w:rsid w:val="00447FE5"/>
    <w:rsid w:val="004504EE"/>
    <w:rsid w:val="00450744"/>
    <w:rsid w:val="00450A8A"/>
    <w:rsid w:val="00450ECE"/>
    <w:rsid w:val="00450FA2"/>
    <w:rsid w:val="00451425"/>
    <w:rsid w:val="004514B8"/>
    <w:rsid w:val="004518A1"/>
    <w:rsid w:val="004518F7"/>
    <w:rsid w:val="00451D4E"/>
    <w:rsid w:val="00452107"/>
    <w:rsid w:val="00452244"/>
    <w:rsid w:val="0045243A"/>
    <w:rsid w:val="00452451"/>
    <w:rsid w:val="00452464"/>
    <w:rsid w:val="0045250B"/>
    <w:rsid w:val="00452660"/>
    <w:rsid w:val="00452A6C"/>
    <w:rsid w:val="00452BBA"/>
    <w:rsid w:val="00452BC7"/>
    <w:rsid w:val="00452C85"/>
    <w:rsid w:val="00452DE1"/>
    <w:rsid w:val="00452F6C"/>
    <w:rsid w:val="004536C5"/>
    <w:rsid w:val="00453BE3"/>
    <w:rsid w:val="00453F7C"/>
    <w:rsid w:val="0045407A"/>
    <w:rsid w:val="004540CE"/>
    <w:rsid w:val="00454520"/>
    <w:rsid w:val="0045464C"/>
    <w:rsid w:val="00454B3D"/>
    <w:rsid w:val="00454BC8"/>
    <w:rsid w:val="00454E59"/>
    <w:rsid w:val="0045517C"/>
    <w:rsid w:val="004551CC"/>
    <w:rsid w:val="004551F3"/>
    <w:rsid w:val="00455336"/>
    <w:rsid w:val="004557E7"/>
    <w:rsid w:val="0045591A"/>
    <w:rsid w:val="00455B88"/>
    <w:rsid w:val="00455BFE"/>
    <w:rsid w:val="00455D7E"/>
    <w:rsid w:val="00456500"/>
    <w:rsid w:val="00456508"/>
    <w:rsid w:val="0045664F"/>
    <w:rsid w:val="004566A3"/>
    <w:rsid w:val="00456939"/>
    <w:rsid w:val="00456AD1"/>
    <w:rsid w:val="00457009"/>
    <w:rsid w:val="004570B4"/>
    <w:rsid w:val="00457100"/>
    <w:rsid w:val="00457411"/>
    <w:rsid w:val="00457818"/>
    <w:rsid w:val="00457FE5"/>
    <w:rsid w:val="0046025D"/>
    <w:rsid w:val="004603E4"/>
    <w:rsid w:val="004606D9"/>
    <w:rsid w:val="004608A2"/>
    <w:rsid w:val="004609DB"/>
    <w:rsid w:val="00460B8B"/>
    <w:rsid w:val="00460CF5"/>
    <w:rsid w:val="00460E27"/>
    <w:rsid w:val="00460E72"/>
    <w:rsid w:val="00461009"/>
    <w:rsid w:val="004610AF"/>
    <w:rsid w:val="00461111"/>
    <w:rsid w:val="00461389"/>
    <w:rsid w:val="00461414"/>
    <w:rsid w:val="00461616"/>
    <w:rsid w:val="00461634"/>
    <w:rsid w:val="00461666"/>
    <w:rsid w:val="004617A0"/>
    <w:rsid w:val="00461C40"/>
    <w:rsid w:val="00461E23"/>
    <w:rsid w:val="004621C0"/>
    <w:rsid w:val="0046243D"/>
    <w:rsid w:val="004624FD"/>
    <w:rsid w:val="00462B00"/>
    <w:rsid w:val="00462C71"/>
    <w:rsid w:val="00462E3D"/>
    <w:rsid w:val="00462F3A"/>
    <w:rsid w:val="00462FB2"/>
    <w:rsid w:val="00462FDD"/>
    <w:rsid w:val="004633D5"/>
    <w:rsid w:val="004634E2"/>
    <w:rsid w:val="00463927"/>
    <w:rsid w:val="00463A95"/>
    <w:rsid w:val="00463B7E"/>
    <w:rsid w:val="00463E5D"/>
    <w:rsid w:val="004644CB"/>
    <w:rsid w:val="00464687"/>
    <w:rsid w:val="00464F00"/>
    <w:rsid w:val="004652AD"/>
    <w:rsid w:val="00465376"/>
    <w:rsid w:val="00465697"/>
    <w:rsid w:val="00465830"/>
    <w:rsid w:val="004658B7"/>
    <w:rsid w:val="00465A3C"/>
    <w:rsid w:val="00465AA8"/>
    <w:rsid w:val="00465D46"/>
    <w:rsid w:val="00466050"/>
    <w:rsid w:val="00466507"/>
    <w:rsid w:val="0046675B"/>
    <w:rsid w:val="00466782"/>
    <w:rsid w:val="00466A53"/>
    <w:rsid w:val="00466AB1"/>
    <w:rsid w:val="00466CDD"/>
    <w:rsid w:val="00467353"/>
    <w:rsid w:val="00467AF4"/>
    <w:rsid w:val="00467B01"/>
    <w:rsid w:val="00467CA0"/>
    <w:rsid w:val="00467F33"/>
    <w:rsid w:val="00467F3B"/>
    <w:rsid w:val="004700C1"/>
    <w:rsid w:val="004706C0"/>
    <w:rsid w:val="00470933"/>
    <w:rsid w:val="00470EFC"/>
    <w:rsid w:val="004711D5"/>
    <w:rsid w:val="004716CF"/>
    <w:rsid w:val="00471934"/>
    <w:rsid w:val="00471B42"/>
    <w:rsid w:val="00471DBF"/>
    <w:rsid w:val="00471EA0"/>
    <w:rsid w:val="004720E8"/>
    <w:rsid w:val="00472470"/>
    <w:rsid w:val="00472912"/>
    <w:rsid w:val="00472C6F"/>
    <w:rsid w:val="00472CE5"/>
    <w:rsid w:val="00473361"/>
    <w:rsid w:val="004734F0"/>
    <w:rsid w:val="00473688"/>
    <w:rsid w:val="00473D42"/>
    <w:rsid w:val="00473E96"/>
    <w:rsid w:val="004740BF"/>
    <w:rsid w:val="00474520"/>
    <w:rsid w:val="0047478C"/>
    <w:rsid w:val="00474AAA"/>
    <w:rsid w:val="00474C0E"/>
    <w:rsid w:val="00474C2C"/>
    <w:rsid w:val="00474FAA"/>
    <w:rsid w:val="00475066"/>
    <w:rsid w:val="00475180"/>
    <w:rsid w:val="004751CC"/>
    <w:rsid w:val="004756F2"/>
    <w:rsid w:val="00475A39"/>
    <w:rsid w:val="00475EC2"/>
    <w:rsid w:val="004762EC"/>
    <w:rsid w:val="0047636E"/>
    <w:rsid w:val="004768ED"/>
    <w:rsid w:val="0047690F"/>
    <w:rsid w:val="004769EB"/>
    <w:rsid w:val="00476C5B"/>
    <w:rsid w:val="00476C9C"/>
    <w:rsid w:val="00476D4A"/>
    <w:rsid w:val="00476F2D"/>
    <w:rsid w:val="00477447"/>
    <w:rsid w:val="004775D3"/>
    <w:rsid w:val="00477762"/>
    <w:rsid w:val="00477B13"/>
    <w:rsid w:val="00477CED"/>
    <w:rsid w:val="00477E37"/>
    <w:rsid w:val="0048023A"/>
    <w:rsid w:val="004802EA"/>
    <w:rsid w:val="00480319"/>
    <w:rsid w:val="0048038E"/>
    <w:rsid w:val="00480395"/>
    <w:rsid w:val="00480638"/>
    <w:rsid w:val="0048087E"/>
    <w:rsid w:val="00481033"/>
    <w:rsid w:val="0048114B"/>
    <w:rsid w:val="00481153"/>
    <w:rsid w:val="0048160D"/>
    <w:rsid w:val="00481707"/>
    <w:rsid w:val="0048189E"/>
    <w:rsid w:val="00481966"/>
    <w:rsid w:val="00481A98"/>
    <w:rsid w:val="00481A99"/>
    <w:rsid w:val="00481DF8"/>
    <w:rsid w:val="00481EB3"/>
    <w:rsid w:val="0048204C"/>
    <w:rsid w:val="004820ED"/>
    <w:rsid w:val="004823AC"/>
    <w:rsid w:val="00482435"/>
    <w:rsid w:val="00482A54"/>
    <w:rsid w:val="00482AF7"/>
    <w:rsid w:val="00482B21"/>
    <w:rsid w:val="00482E35"/>
    <w:rsid w:val="004839B3"/>
    <w:rsid w:val="00483ED9"/>
    <w:rsid w:val="00484114"/>
    <w:rsid w:val="00484210"/>
    <w:rsid w:val="004842C8"/>
    <w:rsid w:val="004845F3"/>
    <w:rsid w:val="00484612"/>
    <w:rsid w:val="00484B13"/>
    <w:rsid w:val="00484C7A"/>
    <w:rsid w:val="00484F76"/>
    <w:rsid w:val="00484F9D"/>
    <w:rsid w:val="00485007"/>
    <w:rsid w:val="00485293"/>
    <w:rsid w:val="00485469"/>
    <w:rsid w:val="0048551A"/>
    <w:rsid w:val="0048567B"/>
    <w:rsid w:val="004856A7"/>
    <w:rsid w:val="00485F3F"/>
    <w:rsid w:val="004860EE"/>
    <w:rsid w:val="00486137"/>
    <w:rsid w:val="0048634D"/>
    <w:rsid w:val="00486388"/>
    <w:rsid w:val="0048675A"/>
    <w:rsid w:val="00486824"/>
    <w:rsid w:val="00486849"/>
    <w:rsid w:val="00486E0C"/>
    <w:rsid w:val="00486E66"/>
    <w:rsid w:val="00486F7B"/>
    <w:rsid w:val="00487388"/>
    <w:rsid w:val="004876BC"/>
    <w:rsid w:val="00487F74"/>
    <w:rsid w:val="00490057"/>
    <w:rsid w:val="00490372"/>
    <w:rsid w:val="00490683"/>
    <w:rsid w:val="00490A2D"/>
    <w:rsid w:val="00490AC2"/>
    <w:rsid w:val="00490B61"/>
    <w:rsid w:val="0049109A"/>
    <w:rsid w:val="00491414"/>
    <w:rsid w:val="00491423"/>
    <w:rsid w:val="0049178E"/>
    <w:rsid w:val="004917A7"/>
    <w:rsid w:val="004919D0"/>
    <w:rsid w:val="00491BE1"/>
    <w:rsid w:val="00491DB6"/>
    <w:rsid w:val="0049210D"/>
    <w:rsid w:val="004924A0"/>
    <w:rsid w:val="004927B3"/>
    <w:rsid w:val="00492CB9"/>
    <w:rsid w:val="00493706"/>
    <w:rsid w:val="00493752"/>
    <w:rsid w:val="00493890"/>
    <w:rsid w:val="00494165"/>
    <w:rsid w:val="00494423"/>
    <w:rsid w:val="00494907"/>
    <w:rsid w:val="00494B11"/>
    <w:rsid w:val="00494C2F"/>
    <w:rsid w:val="00494C69"/>
    <w:rsid w:val="004951E5"/>
    <w:rsid w:val="00495335"/>
    <w:rsid w:val="00495437"/>
    <w:rsid w:val="004954A0"/>
    <w:rsid w:val="00495634"/>
    <w:rsid w:val="00495797"/>
    <w:rsid w:val="004958A7"/>
    <w:rsid w:val="00495901"/>
    <w:rsid w:val="00495AAC"/>
    <w:rsid w:val="00495C0D"/>
    <w:rsid w:val="00495C1F"/>
    <w:rsid w:val="00495D0C"/>
    <w:rsid w:val="004960E8"/>
    <w:rsid w:val="0049621F"/>
    <w:rsid w:val="0049636E"/>
    <w:rsid w:val="00496419"/>
    <w:rsid w:val="0049647B"/>
    <w:rsid w:val="00496808"/>
    <w:rsid w:val="0049689B"/>
    <w:rsid w:val="00496A39"/>
    <w:rsid w:val="00496AA5"/>
    <w:rsid w:val="00496C04"/>
    <w:rsid w:val="00496C96"/>
    <w:rsid w:val="00496CD6"/>
    <w:rsid w:val="00496D14"/>
    <w:rsid w:val="00496E90"/>
    <w:rsid w:val="00496EB5"/>
    <w:rsid w:val="00496FA8"/>
    <w:rsid w:val="00496FEC"/>
    <w:rsid w:val="00497571"/>
    <w:rsid w:val="0049769D"/>
    <w:rsid w:val="004977A4"/>
    <w:rsid w:val="00497C4E"/>
    <w:rsid w:val="004A003F"/>
    <w:rsid w:val="004A0402"/>
    <w:rsid w:val="004A0550"/>
    <w:rsid w:val="004A062B"/>
    <w:rsid w:val="004A09E7"/>
    <w:rsid w:val="004A0CA5"/>
    <w:rsid w:val="004A1B6D"/>
    <w:rsid w:val="004A1FE2"/>
    <w:rsid w:val="004A21E3"/>
    <w:rsid w:val="004A24F3"/>
    <w:rsid w:val="004A28C7"/>
    <w:rsid w:val="004A2F65"/>
    <w:rsid w:val="004A30B7"/>
    <w:rsid w:val="004A33DE"/>
    <w:rsid w:val="004A37BA"/>
    <w:rsid w:val="004A37CB"/>
    <w:rsid w:val="004A387C"/>
    <w:rsid w:val="004A3DD6"/>
    <w:rsid w:val="004A40BE"/>
    <w:rsid w:val="004A41D1"/>
    <w:rsid w:val="004A4510"/>
    <w:rsid w:val="004A45C5"/>
    <w:rsid w:val="004A4747"/>
    <w:rsid w:val="004A4A12"/>
    <w:rsid w:val="004A4C75"/>
    <w:rsid w:val="004A4E81"/>
    <w:rsid w:val="004A53B6"/>
    <w:rsid w:val="004A5563"/>
    <w:rsid w:val="004A56B6"/>
    <w:rsid w:val="004A5749"/>
    <w:rsid w:val="004A57D6"/>
    <w:rsid w:val="004A5A5E"/>
    <w:rsid w:val="004A5CD2"/>
    <w:rsid w:val="004A5CFE"/>
    <w:rsid w:val="004A5D77"/>
    <w:rsid w:val="004A5DDC"/>
    <w:rsid w:val="004A6769"/>
    <w:rsid w:val="004A69EA"/>
    <w:rsid w:val="004A6DBF"/>
    <w:rsid w:val="004A6FBB"/>
    <w:rsid w:val="004A738A"/>
    <w:rsid w:val="004A7528"/>
    <w:rsid w:val="004A7665"/>
    <w:rsid w:val="004A7A4B"/>
    <w:rsid w:val="004A7C5C"/>
    <w:rsid w:val="004A7F37"/>
    <w:rsid w:val="004B0693"/>
    <w:rsid w:val="004B08AF"/>
    <w:rsid w:val="004B09F8"/>
    <w:rsid w:val="004B1291"/>
    <w:rsid w:val="004B19E4"/>
    <w:rsid w:val="004B1D8A"/>
    <w:rsid w:val="004B1F92"/>
    <w:rsid w:val="004B2035"/>
    <w:rsid w:val="004B20AD"/>
    <w:rsid w:val="004B24C2"/>
    <w:rsid w:val="004B2566"/>
    <w:rsid w:val="004B2932"/>
    <w:rsid w:val="004B2A5E"/>
    <w:rsid w:val="004B2C1F"/>
    <w:rsid w:val="004B2DA6"/>
    <w:rsid w:val="004B2DE0"/>
    <w:rsid w:val="004B307B"/>
    <w:rsid w:val="004B326E"/>
    <w:rsid w:val="004B3496"/>
    <w:rsid w:val="004B3538"/>
    <w:rsid w:val="004B38C6"/>
    <w:rsid w:val="004B38E8"/>
    <w:rsid w:val="004B3FCA"/>
    <w:rsid w:val="004B4207"/>
    <w:rsid w:val="004B437C"/>
    <w:rsid w:val="004B44FD"/>
    <w:rsid w:val="004B46FB"/>
    <w:rsid w:val="004B4983"/>
    <w:rsid w:val="004B4D02"/>
    <w:rsid w:val="004B50ED"/>
    <w:rsid w:val="004B54AC"/>
    <w:rsid w:val="004B574D"/>
    <w:rsid w:val="004B578C"/>
    <w:rsid w:val="004B57CF"/>
    <w:rsid w:val="004B5BB4"/>
    <w:rsid w:val="004B5DDB"/>
    <w:rsid w:val="004B5ED2"/>
    <w:rsid w:val="004B5FB1"/>
    <w:rsid w:val="004B6030"/>
    <w:rsid w:val="004B6513"/>
    <w:rsid w:val="004B6599"/>
    <w:rsid w:val="004B73FB"/>
    <w:rsid w:val="004B7763"/>
    <w:rsid w:val="004B7895"/>
    <w:rsid w:val="004B791C"/>
    <w:rsid w:val="004B79E0"/>
    <w:rsid w:val="004B7A21"/>
    <w:rsid w:val="004B7BD5"/>
    <w:rsid w:val="004C0063"/>
    <w:rsid w:val="004C01E6"/>
    <w:rsid w:val="004C0635"/>
    <w:rsid w:val="004C086D"/>
    <w:rsid w:val="004C0B06"/>
    <w:rsid w:val="004C0C4A"/>
    <w:rsid w:val="004C0CB6"/>
    <w:rsid w:val="004C0E46"/>
    <w:rsid w:val="004C0F2F"/>
    <w:rsid w:val="004C0FDD"/>
    <w:rsid w:val="004C150D"/>
    <w:rsid w:val="004C158C"/>
    <w:rsid w:val="004C1674"/>
    <w:rsid w:val="004C182E"/>
    <w:rsid w:val="004C1BA9"/>
    <w:rsid w:val="004C1E63"/>
    <w:rsid w:val="004C1E9E"/>
    <w:rsid w:val="004C1F40"/>
    <w:rsid w:val="004C269B"/>
    <w:rsid w:val="004C27B5"/>
    <w:rsid w:val="004C27FD"/>
    <w:rsid w:val="004C28B9"/>
    <w:rsid w:val="004C28F7"/>
    <w:rsid w:val="004C30E8"/>
    <w:rsid w:val="004C33AA"/>
    <w:rsid w:val="004C33B3"/>
    <w:rsid w:val="004C346E"/>
    <w:rsid w:val="004C3800"/>
    <w:rsid w:val="004C3811"/>
    <w:rsid w:val="004C3D9E"/>
    <w:rsid w:val="004C3FC9"/>
    <w:rsid w:val="004C40B8"/>
    <w:rsid w:val="004C424B"/>
    <w:rsid w:val="004C4261"/>
    <w:rsid w:val="004C4402"/>
    <w:rsid w:val="004C44CB"/>
    <w:rsid w:val="004C4A92"/>
    <w:rsid w:val="004C4BE0"/>
    <w:rsid w:val="004C4CF0"/>
    <w:rsid w:val="004C4D06"/>
    <w:rsid w:val="004C4FC0"/>
    <w:rsid w:val="004C534D"/>
    <w:rsid w:val="004C54D2"/>
    <w:rsid w:val="004C5558"/>
    <w:rsid w:val="004C5671"/>
    <w:rsid w:val="004C5AEE"/>
    <w:rsid w:val="004C5D96"/>
    <w:rsid w:val="004C5DD3"/>
    <w:rsid w:val="004C5F14"/>
    <w:rsid w:val="004C5F9E"/>
    <w:rsid w:val="004C6476"/>
    <w:rsid w:val="004C64F2"/>
    <w:rsid w:val="004C67E9"/>
    <w:rsid w:val="004C687B"/>
    <w:rsid w:val="004C6A17"/>
    <w:rsid w:val="004C6A5A"/>
    <w:rsid w:val="004C6CD9"/>
    <w:rsid w:val="004C6F19"/>
    <w:rsid w:val="004C7038"/>
    <w:rsid w:val="004C71B2"/>
    <w:rsid w:val="004C7936"/>
    <w:rsid w:val="004C7FD4"/>
    <w:rsid w:val="004D0228"/>
    <w:rsid w:val="004D03C2"/>
    <w:rsid w:val="004D05ED"/>
    <w:rsid w:val="004D0DE2"/>
    <w:rsid w:val="004D0E23"/>
    <w:rsid w:val="004D0EAC"/>
    <w:rsid w:val="004D1328"/>
    <w:rsid w:val="004D14AF"/>
    <w:rsid w:val="004D1E5E"/>
    <w:rsid w:val="004D24E1"/>
    <w:rsid w:val="004D29AC"/>
    <w:rsid w:val="004D309A"/>
    <w:rsid w:val="004D32D2"/>
    <w:rsid w:val="004D35E1"/>
    <w:rsid w:val="004D4098"/>
    <w:rsid w:val="004D41E4"/>
    <w:rsid w:val="004D466C"/>
    <w:rsid w:val="004D4759"/>
    <w:rsid w:val="004D489C"/>
    <w:rsid w:val="004D48FB"/>
    <w:rsid w:val="004D4BEC"/>
    <w:rsid w:val="004D4C29"/>
    <w:rsid w:val="004D4D34"/>
    <w:rsid w:val="004D4E16"/>
    <w:rsid w:val="004D4F57"/>
    <w:rsid w:val="004D50B1"/>
    <w:rsid w:val="004D515B"/>
    <w:rsid w:val="004D5366"/>
    <w:rsid w:val="004D568E"/>
    <w:rsid w:val="004D5800"/>
    <w:rsid w:val="004D632B"/>
    <w:rsid w:val="004D6360"/>
    <w:rsid w:val="004D6541"/>
    <w:rsid w:val="004D676E"/>
    <w:rsid w:val="004D6C26"/>
    <w:rsid w:val="004D6C28"/>
    <w:rsid w:val="004D6CFB"/>
    <w:rsid w:val="004D754C"/>
    <w:rsid w:val="004D756D"/>
    <w:rsid w:val="004D7642"/>
    <w:rsid w:val="004D7679"/>
    <w:rsid w:val="004D77CA"/>
    <w:rsid w:val="004D78EA"/>
    <w:rsid w:val="004D79F2"/>
    <w:rsid w:val="004D7B2C"/>
    <w:rsid w:val="004D7E28"/>
    <w:rsid w:val="004D7F25"/>
    <w:rsid w:val="004E04EE"/>
    <w:rsid w:val="004E0635"/>
    <w:rsid w:val="004E070F"/>
    <w:rsid w:val="004E08AC"/>
    <w:rsid w:val="004E0976"/>
    <w:rsid w:val="004E0CB7"/>
    <w:rsid w:val="004E0D4A"/>
    <w:rsid w:val="004E0E3A"/>
    <w:rsid w:val="004E1AC5"/>
    <w:rsid w:val="004E1DED"/>
    <w:rsid w:val="004E1E24"/>
    <w:rsid w:val="004E2817"/>
    <w:rsid w:val="004E2993"/>
    <w:rsid w:val="004E2DE7"/>
    <w:rsid w:val="004E30D5"/>
    <w:rsid w:val="004E31AD"/>
    <w:rsid w:val="004E33BC"/>
    <w:rsid w:val="004E3512"/>
    <w:rsid w:val="004E39D7"/>
    <w:rsid w:val="004E3F06"/>
    <w:rsid w:val="004E3F5B"/>
    <w:rsid w:val="004E40E8"/>
    <w:rsid w:val="004E4381"/>
    <w:rsid w:val="004E4477"/>
    <w:rsid w:val="004E4F0B"/>
    <w:rsid w:val="004E4F0F"/>
    <w:rsid w:val="004E4FFA"/>
    <w:rsid w:val="004E5179"/>
    <w:rsid w:val="004E5287"/>
    <w:rsid w:val="004E5353"/>
    <w:rsid w:val="004E549E"/>
    <w:rsid w:val="004E5639"/>
    <w:rsid w:val="004E5978"/>
    <w:rsid w:val="004E5D50"/>
    <w:rsid w:val="004E5D5F"/>
    <w:rsid w:val="004E6556"/>
    <w:rsid w:val="004E6918"/>
    <w:rsid w:val="004E69EA"/>
    <w:rsid w:val="004E6C0C"/>
    <w:rsid w:val="004E7029"/>
    <w:rsid w:val="004F03F7"/>
    <w:rsid w:val="004F0B5E"/>
    <w:rsid w:val="004F0C3B"/>
    <w:rsid w:val="004F1006"/>
    <w:rsid w:val="004F1159"/>
    <w:rsid w:val="004F1D98"/>
    <w:rsid w:val="004F1EF1"/>
    <w:rsid w:val="004F20D9"/>
    <w:rsid w:val="004F2185"/>
    <w:rsid w:val="004F24ED"/>
    <w:rsid w:val="004F28B9"/>
    <w:rsid w:val="004F2925"/>
    <w:rsid w:val="004F29FB"/>
    <w:rsid w:val="004F2A4C"/>
    <w:rsid w:val="004F2C5C"/>
    <w:rsid w:val="004F304A"/>
    <w:rsid w:val="004F30E6"/>
    <w:rsid w:val="004F3259"/>
    <w:rsid w:val="004F3552"/>
    <w:rsid w:val="004F362F"/>
    <w:rsid w:val="004F397A"/>
    <w:rsid w:val="004F39F6"/>
    <w:rsid w:val="004F3B74"/>
    <w:rsid w:val="004F3CAC"/>
    <w:rsid w:val="004F3E5C"/>
    <w:rsid w:val="004F3F49"/>
    <w:rsid w:val="004F434D"/>
    <w:rsid w:val="004F46CD"/>
    <w:rsid w:val="004F529A"/>
    <w:rsid w:val="004F5542"/>
    <w:rsid w:val="004F557F"/>
    <w:rsid w:val="004F5E43"/>
    <w:rsid w:val="004F61A3"/>
    <w:rsid w:val="004F63FD"/>
    <w:rsid w:val="004F6430"/>
    <w:rsid w:val="004F681D"/>
    <w:rsid w:val="004F6B8C"/>
    <w:rsid w:val="004F6CB6"/>
    <w:rsid w:val="004F7162"/>
    <w:rsid w:val="004F7287"/>
    <w:rsid w:val="004F7664"/>
    <w:rsid w:val="004F7AF1"/>
    <w:rsid w:val="004F7FEA"/>
    <w:rsid w:val="0050038B"/>
    <w:rsid w:val="005003F7"/>
    <w:rsid w:val="005004D2"/>
    <w:rsid w:val="00500723"/>
    <w:rsid w:val="00500861"/>
    <w:rsid w:val="00500E1E"/>
    <w:rsid w:val="00500F43"/>
    <w:rsid w:val="00501042"/>
    <w:rsid w:val="005012C2"/>
    <w:rsid w:val="005012F3"/>
    <w:rsid w:val="00501400"/>
    <w:rsid w:val="005018E9"/>
    <w:rsid w:val="00501D08"/>
    <w:rsid w:val="00501D14"/>
    <w:rsid w:val="00501F63"/>
    <w:rsid w:val="005020E1"/>
    <w:rsid w:val="00502313"/>
    <w:rsid w:val="005027BF"/>
    <w:rsid w:val="0050294A"/>
    <w:rsid w:val="00502B8F"/>
    <w:rsid w:val="00502C09"/>
    <w:rsid w:val="00503004"/>
    <w:rsid w:val="0050366A"/>
    <w:rsid w:val="00503789"/>
    <w:rsid w:val="0050380F"/>
    <w:rsid w:val="005039D0"/>
    <w:rsid w:val="00503F24"/>
    <w:rsid w:val="00504172"/>
    <w:rsid w:val="00504415"/>
    <w:rsid w:val="0050450C"/>
    <w:rsid w:val="00504747"/>
    <w:rsid w:val="00504D20"/>
    <w:rsid w:val="00504D5F"/>
    <w:rsid w:val="00505570"/>
    <w:rsid w:val="0050586E"/>
    <w:rsid w:val="005058AC"/>
    <w:rsid w:val="005058DE"/>
    <w:rsid w:val="005058F6"/>
    <w:rsid w:val="00505A02"/>
    <w:rsid w:val="00505C6F"/>
    <w:rsid w:val="00506035"/>
    <w:rsid w:val="0050627D"/>
    <w:rsid w:val="005062BB"/>
    <w:rsid w:val="005066E8"/>
    <w:rsid w:val="00506715"/>
    <w:rsid w:val="0050686E"/>
    <w:rsid w:val="00506DCA"/>
    <w:rsid w:val="00506F96"/>
    <w:rsid w:val="0050708B"/>
    <w:rsid w:val="005071AC"/>
    <w:rsid w:val="0050726F"/>
    <w:rsid w:val="005077CC"/>
    <w:rsid w:val="0050781D"/>
    <w:rsid w:val="005078CC"/>
    <w:rsid w:val="00507A0F"/>
    <w:rsid w:val="00507A3A"/>
    <w:rsid w:val="00510396"/>
    <w:rsid w:val="00510488"/>
    <w:rsid w:val="005104FB"/>
    <w:rsid w:val="0051051A"/>
    <w:rsid w:val="00510786"/>
    <w:rsid w:val="005109EB"/>
    <w:rsid w:val="00510DE5"/>
    <w:rsid w:val="0051112C"/>
    <w:rsid w:val="005115BF"/>
    <w:rsid w:val="00511B97"/>
    <w:rsid w:val="00512367"/>
    <w:rsid w:val="005123DE"/>
    <w:rsid w:val="0051259B"/>
    <w:rsid w:val="005127D9"/>
    <w:rsid w:val="0051299A"/>
    <w:rsid w:val="00512D93"/>
    <w:rsid w:val="00512DDA"/>
    <w:rsid w:val="00512E54"/>
    <w:rsid w:val="005136FB"/>
    <w:rsid w:val="005139EF"/>
    <w:rsid w:val="00513A25"/>
    <w:rsid w:val="00513C6D"/>
    <w:rsid w:val="00514483"/>
    <w:rsid w:val="0051476C"/>
    <w:rsid w:val="00514DFF"/>
    <w:rsid w:val="00514F18"/>
    <w:rsid w:val="00514FA1"/>
    <w:rsid w:val="0051519A"/>
    <w:rsid w:val="005152C0"/>
    <w:rsid w:val="005157B8"/>
    <w:rsid w:val="00515A16"/>
    <w:rsid w:val="00515C26"/>
    <w:rsid w:val="00515CEA"/>
    <w:rsid w:val="00515ECF"/>
    <w:rsid w:val="00515F49"/>
    <w:rsid w:val="00515FE5"/>
    <w:rsid w:val="00516468"/>
    <w:rsid w:val="0051650C"/>
    <w:rsid w:val="005165B9"/>
    <w:rsid w:val="00516736"/>
    <w:rsid w:val="00516787"/>
    <w:rsid w:val="005168A5"/>
    <w:rsid w:val="005169A7"/>
    <w:rsid w:val="00516E11"/>
    <w:rsid w:val="00516EE0"/>
    <w:rsid w:val="00517263"/>
    <w:rsid w:val="005172CA"/>
    <w:rsid w:val="00517593"/>
    <w:rsid w:val="005175AF"/>
    <w:rsid w:val="0051790D"/>
    <w:rsid w:val="00517A1A"/>
    <w:rsid w:val="00520482"/>
    <w:rsid w:val="00520971"/>
    <w:rsid w:val="0052133E"/>
    <w:rsid w:val="00521487"/>
    <w:rsid w:val="005216F1"/>
    <w:rsid w:val="0052188B"/>
    <w:rsid w:val="00521AB9"/>
    <w:rsid w:val="00521B01"/>
    <w:rsid w:val="0052205C"/>
    <w:rsid w:val="00522725"/>
    <w:rsid w:val="005227E7"/>
    <w:rsid w:val="00522927"/>
    <w:rsid w:val="005229CC"/>
    <w:rsid w:val="00522AB7"/>
    <w:rsid w:val="00522AE3"/>
    <w:rsid w:val="005231C4"/>
    <w:rsid w:val="00523272"/>
    <w:rsid w:val="00523422"/>
    <w:rsid w:val="005235A6"/>
    <w:rsid w:val="005237EA"/>
    <w:rsid w:val="00523B90"/>
    <w:rsid w:val="00523EC9"/>
    <w:rsid w:val="00524012"/>
    <w:rsid w:val="00524082"/>
    <w:rsid w:val="005243F3"/>
    <w:rsid w:val="00524888"/>
    <w:rsid w:val="005248CA"/>
    <w:rsid w:val="00524D2A"/>
    <w:rsid w:val="00524E58"/>
    <w:rsid w:val="00525105"/>
    <w:rsid w:val="00525164"/>
    <w:rsid w:val="0052535C"/>
    <w:rsid w:val="00525496"/>
    <w:rsid w:val="00525BB0"/>
    <w:rsid w:val="00525F03"/>
    <w:rsid w:val="005262A3"/>
    <w:rsid w:val="0052661F"/>
    <w:rsid w:val="00526A7A"/>
    <w:rsid w:val="00526D9A"/>
    <w:rsid w:val="00526DC5"/>
    <w:rsid w:val="00526EE6"/>
    <w:rsid w:val="005279D5"/>
    <w:rsid w:val="00527AF6"/>
    <w:rsid w:val="00527BC2"/>
    <w:rsid w:val="00527FB9"/>
    <w:rsid w:val="0053031B"/>
    <w:rsid w:val="00530644"/>
    <w:rsid w:val="005308A6"/>
    <w:rsid w:val="0053112C"/>
    <w:rsid w:val="0053122F"/>
    <w:rsid w:val="005312C2"/>
    <w:rsid w:val="005313C0"/>
    <w:rsid w:val="0053164F"/>
    <w:rsid w:val="0053191B"/>
    <w:rsid w:val="005319CD"/>
    <w:rsid w:val="00531B9E"/>
    <w:rsid w:val="00531CA0"/>
    <w:rsid w:val="00531D9A"/>
    <w:rsid w:val="00531E48"/>
    <w:rsid w:val="00531F17"/>
    <w:rsid w:val="00531F85"/>
    <w:rsid w:val="00532473"/>
    <w:rsid w:val="00532D87"/>
    <w:rsid w:val="00533084"/>
    <w:rsid w:val="00533689"/>
    <w:rsid w:val="00533BF7"/>
    <w:rsid w:val="00533C07"/>
    <w:rsid w:val="00533C0E"/>
    <w:rsid w:val="00533CA0"/>
    <w:rsid w:val="00534C96"/>
    <w:rsid w:val="00535070"/>
    <w:rsid w:val="00535360"/>
    <w:rsid w:val="005354C1"/>
    <w:rsid w:val="0053561B"/>
    <w:rsid w:val="0053567D"/>
    <w:rsid w:val="00535739"/>
    <w:rsid w:val="005358DE"/>
    <w:rsid w:val="00535E47"/>
    <w:rsid w:val="00535E94"/>
    <w:rsid w:val="00535FCB"/>
    <w:rsid w:val="00535FDE"/>
    <w:rsid w:val="00536559"/>
    <w:rsid w:val="005365DF"/>
    <w:rsid w:val="0053690B"/>
    <w:rsid w:val="005369F2"/>
    <w:rsid w:val="00536A65"/>
    <w:rsid w:val="00536B1F"/>
    <w:rsid w:val="00536D5B"/>
    <w:rsid w:val="00536E77"/>
    <w:rsid w:val="00536FFD"/>
    <w:rsid w:val="00537107"/>
    <w:rsid w:val="0053713E"/>
    <w:rsid w:val="0053715D"/>
    <w:rsid w:val="00537403"/>
    <w:rsid w:val="0053743D"/>
    <w:rsid w:val="005374BD"/>
    <w:rsid w:val="0053768D"/>
    <w:rsid w:val="00537748"/>
    <w:rsid w:val="00537C51"/>
    <w:rsid w:val="00537E38"/>
    <w:rsid w:val="00537FC9"/>
    <w:rsid w:val="0054010F"/>
    <w:rsid w:val="005407B4"/>
    <w:rsid w:val="005409A6"/>
    <w:rsid w:val="00540C39"/>
    <w:rsid w:val="00540D82"/>
    <w:rsid w:val="00540FB3"/>
    <w:rsid w:val="0054110B"/>
    <w:rsid w:val="005411BF"/>
    <w:rsid w:val="005413F0"/>
    <w:rsid w:val="00541409"/>
    <w:rsid w:val="005414F8"/>
    <w:rsid w:val="00541A18"/>
    <w:rsid w:val="00541ADC"/>
    <w:rsid w:val="00542197"/>
    <w:rsid w:val="00542285"/>
    <w:rsid w:val="00542344"/>
    <w:rsid w:val="005423E1"/>
    <w:rsid w:val="005427B9"/>
    <w:rsid w:val="0054292C"/>
    <w:rsid w:val="00542994"/>
    <w:rsid w:val="00542ED8"/>
    <w:rsid w:val="005432EB"/>
    <w:rsid w:val="005433A8"/>
    <w:rsid w:val="0054341D"/>
    <w:rsid w:val="0054382F"/>
    <w:rsid w:val="005439E0"/>
    <w:rsid w:val="00543A6E"/>
    <w:rsid w:val="00543B35"/>
    <w:rsid w:val="00543C2C"/>
    <w:rsid w:val="00543DC6"/>
    <w:rsid w:val="00543FCC"/>
    <w:rsid w:val="00543FD1"/>
    <w:rsid w:val="0054406A"/>
    <w:rsid w:val="00544B4B"/>
    <w:rsid w:val="00545216"/>
    <w:rsid w:val="0054568A"/>
    <w:rsid w:val="00545690"/>
    <w:rsid w:val="005456AA"/>
    <w:rsid w:val="00545748"/>
    <w:rsid w:val="005457C2"/>
    <w:rsid w:val="00545859"/>
    <w:rsid w:val="00545FB1"/>
    <w:rsid w:val="00546188"/>
    <w:rsid w:val="005462DF"/>
    <w:rsid w:val="005464E9"/>
    <w:rsid w:val="005468C5"/>
    <w:rsid w:val="005468DD"/>
    <w:rsid w:val="00546BE9"/>
    <w:rsid w:val="00546FE8"/>
    <w:rsid w:val="005472D7"/>
    <w:rsid w:val="00547325"/>
    <w:rsid w:val="0054767A"/>
    <w:rsid w:val="00547766"/>
    <w:rsid w:val="00547EE0"/>
    <w:rsid w:val="00550505"/>
    <w:rsid w:val="00550B39"/>
    <w:rsid w:val="00550D96"/>
    <w:rsid w:val="005514F7"/>
    <w:rsid w:val="00551645"/>
    <w:rsid w:val="00551715"/>
    <w:rsid w:val="00551873"/>
    <w:rsid w:val="00551939"/>
    <w:rsid w:val="00551970"/>
    <w:rsid w:val="00551A55"/>
    <w:rsid w:val="00552041"/>
    <w:rsid w:val="00552C4C"/>
    <w:rsid w:val="00552C71"/>
    <w:rsid w:val="00552D76"/>
    <w:rsid w:val="00552E0F"/>
    <w:rsid w:val="0055322F"/>
    <w:rsid w:val="005534C2"/>
    <w:rsid w:val="0055353F"/>
    <w:rsid w:val="0055393C"/>
    <w:rsid w:val="0055396D"/>
    <w:rsid w:val="005541AC"/>
    <w:rsid w:val="00554537"/>
    <w:rsid w:val="0055454C"/>
    <w:rsid w:val="00554592"/>
    <w:rsid w:val="00554A3C"/>
    <w:rsid w:val="00554D95"/>
    <w:rsid w:val="00554DB2"/>
    <w:rsid w:val="005550FC"/>
    <w:rsid w:val="005551D4"/>
    <w:rsid w:val="0055535B"/>
    <w:rsid w:val="005553CB"/>
    <w:rsid w:val="0055595F"/>
    <w:rsid w:val="00555D29"/>
    <w:rsid w:val="0055616C"/>
    <w:rsid w:val="005561BE"/>
    <w:rsid w:val="005562CA"/>
    <w:rsid w:val="0055647D"/>
    <w:rsid w:val="00556660"/>
    <w:rsid w:val="00556762"/>
    <w:rsid w:val="0055677F"/>
    <w:rsid w:val="00556A59"/>
    <w:rsid w:val="00556B74"/>
    <w:rsid w:val="00556C00"/>
    <w:rsid w:val="00556D9F"/>
    <w:rsid w:val="00556E44"/>
    <w:rsid w:val="00556F53"/>
    <w:rsid w:val="0055709D"/>
    <w:rsid w:val="00557131"/>
    <w:rsid w:val="00557C09"/>
    <w:rsid w:val="00557C16"/>
    <w:rsid w:val="00557D0C"/>
    <w:rsid w:val="00557E30"/>
    <w:rsid w:val="00557FD7"/>
    <w:rsid w:val="005601C7"/>
    <w:rsid w:val="00560303"/>
    <w:rsid w:val="005603E0"/>
    <w:rsid w:val="00560435"/>
    <w:rsid w:val="00560691"/>
    <w:rsid w:val="00560797"/>
    <w:rsid w:val="0056080F"/>
    <w:rsid w:val="00560AF9"/>
    <w:rsid w:val="00560D6A"/>
    <w:rsid w:val="00560D80"/>
    <w:rsid w:val="00560EBE"/>
    <w:rsid w:val="0056132C"/>
    <w:rsid w:val="0056153C"/>
    <w:rsid w:val="0056159F"/>
    <w:rsid w:val="00561957"/>
    <w:rsid w:val="00561A35"/>
    <w:rsid w:val="00561AF7"/>
    <w:rsid w:val="00561D30"/>
    <w:rsid w:val="00561DC3"/>
    <w:rsid w:val="00562056"/>
    <w:rsid w:val="005620B4"/>
    <w:rsid w:val="00562466"/>
    <w:rsid w:val="00562525"/>
    <w:rsid w:val="00562BA3"/>
    <w:rsid w:val="00562BD5"/>
    <w:rsid w:val="00562D8D"/>
    <w:rsid w:val="00562E7E"/>
    <w:rsid w:val="00562F97"/>
    <w:rsid w:val="005630A6"/>
    <w:rsid w:val="00563584"/>
    <w:rsid w:val="00563767"/>
    <w:rsid w:val="00563D28"/>
    <w:rsid w:val="00564022"/>
    <w:rsid w:val="00564255"/>
    <w:rsid w:val="005643C2"/>
    <w:rsid w:val="00564515"/>
    <w:rsid w:val="0056455A"/>
    <w:rsid w:val="00564B6C"/>
    <w:rsid w:val="00564C9C"/>
    <w:rsid w:val="00564ED2"/>
    <w:rsid w:val="005650A5"/>
    <w:rsid w:val="00565555"/>
    <w:rsid w:val="00565706"/>
    <w:rsid w:val="005658B2"/>
    <w:rsid w:val="00565B85"/>
    <w:rsid w:val="00566232"/>
    <w:rsid w:val="005664E8"/>
    <w:rsid w:val="0056650B"/>
    <w:rsid w:val="00566A3E"/>
    <w:rsid w:val="00566AA2"/>
    <w:rsid w:val="00566E57"/>
    <w:rsid w:val="0056732B"/>
    <w:rsid w:val="00567330"/>
    <w:rsid w:val="005679FA"/>
    <w:rsid w:val="00567A38"/>
    <w:rsid w:val="00567AD9"/>
    <w:rsid w:val="0057058B"/>
    <w:rsid w:val="00570AB7"/>
    <w:rsid w:val="00571242"/>
    <w:rsid w:val="00571526"/>
    <w:rsid w:val="00571606"/>
    <w:rsid w:val="00571C48"/>
    <w:rsid w:val="00571C50"/>
    <w:rsid w:val="00571EE4"/>
    <w:rsid w:val="00571FBA"/>
    <w:rsid w:val="005720A8"/>
    <w:rsid w:val="0057253C"/>
    <w:rsid w:val="00572757"/>
    <w:rsid w:val="005727FD"/>
    <w:rsid w:val="00572BFC"/>
    <w:rsid w:val="00573242"/>
    <w:rsid w:val="005734D6"/>
    <w:rsid w:val="0057373A"/>
    <w:rsid w:val="00573972"/>
    <w:rsid w:val="00573B12"/>
    <w:rsid w:val="00573FD6"/>
    <w:rsid w:val="0057429B"/>
    <w:rsid w:val="0057452C"/>
    <w:rsid w:val="0057463E"/>
    <w:rsid w:val="00574756"/>
    <w:rsid w:val="00574DB1"/>
    <w:rsid w:val="00574F4E"/>
    <w:rsid w:val="00574FB9"/>
    <w:rsid w:val="00574FC9"/>
    <w:rsid w:val="005753BE"/>
    <w:rsid w:val="00575CB5"/>
    <w:rsid w:val="00575D90"/>
    <w:rsid w:val="00576164"/>
    <w:rsid w:val="00576280"/>
    <w:rsid w:val="00576675"/>
    <w:rsid w:val="005766E9"/>
    <w:rsid w:val="00576759"/>
    <w:rsid w:val="00576D50"/>
    <w:rsid w:val="00576EA7"/>
    <w:rsid w:val="0057709E"/>
    <w:rsid w:val="0057719D"/>
    <w:rsid w:val="00577313"/>
    <w:rsid w:val="0057766B"/>
    <w:rsid w:val="005776CC"/>
    <w:rsid w:val="00577787"/>
    <w:rsid w:val="00577860"/>
    <w:rsid w:val="00577A5B"/>
    <w:rsid w:val="00577D07"/>
    <w:rsid w:val="00577EF3"/>
    <w:rsid w:val="00580452"/>
    <w:rsid w:val="005804CC"/>
    <w:rsid w:val="00580803"/>
    <w:rsid w:val="00580824"/>
    <w:rsid w:val="00580844"/>
    <w:rsid w:val="00580A5E"/>
    <w:rsid w:val="00580AA0"/>
    <w:rsid w:val="00581078"/>
    <w:rsid w:val="00581242"/>
    <w:rsid w:val="00581309"/>
    <w:rsid w:val="00581471"/>
    <w:rsid w:val="00581777"/>
    <w:rsid w:val="00581A03"/>
    <w:rsid w:val="00581CA7"/>
    <w:rsid w:val="00581E09"/>
    <w:rsid w:val="00581F3F"/>
    <w:rsid w:val="00582109"/>
    <w:rsid w:val="0058241E"/>
    <w:rsid w:val="00582982"/>
    <w:rsid w:val="00582A53"/>
    <w:rsid w:val="00582B93"/>
    <w:rsid w:val="00582F8D"/>
    <w:rsid w:val="005831E5"/>
    <w:rsid w:val="0058333C"/>
    <w:rsid w:val="00583638"/>
    <w:rsid w:val="00583670"/>
    <w:rsid w:val="0058372A"/>
    <w:rsid w:val="0058388F"/>
    <w:rsid w:val="00583D1E"/>
    <w:rsid w:val="00583F14"/>
    <w:rsid w:val="00583F9A"/>
    <w:rsid w:val="0058425A"/>
    <w:rsid w:val="0058458C"/>
    <w:rsid w:val="00584636"/>
    <w:rsid w:val="00584699"/>
    <w:rsid w:val="005849F1"/>
    <w:rsid w:val="00584DCC"/>
    <w:rsid w:val="0058522C"/>
    <w:rsid w:val="005854A0"/>
    <w:rsid w:val="00585567"/>
    <w:rsid w:val="005859B5"/>
    <w:rsid w:val="00586067"/>
    <w:rsid w:val="0058638C"/>
    <w:rsid w:val="005864EE"/>
    <w:rsid w:val="00586547"/>
    <w:rsid w:val="0058669D"/>
    <w:rsid w:val="005867B0"/>
    <w:rsid w:val="00586B45"/>
    <w:rsid w:val="00586D9B"/>
    <w:rsid w:val="00586DF7"/>
    <w:rsid w:val="00586E7E"/>
    <w:rsid w:val="00587619"/>
    <w:rsid w:val="00587721"/>
    <w:rsid w:val="005878D1"/>
    <w:rsid w:val="00587BB3"/>
    <w:rsid w:val="00587C0D"/>
    <w:rsid w:val="00587EA6"/>
    <w:rsid w:val="00587EA7"/>
    <w:rsid w:val="00590265"/>
    <w:rsid w:val="00591639"/>
    <w:rsid w:val="00591700"/>
    <w:rsid w:val="00591A92"/>
    <w:rsid w:val="00591D03"/>
    <w:rsid w:val="00591F60"/>
    <w:rsid w:val="005920E2"/>
    <w:rsid w:val="0059219E"/>
    <w:rsid w:val="005923F0"/>
    <w:rsid w:val="00592443"/>
    <w:rsid w:val="005925E7"/>
    <w:rsid w:val="005925FD"/>
    <w:rsid w:val="005928A9"/>
    <w:rsid w:val="005928CB"/>
    <w:rsid w:val="005928D5"/>
    <w:rsid w:val="00592D68"/>
    <w:rsid w:val="0059305B"/>
    <w:rsid w:val="00593140"/>
    <w:rsid w:val="00593274"/>
    <w:rsid w:val="0059354C"/>
    <w:rsid w:val="005937AC"/>
    <w:rsid w:val="00593D07"/>
    <w:rsid w:val="00593E2B"/>
    <w:rsid w:val="00593F5E"/>
    <w:rsid w:val="00593FF6"/>
    <w:rsid w:val="0059431B"/>
    <w:rsid w:val="00594415"/>
    <w:rsid w:val="00594493"/>
    <w:rsid w:val="00594630"/>
    <w:rsid w:val="00594679"/>
    <w:rsid w:val="005948E9"/>
    <w:rsid w:val="0059540E"/>
    <w:rsid w:val="00595549"/>
    <w:rsid w:val="00595976"/>
    <w:rsid w:val="00595A05"/>
    <w:rsid w:val="00595A87"/>
    <w:rsid w:val="00595B6E"/>
    <w:rsid w:val="0059685A"/>
    <w:rsid w:val="005969B4"/>
    <w:rsid w:val="00596F06"/>
    <w:rsid w:val="00597461"/>
    <w:rsid w:val="005975EA"/>
    <w:rsid w:val="005976D9"/>
    <w:rsid w:val="00597A9F"/>
    <w:rsid w:val="005A0692"/>
    <w:rsid w:val="005A06A7"/>
    <w:rsid w:val="005A06F1"/>
    <w:rsid w:val="005A0F12"/>
    <w:rsid w:val="005A0F7E"/>
    <w:rsid w:val="005A0FCA"/>
    <w:rsid w:val="005A1158"/>
    <w:rsid w:val="005A13C9"/>
    <w:rsid w:val="005A1422"/>
    <w:rsid w:val="005A1583"/>
    <w:rsid w:val="005A1652"/>
    <w:rsid w:val="005A18B3"/>
    <w:rsid w:val="005A1A80"/>
    <w:rsid w:val="005A1EE9"/>
    <w:rsid w:val="005A1F9E"/>
    <w:rsid w:val="005A203C"/>
    <w:rsid w:val="005A2286"/>
    <w:rsid w:val="005A2529"/>
    <w:rsid w:val="005A2883"/>
    <w:rsid w:val="005A28A8"/>
    <w:rsid w:val="005A296C"/>
    <w:rsid w:val="005A2B2F"/>
    <w:rsid w:val="005A2C3B"/>
    <w:rsid w:val="005A2CE9"/>
    <w:rsid w:val="005A3141"/>
    <w:rsid w:val="005A3199"/>
    <w:rsid w:val="005A353F"/>
    <w:rsid w:val="005A38EF"/>
    <w:rsid w:val="005A3C90"/>
    <w:rsid w:val="005A3F0F"/>
    <w:rsid w:val="005A3F6D"/>
    <w:rsid w:val="005A3FAC"/>
    <w:rsid w:val="005A41E5"/>
    <w:rsid w:val="005A48E3"/>
    <w:rsid w:val="005A4962"/>
    <w:rsid w:val="005A4A44"/>
    <w:rsid w:val="005A4B65"/>
    <w:rsid w:val="005A51EC"/>
    <w:rsid w:val="005A5224"/>
    <w:rsid w:val="005A5775"/>
    <w:rsid w:val="005A5C0E"/>
    <w:rsid w:val="005A5CB3"/>
    <w:rsid w:val="005A6066"/>
    <w:rsid w:val="005A6512"/>
    <w:rsid w:val="005A6621"/>
    <w:rsid w:val="005A6733"/>
    <w:rsid w:val="005A6A19"/>
    <w:rsid w:val="005A6B76"/>
    <w:rsid w:val="005A6D74"/>
    <w:rsid w:val="005A701E"/>
    <w:rsid w:val="005A7057"/>
    <w:rsid w:val="005A705D"/>
    <w:rsid w:val="005A75F5"/>
    <w:rsid w:val="005A772F"/>
    <w:rsid w:val="005A77D2"/>
    <w:rsid w:val="005A78B7"/>
    <w:rsid w:val="005A79B8"/>
    <w:rsid w:val="005A7A2C"/>
    <w:rsid w:val="005B0462"/>
    <w:rsid w:val="005B0891"/>
    <w:rsid w:val="005B0CA8"/>
    <w:rsid w:val="005B0CB5"/>
    <w:rsid w:val="005B0F44"/>
    <w:rsid w:val="005B1004"/>
    <w:rsid w:val="005B1261"/>
    <w:rsid w:val="005B1BB1"/>
    <w:rsid w:val="005B1C1E"/>
    <w:rsid w:val="005B1DC8"/>
    <w:rsid w:val="005B1E8C"/>
    <w:rsid w:val="005B1EE0"/>
    <w:rsid w:val="005B2040"/>
    <w:rsid w:val="005B2478"/>
    <w:rsid w:val="005B251C"/>
    <w:rsid w:val="005B2611"/>
    <w:rsid w:val="005B2662"/>
    <w:rsid w:val="005B2748"/>
    <w:rsid w:val="005B28DC"/>
    <w:rsid w:val="005B2A81"/>
    <w:rsid w:val="005B2B75"/>
    <w:rsid w:val="005B3285"/>
    <w:rsid w:val="005B3B47"/>
    <w:rsid w:val="005B3B94"/>
    <w:rsid w:val="005B47D3"/>
    <w:rsid w:val="005B49D3"/>
    <w:rsid w:val="005B4B39"/>
    <w:rsid w:val="005B4D9A"/>
    <w:rsid w:val="005B4E82"/>
    <w:rsid w:val="005B512C"/>
    <w:rsid w:val="005B5157"/>
    <w:rsid w:val="005B55F2"/>
    <w:rsid w:val="005B5B3A"/>
    <w:rsid w:val="005B5BCB"/>
    <w:rsid w:val="005B6A86"/>
    <w:rsid w:val="005B6BF0"/>
    <w:rsid w:val="005B7175"/>
    <w:rsid w:val="005B743A"/>
    <w:rsid w:val="005B7853"/>
    <w:rsid w:val="005B7A13"/>
    <w:rsid w:val="005B7ABB"/>
    <w:rsid w:val="005B7AD1"/>
    <w:rsid w:val="005B7E6B"/>
    <w:rsid w:val="005C0321"/>
    <w:rsid w:val="005C042F"/>
    <w:rsid w:val="005C0451"/>
    <w:rsid w:val="005C0474"/>
    <w:rsid w:val="005C04DA"/>
    <w:rsid w:val="005C04E6"/>
    <w:rsid w:val="005C0630"/>
    <w:rsid w:val="005C0697"/>
    <w:rsid w:val="005C07FB"/>
    <w:rsid w:val="005C0A89"/>
    <w:rsid w:val="005C0B77"/>
    <w:rsid w:val="005C0D07"/>
    <w:rsid w:val="005C0EBF"/>
    <w:rsid w:val="005C0ED9"/>
    <w:rsid w:val="005C1243"/>
    <w:rsid w:val="005C12CB"/>
    <w:rsid w:val="005C15D6"/>
    <w:rsid w:val="005C1B8C"/>
    <w:rsid w:val="005C1BED"/>
    <w:rsid w:val="005C1E48"/>
    <w:rsid w:val="005C201F"/>
    <w:rsid w:val="005C203F"/>
    <w:rsid w:val="005C2606"/>
    <w:rsid w:val="005C27EE"/>
    <w:rsid w:val="005C2A33"/>
    <w:rsid w:val="005C2AB0"/>
    <w:rsid w:val="005C2AB6"/>
    <w:rsid w:val="005C2B62"/>
    <w:rsid w:val="005C2B73"/>
    <w:rsid w:val="005C341F"/>
    <w:rsid w:val="005C3674"/>
    <w:rsid w:val="005C3BBA"/>
    <w:rsid w:val="005C3C13"/>
    <w:rsid w:val="005C3F7E"/>
    <w:rsid w:val="005C4111"/>
    <w:rsid w:val="005C41E5"/>
    <w:rsid w:val="005C4C96"/>
    <w:rsid w:val="005C4D62"/>
    <w:rsid w:val="005C52EB"/>
    <w:rsid w:val="005C53AD"/>
    <w:rsid w:val="005C56DB"/>
    <w:rsid w:val="005C5DAB"/>
    <w:rsid w:val="005C61D0"/>
    <w:rsid w:val="005C6211"/>
    <w:rsid w:val="005C63BA"/>
    <w:rsid w:val="005C63EF"/>
    <w:rsid w:val="005C65D3"/>
    <w:rsid w:val="005C6818"/>
    <w:rsid w:val="005C6A93"/>
    <w:rsid w:val="005C72C1"/>
    <w:rsid w:val="005C77FE"/>
    <w:rsid w:val="005C786E"/>
    <w:rsid w:val="005C78D9"/>
    <w:rsid w:val="005C7913"/>
    <w:rsid w:val="005C7997"/>
    <w:rsid w:val="005C7C4A"/>
    <w:rsid w:val="005C7FEF"/>
    <w:rsid w:val="005D0112"/>
    <w:rsid w:val="005D06BD"/>
    <w:rsid w:val="005D07B7"/>
    <w:rsid w:val="005D07E8"/>
    <w:rsid w:val="005D08DD"/>
    <w:rsid w:val="005D08FB"/>
    <w:rsid w:val="005D0A5D"/>
    <w:rsid w:val="005D0C44"/>
    <w:rsid w:val="005D0DC8"/>
    <w:rsid w:val="005D1234"/>
    <w:rsid w:val="005D1235"/>
    <w:rsid w:val="005D17BB"/>
    <w:rsid w:val="005D199E"/>
    <w:rsid w:val="005D19EB"/>
    <w:rsid w:val="005D1EA3"/>
    <w:rsid w:val="005D217F"/>
    <w:rsid w:val="005D26CD"/>
    <w:rsid w:val="005D2D2B"/>
    <w:rsid w:val="005D2FF2"/>
    <w:rsid w:val="005D379C"/>
    <w:rsid w:val="005D3973"/>
    <w:rsid w:val="005D3E02"/>
    <w:rsid w:val="005D3FB7"/>
    <w:rsid w:val="005D40B1"/>
    <w:rsid w:val="005D4113"/>
    <w:rsid w:val="005D4120"/>
    <w:rsid w:val="005D4361"/>
    <w:rsid w:val="005D45AF"/>
    <w:rsid w:val="005D4778"/>
    <w:rsid w:val="005D496A"/>
    <w:rsid w:val="005D4ABF"/>
    <w:rsid w:val="005D50B9"/>
    <w:rsid w:val="005D52A2"/>
    <w:rsid w:val="005D53B2"/>
    <w:rsid w:val="005D565F"/>
    <w:rsid w:val="005D5CA0"/>
    <w:rsid w:val="005D5D46"/>
    <w:rsid w:val="005D5D4A"/>
    <w:rsid w:val="005D5F39"/>
    <w:rsid w:val="005D5FE3"/>
    <w:rsid w:val="005D6016"/>
    <w:rsid w:val="005D60BF"/>
    <w:rsid w:val="005D6276"/>
    <w:rsid w:val="005D630A"/>
    <w:rsid w:val="005D66A7"/>
    <w:rsid w:val="005D66CB"/>
    <w:rsid w:val="005D6C63"/>
    <w:rsid w:val="005D73AF"/>
    <w:rsid w:val="005D764C"/>
    <w:rsid w:val="005D7720"/>
    <w:rsid w:val="005D775F"/>
    <w:rsid w:val="005D792C"/>
    <w:rsid w:val="005D7A40"/>
    <w:rsid w:val="005D7C6D"/>
    <w:rsid w:val="005D7CDD"/>
    <w:rsid w:val="005D7E7C"/>
    <w:rsid w:val="005D7F84"/>
    <w:rsid w:val="005E0117"/>
    <w:rsid w:val="005E0137"/>
    <w:rsid w:val="005E08F9"/>
    <w:rsid w:val="005E09F7"/>
    <w:rsid w:val="005E0A00"/>
    <w:rsid w:val="005E0DEB"/>
    <w:rsid w:val="005E102D"/>
    <w:rsid w:val="005E1574"/>
    <w:rsid w:val="005E159C"/>
    <w:rsid w:val="005E1649"/>
    <w:rsid w:val="005E1A7C"/>
    <w:rsid w:val="005E1D4A"/>
    <w:rsid w:val="005E1E1F"/>
    <w:rsid w:val="005E215F"/>
    <w:rsid w:val="005E2F55"/>
    <w:rsid w:val="005E3273"/>
    <w:rsid w:val="005E3568"/>
    <w:rsid w:val="005E36AD"/>
    <w:rsid w:val="005E3BAF"/>
    <w:rsid w:val="005E4014"/>
    <w:rsid w:val="005E4170"/>
    <w:rsid w:val="005E4A0C"/>
    <w:rsid w:val="005E4E66"/>
    <w:rsid w:val="005E542E"/>
    <w:rsid w:val="005E59B0"/>
    <w:rsid w:val="005E5C56"/>
    <w:rsid w:val="005E605F"/>
    <w:rsid w:val="005E639D"/>
    <w:rsid w:val="005E64B8"/>
    <w:rsid w:val="005E6B54"/>
    <w:rsid w:val="005E7298"/>
    <w:rsid w:val="005E75BE"/>
    <w:rsid w:val="005F0207"/>
    <w:rsid w:val="005F0A61"/>
    <w:rsid w:val="005F0AE2"/>
    <w:rsid w:val="005F138F"/>
    <w:rsid w:val="005F158D"/>
    <w:rsid w:val="005F17AC"/>
    <w:rsid w:val="005F17F0"/>
    <w:rsid w:val="005F1953"/>
    <w:rsid w:val="005F19B4"/>
    <w:rsid w:val="005F1D75"/>
    <w:rsid w:val="005F1D7D"/>
    <w:rsid w:val="005F1F2C"/>
    <w:rsid w:val="005F216A"/>
    <w:rsid w:val="005F278F"/>
    <w:rsid w:val="005F2906"/>
    <w:rsid w:val="005F2D8A"/>
    <w:rsid w:val="005F2E30"/>
    <w:rsid w:val="005F2F13"/>
    <w:rsid w:val="005F2F7A"/>
    <w:rsid w:val="005F3048"/>
    <w:rsid w:val="005F31D4"/>
    <w:rsid w:val="005F31FB"/>
    <w:rsid w:val="005F34A8"/>
    <w:rsid w:val="005F3574"/>
    <w:rsid w:val="005F398F"/>
    <w:rsid w:val="005F3A67"/>
    <w:rsid w:val="005F3ADC"/>
    <w:rsid w:val="005F3CE5"/>
    <w:rsid w:val="005F4011"/>
    <w:rsid w:val="005F4256"/>
    <w:rsid w:val="005F4399"/>
    <w:rsid w:val="005F49DC"/>
    <w:rsid w:val="005F4A1F"/>
    <w:rsid w:val="005F4A48"/>
    <w:rsid w:val="005F4A8F"/>
    <w:rsid w:val="005F4BFF"/>
    <w:rsid w:val="005F570B"/>
    <w:rsid w:val="005F571E"/>
    <w:rsid w:val="005F5748"/>
    <w:rsid w:val="005F5DCC"/>
    <w:rsid w:val="005F5EB7"/>
    <w:rsid w:val="005F5EC7"/>
    <w:rsid w:val="005F613F"/>
    <w:rsid w:val="005F618A"/>
    <w:rsid w:val="005F62C7"/>
    <w:rsid w:val="005F63F5"/>
    <w:rsid w:val="005F65EB"/>
    <w:rsid w:val="005F66A4"/>
    <w:rsid w:val="005F684E"/>
    <w:rsid w:val="005F73D4"/>
    <w:rsid w:val="005F74A0"/>
    <w:rsid w:val="005F75B8"/>
    <w:rsid w:val="005F7738"/>
    <w:rsid w:val="005F78F4"/>
    <w:rsid w:val="005F7B2B"/>
    <w:rsid w:val="005F7C52"/>
    <w:rsid w:val="005F7CD0"/>
    <w:rsid w:val="006000DC"/>
    <w:rsid w:val="00600B30"/>
    <w:rsid w:val="00600BBC"/>
    <w:rsid w:val="00600DF5"/>
    <w:rsid w:val="006010BB"/>
    <w:rsid w:val="0060116B"/>
    <w:rsid w:val="0060130C"/>
    <w:rsid w:val="00601328"/>
    <w:rsid w:val="006017DE"/>
    <w:rsid w:val="00601D43"/>
    <w:rsid w:val="00601E58"/>
    <w:rsid w:val="00601EEC"/>
    <w:rsid w:val="00602065"/>
    <w:rsid w:val="0060229A"/>
    <w:rsid w:val="006023E2"/>
    <w:rsid w:val="0060269E"/>
    <w:rsid w:val="0060282E"/>
    <w:rsid w:val="006028E5"/>
    <w:rsid w:val="00602BC2"/>
    <w:rsid w:val="00602E3C"/>
    <w:rsid w:val="00602F50"/>
    <w:rsid w:val="006033D7"/>
    <w:rsid w:val="00603692"/>
    <w:rsid w:val="00603782"/>
    <w:rsid w:val="006038DB"/>
    <w:rsid w:val="006038F9"/>
    <w:rsid w:val="00603B75"/>
    <w:rsid w:val="00603E1B"/>
    <w:rsid w:val="00603E8F"/>
    <w:rsid w:val="00603FC6"/>
    <w:rsid w:val="00604286"/>
    <w:rsid w:val="00604327"/>
    <w:rsid w:val="0060472E"/>
    <w:rsid w:val="00604F09"/>
    <w:rsid w:val="0060508B"/>
    <w:rsid w:val="00605382"/>
    <w:rsid w:val="00605595"/>
    <w:rsid w:val="0060570D"/>
    <w:rsid w:val="006058B7"/>
    <w:rsid w:val="00605ADC"/>
    <w:rsid w:val="0060635D"/>
    <w:rsid w:val="00606643"/>
    <w:rsid w:val="0060680F"/>
    <w:rsid w:val="00606A79"/>
    <w:rsid w:val="00606B1B"/>
    <w:rsid w:val="00606BC6"/>
    <w:rsid w:val="00606C55"/>
    <w:rsid w:val="00606C5B"/>
    <w:rsid w:val="006070DB"/>
    <w:rsid w:val="006076FE"/>
    <w:rsid w:val="00610015"/>
    <w:rsid w:val="0061011B"/>
    <w:rsid w:val="00610456"/>
    <w:rsid w:val="006106CC"/>
    <w:rsid w:val="00610CD8"/>
    <w:rsid w:val="006110FD"/>
    <w:rsid w:val="00611BB2"/>
    <w:rsid w:val="00611CBD"/>
    <w:rsid w:val="00611E0A"/>
    <w:rsid w:val="00612446"/>
    <w:rsid w:val="006128FF"/>
    <w:rsid w:val="0061294D"/>
    <w:rsid w:val="006129D8"/>
    <w:rsid w:val="00612F5F"/>
    <w:rsid w:val="00612F81"/>
    <w:rsid w:val="00613095"/>
    <w:rsid w:val="006132F1"/>
    <w:rsid w:val="0061337D"/>
    <w:rsid w:val="006133BD"/>
    <w:rsid w:val="006137A4"/>
    <w:rsid w:val="00613855"/>
    <w:rsid w:val="00613873"/>
    <w:rsid w:val="00613C46"/>
    <w:rsid w:val="00613F46"/>
    <w:rsid w:val="0061436B"/>
    <w:rsid w:val="006147DD"/>
    <w:rsid w:val="006149FF"/>
    <w:rsid w:val="00614A12"/>
    <w:rsid w:val="0061511D"/>
    <w:rsid w:val="00615124"/>
    <w:rsid w:val="0061512D"/>
    <w:rsid w:val="00615338"/>
    <w:rsid w:val="0061546E"/>
    <w:rsid w:val="00615F31"/>
    <w:rsid w:val="00616052"/>
    <w:rsid w:val="00616135"/>
    <w:rsid w:val="00616477"/>
    <w:rsid w:val="00616565"/>
    <w:rsid w:val="006168FE"/>
    <w:rsid w:val="00616DB8"/>
    <w:rsid w:val="00616DF4"/>
    <w:rsid w:val="0061704C"/>
    <w:rsid w:val="0061736C"/>
    <w:rsid w:val="00617499"/>
    <w:rsid w:val="00617A6E"/>
    <w:rsid w:val="00617B4E"/>
    <w:rsid w:val="00617E8B"/>
    <w:rsid w:val="00617EEF"/>
    <w:rsid w:val="0062031E"/>
    <w:rsid w:val="006204A8"/>
    <w:rsid w:val="006205F4"/>
    <w:rsid w:val="0062086A"/>
    <w:rsid w:val="00620D3E"/>
    <w:rsid w:val="00620FDA"/>
    <w:rsid w:val="0062104C"/>
    <w:rsid w:val="00621079"/>
    <w:rsid w:val="00621426"/>
    <w:rsid w:val="006216CA"/>
    <w:rsid w:val="0062171A"/>
    <w:rsid w:val="00621883"/>
    <w:rsid w:val="0062199B"/>
    <w:rsid w:val="00621AB3"/>
    <w:rsid w:val="00621AC5"/>
    <w:rsid w:val="00621E9D"/>
    <w:rsid w:val="00621EFC"/>
    <w:rsid w:val="006220A9"/>
    <w:rsid w:val="00622461"/>
    <w:rsid w:val="0062274C"/>
    <w:rsid w:val="00622779"/>
    <w:rsid w:val="00622852"/>
    <w:rsid w:val="006229A0"/>
    <w:rsid w:val="00622B18"/>
    <w:rsid w:val="00622BBD"/>
    <w:rsid w:val="00622DB1"/>
    <w:rsid w:val="00622E8D"/>
    <w:rsid w:val="006234C9"/>
    <w:rsid w:val="0062388F"/>
    <w:rsid w:val="00623A0A"/>
    <w:rsid w:val="00623B90"/>
    <w:rsid w:val="0062419A"/>
    <w:rsid w:val="00624428"/>
    <w:rsid w:val="006247E4"/>
    <w:rsid w:val="00624BD8"/>
    <w:rsid w:val="00624C17"/>
    <w:rsid w:val="00624D9B"/>
    <w:rsid w:val="00624DD5"/>
    <w:rsid w:val="00624DE6"/>
    <w:rsid w:val="00625034"/>
    <w:rsid w:val="006250CA"/>
    <w:rsid w:val="00625507"/>
    <w:rsid w:val="00625678"/>
    <w:rsid w:val="00625B3C"/>
    <w:rsid w:val="00625C5E"/>
    <w:rsid w:val="00625C9A"/>
    <w:rsid w:val="00625E21"/>
    <w:rsid w:val="00625E89"/>
    <w:rsid w:val="00625F07"/>
    <w:rsid w:val="00626223"/>
    <w:rsid w:val="006264A2"/>
    <w:rsid w:val="006267BA"/>
    <w:rsid w:val="00626AAB"/>
    <w:rsid w:val="00626B2D"/>
    <w:rsid w:val="00626C0D"/>
    <w:rsid w:val="00626D6B"/>
    <w:rsid w:val="00627405"/>
    <w:rsid w:val="0062758D"/>
    <w:rsid w:val="006276B9"/>
    <w:rsid w:val="00627BEB"/>
    <w:rsid w:val="00627C17"/>
    <w:rsid w:val="00627CDD"/>
    <w:rsid w:val="00627D7E"/>
    <w:rsid w:val="00627F69"/>
    <w:rsid w:val="00630541"/>
    <w:rsid w:val="0063071D"/>
    <w:rsid w:val="00630AFF"/>
    <w:rsid w:val="00630D6D"/>
    <w:rsid w:val="00630D8F"/>
    <w:rsid w:val="00631275"/>
    <w:rsid w:val="0063149C"/>
    <w:rsid w:val="0063162B"/>
    <w:rsid w:val="00631806"/>
    <w:rsid w:val="00631A27"/>
    <w:rsid w:val="00631B80"/>
    <w:rsid w:val="006321FE"/>
    <w:rsid w:val="006326AA"/>
    <w:rsid w:val="00632B0C"/>
    <w:rsid w:val="00632EFE"/>
    <w:rsid w:val="00632FAE"/>
    <w:rsid w:val="00633087"/>
    <w:rsid w:val="006334EB"/>
    <w:rsid w:val="006339F9"/>
    <w:rsid w:val="00633ED5"/>
    <w:rsid w:val="00634259"/>
    <w:rsid w:val="0063454E"/>
    <w:rsid w:val="006349BD"/>
    <w:rsid w:val="00634E07"/>
    <w:rsid w:val="006350BC"/>
    <w:rsid w:val="00635244"/>
    <w:rsid w:val="00635374"/>
    <w:rsid w:val="00635544"/>
    <w:rsid w:val="006355BC"/>
    <w:rsid w:val="0063571D"/>
    <w:rsid w:val="00635BCD"/>
    <w:rsid w:val="00635D13"/>
    <w:rsid w:val="00635F7C"/>
    <w:rsid w:val="00636054"/>
    <w:rsid w:val="0063643A"/>
    <w:rsid w:val="006365D5"/>
    <w:rsid w:val="00636925"/>
    <w:rsid w:val="00636C64"/>
    <w:rsid w:val="00637442"/>
    <w:rsid w:val="00637CA6"/>
    <w:rsid w:val="00637EEA"/>
    <w:rsid w:val="00637F06"/>
    <w:rsid w:val="00637FF1"/>
    <w:rsid w:val="006402E0"/>
    <w:rsid w:val="0064050E"/>
    <w:rsid w:val="00640516"/>
    <w:rsid w:val="00640745"/>
    <w:rsid w:val="006407C1"/>
    <w:rsid w:val="006408C1"/>
    <w:rsid w:val="00640ECB"/>
    <w:rsid w:val="00640F46"/>
    <w:rsid w:val="00640FAA"/>
    <w:rsid w:val="006410F5"/>
    <w:rsid w:val="006416C2"/>
    <w:rsid w:val="00641795"/>
    <w:rsid w:val="00641912"/>
    <w:rsid w:val="00641E55"/>
    <w:rsid w:val="00642017"/>
    <w:rsid w:val="00642213"/>
    <w:rsid w:val="00642556"/>
    <w:rsid w:val="00642866"/>
    <w:rsid w:val="00642C4B"/>
    <w:rsid w:val="006432E1"/>
    <w:rsid w:val="0064340C"/>
    <w:rsid w:val="006435E3"/>
    <w:rsid w:val="00643A62"/>
    <w:rsid w:val="00643B98"/>
    <w:rsid w:val="00643FA1"/>
    <w:rsid w:val="006447A0"/>
    <w:rsid w:val="0064488B"/>
    <w:rsid w:val="00644C17"/>
    <w:rsid w:val="00644C4F"/>
    <w:rsid w:val="006450AD"/>
    <w:rsid w:val="006451A0"/>
    <w:rsid w:val="00645381"/>
    <w:rsid w:val="00645795"/>
    <w:rsid w:val="00645EA9"/>
    <w:rsid w:val="006462C7"/>
    <w:rsid w:val="0064636B"/>
    <w:rsid w:val="006463A3"/>
    <w:rsid w:val="00646671"/>
    <w:rsid w:val="00646BCA"/>
    <w:rsid w:val="00646C3C"/>
    <w:rsid w:val="00646D49"/>
    <w:rsid w:val="00647001"/>
    <w:rsid w:val="0064715D"/>
    <w:rsid w:val="00647211"/>
    <w:rsid w:val="006475AF"/>
    <w:rsid w:val="006475FB"/>
    <w:rsid w:val="00647638"/>
    <w:rsid w:val="006479EC"/>
    <w:rsid w:val="0065022D"/>
    <w:rsid w:val="0065026E"/>
    <w:rsid w:val="0065064C"/>
    <w:rsid w:val="006507F2"/>
    <w:rsid w:val="006508AE"/>
    <w:rsid w:val="006508B4"/>
    <w:rsid w:val="00650905"/>
    <w:rsid w:val="006509F7"/>
    <w:rsid w:val="00650E1A"/>
    <w:rsid w:val="006513F4"/>
    <w:rsid w:val="006516BE"/>
    <w:rsid w:val="006519D5"/>
    <w:rsid w:val="00651A38"/>
    <w:rsid w:val="00651AFF"/>
    <w:rsid w:val="00651C10"/>
    <w:rsid w:val="00651D3A"/>
    <w:rsid w:val="006520C6"/>
    <w:rsid w:val="00652139"/>
    <w:rsid w:val="0065233D"/>
    <w:rsid w:val="00652475"/>
    <w:rsid w:val="00652820"/>
    <w:rsid w:val="00652A90"/>
    <w:rsid w:val="00652C41"/>
    <w:rsid w:val="00653027"/>
    <w:rsid w:val="006530F3"/>
    <w:rsid w:val="00653A7C"/>
    <w:rsid w:val="00653E45"/>
    <w:rsid w:val="006540AA"/>
    <w:rsid w:val="00654110"/>
    <w:rsid w:val="0065428A"/>
    <w:rsid w:val="00654782"/>
    <w:rsid w:val="00654EDC"/>
    <w:rsid w:val="00655283"/>
    <w:rsid w:val="006555A2"/>
    <w:rsid w:val="00655699"/>
    <w:rsid w:val="006556E5"/>
    <w:rsid w:val="00656398"/>
    <w:rsid w:val="00656426"/>
    <w:rsid w:val="00656D6E"/>
    <w:rsid w:val="00656E3A"/>
    <w:rsid w:val="006574DB"/>
    <w:rsid w:val="0065763B"/>
    <w:rsid w:val="00657816"/>
    <w:rsid w:val="0065784C"/>
    <w:rsid w:val="00657C54"/>
    <w:rsid w:val="00657E20"/>
    <w:rsid w:val="0066002A"/>
    <w:rsid w:val="00660091"/>
    <w:rsid w:val="006601DE"/>
    <w:rsid w:val="00660212"/>
    <w:rsid w:val="0066066A"/>
    <w:rsid w:val="00660851"/>
    <w:rsid w:val="00660872"/>
    <w:rsid w:val="0066180B"/>
    <w:rsid w:val="00661E0B"/>
    <w:rsid w:val="00662048"/>
    <w:rsid w:val="00662156"/>
    <w:rsid w:val="0066246E"/>
    <w:rsid w:val="006628BE"/>
    <w:rsid w:val="00662910"/>
    <w:rsid w:val="006629AC"/>
    <w:rsid w:val="006629E1"/>
    <w:rsid w:val="006629F7"/>
    <w:rsid w:val="00662AB7"/>
    <w:rsid w:val="00662AC0"/>
    <w:rsid w:val="00662F80"/>
    <w:rsid w:val="0066307D"/>
    <w:rsid w:val="006633AB"/>
    <w:rsid w:val="0066367F"/>
    <w:rsid w:val="00663887"/>
    <w:rsid w:val="006639F4"/>
    <w:rsid w:val="00663CAF"/>
    <w:rsid w:val="00663DB6"/>
    <w:rsid w:val="00663E72"/>
    <w:rsid w:val="00663F5A"/>
    <w:rsid w:val="0066420B"/>
    <w:rsid w:val="00664689"/>
    <w:rsid w:val="006646E5"/>
    <w:rsid w:val="00664811"/>
    <w:rsid w:val="00664895"/>
    <w:rsid w:val="006649AE"/>
    <w:rsid w:val="00664B4E"/>
    <w:rsid w:val="00664DD1"/>
    <w:rsid w:val="00664EF2"/>
    <w:rsid w:val="00664FE3"/>
    <w:rsid w:val="00665044"/>
    <w:rsid w:val="0066518F"/>
    <w:rsid w:val="006651B0"/>
    <w:rsid w:val="0066543E"/>
    <w:rsid w:val="00665496"/>
    <w:rsid w:val="00665557"/>
    <w:rsid w:val="006656A0"/>
    <w:rsid w:val="0066571B"/>
    <w:rsid w:val="0066576B"/>
    <w:rsid w:val="00665791"/>
    <w:rsid w:val="00665989"/>
    <w:rsid w:val="00665BF9"/>
    <w:rsid w:val="00665DEE"/>
    <w:rsid w:val="00665FA5"/>
    <w:rsid w:val="00665FA8"/>
    <w:rsid w:val="00666409"/>
    <w:rsid w:val="0066640E"/>
    <w:rsid w:val="0066686A"/>
    <w:rsid w:val="00666927"/>
    <w:rsid w:val="00666930"/>
    <w:rsid w:val="00666AC1"/>
    <w:rsid w:val="00667476"/>
    <w:rsid w:val="006675F6"/>
    <w:rsid w:val="00667A15"/>
    <w:rsid w:val="00667B10"/>
    <w:rsid w:val="00667B3A"/>
    <w:rsid w:val="00667C8C"/>
    <w:rsid w:val="00667D04"/>
    <w:rsid w:val="00667D8B"/>
    <w:rsid w:val="00667FE8"/>
    <w:rsid w:val="00670454"/>
    <w:rsid w:val="00670C4D"/>
    <w:rsid w:val="006710F5"/>
    <w:rsid w:val="006711FD"/>
    <w:rsid w:val="006713BF"/>
    <w:rsid w:val="00671831"/>
    <w:rsid w:val="00671E56"/>
    <w:rsid w:val="00672435"/>
    <w:rsid w:val="006726C4"/>
    <w:rsid w:val="0067285A"/>
    <w:rsid w:val="00672B45"/>
    <w:rsid w:val="00672C1B"/>
    <w:rsid w:val="00672DAD"/>
    <w:rsid w:val="00672EA8"/>
    <w:rsid w:val="00673213"/>
    <w:rsid w:val="0067325A"/>
    <w:rsid w:val="0067342E"/>
    <w:rsid w:val="006735E4"/>
    <w:rsid w:val="006739ED"/>
    <w:rsid w:val="00673A67"/>
    <w:rsid w:val="00673BCD"/>
    <w:rsid w:val="00673D69"/>
    <w:rsid w:val="00673F15"/>
    <w:rsid w:val="00673F43"/>
    <w:rsid w:val="00673FBC"/>
    <w:rsid w:val="00674463"/>
    <w:rsid w:val="00674A82"/>
    <w:rsid w:val="00674E61"/>
    <w:rsid w:val="0067508C"/>
    <w:rsid w:val="00675094"/>
    <w:rsid w:val="0067513C"/>
    <w:rsid w:val="00675194"/>
    <w:rsid w:val="0067520C"/>
    <w:rsid w:val="0067526C"/>
    <w:rsid w:val="006757F0"/>
    <w:rsid w:val="0067584D"/>
    <w:rsid w:val="00675B37"/>
    <w:rsid w:val="00675DBB"/>
    <w:rsid w:val="00675F2B"/>
    <w:rsid w:val="00675F93"/>
    <w:rsid w:val="0067655C"/>
    <w:rsid w:val="006767F9"/>
    <w:rsid w:val="00676CB4"/>
    <w:rsid w:val="00676E7B"/>
    <w:rsid w:val="00676E98"/>
    <w:rsid w:val="006772A1"/>
    <w:rsid w:val="006773C3"/>
    <w:rsid w:val="00677C31"/>
    <w:rsid w:val="00677F75"/>
    <w:rsid w:val="006800B4"/>
    <w:rsid w:val="00680202"/>
    <w:rsid w:val="006805FF"/>
    <w:rsid w:val="0068072C"/>
    <w:rsid w:val="00680CF0"/>
    <w:rsid w:val="00680E4A"/>
    <w:rsid w:val="00680E5D"/>
    <w:rsid w:val="006810A5"/>
    <w:rsid w:val="0068143C"/>
    <w:rsid w:val="00681A09"/>
    <w:rsid w:val="00681BB1"/>
    <w:rsid w:val="00681CA5"/>
    <w:rsid w:val="00681D57"/>
    <w:rsid w:val="00681F9A"/>
    <w:rsid w:val="00682146"/>
    <w:rsid w:val="006821A5"/>
    <w:rsid w:val="006821A6"/>
    <w:rsid w:val="00682222"/>
    <w:rsid w:val="006822ED"/>
    <w:rsid w:val="0068233D"/>
    <w:rsid w:val="00682531"/>
    <w:rsid w:val="0068260C"/>
    <w:rsid w:val="006827BC"/>
    <w:rsid w:val="00682828"/>
    <w:rsid w:val="00682862"/>
    <w:rsid w:val="00682A79"/>
    <w:rsid w:val="00682DD4"/>
    <w:rsid w:val="00682DF2"/>
    <w:rsid w:val="0068330D"/>
    <w:rsid w:val="006835E8"/>
    <w:rsid w:val="006838AF"/>
    <w:rsid w:val="00683A6D"/>
    <w:rsid w:val="006840AA"/>
    <w:rsid w:val="00684148"/>
    <w:rsid w:val="0068449B"/>
    <w:rsid w:val="00684738"/>
    <w:rsid w:val="0068490C"/>
    <w:rsid w:val="00684A78"/>
    <w:rsid w:val="00684D45"/>
    <w:rsid w:val="00684E25"/>
    <w:rsid w:val="00684FB7"/>
    <w:rsid w:val="0068507A"/>
    <w:rsid w:val="006850C9"/>
    <w:rsid w:val="006856F3"/>
    <w:rsid w:val="00685A21"/>
    <w:rsid w:val="00685C80"/>
    <w:rsid w:val="00685E86"/>
    <w:rsid w:val="006864C1"/>
    <w:rsid w:val="006868B8"/>
    <w:rsid w:val="00686964"/>
    <w:rsid w:val="00686B69"/>
    <w:rsid w:val="00686DA5"/>
    <w:rsid w:val="00687099"/>
    <w:rsid w:val="006870CF"/>
    <w:rsid w:val="00687687"/>
    <w:rsid w:val="00687752"/>
    <w:rsid w:val="00687F6A"/>
    <w:rsid w:val="006906E8"/>
    <w:rsid w:val="0069086F"/>
    <w:rsid w:val="00690A45"/>
    <w:rsid w:val="00690B7F"/>
    <w:rsid w:val="00690BBC"/>
    <w:rsid w:val="00690C14"/>
    <w:rsid w:val="00690D90"/>
    <w:rsid w:val="00690DB7"/>
    <w:rsid w:val="00691024"/>
    <w:rsid w:val="00691A3B"/>
    <w:rsid w:val="00691C88"/>
    <w:rsid w:val="00691DAD"/>
    <w:rsid w:val="00691DB9"/>
    <w:rsid w:val="00691E4C"/>
    <w:rsid w:val="006921BE"/>
    <w:rsid w:val="00692211"/>
    <w:rsid w:val="0069223B"/>
    <w:rsid w:val="00692618"/>
    <w:rsid w:val="00692B24"/>
    <w:rsid w:val="00692C86"/>
    <w:rsid w:val="00692EFD"/>
    <w:rsid w:val="006930B5"/>
    <w:rsid w:val="0069319E"/>
    <w:rsid w:val="006937B5"/>
    <w:rsid w:val="00693937"/>
    <w:rsid w:val="00693C4F"/>
    <w:rsid w:val="00693D15"/>
    <w:rsid w:val="00693E46"/>
    <w:rsid w:val="00693FAC"/>
    <w:rsid w:val="006941ED"/>
    <w:rsid w:val="0069432F"/>
    <w:rsid w:val="00694591"/>
    <w:rsid w:val="00694A85"/>
    <w:rsid w:val="00694C6D"/>
    <w:rsid w:val="00695140"/>
    <w:rsid w:val="00695436"/>
    <w:rsid w:val="006959C8"/>
    <w:rsid w:val="00695A60"/>
    <w:rsid w:val="00696476"/>
    <w:rsid w:val="00696521"/>
    <w:rsid w:val="00696530"/>
    <w:rsid w:val="00696547"/>
    <w:rsid w:val="0069675B"/>
    <w:rsid w:val="006967CD"/>
    <w:rsid w:val="006968ED"/>
    <w:rsid w:val="0069702F"/>
    <w:rsid w:val="006974A1"/>
    <w:rsid w:val="00697754"/>
    <w:rsid w:val="0069795B"/>
    <w:rsid w:val="00697BB9"/>
    <w:rsid w:val="00697DA4"/>
    <w:rsid w:val="00697DC5"/>
    <w:rsid w:val="00697E29"/>
    <w:rsid w:val="00697F2D"/>
    <w:rsid w:val="006A0367"/>
    <w:rsid w:val="006A065F"/>
    <w:rsid w:val="006A0851"/>
    <w:rsid w:val="006A0978"/>
    <w:rsid w:val="006A0A9C"/>
    <w:rsid w:val="006A0CC0"/>
    <w:rsid w:val="006A0E0E"/>
    <w:rsid w:val="006A11B9"/>
    <w:rsid w:val="006A123A"/>
    <w:rsid w:val="006A16A3"/>
    <w:rsid w:val="006A16DA"/>
    <w:rsid w:val="006A1C1D"/>
    <w:rsid w:val="006A1D85"/>
    <w:rsid w:val="006A1DAD"/>
    <w:rsid w:val="006A1EEE"/>
    <w:rsid w:val="006A20AB"/>
    <w:rsid w:val="006A2163"/>
    <w:rsid w:val="006A2622"/>
    <w:rsid w:val="006A2754"/>
    <w:rsid w:val="006A278D"/>
    <w:rsid w:val="006A2A30"/>
    <w:rsid w:val="006A3332"/>
    <w:rsid w:val="006A34A0"/>
    <w:rsid w:val="006A35B0"/>
    <w:rsid w:val="006A37B5"/>
    <w:rsid w:val="006A39D3"/>
    <w:rsid w:val="006A3A14"/>
    <w:rsid w:val="006A3C13"/>
    <w:rsid w:val="006A437F"/>
    <w:rsid w:val="006A4432"/>
    <w:rsid w:val="006A443B"/>
    <w:rsid w:val="006A5083"/>
    <w:rsid w:val="006A52E9"/>
    <w:rsid w:val="006A5347"/>
    <w:rsid w:val="006A54A8"/>
    <w:rsid w:val="006A56B3"/>
    <w:rsid w:val="006A5895"/>
    <w:rsid w:val="006A5897"/>
    <w:rsid w:val="006A595D"/>
    <w:rsid w:val="006A5A46"/>
    <w:rsid w:val="006A5A75"/>
    <w:rsid w:val="006A5E98"/>
    <w:rsid w:val="006A6009"/>
    <w:rsid w:val="006A61BA"/>
    <w:rsid w:val="006A61BB"/>
    <w:rsid w:val="006A647C"/>
    <w:rsid w:val="006A64D0"/>
    <w:rsid w:val="006A658D"/>
    <w:rsid w:val="006A69BC"/>
    <w:rsid w:val="006A6A8F"/>
    <w:rsid w:val="006A6ACF"/>
    <w:rsid w:val="006A6B36"/>
    <w:rsid w:val="006A6B8B"/>
    <w:rsid w:val="006A6D33"/>
    <w:rsid w:val="006A6FC6"/>
    <w:rsid w:val="006A6FE9"/>
    <w:rsid w:val="006A70A2"/>
    <w:rsid w:val="006A732B"/>
    <w:rsid w:val="006A7346"/>
    <w:rsid w:val="006A7A0C"/>
    <w:rsid w:val="006A7BFA"/>
    <w:rsid w:val="006A7C1A"/>
    <w:rsid w:val="006A7E7C"/>
    <w:rsid w:val="006B0243"/>
    <w:rsid w:val="006B0525"/>
    <w:rsid w:val="006B056E"/>
    <w:rsid w:val="006B05F5"/>
    <w:rsid w:val="006B0C24"/>
    <w:rsid w:val="006B1029"/>
    <w:rsid w:val="006B1061"/>
    <w:rsid w:val="006B1A7A"/>
    <w:rsid w:val="006B1C53"/>
    <w:rsid w:val="006B1EF0"/>
    <w:rsid w:val="006B21FE"/>
    <w:rsid w:val="006B24A2"/>
    <w:rsid w:val="006B25E1"/>
    <w:rsid w:val="006B2651"/>
    <w:rsid w:val="006B27B2"/>
    <w:rsid w:val="006B27ED"/>
    <w:rsid w:val="006B28EA"/>
    <w:rsid w:val="006B29E7"/>
    <w:rsid w:val="006B2A8B"/>
    <w:rsid w:val="006B2AFC"/>
    <w:rsid w:val="006B2D06"/>
    <w:rsid w:val="006B2DA0"/>
    <w:rsid w:val="006B2FBC"/>
    <w:rsid w:val="006B38F9"/>
    <w:rsid w:val="006B3BD6"/>
    <w:rsid w:val="006B3EC9"/>
    <w:rsid w:val="006B3EF3"/>
    <w:rsid w:val="006B3F03"/>
    <w:rsid w:val="006B40A9"/>
    <w:rsid w:val="006B43F6"/>
    <w:rsid w:val="006B4455"/>
    <w:rsid w:val="006B45E2"/>
    <w:rsid w:val="006B4825"/>
    <w:rsid w:val="006B4958"/>
    <w:rsid w:val="006B4A93"/>
    <w:rsid w:val="006B4C39"/>
    <w:rsid w:val="006B5255"/>
    <w:rsid w:val="006B54FF"/>
    <w:rsid w:val="006B5679"/>
    <w:rsid w:val="006B5857"/>
    <w:rsid w:val="006B5AD4"/>
    <w:rsid w:val="006B5DED"/>
    <w:rsid w:val="006B5EAD"/>
    <w:rsid w:val="006B5FEC"/>
    <w:rsid w:val="006B6242"/>
    <w:rsid w:val="006B62BB"/>
    <w:rsid w:val="006B62EE"/>
    <w:rsid w:val="006B6716"/>
    <w:rsid w:val="006B6818"/>
    <w:rsid w:val="006B6A24"/>
    <w:rsid w:val="006B6C71"/>
    <w:rsid w:val="006B7394"/>
    <w:rsid w:val="006B752A"/>
    <w:rsid w:val="006B7595"/>
    <w:rsid w:val="006B7834"/>
    <w:rsid w:val="006B7B06"/>
    <w:rsid w:val="006B7EB0"/>
    <w:rsid w:val="006C00BE"/>
    <w:rsid w:val="006C0438"/>
    <w:rsid w:val="006C0512"/>
    <w:rsid w:val="006C09F4"/>
    <w:rsid w:val="006C0A98"/>
    <w:rsid w:val="006C126E"/>
    <w:rsid w:val="006C1421"/>
    <w:rsid w:val="006C1748"/>
    <w:rsid w:val="006C1842"/>
    <w:rsid w:val="006C18CE"/>
    <w:rsid w:val="006C1DBD"/>
    <w:rsid w:val="006C1E62"/>
    <w:rsid w:val="006C1F17"/>
    <w:rsid w:val="006C20AC"/>
    <w:rsid w:val="006C2103"/>
    <w:rsid w:val="006C21D7"/>
    <w:rsid w:val="006C2657"/>
    <w:rsid w:val="006C27DF"/>
    <w:rsid w:val="006C2B15"/>
    <w:rsid w:val="006C2C2B"/>
    <w:rsid w:val="006C2C98"/>
    <w:rsid w:val="006C2F2C"/>
    <w:rsid w:val="006C2FFE"/>
    <w:rsid w:val="006C308D"/>
    <w:rsid w:val="006C3374"/>
    <w:rsid w:val="006C3442"/>
    <w:rsid w:val="006C348B"/>
    <w:rsid w:val="006C3506"/>
    <w:rsid w:val="006C3606"/>
    <w:rsid w:val="006C39C7"/>
    <w:rsid w:val="006C3C00"/>
    <w:rsid w:val="006C3DB6"/>
    <w:rsid w:val="006C40B2"/>
    <w:rsid w:val="006C458F"/>
    <w:rsid w:val="006C46B4"/>
    <w:rsid w:val="006C51C4"/>
    <w:rsid w:val="006C52B0"/>
    <w:rsid w:val="006C5395"/>
    <w:rsid w:val="006C5634"/>
    <w:rsid w:val="006C5DB3"/>
    <w:rsid w:val="006C5DFB"/>
    <w:rsid w:val="006C5E98"/>
    <w:rsid w:val="006C5F03"/>
    <w:rsid w:val="006C614B"/>
    <w:rsid w:val="006C62B5"/>
    <w:rsid w:val="006C634A"/>
    <w:rsid w:val="006C6A66"/>
    <w:rsid w:val="006C6DE6"/>
    <w:rsid w:val="006C747F"/>
    <w:rsid w:val="006C7767"/>
    <w:rsid w:val="006D0821"/>
    <w:rsid w:val="006D0849"/>
    <w:rsid w:val="006D087B"/>
    <w:rsid w:val="006D0B15"/>
    <w:rsid w:val="006D134C"/>
    <w:rsid w:val="006D1376"/>
    <w:rsid w:val="006D1BC2"/>
    <w:rsid w:val="006D1CBD"/>
    <w:rsid w:val="006D1CF6"/>
    <w:rsid w:val="006D21AD"/>
    <w:rsid w:val="006D21B6"/>
    <w:rsid w:val="006D245B"/>
    <w:rsid w:val="006D25E5"/>
    <w:rsid w:val="006D2B1D"/>
    <w:rsid w:val="006D316C"/>
    <w:rsid w:val="006D3ABB"/>
    <w:rsid w:val="006D3B59"/>
    <w:rsid w:val="006D3B89"/>
    <w:rsid w:val="006D3F1B"/>
    <w:rsid w:val="006D3F23"/>
    <w:rsid w:val="006D4259"/>
    <w:rsid w:val="006D4403"/>
    <w:rsid w:val="006D4415"/>
    <w:rsid w:val="006D452D"/>
    <w:rsid w:val="006D453A"/>
    <w:rsid w:val="006D45A6"/>
    <w:rsid w:val="006D46FC"/>
    <w:rsid w:val="006D499D"/>
    <w:rsid w:val="006D4A9E"/>
    <w:rsid w:val="006D4FD9"/>
    <w:rsid w:val="006D51DE"/>
    <w:rsid w:val="006D52FA"/>
    <w:rsid w:val="006D5547"/>
    <w:rsid w:val="006D5707"/>
    <w:rsid w:val="006D59BB"/>
    <w:rsid w:val="006D5A05"/>
    <w:rsid w:val="006D5B0F"/>
    <w:rsid w:val="006D5DF4"/>
    <w:rsid w:val="006D65A8"/>
    <w:rsid w:val="006D690B"/>
    <w:rsid w:val="006D69F5"/>
    <w:rsid w:val="006D6E0F"/>
    <w:rsid w:val="006D6E66"/>
    <w:rsid w:val="006D6E74"/>
    <w:rsid w:val="006D6F24"/>
    <w:rsid w:val="006D743D"/>
    <w:rsid w:val="006D74EB"/>
    <w:rsid w:val="006E0857"/>
    <w:rsid w:val="006E0938"/>
    <w:rsid w:val="006E0BEE"/>
    <w:rsid w:val="006E1770"/>
    <w:rsid w:val="006E18A6"/>
    <w:rsid w:val="006E1E02"/>
    <w:rsid w:val="006E1F1F"/>
    <w:rsid w:val="006E1FED"/>
    <w:rsid w:val="006E2367"/>
    <w:rsid w:val="006E26F6"/>
    <w:rsid w:val="006E27DA"/>
    <w:rsid w:val="006E2DD1"/>
    <w:rsid w:val="006E305D"/>
    <w:rsid w:val="006E32D6"/>
    <w:rsid w:val="006E33A5"/>
    <w:rsid w:val="006E3514"/>
    <w:rsid w:val="006E3522"/>
    <w:rsid w:val="006E3621"/>
    <w:rsid w:val="006E375C"/>
    <w:rsid w:val="006E3914"/>
    <w:rsid w:val="006E39E8"/>
    <w:rsid w:val="006E3B65"/>
    <w:rsid w:val="006E3B99"/>
    <w:rsid w:val="006E3DD0"/>
    <w:rsid w:val="006E4115"/>
    <w:rsid w:val="006E4547"/>
    <w:rsid w:val="006E47F1"/>
    <w:rsid w:val="006E4812"/>
    <w:rsid w:val="006E4D62"/>
    <w:rsid w:val="006E510B"/>
    <w:rsid w:val="006E578C"/>
    <w:rsid w:val="006E5CE6"/>
    <w:rsid w:val="006E5ECD"/>
    <w:rsid w:val="006E607A"/>
    <w:rsid w:val="006E625D"/>
    <w:rsid w:val="006E667A"/>
    <w:rsid w:val="006E6A5B"/>
    <w:rsid w:val="006E6BDC"/>
    <w:rsid w:val="006E6CA5"/>
    <w:rsid w:val="006E70DF"/>
    <w:rsid w:val="006E718A"/>
    <w:rsid w:val="006E7C92"/>
    <w:rsid w:val="006E7DC2"/>
    <w:rsid w:val="006E7E0B"/>
    <w:rsid w:val="006F0644"/>
    <w:rsid w:val="006F0864"/>
    <w:rsid w:val="006F0AFA"/>
    <w:rsid w:val="006F0D7F"/>
    <w:rsid w:val="006F162B"/>
    <w:rsid w:val="006F166E"/>
    <w:rsid w:val="006F19A5"/>
    <w:rsid w:val="006F19FF"/>
    <w:rsid w:val="006F1C07"/>
    <w:rsid w:val="006F22F2"/>
    <w:rsid w:val="006F233D"/>
    <w:rsid w:val="006F2471"/>
    <w:rsid w:val="006F2A0E"/>
    <w:rsid w:val="006F3170"/>
    <w:rsid w:val="006F32F3"/>
    <w:rsid w:val="006F33E0"/>
    <w:rsid w:val="006F353B"/>
    <w:rsid w:val="006F3624"/>
    <w:rsid w:val="006F3A78"/>
    <w:rsid w:val="006F3D0E"/>
    <w:rsid w:val="006F3D4C"/>
    <w:rsid w:val="006F3DE3"/>
    <w:rsid w:val="006F409C"/>
    <w:rsid w:val="006F4244"/>
    <w:rsid w:val="006F4294"/>
    <w:rsid w:val="006F455E"/>
    <w:rsid w:val="006F45C4"/>
    <w:rsid w:val="006F4691"/>
    <w:rsid w:val="006F4AB7"/>
    <w:rsid w:val="006F4C64"/>
    <w:rsid w:val="006F4D1E"/>
    <w:rsid w:val="006F4D77"/>
    <w:rsid w:val="006F4E55"/>
    <w:rsid w:val="006F51FD"/>
    <w:rsid w:val="006F5208"/>
    <w:rsid w:val="006F52F4"/>
    <w:rsid w:val="006F550D"/>
    <w:rsid w:val="006F56C2"/>
    <w:rsid w:val="006F57D7"/>
    <w:rsid w:val="006F5A3B"/>
    <w:rsid w:val="006F5B01"/>
    <w:rsid w:val="006F5CE4"/>
    <w:rsid w:val="006F6439"/>
    <w:rsid w:val="006F6978"/>
    <w:rsid w:val="006F6BF5"/>
    <w:rsid w:val="006F6C05"/>
    <w:rsid w:val="006F6CA1"/>
    <w:rsid w:val="006F715D"/>
    <w:rsid w:val="006F78E6"/>
    <w:rsid w:val="006F7969"/>
    <w:rsid w:val="0070036C"/>
    <w:rsid w:val="00700AE4"/>
    <w:rsid w:val="00700B95"/>
    <w:rsid w:val="00700F94"/>
    <w:rsid w:val="0070128B"/>
    <w:rsid w:val="00701398"/>
    <w:rsid w:val="0070181F"/>
    <w:rsid w:val="00701B50"/>
    <w:rsid w:val="00701DDC"/>
    <w:rsid w:val="00701E96"/>
    <w:rsid w:val="00702059"/>
    <w:rsid w:val="007026ED"/>
    <w:rsid w:val="007027D4"/>
    <w:rsid w:val="00702911"/>
    <w:rsid w:val="00702C33"/>
    <w:rsid w:val="00702C6C"/>
    <w:rsid w:val="00702D88"/>
    <w:rsid w:val="00703244"/>
    <w:rsid w:val="0070369A"/>
    <w:rsid w:val="00703744"/>
    <w:rsid w:val="007037BD"/>
    <w:rsid w:val="00703B57"/>
    <w:rsid w:val="00703C71"/>
    <w:rsid w:val="00703CE1"/>
    <w:rsid w:val="00703D61"/>
    <w:rsid w:val="007040B1"/>
    <w:rsid w:val="007041EB"/>
    <w:rsid w:val="00704267"/>
    <w:rsid w:val="007042F2"/>
    <w:rsid w:val="00704729"/>
    <w:rsid w:val="00704793"/>
    <w:rsid w:val="00704B0B"/>
    <w:rsid w:val="00704BB0"/>
    <w:rsid w:val="00704C34"/>
    <w:rsid w:val="00704C71"/>
    <w:rsid w:val="00704EF6"/>
    <w:rsid w:val="00704F90"/>
    <w:rsid w:val="00704FB5"/>
    <w:rsid w:val="0070509F"/>
    <w:rsid w:val="007050AE"/>
    <w:rsid w:val="00705181"/>
    <w:rsid w:val="007051B2"/>
    <w:rsid w:val="00705408"/>
    <w:rsid w:val="00705494"/>
    <w:rsid w:val="00705529"/>
    <w:rsid w:val="00705ACA"/>
    <w:rsid w:val="00705BC5"/>
    <w:rsid w:val="00705C37"/>
    <w:rsid w:val="00706216"/>
    <w:rsid w:val="00706284"/>
    <w:rsid w:val="007063DC"/>
    <w:rsid w:val="00706594"/>
    <w:rsid w:val="007065D2"/>
    <w:rsid w:val="00706811"/>
    <w:rsid w:val="00706B03"/>
    <w:rsid w:val="00707072"/>
    <w:rsid w:val="007070A8"/>
    <w:rsid w:val="0070731F"/>
    <w:rsid w:val="0070739B"/>
    <w:rsid w:val="0070781E"/>
    <w:rsid w:val="0070785C"/>
    <w:rsid w:val="00707A34"/>
    <w:rsid w:val="00710159"/>
    <w:rsid w:val="00710275"/>
    <w:rsid w:val="007102CA"/>
    <w:rsid w:val="00710A2B"/>
    <w:rsid w:val="00710C0D"/>
    <w:rsid w:val="00710FEB"/>
    <w:rsid w:val="00711482"/>
    <w:rsid w:val="0071161B"/>
    <w:rsid w:val="007116D0"/>
    <w:rsid w:val="00711881"/>
    <w:rsid w:val="00711898"/>
    <w:rsid w:val="00711934"/>
    <w:rsid w:val="00711DDD"/>
    <w:rsid w:val="00711F1B"/>
    <w:rsid w:val="00711F8B"/>
    <w:rsid w:val="00712442"/>
    <w:rsid w:val="0071263F"/>
    <w:rsid w:val="00712B91"/>
    <w:rsid w:val="00712D42"/>
    <w:rsid w:val="00712E7A"/>
    <w:rsid w:val="00712FE8"/>
    <w:rsid w:val="0071318C"/>
    <w:rsid w:val="00713621"/>
    <w:rsid w:val="00713793"/>
    <w:rsid w:val="007137D3"/>
    <w:rsid w:val="007138B0"/>
    <w:rsid w:val="00713A70"/>
    <w:rsid w:val="00713EEF"/>
    <w:rsid w:val="00714210"/>
    <w:rsid w:val="007146C2"/>
    <w:rsid w:val="00714736"/>
    <w:rsid w:val="007149DE"/>
    <w:rsid w:val="00714C7F"/>
    <w:rsid w:val="00715079"/>
    <w:rsid w:val="007154B0"/>
    <w:rsid w:val="0071578A"/>
    <w:rsid w:val="007159A6"/>
    <w:rsid w:val="007159AB"/>
    <w:rsid w:val="00715A57"/>
    <w:rsid w:val="00715AE0"/>
    <w:rsid w:val="00715F3C"/>
    <w:rsid w:val="00716A15"/>
    <w:rsid w:val="00716CE6"/>
    <w:rsid w:val="00716EA1"/>
    <w:rsid w:val="0071707A"/>
    <w:rsid w:val="00717236"/>
    <w:rsid w:val="0071736B"/>
    <w:rsid w:val="007173ED"/>
    <w:rsid w:val="00717ABF"/>
    <w:rsid w:val="00717DAC"/>
    <w:rsid w:val="00717F7C"/>
    <w:rsid w:val="00717FC2"/>
    <w:rsid w:val="007201B3"/>
    <w:rsid w:val="007203CD"/>
    <w:rsid w:val="00720478"/>
    <w:rsid w:val="0072050E"/>
    <w:rsid w:val="00720596"/>
    <w:rsid w:val="00720890"/>
    <w:rsid w:val="00720AF7"/>
    <w:rsid w:val="00720ECA"/>
    <w:rsid w:val="007217EF"/>
    <w:rsid w:val="00721849"/>
    <w:rsid w:val="00721997"/>
    <w:rsid w:val="00721AE0"/>
    <w:rsid w:val="00721F37"/>
    <w:rsid w:val="00722088"/>
    <w:rsid w:val="00722219"/>
    <w:rsid w:val="00722C5B"/>
    <w:rsid w:val="00722FC6"/>
    <w:rsid w:val="0072300F"/>
    <w:rsid w:val="007234FD"/>
    <w:rsid w:val="007234FF"/>
    <w:rsid w:val="00723598"/>
    <w:rsid w:val="0072361C"/>
    <w:rsid w:val="00723933"/>
    <w:rsid w:val="00723ED2"/>
    <w:rsid w:val="007241BC"/>
    <w:rsid w:val="007242AE"/>
    <w:rsid w:val="00724DC9"/>
    <w:rsid w:val="00724FB9"/>
    <w:rsid w:val="007250F3"/>
    <w:rsid w:val="00725189"/>
    <w:rsid w:val="00725472"/>
    <w:rsid w:val="00725FCB"/>
    <w:rsid w:val="00726517"/>
    <w:rsid w:val="00726563"/>
    <w:rsid w:val="00726939"/>
    <w:rsid w:val="00726E26"/>
    <w:rsid w:val="0072708F"/>
    <w:rsid w:val="007270C1"/>
    <w:rsid w:val="007270F2"/>
    <w:rsid w:val="007273A0"/>
    <w:rsid w:val="0072766C"/>
    <w:rsid w:val="0072779F"/>
    <w:rsid w:val="00727C47"/>
    <w:rsid w:val="00730206"/>
    <w:rsid w:val="00730341"/>
    <w:rsid w:val="00730501"/>
    <w:rsid w:val="007305C2"/>
    <w:rsid w:val="00730764"/>
    <w:rsid w:val="00730AA4"/>
    <w:rsid w:val="00730BFF"/>
    <w:rsid w:val="00730E01"/>
    <w:rsid w:val="00730F2B"/>
    <w:rsid w:val="00731019"/>
    <w:rsid w:val="00731464"/>
    <w:rsid w:val="00731544"/>
    <w:rsid w:val="007318E0"/>
    <w:rsid w:val="00731B9A"/>
    <w:rsid w:val="00731D48"/>
    <w:rsid w:val="00731E0D"/>
    <w:rsid w:val="00732738"/>
    <w:rsid w:val="00732891"/>
    <w:rsid w:val="00732921"/>
    <w:rsid w:val="00732AE9"/>
    <w:rsid w:val="00732B19"/>
    <w:rsid w:val="00732D57"/>
    <w:rsid w:val="00732DA5"/>
    <w:rsid w:val="00733424"/>
    <w:rsid w:val="00733AF0"/>
    <w:rsid w:val="007342A0"/>
    <w:rsid w:val="00734303"/>
    <w:rsid w:val="00734350"/>
    <w:rsid w:val="00734470"/>
    <w:rsid w:val="00734564"/>
    <w:rsid w:val="007345F4"/>
    <w:rsid w:val="0073467E"/>
    <w:rsid w:val="00734A54"/>
    <w:rsid w:val="00734AEB"/>
    <w:rsid w:val="00734AEF"/>
    <w:rsid w:val="00734B26"/>
    <w:rsid w:val="00734B66"/>
    <w:rsid w:val="0073531D"/>
    <w:rsid w:val="00735378"/>
    <w:rsid w:val="00735AAB"/>
    <w:rsid w:val="00735EBA"/>
    <w:rsid w:val="00735ECC"/>
    <w:rsid w:val="00736086"/>
    <w:rsid w:val="007360B3"/>
    <w:rsid w:val="00736386"/>
    <w:rsid w:val="007363E4"/>
    <w:rsid w:val="007364E9"/>
    <w:rsid w:val="00736551"/>
    <w:rsid w:val="00736757"/>
    <w:rsid w:val="007368C9"/>
    <w:rsid w:val="00736E51"/>
    <w:rsid w:val="00736E75"/>
    <w:rsid w:val="00736F1C"/>
    <w:rsid w:val="00736F97"/>
    <w:rsid w:val="00737080"/>
    <w:rsid w:val="00737217"/>
    <w:rsid w:val="007372D2"/>
    <w:rsid w:val="007372E7"/>
    <w:rsid w:val="00737349"/>
    <w:rsid w:val="00737507"/>
    <w:rsid w:val="00737A31"/>
    <w:rsid w:val="00737EF1"/>
    <w:rsid w:val="0074005D"/>
    <w:rsid w:val="00740087"/>
    <w:rsid w:val="00740277"/>
    <w:rsid w:val="00740380"/>
    <w:rsid w:val="00740446"/>
    <w:rsid w:val="0074044F"/>
    <w:rsid w:val="007404D2"/>
    <w:rsid w:val="0074051C"/>
    <w:rsid w:val="00740698"/>
    <w:rsid w:val="007409AD"/>
    <w:rsid w:val="00740B1F"/>
    <w:rsid w:val="00740EDD"/>
    <w:rsid w:val="00741163"/>
    <w:rsid w:val="00741232"/>
    <w:rsid w:val="007414B8"/>
    <w:rsid w:val="007419C9"/>
    <w:rsid w:val="00741A89"/>
    <w:rsid w:val="00741B8E"/>
    <w:rsid w:val="00742252"/>
    <w:rsid w:val="0074268D"/>
    <w:rsid w:val="00742832"/>
    <w:rsid w:val="00742A19"/>
    <w:rsid w:val="00742A8B"/>
    <w:rsid w:val="00742B19"/>
    <w:rsid w:val="00742DEA"/>
    <w:rsid w:val="00743198"/>
    <w:rsid w:val="007431FD"/>
    <w:rsid w:val="007432CC"/>
    <w:rsid w:val="007434B9"/>
    <w:rsid w:val="00743732"/>
    <w:rsid w:val="0074393A"/>
    <w:rsid w:val="00743B5D"/>
    <w:rsid w:val="00743B93"/>
    <w:rsid w:val="00743C76"/>
    <w:rsid w:val="00743D71"/>
    <w:rsid w:val="00743E52"/>
    <w:rsid w:val="0074402C"/>
    <w:rsid w:val="0074437C"/>
    <w:rsid w:val="007445BD"/>
    <w:rsid w:val="007446A7"/>
    <w:rsid w:val="00744730"/>
    <w:rsid w:val="007447D3"/>
    <w:rsid w:val="00744829"/>
    <w:rsid w:val="00744976"/>
    <w:rsid w:val="00744D6F"/>
    <w:rsid w:val="00744F57"/>
    <w:rsid w:val="0074558A"/>
    <w:rsid w:val="0074562F"/>
    <w:rsid w:val="007456CF"/>
    <w:rsid w:val="00745CA2"/>
    <w:rsid w:val="00745D00"/>
    <w:rsid w:val="007463A9"/>
    <w:rsid w:val="00746992"/>
    <w:rsid w:val="00746D14"/>
    <w:rsid w:val="00746D34"/>
    <w:rsid w:val="00746E21"/>
    <w:rsid w:val="007472FD"/>
    <w:rsid w:val="007473EC"/>
    <w:rsid w:val="0074751A"/>
    <w:rsid w:val="007476CD"/>
    <w:rsid w:val="00747831"/>
    <w:rsid w:val="007479E8"/>
    <w:rsid w:val="00747A3A"/>
    <w:rsid w:val="00747D43"/>
    <w:rsid w:val="00747DCE"/>
    <w:rsid w:val="00747F27"/>
    <w:rsid w:val="0075024F"/>
    <w:rsid w:val="0075050F"/>
    <w:rsid w:val="00750656"/>
    <w:rsid w:val="00750CCF"/>
    <w:rsid w:val="0075119A"/>
    <w:rsid w:val="0075128B"/>
    <w:rsid w:val="007514C0"/>
    <w:rsid w:val="00751890"/>
    <w:rsid w:val="00751A33"/>
    <w:rsid w:val="00751DD6"/>
    <w:rsid w:val="007521B7"/>
    <w:rsid w:val="007522B1"/>
    <w:rsid w:val="007523B9"/>
    <w:rsid w:val="007526B8"/>
    <w:rsid w:val="007527A0"/>
    <w:rsid w:val="0075289D"/>
    <w:rsid w:val="00752A0A"/>
    <w:rsid w:val="00752AEB"/>
    <w:rsid w:val="00752B6B"/>
    <w:rsid w:val="00752BF1"/>
    <w:rsid w:val="0075348A"/>
    <w:rsid w:val="007545CB"/>
    <w:rsid w:val="0075493D"/>
    <w:rsid w:val="00754F3B"/>
    <w:rsid w:val="00755068"/>
    <w:rsid w:val="0075508B"/>
    <w:rsid w:val="0075516B"/>
    <w:rsid w:val="00755339"/>
    <w:rsid w:val="007553BC"/>
    <w:rsid w:val="007553D3"/>
    <w:rsid w:val="0075554C"/>
    <w:rsid w:val="0075559A"/>
    <w:rsid w:val="00755619"/>
    <w:rsid w:val="00755746"/>
    <w:rsid w:val="00755BEF"/>
    <w:rsid w:val="00755D95"/>
    <w:rsid w:val="00755E5E"/>
    <w:rsid w:val="0075616A"/>
    <w:rsid w:val="0075635F"/>
    <w:rsid w:val="0075642C"/>
    <w:rsid w:val="0075658F"/>
    <w:rsid w:val="00756598"/>
    <w:rsid w:val="007566F8"/>
    <w:rsid w:val="00757103"/>
    <w:rsid w:val="00757143"/>
    <w:rsid w:val="00757502"/>
    <w:rsid w:val="00757A08"/>
    <w:rsid w:val="00757AE4"/>
    <w:rsid w:val="00757B05"/>
    <w:rsid w:val="00757B75"/>
    <w:rsid w:val="00757C1C"/>
    <w:rsid w:val="00760144"/>
    <w:rsid w:val="00760155"/>
    <w:rsid w:val="00760473"/>
    <w:rsid w:val="0076067E"/>
    <w:rsid w:val="00760860"/>
    <w:rsid w:val="007609A7"/>
    <w:rsid w:val="00760A5C"/>
    <w:rsid w:val="00760DE2"/>
    <w:rsid w:val="00760E44"/>
    <w:rsid w:val="00761009"/>
    <w:rsid w:val="007610B1"/>
    <w:rsid w:val="0076125C"/>
    <w:rsid w:val="00761577"/>
    <w:rsid w:val="007617ED"/>
    <w:rsid w:val="00761DB5"/>
    <w:rsid w:val="00761E90"/>
    <w:rsid w:val="00762700"/>
    <w:rsid w:val="00762723"/>
    <w:rsid w:val="00762824"/>
    <w:rsid w:val="00762D39"/>
    <w:rsid w:val="007630C2"/>
    <w:rsid w:val="007632A5"/>
    <w:rsid w:val="007632AF"/>
    <w:rsid w:val="00763C0D"/>
    <w:rsid w:val="0076419F"/>
    <w:rsid w:val="007642AD"/>
    <w:rsid w:val="0076445F"/>
    <w:rsid w:val="007646AA"/>
    <w:rsid w:val="007647F3"/>
    <w:rsid w:val="00764864"/>
    <w:rsid w:val="00764C27"/>
    <w:rsid w:val="00764E91"/>
    <w:rsid w:val="00765117"/>
    <w:rsid w:val="007653C9"/>
    <w:rsid w:val="0076567C"/>
    <w:rsid w:val="0076598B"/>
    <w:rsid w:val="00766283"/>
    <w:rsid w:val="007663CB"/>
    <w:rsid w:val="007664ED"/>
    <w:rsid w:val="00766540"/>
    <w:rsid w:val="007665A6"/>
    <w:rsid w:val="007666F1"/>
    <w:rsid w:val="0076675C"/>
    <w:rsid w:val="007669C5"/>
    <w:rsid w:val="00766A2B"/>
    <w:rsid w:val="00766B81"/>
    <w:rsid w:val="00766BE8"/>
    <w:rsid w:val="00766D45"/>
    <w:rsid w:val="00766F35"/>
    <w:rsid w:val="00767003"/>
    <w:rsid w:val="007673A0"/>
    <w:rsid w:val="007677E2"/>
    <w:rsid w:val="00767832"/>
    <w:rsid w:val="00767C9C"/>
    <w:rsid w:val="007702B7"/>
    <w:rsid w:val="0077079B"/>
    <w:rsid w:val="00770922"/>
    <w:rsid w:val="007709A1"/>
    <w:rsid w:val="00770A21"/>
    <w:rsid w:val="00770BF1"/>
    <w:rsid w:val="00770F82"/>
    <w:rsid w:val="0077156F"/>
    <w:rsid w:val="007718D1"/>
    <w:rsid w:val="00771950"/>
    <w:rsid w:val="00771AD2"/>
    <w:rsid w:val="00771C56"/>
    <w:rsid w:val="00771DFF"/>
    <w:rsid w:val="00771E7A"/>
    <w:rsid w:val="00771F52"/>
    <w:rsid w:val="00771F8C"/>
    <w:rsid w:val="0077201F"/>
    <w:rsid w:val="00772722"/>
    <w:rsid w:val="007729B5"/>
    <w:rsid w:val="00772CAE"/>
    <w:rsid w:val="00773499"/>
    <w:rsid w:val="00774033"/>
    <w:rsid w:val="00774052"/>
    <w:rsid w:val="007741E0"/>
    <w:rsid w:val="0077453E"/>
    <w:rsid w:val="0077468C"/>
    <w:rsid w:val="00774796"/>
    <w:rsid w:val="007748B4"/>
    <w:rsid w:val="00774918"/>
    <w:rsid w:val="00774A17"/>
    <w:rsid w:val="00774CAC"/>
    <w:rsid w:val="00775055"/>
    <w:rsid w:val="00775157"/>
    <w:rsid w:val="007752A7"/>
    <w:rsid w:val="00775361"/>
    <w:rsid w:val="00775517"/>
    <w:rsid w:val="007756AF"/>
    <w:rsid w:val="007758C7"/>
    <w:rsid w:val="00775C8A"/>
    <w:rsid w:val="00775CF4"/>
    <w:rsid w:val="00775D66"/>
    <w:rsid w:val="00775DD0"/>
    <w:rsid w:val="00775EAA"/>
    <w:rsid w:val="00776215"/>
    <w:rsid w:val="007764C2"/>
    <w:rsid w:val="007765C5"/>
    <w:rsid w:val="00776682"/>
    <w:rsid w:val="00776858"/>
    <w:rsid w:val="00776859"/>
    <w:rsid w:val="0077696E"/>
    <w:rsid w:val="00776D4A"/>
    <w:rsid w:val="00776F32"/>
    <w:rsid w:val="00776F8F"/>
    <w:rsid w:val="00776FB5"/>
    <w:rsid w:val="00776FCC"/>
    <w:rsid w:val="00777A59"/>
    <w:rsid w:val="00777D86"/>
    <w:rsid w:val="00777DFA"/>
    <w:rsid w:val="007804D6"/>
    <w:rsid w:val="0078058F"/>
    <w:rsid w:val="0078083C"/>
    <w:rsid w:val="007808F6"/>
    <w:rsid w:val="007809B0"/>
    <w:rsid w:val="00780AE9"/>
    <w:rsid w:val="007810D2"/>
    <w:rsid w:val="00781131"/>
    <w:rsid w:val="007813DF"/>
    <w:rsid w:val="00781916"/>
    <w:rsid w:val="00782265"/>
    <w:rsid w:val="00782383"/>
    <w:rsid w:val="00782490"/>
    <w:rsid w:val="00782DD8"/>
    <w:rsid w:val="00782EC1"/>
    <w:rsid w:val="00782F6B"/>
    <w:rsid w:val="007830E1"/>
    <w:rsid w:val="007831CC"/>
    <w:rsid w:val="00783483"/>
    <w:rsid w:val="00783557"/>
    <w:rsid w:val="0078366C"/>
    <w:rsid w:val="00783F53"/>
    <w:rsid w:val="00783FA9"/>
    <w:rsid w:val="00784229"/>
    <w:rsid w:val="00784429"/>
    <w:rsid w:val="00784607"/>
    <w:rsid w:val="007847A3"/>
    <w:rsid w:val="00784AC1"/>
    <w:rsid w:val="00784AD0"/>
    <w:rsid w:val="00784D79"/>
    <w:rsid w:val="0078546F"/>
    <w:rsid w:val="00785CBF"/>
    <w:rsid w:val="00785D0B"/>
    <w:rsid w:val="00786629"/>
    <w:rsid w:val="00786908"/>
    <w:rsid w:val="00786E36"/>
    <w:rsid w:val="00786EEB"/>
    <w:rsid w:val="00786FEC"/>
    <w:rsid w:val="00787265"/>
    <w:rsid w:val="0078750B"/>
    <w:rsid w:val="00787B43"/>
    <w:rsid w:val="00787E1E"/>
    <w:rsid w:val="00787F7D"/>
    <w:rsid w:val="007900F9"/>
    <w:rsid w:val="00790274"/>
    <w:rsid w:val="0079036D"/>
    <w:rsid w:val="0079091B"/>
    <w:rsid w:val="0079099D"/>
    <w:rsid w:val="00790B7B"/>
    <w:rsid w:val="00790B8C"/>
    <w:rsid w:val="0079152C"/>
    <w:rsid w:val="0079180C"/>
    <w:rsid w:val="00791A10"/>
    <w:rsid w:val="00791A7D"/>
    <w:rsid w:val="00791D43"/>
    <w:rsid w:val="007928C9"/>
    <w:rsid w:val="00792ABD"/>
    <w:rsid w:val="00792CD0"/>
    <w:rsid w:val="00792F31"/>
    <w:rsid w:val="00793080"/>
    <w:rsid w:val="00793133"/>
    <w:rsid w:val="00793150"/>
    <w:rsid w:val="00793651"/>
    <w:rsid w:val="00793BC4"/>
    <w:rsid w:val="007940B2"/>
    <w:rsid w:val="007945B8"/>
    <w:rsid w:val="007948C4"/>
    <w:rsid w:val="007949C5"/>
    <w:rsid w:val="00794A1D"/>
    <w:rsid w:val="00794A2A"/>
    <w:rsid w:val="00794D57"/>
    <w:rsid w:val="007951CD"/>
    <w:rsid w:val="00795871"/>
    <w:rsid w:val="00795D7B"/>
    <w:rsid w:val="0079605E"/>
    <w:rsid w:val="00796082"/>
    <w:rsid w:val="0079610C"/>
    <w:rsid w:val="00796298"/>
    <w:rsid w:val="007964AA"/>
    <w:rsid w:val="007969F8"/>
    <w:rsid w:val="00796E86"/>
    <w:rsid w:val="00796E99"/>
    <w:rsid w:val="00797207"/>
    <w:rsid w:val="0079723A"/>
    <w:rsid w:val="00797300"/>
    <w:rsid w:val="007975C0"/>
    <w:rsid w:val="007977C3"/>
    <w:rsid w:val="007977CB"/>
    <w:rsid w:val="007977DF"/>
    <w:rsid w:val="00797DEE"/>
    <w:rsid w:val="007A0044"/>
    <w:rsid w:val="007A063A"/>
    <w:rsid w:val="007A0648"/>
    <w:rsid w:val="007A079A"/>
    <w:rsid w:val="007A095F"/>
    <w:rsid w:val="007A0A3B"/>
    <w:rsid w:val="007A114E"/>
    <w:rsid w:val="007A128E"/>
    <w:rsid w:val="007A1C0A"/>
    <w:rsid w:val="007A1C31"/>
    <w:rsid w:val="007A1C4E"/>
    <w:rsid w:val="007A1D12"/>
    <w:rsid w:val="007A1D3A"/>
    <w:rsid w:val="007A1D79"/>
    <w:rsid w:val="007A1EA0"/>
    <w:rsid w:val="007A2333"/>
    <w:rsid w:val="007A25DB"/>
    <w:rsid w:val="007A26D6"/>
    <w:rsid w:val="007A2720"/>
    <w:rsid w:val="007A29E6"/>
    <w:rsid w:val="007A2B85"/>
    <w:rsid w:val="007A31F0"/>
    <w:rsid w:val="007A3295"/>
    <w:rsid w:val="007A3C8E"/>
    <w:rsid w:val="007A3DA2"/>
    <w:rsid w:val="007A3E5B"/>
    <w:rsid w:val="007A40D6"/>
    <w:rsid w:val="007A4338"/>
    <w:rsid w:val="007A472D"/>
    <w:rsid w:val="007A4881"/>
    <w:rsid w:val="007A48DC"/>
    <w:rsid w:val="007A4B4E"/>
    <w:rsid w:val="007A4EFF"/>
    <w:rsid w:val="007A53F5"/>
    <w:rsid w:val="007A5559"/>
    <w:rsid w:val="007A5CAE"/>
    <w:rsid w:val="007A5CD4"/>
    <w:rsid w:val="007A607D"/>
    <w:rsid w:val="007A692D"/>
    <w:rsid w:val="007A69CD"/>
    <w:rsid w:val="007A6ED7"/>
    <w:rsid w:val="007A708D"/>
    <w:rsid w:val="007A7761"/>
    <w:rsid w:val="007A779E"/>
    <w:rsid w:val="007A79F3"/>
    <w:rsid w:val="007A7A36"/>
    <w:rsid w:val="007A7B00"/>
    <w:rsid w:val="007A7BAC"/>
    <w:rsid w:val="007A7DE8"/>
    <w:rsid w:val="007A7E2A"/>
    <w:rsid w:val="007B0325"/>
    <w:rsid w:val="007B0900"/>
    <w:rsid w:val="007B091F"/>
    <w:rsid w:val="007B0CF6"/>
    <w:rsid w:val="007B12DB"/>
    <w:rsid w:val="007B14F9"/>
    <w:rsid w:val="007B15D2"/>
    <w:rsid w:val="007B1885"/>
    <w:rsid w:val="007B188A"/>
    <w:rsid w:val="007B2250"/>
    <w:rsid w:val="007B3084"/>
    <w:rsid w:val="007B32DC"/>
    <w:rsid w:val="007B32DE"/>
    <w:rsid w:val="007B3469"/>
    <w:rsid w:val="007B3622"/>
    <w:rsid w:val="007B3EFC"/>
    <w:rsid w:val="007B3F65"/>
    <w:rsid w:val="007B4E72"/>
    <w:rsid w:val="007B4EED"/>
    <w:rsid w:val="007B5041"/>
    <w:rsid w:val="007B5060"/>
    <w:rsid w:val="007B51FC"/>
    <w:rsid w:val="007B53CD"/>
    <w:rsid w:val="007B5444"/>
    <w:rsid w:val="007B5527"/>
    <w:rsid w:val="007B5576"/>
    <w:rsid w:val="007B571F"/>
    <w:rsid w:val="007B5741"/>
    <w:rsid w:val="007B5926"/>
    <w:rsid w:val="007B5BCC"/>
    <w:rsid w:val="007B5D20"/>
    <w:rsid w:val="007B610C"/>
    <w:rsid w:val="007B63CD"/>
    <w:rsid w:val="007B655D"/>
    <w:rsid w:val="007B66A7"/>
    <w:rsid w:val="007B6777"/>
    <w:rsid w:val="007B6D37"/>
    <w:rsid w:val="007B70D6"/>
    <w:rsid w:val="007B7180"/>
    <w:rsid w:val="007B74EF"/>
    <w:rsid w:val="007B758F"/>
    <w:rsid w:val="007B7653"/>
    <w:rsid w:val="007B77A0"/>
    <w:rsid w:val="007B77C4"/>
    <w:rsid w:val="007B7879"/>
    <w:rsid w:val="007B78C3"/>
    <w:rsid w:val="007B7927"/>
    <w:rsid w:val="007B7B9C"/>
    <w:rsid w:val="007B7F59"/>
    <w:rsid w:val="007C04A7"/>
    <w:rsid w:val="007C0767"/>
    <w:rsid w:val="007C07B8"/>
    <w:rsid w:val="007C14E1"/>
    <w:rsid w:val="007C1A94"/>
    <w:rsid w:val="007C1DD3"/>
    <w:rsid w:val="007C1EC0"/>
    <w:rsid w:val="007C1EE7"/>
    <w:rsid w:val="007C2606"/>
    <w:rsid w:val="007C27A0"/>
    <w:rsid w:val="007C2D62"/>
    <w:rsid w:val="007C2F12"/>
    <w:rsid w:val="007C3098"/>
    <w:rsid w:val="007C31FD"/>
    <w:rsid w:val="007C3666"/>
    <w:rsid w:val="007C39B4"/>
    <w:rsid w:val="007C3B70"/>
    <w:rsid w:val="007C3EE0"/>
    <w:rsid w:val="007C3F24"/>
    <w:rsid w:val="007C4083"/>
    <w:rsid w:val="007C430B"/>
    <w:rsid w:val="007C4C01"/>
    <w:rsid w:val="007C4C9D"/>
    <w:rsid w:val="007C5135"/>
    <w:rsid w:val="007C51B5"/>
    <w:rsid w:val="007C53E1"/>
    <w:rsid w:val="007C53F7"/>
    <w:rsid w:val="007C5419"/>
    <w:rsid w:val="007C55AB"/>
    <w:rsid w:val="007C5660"/>
    <w:rsid w:val="007C5B1E"/>
    <w:rsid w:val="007C5B97"/>
    <w:rsid w:val="007C5C2E"/>
    <w:rsid w:val="007C5CF9"/>
    <w:rsid w:val="007C5E23"/>
    <w:rsid w:val="007C60E3"/>
    <w:rsid w:val="007C6298"/>
    <w:rsid w:val="007C63C3"/>
    <w:rsid w:val="007C65C4"/>
    <w:rsid w:val="007C680B"/>
    <w:rsid w:val="007C6826"/>
    <w:rsid w:val="007C6E60"/>
    <w:rsid w:val="007C7062"/>
    <w:rsid w:val="007C72A6"/>
    <w:rsid w:val="007C72FB"/>
    <w:rsid w:val="007C7308"/>
    <w:rsid w:val="007C735A"/>
    <w:rsid w:val="007C7798"/>
    <w:rsid w:val="007C7A5C"/>
    <w:rsid w:val="007C7DA6"/>
    <w:rsid w:val="007C7DC0"/>
    <w:rsid w:val="007C7EAC"/>
    <w:rsid w:val="007C7FCF"/>
    <w:rsid w:val="007C7FEA"/>
    <w:rsid w:val="007D0263"/>
    <w:rsid w:val="007D03AD"/>
    <w:rsid w:val="007D04E8"/>
    <w:rsid w:val="007D0B2F"/>
    <w:rsid w:val="007D0F69"/>
    <w:rsid w:val="007D1272"/>
    <w:rsid w:val="007D138A"/>
    <w:rsid w:val="007D1507"/>
    <w:rsid w:val="007D1A0F"/>
    <w:rsid w:val="007D1A46"/>
    <w:rsid w:val="007D1B81"/>
    <w:rsid w:val="007D1E37"/>
    <w:rsid w:val="007D23D9"/>
    <w:rsid w:val="007D23DA"/>
    <w:rsid w:val="007D2402"/>
    <w:rsid w:val="007D25A6"/>
    <w:rsid w:val="007D26A3"/>
    <w:rsid w:val="007D2BE0"/>
    <w:rsid w:val="007D2CA2"/>
    <w:rsid w:val="007D2EE0"/>
    <w:rsid w:val="007D32B3"/>
    <w:rsid w:val="007D3389"/>
    <w:rsid w:val="007D36E8"/>
    <w:rsid w:val="007D3E0D"/>
    <w:rsid w:val="007D3ED2"/>
    <w:rsid w:val="007D407D"/>
    <w:rsid w:val="007D4227"/>
    <w:rsid w:val="007D430F"/>
    <w:rsid w:val="007D44DF"/>
    <w:rsid w:val="007D4589"/>
    <w:rsid w:val="007D45A1"/>
    <w:rsid w:val="007D4612"/>
    <w:rsid w:val="007D4907"/>
    <w:rsid w:val="007D4C8C"/>
    <w:rsid w:val="007D4E41"/>
    <w:rsid w:val="007D4EDD"/>
    <w:rsid w:val="007D51A6"/>
    <w:rsid w:val="007D5640"/>
    <w:rsid w:val="007D5AA2"/>
    <w:rsid w:val="007D5B7D"/>
    <w:rsid w:val="007D5BC1"/>
    <w:rsid w:val="007D5F59"/>
    <w:rsid w:val="007D606A"/>
    <w:rsid w:val="007D6E1E"/>
    <w:rsid w:val="007D713D"/>
    <w:rsid w:val="007D7550"/>
    <w:rsid w:val="007D7FEB"/>
    <w:rsid w:val="007D7FED"/>
    <w:rsid w:val="007E00E9"/>
    <w:rsid w:val="007E02F2"/>
    <w:rsid w:val="007E067D"/>
    <w:rsid w:val="007E093A"/>
    <w:rsid w:val="007E0960"/>
    <w:rsid w:val="007E13AF"/>
    <w:rsid w:val="007E191E"/>
    <w:rsid w:val="007E197F"/>
    <w:rsid w:val="007E1ADD"/>
    <w:rsid w:val="007E278E"/>
    <w:rsid w:val="007E2CEC"/>
    <w:rsid w:val="007E2D17"/>
    <w:rsid w:val="007E3167"/>
    <w:rsid w:val="007E3404"/>
    <w:rsid w:val="007E3425"/>
    <w:rsid w:val="007E3558"/>
    <w:rsid w:val="007E35C8"/>
    <w:rsid w:val="007E36D5"/>
    <w:rsid w:val="007E3825"/>
    <w:rsid w:val="007E3876"/>
    <w:rsid w:val="007E3D21"/>
    <w:rsid w:val="007E4149"/>
    <w:rsid w:val="007E46FC"/>
    <w:rsid w:val="007E48C2"/>
    <w:rsid w:val="007E49ED"/>
    <w:rsid w:val="007E4BC9"/>
    <w:rsid w:val="007E4BFC"/>
    <w:rsid w:val="007E51FC"/>
    <w:rsid w:val="007E539B"/>
    <w:rsid w:val="007E5754"/>
    <w:rsid w:val="007E5A46"/>
    <w:rsid w:val="007E5D17"/>
    <w:rsid w:val="007E5ED5"/>
    <w:rsid w:val="007E5EF3"/>
    <w:rsid w:val="007E6077"/>
    <w:rsid w:val="007E622C"/>
    <w:rsid w:val="007E63C9"/>
    <w:rsid w:val="007E6714"/>
    <w:rsid w:val="007E6CB0"/>
    <w:rsid w:val="007E7021"/>
    <w:rsid w:val="007E7A8C"/>
    <w:rsid w:val="007E7FAE"/>
    <w:rsid w:val="007F017C"/>
    <w:rsid w:val="007F03D5"/>
    <w:rsid w:val="007F04D9"/>
    <w:rsid w:val="007F0775"/>
    <w:rsid w:val="007F0935"/>
    <w:rsid w:val="007F0CBC"/>
    <w:rsid w:val="007F0D13"/>
    <w:rsid w:val="007F1164"/>
    <w:rsid w:val="007F11EC"/>
    <w:rsid w:val="007F137D"/>
    <w:rsid w:val="007F1B60"/>
    <w:rsid w:val="007F1C80"/>
    <w:rsid w:val="007F1D38"/>
    <w:rsid w:val="007F2673"/>
    <w:rsid w:val="007F267B"/>
    <w:rsid w:val="007F2861"/>
    <w:rsid w:val="007F292D"/>
    <w:rsid w:val="007F2DEE"/>
    <w:rsid w:val="007F2E76"/>
    <w:rsid w:val="007F3066"/>
    <w:rsid w:val="007F329F"/>
    <w:rsid w:val="007F331D"/>
    <w:rsid w:val="007F339D"/>
    <w:rsid w:val="007F33A6"/>
    <w:rsid w:val="007F37D5"/>
    <w:rsid w:val="007F3897"/>
    <w:rsid w:val="007F3E72"/>
    <w:rsid w:val="007F3EB4"/>
    <w:rsid w:val="007F4771"/>
    <w:rsid w:val="007F4BDC"/>
    <w:rsid w:val="007F4D3C"/>
    <w:rsid w:val="007F50CA"/>
    <w:rsid w:val="007F555F"/>
    <w:rsid w:val="007F55F5"/>
    <w:rsid w:val="007F5873"/>
    <w:rsid w:val="007F59A5"/>
    <w:rsid w:val="007F5CD2"/>
    <w:rsid w:val="007F5CF3"/>
    <w:rsid w:val="007F5DB1"/>
    <w:rsid w:val="007F63F1"/>
    <w:rsid w:val="007F641F"/>
    <w:rsid w:val="007F64BE"/>
    <w:rsid w:val="007F6577"/>
    <w:rsid w:val="007F66A5"/>
    <w:rsid w:val="007F6AF8"/>
    <w:rsid w:val="007F6D5D"/>
    <w:rsid w:val="007F6F36"/>
    <w:rsid w:val="007F7539"/>
    <w:rsid w:val="007F78C7"/>
    <w:rsid w:val="007F7A97"/>
    <w:rsid w:val="007F7D8B"/>
    <w:rsid w:val="007F7EB4"/>
    <w:rsid w:val="008002B1"/>
    <w:rsid w:val="00800614"/>
    <w:rsid w:val="00800A60"/>
    <w:rsid w:val="00800B02"/>
    <w:rsid w:val="00800E8B"/>
    <w:rsid w:val="00801107"/>
    <w:rsid w:val="00801514"/>
    <w:rsid w:val="008016DA"/>
    <w:rsid w:val="00801B71"/>
    <w:rsid w:val="00801C3E"/>
    <w:rsid w:val="00801EE7"/>
    <w:rsid w:val="00802402"/>
    <w:rsid w:val="008024B0"/>
    <w:rsid w:val="00802717"/>
    <w:rsid w:val="0080293C"/>
    <w:rsid w:val="0080296A"/>
    <w:rsid w:val="00802983"/>
    <w:rsid w:val="00802A2D"/>
    <w:rsid w:val="00802EDF"/>
    <w:rsid w:val="00802F44"/>
    <w:rsid w:val="008032FE"/>
    <w:rsid w:val="00803781"/>
    <w:rsid w:val="00803785"/>
    <w:rsid w:val="00803830"/>
    <w:rsid w:val="00803968"/>
    <w:rsid w:val="00803A16"/>
    <w:rsid w:val="00803E09"/>
    <w:rsid w:val="00803E4A"/>
    <w:rsid w:val="00803FCE"/>
    <w:rsid w:val="00803FED"/>
    <w:rsid w:val="00804140"/>
    <w:rsid w:val="00804330"/>
    <w:rsid w:val="00805048"/>
    <w:rsid w:val="008050CD"/>
    <w:rsid w:val="008050F9"/>
    <w:rsid w:val="0080522C"/>
    <w:rsid w:val="00805737"/>
    <w:rsid w:val="008058B8"/>
    <w:rsid w:val="0080596A"/>
    <w:rsid w:val="008059E0"/>
    <w:rsid w:val="00805F7E"/>
    <w:rsid w:val="008062E1"/>
    <w:rsid w:val="0080643D"/>
    <w:rsid w:val="0080647D"/>
    <w:rsid w:val="00806835"/>
    <w:rsid w:val="00806985"/>
    <w:rsid w:val="008069DA"/>
    <w:rsid w:val="00806A89"/>
    <w:rsid w:val="00806B15"/>
    <w:rsid w:val="0080707F"/>
    <w:rsid w:val="0080730F"/>
    <w:rsid w:val="008073EB"/>
    <w:rsid w:val="0080745A"/>
    <w:rsid w:val="00807479"/>
    <w:rsid w:val="0080756F"/>
    <w:rsid w:val="008078A0"/>
    <w:rsid w:val="0080797F"/>
    <w:rsid w:val="00807C2B"/>
    <w:rsid w:val="00810041"/>
    <w:rsid w:val="0081005C"/>
    <w:rsid w:val="0081050E"/>
    <w:rsid w:val="00810785"/>
    <w:rsid w:val="008107FB"/>
    <w:rsid w:val="00810A3F"/>
    <w:rsid w:val="00810C53"/>
    <w:rsid w:val="0081126A"/>
    <w:rsid w:val="008116EC"/>
    <w:rsid w:val="00811796"/>
    <w:rsid w:val="00811909"/>
    <w:rsid w:val="00811B8A"/>
    <w:rsid w:val="00811C81"/>
    <w:rsid w:val="0081280A"/>
    <w:rsid w:val="00812B29"/>
    <w:rsid w:val="00812BA4"/>
    <w:rsid w:val="00812DD5"/>
    <w:rsid w:val="00812EAA"/>
    <w:rsid w:val="00812F9A"/>
    <w:rsid w:val="00812FC3"/>
    <w:rsid w:val="00813248"/>
    <w:rsid w:val="00813429"/>
    <w:rsid w:val="008139FC"/>
    <w:rsid w:val="00813AA5"/>
    <w:rsid w:val="00813ED0"/>
    <w:rsid w:val="008140F8"/>
    <w:rsid w:val="00814510"/>
    <w:rsid w:val="00814643"/>
    <w:rsid w:val="0081498B"/>
    <w:rsid w:val="008149D5"/>
    <w:rsid w:val="00814AE9"/>
    <w:rsid w:val="00814EAB"/>
    <w:rsid w:val="00814F45"/>
    <w:rsid w:val="00815003"/>
    <w:rsid w:val="008151CB"/>
    <w:rsid w:val="0081572D"/>
    <w:rsid w:val="00815E31"/>
    <w:rsid w:val="00816045"/>
    <w:rsid w:val="00816081"/>
    <w:rsid w:val="008162B6"/>
    <w:rsid w:val="0081646B"/>
    <w:rsid w:val="00816720"/>
    <w:rsid w:val="008169E9"/>
    <w:rsid w:val="00816FBE"/>
    <w:rsid w:val="0081726A"/>
    <w:rsid w:val="00817682"/>
    <w:rsid w:val="00817961"/>
    <w:rsid w:val="008179F2"/>
    <w:rsid w:val="00817A8A"/>
    <w:rsid w:val="00817B6E"/>
    <w:rsid w:val="00817B71"/>
    <w:rsid w:val="008200AA"/>
    <w:rsid w:val="00820283"/>
    <w:rsid w:val="008203BC"/>
    <w:rsid w:val="00820486"/>
    <w:rsid w:val="008204B4"/>
    <w:rsid w:val="008205B0"/>
    <w:rsid w:val="008207CC"/>
    <w:rsid w:val="0082093C"/>
    <w:rsid w:val="00820B3A"/>
    <w:rsid w:val="00820CDD"/>
    <w:rsid w:val="00820E74"/>
    <w:rsid w:val="00820EE4"/>
    <w:rsid w:val="00820FD2"/>
    <w:rsid w:val="00821329"/>
    <w:rsid w:val="00821903"/>
    <w:rsid w:val="008221D5"/>
    <w:rsid w:val="00822438"/>
    <w:rsid w:val="00822646"/>
    <w:rsid w:val="0082284D"/>
    <w:rsid w:val="00822A53"/>
    <w:rsid w:val="00822A6E"/>
    <w:rsid w:val="00822B56"/>
    <w:rsid w:val="00823138"/>
    <w:rsid w:val="00823248"/>
    <w:rsid w:val="00823691"/>
    <w:rsid w:val="008239E3"/>
    <w:rsid w:val="00823C81"/>
    <w:rsid w:val="00823CAF"/>
    <w:rsid w:val="00824173"/>
    <w:rsid w:val="008241AA"/>
    <w:rsid w:val="008241D6"/>
    <w:rsid w:val="0082451A"/>
    <w:rsid w:val="00824D69"/>
    <w:rsid w:val="00824E4B"/>
    <w:rsid w:val="00824FFB"/>
    <w:rsid w:val="008251E5"/>
    <w:rsid w:val="0082553C"/>
    <w:rsid w:val="00825868"/>
    <w:rsid w:val="008258E9"/>
    <w:rsid w:val="00825E3D"/>
    <w:rsid w:val="00826005"/>
    <w:rsid w:val="00826463"/>
    <w:rsid w:val="008269DE"/>
    <w:rsid w:val="00826D5B"/>
    <w:rsid w:val="00827551"/>
    <w:rsid w:val="00827605"/>
    <w:rsid w:val="00827627"/>
    <w:rsid w:val="0082769C"/>
    <w:rsid w:val="00827881"/>
    <w:rsid w:val="00827C78"/>
    <w:rsid w:val="00827D5A"/>
    <w:rsid w:val="00830D4A"/>
    <w:rsid w:val="00830EBA"/>
    <w:rsid w:val="00831215"/>
    <w:rsid w:val="0083130F"/>
    <w:rsid w:val="00831522"/>
    <w:rsid w:val="00831BCE"/>
    <w:rsid w:val="00831C54"/>
    <w:rsid w:val="00831DBC"/>
    <w:rsid w:val="00831E82"/>
    <w:rsid w:val="0083210D"/>
    <w:rsid w:val="0083233A"/>
    <w:rsid w:val="00832955"/>
    <w:rsid w:val="00832E9F"/>
    <w:rsid w:val="0083313A"/>
    <w:rsid w:val="0083314D"/>
    <w:rsid w:val="00833295"/>
    <w:rsid w:val="00833461"/>
    <w:rsid w:val="00833750"/>
    <w:rsid w:val="00833BB9"/>
    <w:rsid w:val="00833D47"/>
    <w:rsid w:val="00834017"/>
    <w:rsid w:val="008340A9"/>
    <w:rsid w:val="0083416B"/>
    <w:rsid w:val="008341EB"/>
    <w:rsid w:val="008344EB"/>
    <w:rsid w:val="0083484B"/>
    <w:rsid w:val="00834AB5"/>
    <w:rsid w:val="00834D41"/>
    <w:rsid w:val="00834E19"/>
    <w:rsid w:val="008353AB"/>
    <w:rsid w:val="008355E5"/>
    <w:rsid w:val="0083565B"/>
    <w:rsid w:val="0083573B"/>
    <w:rsid w:val="0083594D"/>
    <w:rsid w:val="00835ABC"/>
    <w:rsid w:val="00835B52"/>
    <w:rsid w:val="00835B6B"/>
    <w:rsid w:val="00835BA0"/>
    <w:rsid w:val="00835CF2"/>
    <w:rsid w:val="008369B9"/>
    <w:rsid w:val="00836BC3"/>
    <w:rsid w:val="00837B44"/>
    <w:rsid w:val="00837BF1"/>
    <w:rsid w:val="00837ED2"/>
    <w:rsid w:val="00837F88"/>
    <w:rsid w:val="00837FCD"/>
    <w:rsid w:val="00837FFE"/>
    <w:rsid w:val="008405AF"/>
    <w:rsid w:val="0084093A"/>
    <w:rsid w:val="008409D4"/>
    <w:rsid w:val="00840C1B"/>
    <w:rsid w:val="00840DE9"/>
    <w:rsid w:val="00840EC6"/>
    <w:rsid w:val="00841E25"/>
    <w:rsid w:val="00841ECD"/>
    <w:rsid w:val="00842133"/>
    <w:rsid w:val="00842514"/>
    <w:rsid w:val="0084281C"/>
    <w:rsid w:val="00842C50"/>
    <w:rsid w:val="00842CFD"/>
    <w:rsid w:val="00842D89"/>
    <w:rsid w:val="00842FF1"/>
    <w:rsid w:val="008432BF"/>
    <w:rsid w:val="008436FC"/>
    <w:rsid w:val="00843777"/>
    <w:rsid w:val="008437A8"/>
    <w:rsid w:val="00843816"/>
    <w:rsid w:val="00843B16"/>
    <w:rsid w:val="00843B75"/>
    <w:rsid w:val="00843C86"/>
    <w:rsid w:val="00843E66"/>
    <w:rsid w:val="00843F62"/>
    <w:rsid w:val="0084454D"/>
    <w:rsid w:val="008445D7"/>
    <w:rsid w:val="00844706"/>
    <w:rsid w:val="008447D0"/>
    <w:rsid w:val="0084480A"/>
    <w:rsid w:val="0084484E"/>
    <w:rsid w:val="00844933"/>
    <w:rsid w:val="00844BB9"/>
    <w:rsid w:val="00844C16"/>
    <w:rsid w:val="00844C61"/>
    <w:rsid w:val="00844C9E"/>
    <w:rsid w:val="00844CFC"/>
    <w:rsid w:val="00844D05"/>
    <w:rsid w:val="008450A3"/>
    <w:rsid w:val="00845144"/>
    <w:rsid w:val="00845164"/>
    <w:rsid w:val="008451BD"/>
    <w:rsid w:val="00845282"/>
    <w:rsid w:val="008453FD"/>
    <w:rsid w:val="0084554D"/>
    <w:rsid w:val="008455CA"/>
    <w:rsid w:val="00845CDC"/>
    <w:rsid w:val="00845F42"/>
    <w:rsid w:val="008462CF"/>
    <w:rsid w:val="0084657C"/>
    <w:rsid w:val="008466AD"/>
    <w:rsid w:val="00846B49"/>
    <w:rsid w:val="00846C55"/>
    <w:rsid w:val="00846F6E"/>
    <w:rsid w:val="008477AF"/>
    <w:rsid w:val="008478CE"/>
    <w:rsid w:val="008500D0"/>
    <w:rsid w:val="008500F1"/>
    <w:rsid w:val="00850176"/>
    <w:rsid w:val="008506C5"/>
    <w:rsid w:val="00850732"/>
    <w:rsid w:val="00850A2F"/>
    <w:rsid w:val="00850AE4"/>
    <w:rsid w:val="00850FE0"/>
    <w:rsid w:val="008510AB"/>
    <w:rsid w:val="008515C1"/>
    <w:rsid w:val="00851620"/>
    <w:rsid w:val="00851F85"/>
    <w:rsid w:val="0085243A"/>
    <w:rsid w:val="0085249D"/>
    <w:rsid w:val="00852E03"/>
    <w:rsid w:val="00853634"/>
    <w:rsid w:val="008536A5"/>
    <w:rsid w:val="00853ADF"/>
    <w:rsid w:val="00853C03"/>
    <w:rsid w:val="008542ED"/>
    <w:rsid w:val="00854D65"/>
    <w:rsid w:val="0085507E"/>
    <w:rsid w:val="00855330"/>
    <w:rsid w:val="008556A1"/>
    <w:rsid w:val="008558EF"/>
    <w:rsid w:val="00855956"/>
    <w:rsid w:val="00855AC2"/>
    <w:rsid w:val="00855E8C"/>
    <w:rsid w:val="00855F35"/>
    <w:rsid w:val="008560CF"/>
    <w:rsid w:val="00856225"/>
    <w:rsid w:val="008566DA"/>
    <w:rsid w:val="00856A0F"/>
    <w:rsid w:val="00856B45"/>
    <w:rsid w:val="00856EDA"/>
    <w:rsid w:val="00856F79"/>
    <w:rsid w:val="008570D0"/>
    <w:rsid w:val="00857391"/>
    <w:rsid w:val="008579CA"/>
    <w:rsid w:val="00857CBC"/>
    <w:rsid w:val="00857E22"/>
    <w:rsid w:val="008609A4"/>
    <w:rsid w:val="00860E38"/>
    <w:rsid w:val="00861105"/>
    <w:rsid w:val="0086120B"/>
    <w:rsid w:val="00861612"/>
    <w:rsid w:val="008617E4"/>
    <w:rsid w:val="00861854"/>
    <w:rsid w:val="00861911"/>
    <w:rsid w:val="00861B8C"/>
    <w:rsid w:val="00861C24"/>
    <w:rsid w:val="0086231B"/>
    <w:rsid w:val="008624E5"/>
    <w:rsid w:val="008627B1"/>
    <w:rsid w:val="0086297B"/>
    <w:rsid w:val="008629AD"/>
    <w:rsid w:val="0086358B"/>
    <w:rsid w:val="008638CF"/>
    <w:rsid w:val="00863906"/>
    <w:rsid w:val="00863D28"/>
    <w:rsid w:val="00863F04"/>
    <w:rsid w:val="00863F2D"/>
    <w:rsid w:val="0086425C"/>
    <w:rsid w:val="008643E2"/>
    <w:rsid w:val="00864995"/>
    <w:rsid w:val="00864A89"/>
    <w:rsid w:val="00864ADF"/>
    <w:rsid w:val="00864D54"/>
    <w:rsid w:val="00864E95"/>
    <w:rsid w:val="008651C7"/>
    <w:rsid w:val="00865213"/>
    <w:rsid w:val="0086527B"/>
    <w:rsid w:val="00865412"/>
    <w:rsid w:val="0086586D"/>
    <w:rsid w:val="00865F66"/>
    <w:rsid w:val="0086601F"/>
    <w:rsid w:val="0086607A"/>
    <w:rsid w:val="0086627B"/>
    <w:rsid w:val="008662BA"/>
    <w:rsid w:val="0086692F"/>
    <w:rsid w:val="00866BF8"/>
    <w:rsid w:val="00866D7B"/>
    <w:rsid w:val="00867261"/>
    <w:rsid w:val="00867485"/>
    <w:rsid w:val="00867510"/>
    <w:rsid w:val="00867724"/>
    <w:rsid w:val="00870193"/>
    <w:rsid w:val="008701B0"/>
    <w:rsid w:val="00870334"/>
    <w:rsid w:val="00870967"/>
    <w:rsid w:val="008709D7"/>
    <w:rsid w:val="00870ED5"/>
    <w:rsid w:val="00870F64"/>
    <w:rsid w:val="0087107A"/>
    <w:rsid w:val="00871427"/>
    <w:rsid w:val="00871575"/>
    <w:rsid w:val="008715F6"/>
    <w:rsid w:val="008716E1"/>
    <w:rsid w:val="0087176D"/>
    <w:rsid w:val="00871ED3"/>
    <w:rsid w:val="00872131"/>
    <w:rsid w:val="008724D7"/>
    <w:rsid w:val="00872A15"/>
    <w:rsid w:val="00872E06"/>
    <w:rsid w:val="00872F09"/>
    <w:rsid w:val="0087365C"/>
    <w:rsid w:val="00873AFD"/>
    <w:rsid w:val="00873C52"/>
    <w:rsid w:val="00873CB0"/>
    <w:rsid w:val="008741E9"/>
    <w:rsid w:val="008742A3"/>
    <w:rsid w:val="0087468B"/>
    <w:rsid w:val="00874972"/>
    <w:rsid w:val="00874CA8"/>
    <w:rsid w:val="00875769"/>
    <w:rsid w:val="008757EA"/>
    <w:rsid w:val="00875864"/>
    <w:rsid w:val="00875BA4"/>
    <w:rsid w:val="0087643D"/>
    <w:rsid w:val="008768B6"/>
    <w:rsid w:val="00876B6E"/>
    <w:rsid w:val="0087719F"/>
    <w:rsid w:val="0087763B"/>
    <w:rsid w:val="008776FD"/>
    <w:rsid w:val="00877764"/>
    <w:rsid w:val="008777E9"/>
    <w:rsid w:val="00877828"/>
    <w:rsid w:val="00877A75"/>
    <w:rsid w:val="00877ABD"/>
    <w:rsid w:val="00877B52"/>
    <w:rsid w:val="00877DE8"/>
    <w:rsid w:val="00877EA9"/>
    <w:rsid w:val="00877EF7"/>
    <w:rsid w:val="00880520"/>
    <w:rsid w:val="00880ED9"/>
    <w:rsid w:val="008814A3"/>
    <w:rsid w:val="0088181D"/>
    <w:rsid w:val="00881AEC"/>
    <w:rsid w:val="00881C3F"/>
    <w:rsid w:val="00881C4A"/>
    <w:rsid w:val="00881CDA"/>
    <w:rsid w:val="0088244B"/>
    <w:rsid w:val="00882A22"/>
    <w:rsid w:val="00882C04"/>
    <w:rsid w:val="00882DA3"/>
    <w:rsid w:val="0088349D"/>
    <w:rsid w:val="008836EC"/>
    <w:rsid w:val="00883924"/>
    <w:rsid w:val="00883E11"/>
    <w:rsid w:val="00883F38"/>
    <w:rsid w:val="00883F9D"/>
    <w:rsid w:val="0088403D"/>
    <w:rsid w:val="0088416C"/>
    <w:rsid w:val="00884210"/>
    <w:rsid w:val="0088432F"/>
    <w:rsid w:val="0088437C"/>
    <w:rsid w:val="0088439F"/>
    <w:rsid w:val="00884672"/>
    <w:rsid w:val="008852CF"/>
    <w:rsid w:val="008855A8"/>
    <w:rsid w:val="00885625"/>
    <w:rsid w:val="00885C1F"/>
    <w:rsid w:val="00885E7A"/>
    <w:rsid w:val="00886059"/>
    <w:rsid w:val="0088614A"/>
    <w:rsid w:val="00886191"/>
    <w:rsid w:val="00886270"/>
    <w:rsid w:val="008862C4"/>
    <w:rsid w:val="0088666F"/>
    <w:rsid w:val="00886779"/>
    <w:rsid w:val="008869DB"/>
    <w:rsid w:val="00886AE2"/>
    <w:rsid w:val="00886E53"/>
    <w:rsid w:val="008874A8"/>
    <w:rsid w:val="00887BD0"/>
    <w:rsid w:val="00887CC8"/>
    <w:rsid w:val="00890247"/>
    <w:rsid w:val="008902D7"/>
    <w:rsid w:val="00890D74"/>
    <w:rsid w:val="00890E70"/>
    <w:rsid w:val="008911B0"/>
    <w:rsid w:val="008911BB"/>
    <w:rsid w:val="008912B4"/>
    <w:rsid w:val="00891489"/>
    <w:rsid w:val="00891527"/>
    <w:rsid w:val="00891978"/>
    <w:rsid w:val="00892013"/>
    <w:rsid w:val="00892094"/>
    <w:rsid w:val="0089232B"/>
    <w:rsid w:val="0089288D"/>
    <w:rsid w:val="00892A50"/>
    <w:rsid w:val="00892AB0"/>
    <w:rsid w:val="00892D39"/>
    <w:rsid w:val="00892DE9"/>
    <w:rsid w:val="00892EF8"/>
    <w:rsid w:val="0089333A"/>
    <w:rsid w:val="008933AF"/>
    <w:rsid w:val="008935C7"/>
    <w:rsid w:val="00893612"/>
    <w:rsid w:val="008936A8"/>
    <w:rsid w:val="008938CF"/>
    <w:rsid w:val="00893A0B"/>
    <w:rsid w:val="00893BFF"/>
    <w:rsid w:val="00893C91"/>
    <w:rsid w:val="00893DBC"/>
    <w:rsid w:val="00894276"/>
    <w:rsid w:val="0089431D"/>
    <w:rsid w:val="00894530"/>
    <w:rsid w:val="008945DF"/>
    <w:rsid w:val="008945FE"/>
    <w:rsid w:val="00894A84"/>
    <w:rsid w:val="00894FC3"/>
    <w:rsid w:val="00895385"/>
    <w:rsid w:val="0089549C"/>
    <w:rsid w:val="0089551B"/>
    <w:rsid w:val="00895568"/>
    <w:rsid w:val="0089584B"/>
    <w:rsid w:val="00895916"/>
    <w:rsid w:val="008959F1"/>
    <w:rsid w:val="00895A42"/>
    <w:rsid w:val="00895EF7"/>
    <w:rsid w:val="00896183"/>
    <w:rsid w:val="00896E82"/>
    <w:rsid w:val="0089721C"/>
    <w:rsid w:val="0089757A"/>
    <w:rsid w:val="00897AAA"/>
    <w:rsid w:val="00897DFA"/>
    <w:rsid w:val="00897F62"/>
    <w:rsid w:val="00897F67"/>
    <w:rsid w:val="008A010B"/>
    <w:rsid w:val="008A038B"/>
    <w:rsid w:val="008A0428"/>
    <w:rsid w:val="008A05B7"/>
    <w:rsid w:val="008A0617"/>
    <w:rsid w:val="008A06C4"/>
    <w:rsid w:val="008A0790"/>
    <w:rsid w:val="008A0B00"/>
    <w:rsid w:val="008A0CC7"/>
    <w:rsid w:val="008A0D98"/>
    <w:rsid w:val="008A113E"/>
    <w:rsid w:val="008A1867"/>
    <w:rsid w:val="008A1DC4"/>
    <w:rsid w:val="008A1DFD"/>
    <w:rsid w:val="008A210E"/>
    <w:rsid w:val="008A211C"/>
    <w:rsid w:val="008A2477"/>
    <w:rsid w:val="008A24DF"/>
    <w:rsid w:val="008A265B"/>
    <w:rsid w:val="008A26C8"/>
    <w:rsid w:val="008A2DEC"/>
    <w:rsid w:val="008A2E55"/>
    <w:rsid w:val="008A2FF6"/>
    <w:rsid w:val="008A2FFE"/>
    <w:rsid w:val="008A36DF"/>
    <w:rsid w:val="008A3915"/>
    <w:rsid w:val="008A3E23"/>
    <w:rsid w:val="008A3EE2"/>
    <w:rsid w:val="008A410B"/>
    <w:rsid w:val="008A4B3C"/>
    <w:rsid w:val="008A4C01"/>
    <w:rsid w:val="008A4EF2"/>
    <w:rsid w:val="008A5047"/>
    <w:rsid w:val="008A54EC"/>
    <w:rsid w:val="008A5989"/>
    <w:rsid w:val="008A59E6"/>
    <w:rsid w:val="008A5C53"/>
    <w:rsid w:val="008A5CB0"/>
    <w:rsid w:val="008A5D7E"/>
    <w:rsid w:val="008A6AEF"/>
    <w:rsid w:val="008A704D"/>
    <w:rsid w:val="008A7210"/>
    <w:rsid w:val="008A76E5"/>
    <w:rsid w:val="008A7F88"/>
    <w:rsid w:val="008B0046"/>
    <w:rsid w:val="008B01AB"/>
    <w:rsid w:val="008B01BE"/>
    <w:rsid w:val="008B02B6"/>
    <w:rsid w:val="008B09CE"/>
    <w:rsid w:val="008B0A94"/>
    <w:rsid w:val="008B0CFE"/>
    <w:rsid w:val="008B0D50"/>
    <w:rsid w:val="008B0E88"/>
    <w:rsid w:val="008B1603"/>
    <w:rsid w:val="008B19E4"/>
    <w:rsid w:val="008B1FDF"/>
    <w:rsid w:val="008B215F"/>
    <w:rsid w:val="008B277D"/>
    <w:rsid w:val="008B278C"/>
    <w:rsid w:val="008B28EF"/>
    <w:rsid w:val="008B2C7B"/>
    <w:rsid w:val="008B3530"/>
    <w:rsid w:val="008B35CE"/>
    <w:rsid w:val="008B369A"/>
    <w:rsid w:val="008B39E9"/>
    <w:rsid w:val="008B3AB8"/>
    <w:rsid w:val="008B3B6D"/>
    <w:rsid w:val="008B3CBA"/>
    <w:rsid w:val="008B3F73"/>
    <w:rsid w:val="008B4A39"/>
    <w:rsid w:val="008B4DAC"/>
    <w:rsid w:val="008B4FAE"/>
    <w:rsid w:val="008B51B8"/>
    <w:rsid w:val="008B5466"/>
    <w:rsid w:val="008B551D"/>
    <w:rsid w:val="008B5588"/>
    <w:rsid w:val="008B579C"/>
    <w:rsid w:val="008B58B2"/>
    <w:rsid w:val="008B59C6"/>
    <w:rsid w:val="008B5A12"/>
    <w:rsid w:val="008B5B52"/>
    <w:rsid w:val="008B5E41"/>
    <w:rsid w:val="008B5F58"/>
    <w:rsid w:val="008B6057"/>
    <w:rsid w:val="008B6257"/>
    <w:rsid w:val="008B636F"/>
    <w:rsid w:val="008B6587"/>
    <w:rsid w:val="008B66A7"/>
    <w:rsid w:val="008B66C2"/>
    <w:rsid w:val="008B6986"/>
    <w:rsid w:val="008B6A4D"/>
    <w:rsid w:val="008B7072"/>
    <w:rsid w:val="008B707C"/>
    <w:rsid w:val="008B7191"/>
    <w:rsid w:val="008B792F"/>
    <w:rsid w:val="008C014C"/>
    <w:rsid w:val="008C0255"/>
    <w:rsid w:val="008C04DB"/>
    <w:rsid w:val="008C08BF"/>
    <w:rsid w:val="008C0AE2"/>
    <w:rsid w:val="008C0B22"/>
    <w:rsid w:val="008C0B28"/>
    <w:rsid w:val="008C0B2E"/>
    <w:rsid w:val="008C1172"/>
    <w:rsid w:val="008C1968"/>
    <w:rsid w:val="008C1AC5"/>
    <w:rsid w:val="008C1AF9"/>
    <w:rsid w:val="008C1C93"/>
    <w:rsid w:val="008C1F18"/>
    <w:rsid w:val="008C25C5"/>
    <w:rsid w:val="008C2BDE"/>
    <w:rsid w:val="008C2DC0"/>
    <w:rsid w:val="008C3132"/>
    <w:rsid w:val="008C31C4"/>
    <w:rsid w:val="008C37F2"/>
    <w:rsid w:val="008C38C1"/>
    <w:rsid w:val="008C3D45"/>
    <w:rsid w:val="008C3FC1"/>
    <w:rsid w:val="008C3FDD"/>
    <w:rsid w:val="008C400D"/>
    <w:rsid w:val="008C4531"/>
    <w:rsid w:val="008C47CA"/>
    <w:rsid w:val="008C4BAA"/>
    <w:rsid w:val="008C4DA7"/>
    <w:rsid w:val="008C4E84"/>
    <w:rsid w:val="008C4F36"/>
    <w:rsid w:val="008C4FD5"/>
    <w:rsid w:val="008C50B7"/>
    <w:rsid w:val="008C5131"/>
    <w:rsid w:val="008C53B6"/>
    <w:rsid w:val="008C5437"/>
    <w:rsid w:val="008C5556"/>
    <w:rsid w:val="008C5653"/>
    <w:rsid w:val="008C5D36"/>
    <w:rsid w:val="008C6110"/>
    <w:rsid w:val="008C61D4"/>
    <w:rsid w:val="008C61E9"/>
    <w:rsid w:val="008C6229"/>
    <w:rsid w:val="008C645E"/>
    <w:rsid w:val="008C6481"/>
    <w:rsid w:val="008C68E7"/>
    <w:rsid w:val="008C6937"/>
    <w:rsid w:val="008C6B8D"/>
    <w:rsid w:val="008C6BB5"/>
    <w:rsid w:val="008C6DBD"/>
    <w:rsid w:val="008C70B6"/>
    <w:rsid w:val="008C767D"/>
    <w:rsid w:val="008C76FE"/>
    <w:rsid w:val="008C7AC6"/>
    <w:rsid w:val="008C7AF3"/>
    <w:rsid w:val="008C7B00"/>
    <w:rsid w:val="008C7DF4"/>
    <w:rsid w:val="008C7E7A"/>
    <w:rsid w:val="008C7ED8"/>
    <w:rsid w:val="008D0018"/>
    <w:rsid w:val="008D0360"/>
    <w:rsid w:val="008D0603"/>
    <w:rsid w:val="008D06EE"/>
    <w:rsid w:val="008D071D"/>
    <w:rsid w:val="008D0B06"/>
    <w:rsid w:val="008D0B85"/>
    <w:rsid w:val="008D0DE7"/>
    <w:rsid w:val="008D1121"/>
    <w:rsid w:val="008D1223"/>
    <w:rsid w:val="008D1596"/>
    <w:rsid w:val="008D1971"/>
    <w:rsid w:val="008D1A78"/>
    <w:rsid w:val="008D1C6D"/>
    <w:rsid w:val="008D1DC4"/>
    <w:rsid w:val="008D1E32"/>
    <w:rsid w:val="008D1F90"/>
    <w:rsid w:val="008D227D"/>
    <w:rsid w:val="008D2427"/>
    <w:rsid w:val="008D2A40"/>
    <w:rsid w:val="008D2AB5"/>
    <w:rsid w:val="008D2C4C"/>
    <w:rsid w:val="008D2F73"/>
    <w:rsid w:val="008D2FA0"/>
    <w:rsid w:val="008D307A"/>
    <w:rsid w:val="008D32C2"/>
    <w:rsid w:val="008D32FD"/>
    <w:rsid w:val="008D3320"/>
    <w:rsid w:val="008D3A0E"/>
    <w:rsid w:val="008D43E1"/>
    <w:rsid w:val="008D44CA"/>
    <w:rsid w:val="008D488F"/>
    <w:rsid w:val="008D4C0A"/>
    <w:rsid w:val="008D4EBA"/>
    <w:rsid w:val="008D4FB5"/>
    <w:rsid w:val="008D505D"/>
    <w:rsid w:val="008D5544"/>
    <w:rsid w:val="008D5BE1"/>
    <w:rsid w:val="008D5DD9"/>
    <w:rsid w:val="008D5E43"/>
    <w:rsid w:val="008D5FA9"/>
    <w:rsid w:val="008D637C"/>
    <w:rsid w:val="008D6387"/>
    <w:rsid w:val="008D6690"/>
    <w:rsid w:val="008D672F"/>
    <w:rsid w:val="008D69E7"/>
    <w:rsid w:val="008D6F39"/>
    <w:rsid w:val="008D71B8"/>
    <w:rsid w:val="008D733B"/>
    <w:rsid w:val="008D7682"/>
    <w:rsid w:val="008D7848"/>
    <w:rsid w:val="008D78B5"/>
    <w:rsid w:val="008D79EC"/>
    <w:rsid w:val="008D7B15"/>
    <w:rsid w:val="008E00FC"/>
    <w:rsid w:val="008E0CED"/>
    <w:rsid w:val="008E0D9F"/>
    <w:rsid w:val="008E0EA9"/>
    <w:rsid w:val="008E1122"/>
    <w:rsid w:val="008E1198"/>
    <w:rsid w:val="008E12A6"/>
    <w:rsid w:val="008E1363"/>
    <w:rsid w:val="008E138E"/>
    <w:rsid w:val="008E1539"/>
    <w:rsid w:val="008E1967"/>
    <w:rsid w:val="008E1E62"/>
    <w:rsid w:val="008E2098"/>
    <w:rsid w:val="008E20D0"/>
    <w:rsid w:val="008E20FB"/>
    <w:rsid w:val="008E237C"/>
    <w:rsid w:val="008E2815"/>
    <w:rsid w:val="008E2952"/>
    <w:rsid w:val="008E2A0F"/>
    <w:rsid w:val="008E2A8C"/>
    <w:rsid w:val="008E2C9F"/>
    <w:rsid w:val="008E2E91"/>
    <w:rsid w:val="008E3207"/>
    <w:rsid w:val="008E349E"/>
    <w:rsid w:val="008E3A1E"/>
    <w:rsid w:val="008E407B"/>
    <w:rsid w:val="008E4082"/>
    <w:rsid w:val="008E45AE"/>
    <w:rsid w:val="008E46D6"/>
    <w:rsid w:val="008E4784"/>
    <w:rsid w:val="008E48C8"/>
    <w:rsid w:val="008E4CD3"/>
    <w:rsid w:val="008E4D4B"/>
    <w:rsid w:val="008E4F8D"/>
    <w:rsid w:val="008E53AB"/>
    <w:rsid w:val="008E53D5"/>
    <w:rsid w:val="008E5690"/>
    <w:rsid w:val="008E5692"/>
    <w:rsid w:val="008E5A57"/>
    <w:rsid w:val="008E5A5F"/>
    <w:rsid w:val="008E5ECC"/>
    <w:rsid w:val="008E6034"/>
    <w:rsid w:val="008E6035"/>
    <w:rsid w:val="008E6526"/>
    <w:rsid w:val="008E664D"/>
    <w:rsid w:val="008E6D30"/>
    <w:rsid w:val="008E6E54"/>
    <w:rsid w:val="008E6FC2"/>
    <w:rsid w:val="008E7155"/>
    <w:rsid w:val="008E7398"/>
    <w:rsid w:val="008E79E7"/>
    <w:rsid w:val="008E7C4B"/>
    <w:rsid w:val="008F010B"/>
    <w:rsid w:val="008F0248"/>
    <w:rsid w:val="008F0686"/>
    <w:rsid w:val="008F0893"/>
    <w:rsid w:val="008F1112"/>
    <w:rsid w:val="008F1486"/>
    <w:rsid w:val="008F14B6"/>
    <w:rsid w:val="008F27A2"/>
    <w:rsid w:val="008F2A2E"/>
    <w:rsid w:val="008F2EE0"/>
    <w:rsid w:val="008F2EE8"/>
    <w:rsid w:val="008F322E"/>
    <w:rsid w:val="008F33E9"/>
    <w:rsid w:val="008F379F"/>
    <w:rsid w:val="008F3809"/>
    <w:rsid w:val="008F38B7"/>
    <w:rsid w:val="008F3B62"/>
    <w:rsid w:val="008F3EB3"/>
    <w:rsid w:val="008F4380"/>
    <w:rsid w:val="008F43D5"/>
    <w:rsid w:val="008F44E3"/>
    <w:rsid w:val="008F463C"/>
    <w:rsid w:val="008F481D"/>
    <w:rsid w:val="008F4B91"/>
    <w:rsid w:val="008F4B9F"/>
    <w:rsid w:val="008F4BF4"/>
    <w:rsid w:val="008F4E8A"/>
    <w:rsid w:val="008F5024"/>
    <w:rsid w:val="008F5057"/>
    <w:rsid w:val="008F50D9"/>
    <w:rsid w:val="008F51F0"/>
    <w:rsid w:val="008F5264"/>
    <w:rsid w:val="008F537D"/>
    <w:rsid w:val="008F5BA7"/>
    <w:rsid w:val="008F5CEF"/>
    <w:rsid w:val="008F5E36"/>
    <w:rsid w:val="008F6075"/>
    <w:rsid w:val="008F68CB"/>
    <w:rsid w:val="008F6F21"/>
    <w:rsid w:val="008F78AA"/>
    <w:rsid w:val="008F79A5"/>
    <w:rsid w:val="008F7A6F"/>
    <w:rsid w:val="00900184"/>
    <w:rsid w:val="009008E5"/>
    <w:rsid w:val="00900A3A"/>
    <w:rsid w:val="00900AC3"/>
    <w:rsid w:val="00900B77"/>
    <w:rsid w:val="00901796"/>
    <w:rsid w:val="009017FA"/>
    <w:rsid w:val="00901A1E"/>
    <w:rsid w:val="00901AC6"/>
    <w:rsid w:val="00901D0A"/>
    <w:rsid w:val="00901EAA"/>
    <w:rsid w:val="00901F4A"/>
    <w:rsid w:val="00902322"/>
    <w:rsid w:val="00902479"/>
    <w:rsid w:val="0090258F"/>
    <w:rsid w:val="009025CD"/>
    <w:rsid w:val="00902CCF"/>
    <w:rsid w:val="00902F43"/>
    <w:rsid w:val="009031AB"/>
    <w:rsid w:val="009031CE"/>
    <w:rsid w:val="00903234"/>
    <w:rsid w:val="009032BB"/>
    <w:rsid w:val="00903345"/>
    <w:rsid w:val="009033D8"/>
    <w:rsid w:val="00903472"/>
    <w:rsid w:val="0090352C"/>
    <w:rsid w:val="00903A18"/>
    <w:rsid w:val="00903A4A"/>
    <w:rsid w:val="00903C63"/>
    <w:rsid w:val="00904226"/>
    <w:rsid w:val="0090436F"/>
    <w:rsid w:val="00904655"/>
    <w:rsid w:val="00904883"/>
    <w:rsid w:val="0090496F"/>
    <w:rsid w:val="00904BEA"/>
    <w:rsid w:val="00904FD1"/>
    <w:rsid w:val="009053AA"/>
    <w:rsid w:val="009055CF"/>
    <w:rsid w:val="009057CC"/>
    <w:rsid w:val="00905E84"/>
    <w:rsid w:val="00906074"/>
    <w:rsid w:val="00906465"/>
    <w:rsid w:val="009065C7"/>
    <w:rsid w:val="009066D9"/>
    <w:rsid w:val="00906E3D"/>
    <w:rsid w:val="009070D3"/>
    <w:rsid w:val="00907552"/>
    <w:rsid w:val="009077E0"/>
    <w:rsid w:val="0090789D"/>
    <w:rsid w:val="00907AB3"/>
    <w:rsid w:val="00907F4E"/>
    <w:rsid w:val="009101EC"/>
    <w:rsid w:val="009103E8"/>
    <w:rsid w:val="009103F1"/>
    <w:rsid w:val="00910A99"/>
    <w:rsid w:val="00910CB5"/>
    <w:rsid w:val="00911C9E"/>
    <w:rsid w:val="0091233A"/>
    <w:rsid w:val="009126FE"/>
    <w:rsid w:val="009128E0"/>
    <w:rsid w:val="00912971"/>
    <w:rsid w:val="00912974"/>
    <w:rsid w:val="00912A66"/>
    <w:rsid w:val="00912CDE"/>
    <w:rsid w:val="00912F2C"/>
    <w:rsid w:val="009130C0"/>
    <w:rsid w:val="009131E9"/>
    <w:rsid w:val="009132A3"/>
    <w:rsid w:val="00913384"/>
    <w:rsid w:val="0091356A"/>
    <w:rsid w:val="009135C4"/>
    <w:rsid w:val="0091379A"/>
    <w:rsid w:val="00913A27"/>
    <w:rsid w:val="00913BE3"/>
    <w:rsid w:val="00913E29"/>
    <w:rsid w:val="009141FD"/>
    <w:rsid w:val="00914708"/>
    <w:rsid w:val="00914A11"/>
    <w:rsid w:val="00914A95"/>
    <w:rsid w:val="00914BB1"/>
    <w:rsid w:val="009153B2"/>
    <w:rsid w:val="009154A8"/>
    <w:rsid w:val="009154AE"/>
    <w:rsid w:val="009156C2"/>
    <w:rsid w:val="00915701"/>
    <w:rsid w:val="009157B6"/>
    <w:rsid w:val="00915A1E"/>
    <w:rsid w:val="00915C79"/>
    <w:rsid w:val="00915DDA"/>
    <w:rsid w:val="00916052"/>
    <w:rsid w:val="00916147"/>
    <w:rsid w:val="00916290"/>
    <w:rsid w:val="00916633"/>
    <w:rsid w:val="00916813"/>
    <w:rsid w:val="00916B9B"/>
    <w:rsid w:val="00916C15"/>
    <w:rsid w:val="00916C43"/>
    <w:rsid w:val="00916CA9"/>
    <w:rsid w:val="00916FA7"/>
    <w:rsid w:val="009171B9"/>
    <w:rsid w:val="00917298"/>
    <w:rsid w:val="009173CC"/>
    <w:rsid w:val="0091764E"/>
    <w:rsid w:val="009176C6"/>
    <w:rsid w:val="0091771A"/>
    <w:rsid w:val="00917954"/>
    <w:rsid w:val="00917CA6"/>
    <w:rsid w:val="00917FE4"/>
    <w:rsid w:val="0092018F"/>
    <w:rsid w:val="0092038D"/>
    <w:rsid w:val="00920739"/>
    <w:rsid w:val="00920879"/>
    <w:rsid w:val="00920975"/>
    <w:rsid w:val="00920B03"/>
    <w:rsid w:val="00920D3E"/>
    <w:rsid w:val="00920D66"/>
    <w:rsid w:val="00921148"/>
    <w:rsid w:val="009216DB"/>
    <w:rsid w:val="00921A52"/>
    <w:rsid w:val="00922761"/>
    <w:rsid w:val="00922936"/>
    <w:rsid w:val="00923288"/>
    <w:rsid w:val="00923A80"/>
    <w:rsid w:val="00923AA6"/>
    <w:rsid w:val="00923E6B"/>
    <w:rsid w:val="00924093"/>
    <w:rsid w:val="009240C3"/>
    <w:rsid w:val="009242BA"/>
    <w:rsid w:val="00924CC6"/>
    <w:rsid w:val="00924D68"/>
    <w:rsid w:val="00924E06"/>
    <w:rsid w:val="00924FF3"/>
    <w:rsid w:val="0092530F"/>
    <w:rsid w:val="0092566F"/>
    <w:rsid w:val="00925B85"/>
    <w:rsid w:val="00925E60"/>
    <w:rsid w:val="00926156"/>
    <w:rsid w:val="00926212"/>
    <w:rsid w:val="0092629E"/>
    <w:rsid w:val="00926354"/>
    <w:rsid w:val="0092635B"/>
    <w:rsid w:val="00926360"/>
    <w:rsid w:val="0092650C"/>
    <w:rsid w:val="0092682C"/>
    <w:rsid w:val="009268F8"/>
    <w:rsid w:val="009269A5"/>
    <w:rsid w:val="00926B09"/>
    <w:rsid w:val="00926BBE"/>
    <w:rsid w:val="00926DD3"/>
    <w:rsid w:val="00926F26"/>
    <w:rsid w:val="00926F31"/>
    <w:rsid w:val="00926F37"/>
    <w:rsid w:val="009272FF"/>
    <w:rsid w:val="009273C8"/>
    <w:rsid w:val="009273CC"/>
    <w:rsid w:val="009275E6"/>
    <w:rsid w:val="009279B9"/>
    <w:rsid w:val="00927AD1"/>
    <w:rsid w:val="00927CF5"/>
    <w:rsid w:val="00927D3B"/>
    <w:rsid w:val="0093047C"/>
    <w:rsid w:val="009305BE"/>
    <w:rsid w:val="0093060C"/>
    <w:rsid w:val="0093066C"/>
    <w:rsid w:val="009309B3"/>
    <w:rsid w:val="00930C3A"/>
    <w:rsid w:val="00930DFB"/>
    <w:rsid w:val="00930E89"/>
    <w:rsid w:val="00930EB4"/>
    <w:rsid w:val="00930FB9"/>
    <w:rsid w:val="009313FA"/>
    <w:rsid w:val="00931711"/>
    <w:rsid w:val="00931803"/>
    <w:rsid w:val="00931830"/>
    <w:rsid w:val="00931977"/>
    <w:rsid w:val="00932067"/>
    <w:rsid w:val="009327D6"/>
    <w:rsid w:val="009328E2"/>
    <w:rsid w:val="00932A23"/>
    <w:rsid w:val="00932A4D"/>
    <w:rsid w:val="00932AB0"/>
    <w:rsid w:val="00932CB3"/>
    <w:rsid w:val="00932F30"/>
    <w:rsid w:val="00933247"/>
    <w:rsid w:val="0093325D"/>
    <w:rsid w:val="00933990"/>
    <w:rsid w:val="00933A63"/>
    <w:rsid w:val="00933B2A"/>
    <w:rsid w:val="00933C6F"/>
    <w:rsid w:val="00933CB5"/>
    <w:rsid w:val="00933F00"/>
    <w:rsid w:val="00933F65"/>
    <w:rsid w:val="00933F70"/>
    <w:rsid w:val="009341F0"/>
    <w:rsid w:val="009343A6"/>
    <w:rsid w:val="00934591"/>
    <w:rsid w:val="009349DD"/>
    <w:rsid w:val="00934A79"/>
    <w:rsid w:val="00934BFF"/>
    <w:rsid w:val="00934C95"/>
    <w:rsid w:val="009353C3"/>
    <w:rsid w:val="00935643"/>
    <w:rsid w:val="009356CC"/>
    <w:rsid w:val="0093592F"/>
    <w:rsid w:val="00935CC3"/>
    <w:rsid w:val="00935EC1"/>
    <w:rsid w:val="00935ED4"/>
    <w:rsid w:val="009362F0"/>
    <w:rsid w:val="0093672B"/>
    <w:rsid w:val="00936A06"/>
    <w:rsid w:val="00936E98"/>
    <w:rsid w:val="00937369"/>
    <w:rsid w:val="009374B6"/>
    <w:rsid w:val="009377FD"/>
    <w:rsid w:val="00937C11"/>
    <w:rsid w:val="00937CD8"/>
    <w:rsid w:val="00937CFB"/>
    <w:rsid w:val="00937DCA"/>
    <w:rsid w:val="00937F2A"/>
    <w:rsid w:val="0094059C"/>
    <w:rsid w:val="009409AC"/>
    <w:rsid w:val="00940A76"/>
    <w:rsid w:val="00940AD1"/>
    <w:rsid w:val="00940AE7"/>
    <w:rsid w:val="0094151C"/>
    <w:rsid w:val="00941AC0"/>
    <w:rsid w:val="00941C80"/>
    <w:rsid w:val="00941D31"/>
    <w:rsid w:val="00942020"/>
    <w:rsid w:val="009421F2"/>
    <w:rsid w:val="009427C5"/>
    <w:rsid w:val="00942AB2"/>
    <w:rsid w:val="00942C14"/>
    <w:rsid w:val="00942E62"/>
    <w:rsid w:val="00943031"/>
    <w:rsid w:val="00943032"/>
    <w:rsid w:val="00943270"/>
    <w:rsid w:val="009433E0"/>
    <w:rsid w:val="00943550"/>
    <w:rsid w:val="009435BC"/>
    <w:rsid w:val="00943AC0"/>
    <w:rsid w:val="00943E3D"/>
    <w:rsid w:val="00943FB4"/>
    <w:rsid w:val="009441F3"/>
    <w:rsid w:val="0094431F"/>
    <w:rsid w:val="00944439"/>
    <w:rsid w:val="00944486"/>
    <w:rsid w:val="009447B7"/>
    <w:rsid w:val="00944C9B"/>
    <w:rsid w:val="00945415"/>
    <w:rsid w:val="0094593B"/>
    <w:rsid w:val="00945ADB"/>
    <w:rsid w:val="00945B93"/>
    <w:rsid w:val="00945C73"/>
    <w:rsid w:val="0094639A"/>
    <w:rsid w:val="009463A7"/>
    <w:rsid w:val="009464F8"/>
    <w:rsid w:val="009467D3"/>
    <w:rsid w:val="00946F89"/>
    <w:rsid w:val="00947302"/>
    <w:rsid w:val="00947729"/>
    <w:rsid w:val="009478A3"/>
    <w:rsid w:val="00947DE3"/>
    <w:rsid w:val="00950033"/>
    <w:rsid w:val="00950096"/>
    <w:rsid w:val="009504FB"/>
    <w:rsid w:val="0095059F"/>
    <w:rsid w:val="009506D4"/>
    <w:rsid w:val="009507A9"/>
    <w:rsid w:val="009508C8"/>
    <w:rsid w:val="00950CFD"/>
    <w:rsid w:val="00950DB0"/>
    <w:rsid w:val="0095144D"/>
    <w:rsid w:val="009516BA"/>
    <w:rsid w:val="00951731"/>
    <w:rsid w:val="0095241D"/>
    <w:rsid w:val="009528CF"/>
    <w:rsid w:val="00952CA0"/>
    <w:rsid w:val="00952F0A"/>
    <w:rsid w:val="0095300F"/>
    <w:rsid w:val="0095318C"/>
    <w:rsid w:val="0095318F"/>
    <w:rsid w:val="009531E5"/>
    <w:rsid w:val="009531F1"/>
    <w:rsid w:val="00953329"/>
    <w:rsid w:val="00953479"/>
    <w:rsid w:val="0095353A"/>
    <w:rsid w:val="00953770"/>
    <w:rsid w:val="00953CD8"/>
    <w:rsid w:val="00953EC8"/>
    <w:rsid w:val="009541DE"/>
    <w:rsid w:val="009541EF"/>
    <w:rsid w:val="009543A4"/>
    <w:rsid w:val="009544C7"/>
    <w:rsid w:val="0095467F"/>
    <w:rsid w:val="00954FBD"/>
    <w:rsid w:val="009550A1"/>
    <w:rsid w:val="00955535"/>
    <w:rsid w:val="00955E43"/>
    <w:rsid w:val="0095630F"/>
    <w:rsid w:val="009563FD"/>
    <w:rsid w:val="00956619"/>
    <w:rsid w:val="009567F3"/>
    <w:rsid w:val="00956975"/>
    <w:rsid w:val="00956CE0"/>
    <w:rsid w:val="00956DA0"/>
    <w:rsid w:val="00956E96"/>
    <w:rsid w:val="00957547"/>
    <w:rsid w:val="0095772D"/>
    <w:rsid w:val="00957899"/>
    <w:rsid w:val="009578B8"/>
    <w:rsid w:val="00957ACA"/>
    <w:rsid w:val="00957BC7"/>
    <w:rsid w:val="00957DA8"/>
    <w:rsid w:val="00960334"/>
    <w:rsid w:val="009608D4"/>
    <w:rsid w:val="00960FDA"/>
    <w:rsid w:val="00961245"/>
    <w:rsid w:val="00961A85"/>
    <w:rsid w:val="00961D7E"/>
    <w:rsid w:val="00961E6E"/>
    <w:rsid w:val="00961EC3"/>
    <w:rsid w:val="00961FF1"/>
    <w:rsid w:val="0096208A"/>
    <w:rsid w:val="00962160"/>
    <w:rsid w:val="0096290D"/>
    <w:rsid w:val="00962DE7"/>
    <w:rsid w:val="00962E28"/>
    <w:rsid w:val="00962E6C"/>
    <w:rsid w:val="0096334F"/>
    <w:rsid w:val="00963D46"/>
    <w:rsid w:val="0096427B"/>
    <w:rsid w:val="009643A3"/>
    <w:rsid w:val="00964876"/>
    <w:rsid w:val="00964FDE"/>
    <w:rsid w:val="009658BD"/>
    <w:rsid w:val="00965C18"/>
    <w:rsid w:val="00965CAA"/>
    <w:rsid w:val="00966042"/>
    <w:rsid w:val="00966400"/>
    <w:rsid w:val="00966476"/>
    <w:rsid w:val="0096648F"/>
    <w:rsid w:val="0096651A"/>
    <w:rsid w:val="0096679F"/>
    <w:rsid w:val="0096686C"/>
    <w:rsid w:val="00966A6A"/>
    <w:rsid w:val="00966ABB"/>
    <w:rsid w:val="00966BD3"/>
    <w:rsid w:val="00967226"/>
    <w:rsid w:val="009673C7"/>
    <w:rsid w:val="009673D9"/>
    <w:rsid w:val="0096744A"/>
    <w:rsid w:val="0096765A"/>
    <w:rsid w:val="0096768A"/>
    <w:rsid w:val="009676CD"/>
    <w:rsid w:val="00967774"/>
    <w:rsid w:val="0096789C"/>
    <w:rsid w:val="00967E9B"/>
    <w:rsid w:val="0097026F"/>
    <w:rsid w:val="00970418"/>
    <w:rsid w:val="00970677"/>
    <w:rsid w:val="009708B8"/>
    <w:rsid w:val="00970F6B"/>
    <w:rsid w:val="00971070"/>
    <w:rsid w:val="00971500"/>
    <w:rsid w:val="009715B2"/>
    <w:rsid w:val="009715F6"/>
    <w:rsid w:val="009716C3"/>
    <w:rsid w:val="009717E5"/>
    <w:rsid w:val="00971EC9"/>
    <w:rsid w:val="00972365"/>
    <w:rsid w:val="0097239E"/>
    <w:rsid w:val="0097245B"/>
    <w:rsid w:val="00972615"/>
    <w:rsid w:val="00972AA1"/>
    <w:rsid w:val="00972AC5"/>
    <w:rsid w:val="00972B25"/>
    <w:rsid w:val="00972C7D"/>
    <w:rsid w:val="00972F57"/>
    <w:rsid w:val="0097308A"/>
    <w:rsid w:val="00973232"/>
    <w:rsid w:val="00973285"/>
    <w:rsid w:val="0097335D"/>
    <w:rsid w:val="0097348C"/>
    <w:rsid w:val="00973769"/>
    <w:rsid w:val="00973941"/>
    <w:rsid w:val="009739CA"/>
    <w:rsid w:val="00973D31"/>
    <w:rsid w:val="0097426F"/>
    <w:rsid w:val="00974414"/>
    <w:rsid w:val="00974657"/>
    <w:rsid w:val="00974709"/>
    <w:rsid w:val="00974B8F"/>
    <w:rsid w:val="00975090"/>
    <w:rsid w:val="00975618"/>
    <w:rsid w:val="00975C00"/>
    <w:rsid w:val="00975D24"/>
    <w:rsid w:val="00975EF0"/>
    <w:rsid w:val="009767CA"/>
    <w:rsid w:val="00976952"/>
    <w:rsid w:val="00976C86"/>
    <w:rsid w:val="00976D21"/>
    <w:rsid w:val="00976E71"/>
    <w:rsid w:val="00976ECF"/>
    <w:rsid w:val="00976F1F"/>
    <w:rsid w:val="00976F42"/>
    <w:rsid w:val="00976F97"/>
    <w:rsid w:val="00977608"/>
    <w:rsid w:val="009776F7"/>
    <w:rsid w:val="0097772A"/>
    <w:rsid w:val="00977929"/>
    <w:rsid w:val="00977D10"/>
    <w:rsid w:val="00977FA1"/>
    <w:rsid w:val="0098003D"/>
    <w:rsid w:val="00980133"/>
    <w:rsid w:val="009803D9"/>
    <w:rsid w:val="00980A72"/>
    <w:rsid w:val="0098154F"/>
    <w:rsid w:val="00981A4C"/>
    <w:rsid w:val="00981AC1"/>
    <w:rsid w:val="00981E1C"/>
    <w:rsid w:val="00981F13"/>
    <w:rsid w:val="009820BA"/>
    <w:rsid w:val="00982325"/>
    <w:rsid w:val="00982B18"/>
    <w:rsid w:val="00982CB4"/>
    <w:rsid w:val="00983014"/>
    <w:rsid w:val="00983122"/>
    <w:rsid w:val="00983305"/>
    <w:rsid w:val="00983324"/>
    <w:rsid w:val="00983495"/>
    <w:rsid w:val="00983BD4"/>
    <w:rsid w:val="00983DAD"/>
    <w:rsid w:val="00984304"/>
    <w:rsid w:val="00984700"/>
    <w:rsid w:val="0098474A"/>
    <w:rsid w:val="0098485E"/>
    <w:rsid w:val="0098491C"/>
    <w:rsid w:val="0098495D"/>
    <w:rsid w:val="00984B64"/>
    <w:rsid w:val="00984B90"/>
    <w:rsid w:val="009855BE"/>
    <w:rsid w:val="00985698"/>
    <w:rsid w:val="009857FE"/>
    <w:rsid w:val="009858C1"/>
    <w:rsid w:val="009862F7"/>
    <w:rsid w:val="009864DD"/>
    <w:rsid w:val="009866A0"/>
    <w:rsid w:val="0098682E"/>
    <w:rsid w:val="00986A26"/>
    <w:rsid w:val="00986BBC"/>
    <w:rsid w:val="009870F1"/>
    <w:rsid w:val="0098714D"/>
    <w:rsid w:val="00987412"/>
    <w:rsid w:val="0098743D"/>
    <w:rsid w:val="00987463"/>
    <w:rsid w:val="00987707"/>
    <w:rsid w:val="00987791"/>
    <w:rsid w:val="00987809"/>
    <w:rsid w:val="00987872"/>
    <w:rsid w:val="00987935"/>
    <w:rsid w:val="0099000E"/>
    <w:rsid w:val="00990448"/>
    <w:rsid w:val="00990A55"/>
    <w:rsid w:val="00990CA9"/>
    <w:rsid w:val="0099138B"/>
    <w:rsid w:val="00991499"/>
    <w:rsid w:val="009914E9"/>
    <w:rsid w:val="00991791"/>
    <w:rsid w:val="009918E0"/>
    <w:rsid w:val="00991946"/>
    <w:rsid w:val="0099286A"/>
    <w:rsid w:val="009928C5"/>
    <w:rsid w:val="00992B3C"/>
    <w:rsid w:val="00992B56"/>
    <w:rsid w:val="00992C9D"/>
    <w:rsid w:val="00992EE3"/>
    <w:rsid w:val="00992EF2"/>
    <w:rsid w:val="00993376"/>
    <w:rsid w:val="00993D50"/>
    <w:rsid w:val="00993E1F"/>
    <w:rsid w:val="00993F3E"/>
    <w:rsid w:val="009947C6"/>
    <w:rsid w:val="0099489F"/>
    <w:rsid w:val="009949E9"/>
    <w:rsid w:val="00994EC4"/>
    <w:rsid w:val="00995170"/>
    <w:rsid w:val="00995455"/>
    <w:rsid w:val="0099578D"/>
    <w:rsid w:val="009957AB"/>
    <w:rsid w:val="00995991"/>
    <w:rsid w:val="00995A4B"/>
    <w:rsid w:val="00995AC1"/>
    <w:rsid w:val="00995C16"/>
    <w:rsid w:val="00995CB3"/>
    <w:rsid w:val="00995E40"/>
    <w:rsid w:val="009961E6"/>
    <w:rsid w:val="0099698D"/>
    <w:rsid w:val="00996AC7"/>
    <w:rsid w:val="00996AEC"/>
    <w:rsid w:val="00997279"/>
    <w:rsid w:val="00997354"/>
    <w:rsid w:val="009973E1"/>
    <w:rsid w:val="00997697"/>
    <w:rsid w:val="00997803"/>
    <w:rsid w:val="0099796F"/>
    <w:rsid w:val="00997CE8"/>
    <w:rsid w:val="00997D09"/>
    <w:rsid w:val="00997F36"/>
    <w:rsid w:val="00997FCA"/>
    <w:rsid w:val="009A01BB"/>
    <w:rsid w:val="009A01E2"/>
    <w:rsid w:val="009A0399"/>
    <w:rsid w:val="009A05B5"/>
    <w:rsid w:val="009A05FB"/>
    <w:rsid w:val="009A0AE0"/>
    <w:rsid w:val="009A0B7B"/>
    <w:rsid w:val="009A107F"/>
    <w:rsid w:val="009A14BD"/>
    <w:rsid w:val="009A1553"/>
    <w:rsid w:val="009A176A"/>
    <w:rsid w:val="009A192C"/>
    <w:rsid w:val="009A23B8"/>
    <w:rsid w:val="009A263E"/>
    <w:rsid w:val="009A276E"/>
    <w:rsid w:val="009A2ADC"/>
    <w:rsid w:val="009A2B06"/>
    <w:rsid w:val="009A2B18"/>
    <w:rsid w:val="009A2B87"/>
    <w:rsid w:val="009A2FFF"/>
    <w:rsid w:val="009A301A"/>
    <w:rsid w:val="009A3128"/>
    <w:rsid w:val="009A3171"/>
    <w:rsid w:val="009A34D0"/>
    <w:rsid w:val="009A357D"/>
    <w:rsid w:val="009A3584"/>
    <w:rsid w:val="009A3743"/>
    <w:rsid w:val="009A378A"/>
    <w:rsid w:val="009A3966"/>
    <w:rsid w:val="009A3B27"/>
    <w:rsid w:val="009A3CA1"/>
    <w:rsid w:val="009A3CFB"/>
    <w:rsid w:val="009A402F"/>
    <w:rsid w:val="009A44AD"/>
    <w:rsid w:val="009A4A82"/>
    <w:rsid w:val="009A4A97"/>
    <w:rsid w:val="009A4D47"/>
    <w:rsid w:val="009A4DBD"/>
    <w:rsid w:val="009A4E67"/>
    <w:rsid w:val="009A543C"/>
    <w:rsid w:val="009A5829"/>
    <w:rsid w:val="009A58D0"/>
    <w:rsid w:val="009A5CFD"/>
    <w:rsid w:val="009A5E36"/>
    <w:rsid w:val="009A5F52"/>
    <w:rsid w:val="009A5FEE"/>
    <w:rsid w:val="009A6706"/>
    <w:rsid w:val="009A6998"/>
    <w:rsid w:val="009A6EE2"/>
    <w:rsid w:val="009A70AE"/>
    <w:rsid w:val="009A716D"/>
    <w:rsid w:val="009A7788"/>
    <w:rsid w:val="009A790C"/>
    <w:rsid w:val="009A7912"/>
    <w:rsid w:val="009A79B6"/>
    <w:rsid w:val="009A7A58"/>
    <w:rsid w:val="009A7CE3"/>
    <w:rsid w:val="009B08D4"/>
    <w:rsid w:val="009B0C54"/>
    <w:rsid w:val="009B0E9B"/>
    <w:rsid w:val="009B102F"/>
    <w:rsid w:val="009B1298"/>
    <w:rsid w:val="009B1481"/>
    <w:rsid w:val="009B1659"/>
    <w:rsid w:val="009B1B45"/>
    <w:rsid w:val="009B1D20"/>
    <w:rsid w:val="009B1E2C"/>
    <w:rsid w:val="009B1FC0"/>
    <w:rsid w:val="009B2263"/>
    <w:rsid w:val="009B22A0"/>
    <w:rsid w:val="009B23FB"/>
    <w:rsid w:val="009B2717"/>
    <w:rsid w:val="009B278B"/>
    <w:rsid w:val="009B2A58"/>
    <w:rsid w:val="009B2DA9"/>
    <w:rsid w:val="009B2E88"/>
    <w:rsid w:val="009B339B"/>
    <w:rsid w:val="009B3448"/>
    <w:rsid w:val="009B349C"/>
    <w:rsid w:val="009B368C"/>
    <w:rsid w:val="009B3697"/>
    <w:rsid w:val="009B36B5"/>
    <w:rsid w:val="009B386B"/>
    <w:rsid w:val="009B389F"/>
    <w:rsid w:val="009B3B7A"/>
    <w:rsid w:val="009B3CC6"/>
    <w:rsid w:val="009B3D33"/>
    <w:rsid w:val="009B3ED5"/>
    <w:rsid w:val="009B4208"/>
    <w:rsid w:val="009B44BA"/>
    <w:rsid w:val="009B46AD"/>
    <w:rsid w:val="009B49C8"/>
    <w:rsid w:val="009B4F25"/>
    <w:rsid w:val="009B546D"/>
    <w:rsid w:val="009B5527"/>
    <w:rsid w:val="009B55F2"/>
    <w:rsid w:val="009B5771"/>
    <w:rsid w:val="009B5B9B"/>
    <w:rsid w:val="009B5D2F"/>
    <w:rsid w:val="009B617B"/>
    <w:rsid w:val="009B61F4"/>
    <w:rsid w:val="009B620F"/>
    <w:rsid w:val="009B647D"/>
    <w:rsid w:val="009B64A4"/>
    <w:rsid w:val="009B65B9"/>
    <w:rsid w:val="009B6793"/>
    <w:rsid w:val="009B6836"/>
    <w:rsid w:val="009B6900"/>
    <w:rsid w:val="009B6F7F"/>
    <w:rsid w:val="009B6FD5"/>
    <w:rsid w:val="009B6FD6"/>
    <w:rsid w:val="009B70AD"/>
    <w:rsid w:val="009B724C"/>
    <w:rsid w:val="009B731E"/>
    <w:rsid w:val="009B7979"/>
    <w:rsid w:val="009B7AF6"/>
    <w:rsid w:val="009B7C01"/>
    <w:rsid w:val="009C00B8"/>
    <w:rsid w:val="009C0247"/>
    <w:rsid w:val="009C0788"/>
    <w:rsid w:val="009C078E"/>
    <w:rsid w:val="009C158F"/>
    <w:rsid w:val="009C1981"/>
    <w:rsid w:val="009C1997"/>
    <w:rsid w:val="009C22F1"/>
    <w:rsid w:val="009C247D"/>
    <w:rsid w:val="009C2752"/>
    <w:rsid w:val="009C294E"/>
    <w:rsid w:val="009C2DB6"/>
    <w:rsid w:val="009C2F4B"/>
    <w:rsid w:val="009C2F53"/>
    <w:rsid w:val="009C34AA"/>
    <w:rsid w:val="009C355D"/>
    <w:rsid w:val="009C35AA"/>
    <w:rsid w:val="009C3638"/>
    <w:rsid w:val="009C36B8"/>
    <w:rsid w:val="009C39D1"/>
    <w:rsid w:val="009C3F26"/>
    <w:rsid w:val="009C3F91"/>
    <w:rsid w:val="009C419C"/>
    <w:rsid w:val="009C4621"/>
    <w:rsid w:val="009C492E"/>
    <w:rsid w:val="009C4C5D"/>
    <w:rsid w:val="009C4CAF"/>
    <w:rsid w:val="009C4DA3"/>
    <w:rsid w:val="009C4F8E"/>
    <w:rsid w:val="009C503D"/>
    <w:rsid w:val="009C50B0"/>
    <w:rsid w:val="009C5263"/>
    <w:rsid w:val="009C5304"/>
    <w:rsid w:val="009C5950"/>
    <w:rsid w:val="009C5C10"/>
    <w:rsid w:val="009C6198"/>
    <w:rsid w:val="009C61E2"/>
    <w:rsid w:val="009C631D"/>
    <w:rsid w:val="009C650D"/>
    <w:rsid w:val="009C6A1C"/>
    <w:rsid w:val="009C6EF0"/>
    <w:rsid w:val="009C6F8B"/>
    <w:rsid w:val="009C6FBD"/>
    <w:rsid w:val="009C7055"/>
    <w:rsid w:val="009C740B"/>
    <w:rsid w:val="009C74D5"/>
    <w:rsid w:val="009C7676"/>
    <w:rsid w:val="009C768D"/>
    <w:rsid w:val="009C7730"/>
    <w:rsid w:val="009C7813"/>
    <w:rsid w:val="009C7867"/>
    <w:rsid w:val="009D05A5"/>
    <w:rsid w:val="009D067D"/>
    <w:rsid w:val="009D07D1"/>
    <w:rsid w:val="009D09A0"/>
    <w:rsid w:val="009D0A38"/>
    <w:rsid w:val="009D0C33"/>
    <w:rsid w:val="009D105F"/>
    <w:rsid w:val="009D10B4"/>
    <w:rsid w:val="009D13F1"/>
    <w:rsid w:val="009D155D"/>
    <w:rsid w:val="009D15AC"/>
    <w:rsid w:val="009D1CF3"/>
    <w:rsid w:val="009D216E"/>
    <w:rsid w:val="009D22FB"/>
    <w:rsid w:val="009D24A5"/>
    <w:rsid w:val="009D255B"/>
    <w:rsid w:val="009D27B3"/>
    <w:rsid w:val="009D29B2"/>
    <w:rsid w:val="009D2C03"/>
    <w:rsid w:val="009D2E4E"/>
    <w:rsid w:val="009D329F"/>
    <w:rsid w:val="009D3418"/>
    <w:rsid w:val="009D3B42"/>
    <w:rsid w:val="009D3C3C"/>
    <w:rsid w:val="009D3DC7"/>
    <w:rsid w:val="009D3F65"/>
    <w:rsid w:val="009D4141"/>
    <w:rsid w:val="009D4601"/>
    <w:rsid w:val="009D48B7"/>
    <w:rsid w:val="009D4919"/>
    <w:rsid w:val="009D49A4"/>
    <w:rsid w:val="009D4B34"/>
    <w:rsid w:val="009D4BCE"/>
    <w:rsid w:val="009D4F57"/>
    <w:rsid w:val="009D50A0"/>
    <w:rsid w:val="009D52D3"/>
    <w:rsid w:val="009D538D"/>
    <w:rsid w:val="009D5582"/>
    <w:rsid w:val="009D5FE9"/>
    <w:rsid w:val="009D6015"/>
    <w:rsid w:val="009D60B2"/>
    <w:rsid w:val="009D61AD"/>
    <w:rsid w:val="009D626D"/>
    <w:rsid w:val="009D6507"/>
    <w:rsid w:val="009D6614"/>
    <w:rsid w:val="009D6B90"/>
    <w:rsid w:val="009D7025"/>
    <w:rsid w:val="009D7027"/>
    <w:rsid w:val="009D7131"/>
    <w:rsid w:val="009D7375"/>
    <w:rsid w:val="009D74BE"/>
    <w:rsid w:val="009D773C"/>
    <w:rsid w:val="009D78BD"/>
    <w:rsid w:val="009D7A92"/>
    <w:rsid w:val="009E0225"/>
    <w:rsid w:val="009E02E7"/>
    <w:rsid w:val="009E06CA"/>
    <w:rsid w:val="009E0828"/>
    <w:rsid w:val="009E0D50"/>
    <w:rsid w:val="009E0E87"/>
    <w:rsid w:val="009E0E9E"/>
    <w:rsid w:val="009E1239"/>
    <w:rsid w:val="009E158B"/>
    <w:rsid w:val="009E18FB"/>
    <w:rsid w:val="009E1A74"/>
    <w:rsid w:val="009E216A"/>
    <w:rsid w:val="009E23EE"/>
    <w:rsid w:val="009E2412"/>
    <w:rsid w:val="009E2451"/>
    <w:rsid w:val="009E2785"/>
    <w:rsid w:val="009E27B9"/>
    <w:rsid w:val="009E28AD"/>
    <w:rsid w:val="009E29AE"/>
    <w:rsid w:val="009E2B6B"/>
    <w:rsid w:val="009E2B92"/>
    <w:rsid w:val="009E3048"/>
    <w:rsid w:val="009E3155"/>
    <w:rsid w:val="009E3AEE"/>
    <w:rsid w:val="009E3AF0"/>
    <w:rsid w:val="009E3B36"/>
    <w:rsid w:val="009E3BF4"/>
    <w:rsid w:val="009E4238"/>
    <w:rsid w:val="009E44E1"/>
    <w:rsid w:val="009E457E"/>
    <w:rsid w:val="009E4619"/>
    <w:rsid w:val="009E4740"/>
    <w:rsid w:val="009E4B49"/>
    <w:rsid w:val="009E4CC8"/>
    <w:rsid w:val="009E5153"/>
    <w:rsid w:val="009E535F"/>
    <w:rsid w:val="009E5371"/>
    <w:rsid w:val="009E53BD"/>
    <w:rsid w:val="009E5522"/>
    <w:rsid w:val="009E55B8"/>
    <w:rsid w:val="009E57BD"/>
    <w:rsid w:val="009E618A"/>
    <w:rsid w:val="009E62E5"/>
    <w:rsid w:val="009E684C"/>
    <w:rsid w:val="009E68FA"/>
    <w:rsid w:val="009E6C59"/>
    <w:rsid w:val="009E6D2A"/>
    <w:rsid w:val="009E70E1"/>
    <w:rsid w:val="009E716C"/>
    <w:rsid w:val="009E7257"/>
    <w:rsid w:val="009E7385"/>
    <w:rsid w:val="009E7604"/>
    <w:rsid w:val="009E7788"/>
    <w:rsid w:val="009E7A1F"/>
    <w:rsid w:val="009E7A42"/>
    <w:rsid w:val="009E7C20"/>
    <w:rsid w:val="009E7E68"/>
    <w:rsid w:val="009F033F"/>
    <w:rsid w:val="009F052D"/>
    <w:rsid w:val="009F0B4B"/>
    <w:rsid w:val="009F0DB3"/>
    <w:rsid w:val="009F0EC4"/>
    <w:rsid w:val="009F0FC5"/>
    <w:rsid w:val="009F10A0"/>
    <w:rsid w:val="009F111D"/>
    <w:rsid w:val="009F1220"/>
    <w:rsid w:val="009F128D"/>
    <w:rsid w:val="009F149D"/>
    <w:rsid w:val="009F1514"/>
    <w:rsid w:val="009F1725"/>
    <w:rsid w:val="009F1E13"/>
    <w:rsid w:val="009F236B"/>
    <w:rsid w:val="009F23B0"/>
    <w:rsid w:val="009F26D6"/>
    <w:rsid w:val="009F2AB6"/>
    <w:rsid w:val="009F2C56"/>
    <w:rsid w:val="009F2D93"/>
    <w:rsid w:val="009F2DEA"/>
    <w:rsid w:val="009F302D"/>
    <w:rsid w:val="009F30DE"/>
    <w:rsid w:val="009F3238"/>
    <w:rsid w:val="009F32D3"/>
    <w:rsid w:val="009F331F"/>
    <w:rsid w:val="009F36B1"/>
    <w:rsid w:val="009F375C"/>
    <w:rsid w:val="009F39D8"/>
    <w:rsid w:val="009F3A00"/>
    <w:rsid w:val="009F3A3F"/>
    <w:rsid w:val="009F3B47"/>
    <w:rsid w:val="009F3D85"/>
    <w:rsid w:val="009F40DC"/>
    <w:rsid w:val="009F4282"/>
    <w:rsid w:val="009F43DA"/>
    <w:rsid w:val="009F440E"/>
    <w:rsid w:val="009F46F1"/>
    <w:rsid w:val="009F4DF1"/>
    <w:rsid w:val="009F5192"/>
    <w:rsid w:val="009F5516"/>
    <w:rsid w:val="009F5A94"/>
    <w:rsid w:val="009F5AF2"/>
    <w:rsid w:val="009F5B81"/>
    <w:rsid w:val="009F5D20"/>
    <w:rsid w:val="009F5D54"/>
    <w:rsid w:val="009F5E68"/>
    <w:rsid w:val="009F5FDD"/>
    <w:rsid w:val="009F6075"/>
    <w:rsid w:val="009F6116"/>
    <w:rsid w:val="009F6220"/>
    <w:rsid w:val="009F654A"/>
    <w:rsid w:val="009F65D2"/>
    <w:rsid w:val="009F678D"/>
    <w:rsid w:val="009F6D1F"/>
    <w:rsid w:val="009F7004"/>
    <w:rsid w:val="009F7117"/>
    <w:rsid w:val="009F7324"/>
    <w:rsid w:val="009F76A2"/>
    <w:rsid w:val="009F76F7"/>
    <w:rsid w:val="009F792A"/>
    <w:rsid w:val="009F7D8C"/>
    <w:rsid w:val="00A0013C"/>
    <w:rsid w:val="00A0017E"/>
    <w:rsid w:val="00A00277"/>
    <w:rsid w:val="00A01270"/>
    <w:rsid w:val="00A015CB"/>
    <w:rsid w:val="00A01928"/>
    <w:rsid w:val="00A01997"/>
    <w:rsid w:val="00A01B98"/>
    <w:rsid w:val="00A01D15"/>
    <w:rsid w:val="00A01DF2"/>
    <w:rsid w:val="00A022C8"/>
    <w:rsid w:val="00A02444"/>
    <w:rsid w:val="00A0247F"/>
    <w:rsid w:val="00A0293F"/>
    <w:rsid w:val="00A02DF6"/>
    <w:rsid w:val="00A032EF"/>
    <w:rsid w:val="00A036F6"/>
    <w:rsid w:val="00A03890"/>
    <w:rsid w:val="00A03A9D"/>
    <w:rsid w:val="00A03D49"/>
    <w:rsid w:val="00A03D65"/>
    <w:rsid w:val="00A043D3"/>
    <w:rsid w:val="00A0448C"/>
    <w:rsid w:val="00A048DC"/>
    <w:rsid w:val="00A04A9B"/>
    <w:rsid w:val="00A04A9E"/>
    <w:rsid w:val="00A04C40"/>
    <w:rsid w:val="00A04E6A"/>
    <w:rsid w:val="00A05199"/>
    <w:rsid w:val="00A056F1"/>
    <w:rsid w:val="00A05735"/>
    <w:rsid w:val="00A05823"/>
    <w:rsid w:val="00A058E6"/>
    <w:rsid w:val="00A05A58"/>
    <w:rsid w:val="00A05AD6"/>
    <w:rsid w:val="00A05B77"/>
    <w:rsid w:val="00A06095"/>
    <w:rsid w:val="00A060D3"/>
    <w:rsid w:val="00A06F87"/>
    <w:rsid w:val="00A07049"/>
    <w:rsid w:val="00A071CD"/>
    <w:rsid w:val="00A073A4"/>
    <w:rsid w:val="00A073B1"/>
    <w:rsid w:val="00A0755D"/>
    <w:rsid w:val="00A07646"/>
    <w:rsid w:val="00A076E4"/>
    <w:rsid w:val="00A079F7"/>
    <w:rsid w:val="00A07D77"/>
    <w:rsid w:val="00A07F23"/>
    <w:rsid w:val="00A102CC"/>
    <w:rsid w:val="00A10809"/>
    <w:rsid w:val="00A1080A"/>
    <w:rsid w:val="00A1089E"/>
    <w:rsid w:val="00A108B1"/>
    <w:rsid w:val="00A1095A"/>
    <w:rsid w:val="00A10A50"/>
    <w:rsid w:val="00A10BAF"/>
    <w:rsid w:val="00A10FA7"/>
    <w:rsid w:val="00A11283"/>
    <w:rsid w:val="00A116CC"/>
    <w:rsid w:val="00A1199D"/>
    <w:rsid w:val="00A11E1D"/>
    <w:rsid w:val="00A11E61"/>
    <w:rsid w:val="00A12218"/>
    <w:rsid w:val="00A1228C"/>
    <w:rsid w:val="00A12588"/>
    <w:rsid w:val="00A12736"/>
    <w:rsid w:val="00A12981"/>
    <w:rsid w:val="00A129FC"/>
    <w:rsid w:val="00A12BD3"/>
    <w:rsid w:val="00A12C4E"/>
    <w:rsid w:val="00A12E6F"/>
    <w:rsid w:val="00A133C3"/>
    <w:rsid w:val="00A134B7"/>
    <w:rsid w:val="00A134F6"/>
    <w:rsid w:val="00A1395A"/>
    <w:rsid w:val="00A13A32"/>
    <w:rsid w:val="00A13BBD"/>
    <w:rsid w:val="00A13E38"/>
    <w:rsid w:val="00A13E7F"/>
    <w:rsid w:val="00A13EA1"/>
    <w:rsid w:val="00A142C8"/>
    <w:rsid w:val="00A1456C"/>
    <w:rsid w:val="00A14615"/>
    <w:rsid w:val="00A146E4"/>
    <w:rsid w:val="00A14B8C"/>
    <w:rsid w:val="00A14BEB"/>
    <w:rsid w:val="00A14E1C"/>
    <w:rsid w:val="00A15242"/>
    <w:rsid w:val="00A15627"/>
    <w:rsid w:val="00A15A96"/>
    <w:rsid w:val="00A167DA"/>
    <w:rsid w:val="00A16A92"/>
    <w:rsid w:val="00A16D0F"/>
    <w:rsid w:val="00A1767C"/>
    <w:rsid w:val="00A17BAD"/>
    <w:rsid w:val="00A17D33"/>
    <w:rsid w:val="00A201D2"/>
    <w:rsid w:val="00A204AC"/>
    <w:rsid w:val="00A2055E"/>
    <w:rsid w:val="00A205C0"/>
    <w:rsid w:val="00A205D8"/>
    <w:rsid w:val="00A20794"/>
    <w:rsid w:val="00A207B8"/>
    <w:rsid w:val="00A20BD1"/>
    <w:rsid w:val="00A20C29"/>
    <w:rsid w:val="00A21538"/>
    <w:rsid w:val="00A21C1B"/>
    <w:rsid w:val="00A21FB7"/>
    <w:rsid w:val="00A221F2"/>
    <w:rsid w:val="00A2236A"/>
    <w:rsid w:val="00A22560"/>
    <w:rsid w:val="00A228AD"/>
    <w:rsid w:val="00A22E23"/>
    <w:rsid w:val="00A22E42"/>
    <w:rsid w:val="00A230E9"/>
    <w:rsid w:val="00A23983"/>
    <w:rsid w:val="00A239ED"/>
    <w:rsid w:val="00A23A56"/>
    <w:rsid w:val="00A23B93"/>
    <w:rsid w:val="00A23D17"/>
    <w:rsid w:val="00A23ECD"/>
    <w:rsid w:val="00A23FBE"/>
    <w:rsid w:val="00A2462B"/>
    <w:rsid w:val="00A246E9"/>
    <w:rsid w:val="00A2495A"/>
    <w:rsid w:val="00A24F67"/>
    <w:rsid w:val="00A255D5"/>
    <w:rsid w:val="00A257B0"/>
    <w:rsid w:val="00A25877"/>
    <w:rsid w:val="00A2596C"/>
    <w:rsid w:val="00A25CE2"/>
    <w:rsid w:val="00A25D0B"/>
    <w:rsid w:val="00A25E25"/>
    <w:rsid w:val="00A25ED2"/>
    <w:rsid w:val="00A25F6E"/>
    <w:rsid w:val="00A260FE"/>
    <w:rsid w:val="00A2625E"/>
    <w:rsid w:val="00A2689E"/>
    <w:rsid w:val="00A268EA"/>
    <w:rsid w:val="00A26D1B"/>
    <w:rsid w:val="00A26E04"/>
    <w:rsid w:val="00A26FC3"/>
    <w:rsid w:val="00A274D7"/>
    <w:rsid w:val="00A2779C"/>
    <w:rsid w:val="00A279BE"/>
    <w:rsid w:val="00A3009E"/>
    <w:rsid w:val="00A302DF"/>
    <w:rsid w:val="00A30394"/>
    <w:rsid w:val="00A308FF"/>
    <w:rsid w:val="00A30C0F"/>
    <w:rsid w:val="00A30F51"/>
    <w:rsid w:val="00A31503"/>
    <w:rsid w:val="00A31C6E"/>
    <w:rsid w:val="00A3219C"/>
    <w:rsid w:val="00A328DC"/>
    <w:rsid w:val="00A32C79"/>
    <w:rsid w:val="00A32D1E"/>
    <w:rsid w:val="00A32E30"/>
    <w:rsid w:val="00A32E7A"/>
    <w:rsid w:val="00A33173"/>
    <w:rsid w:val="00A33258"/>
    <w:rsid w:val="00A332F0"/>
    <w:rsid w:val="00A33602"/>
    <w:rsid w:val="00A336F4"/>
    <w:rsid w:val="00A33DF8"/>
    <w:rsid w:val="00A33F5E"/>
    <w:rsid w:val="00A3406E"/>
    <w:rsid w:val="00A34148"/>
    <w:rsid w:val="00A342E6"/>
    <w:rsid w:val="00A34455"/>
    <w:rsid w:val="00A345C6"/>
    <w:rsid w:val="00A347FB"/>
    <w:rsid w:val="00A34AD7"/>
    <w:rsid w:val="00A34CEB"/>
    <w:rsid w:val="00A34DB7"/>
    <w:rsid w:val="00A350D3"/>
    <w:rsid w:val="00A350DC"/>
    <w:rsid w:val="00A3518B"/>
    <w:rsid w:val="00A351E9"/>
    <w:rsid w:val="00A352F5"/>
    <w:rsid w:val="00A3546C"/>
    <w:rsid w:val="00A35491"/>
    <w:rsid w:val="00A3558E"/>
    <w:rsid w:val="00A355F3"/>
    <w:rsid w:val="00A357E2"/>
    <w:rsid w:val="00A357F0"/>
    <w:rsid w:val="00A35858"/>
    <w:rsid w:val="00A35AC3"/>
    <w:rsid w:val="00A35C28"/>
    <w:rsid w:val="00A3603C"/>
    <w:rsid w:val="00A36052"/>
    <w:rsid w:val="00A363D4"/>
    <w:rsid w:val="00A364CD"/>
    <w:rsid w:val="00A3652B"/>
    <w:rsid w:val="00A365EB"/>
    <w:rsid w:val="00A36A32"/>
    <w:rsid w:val="00A36BF6"/>
    <w:rsid w:val="00A37148"/>
    <w:rsid w:val="00A37533"/>
    <w:rsid w:val="00A3767A"/>
    <w:rsid w:val="00A37852"/>
    <w:rsid w:val="00A379B3"/>
    <w:rsid w:val="00A37BEF"/>
    <w:rsid w:val="00A37ECD"/>
    <w:rsid w:val="00A4068E"/>
    <w:rsid w:val="00A409B4"/>
    <w:rsid w:val="00A40C2C"/>
    <w:rsid w:val="00A40E7C"/>
    <w:rsid w:val="00A40FE7"/>
    <w:rsid w:val="00A4155D"/>
    <w:rsid w:val="00A41654"/>
    <w:rsid w:val="00A419C3"/>
    <w:rsid w:val="00A41EE0"/>
    <w:rsid w:val="00A42132"/>
    <w:rsid w:val="00A4214C"/>
    <w:rsid w:val="00A421AE"/>
    <w:rsid w:val="00A422DB"/>
    <w:rsid w:val="00A4231E"/>
    <w:rsid w:val="00A423D1"/>
    <w:rsid w:val="00A4255F"/>
    <w:rsid w:val="00A42CD1"/>
    <w:rsid w:val="00A42D48"/>
    <w:rsid w:val="00A42E8D"/>
    <w:rsid w:val="00A42FD4"/>
    <w:rsid w:val="00A4330B"/>
    <w:rsid w:val="00A43CB5"/>
    <w:rsid w:val="00A43E74"/>
    <w:rsid w:val="00A4414E"/>
    <w:rsid w:val="00A4435E"/>
    <w:rsid w:val="00A44A7B"/>
    <w:rsid w:val="00A44AB3"/>
    <w:rsid w:val="00A44BC8"/>
    <w:rsid w:val="00A44BE5"/>
    <w:rsid w:val="00A44CD6"/>
    <w:rsid w:val="00A44E0D"/>
    <w:rsid w:val="00A45087"/>
    <w:rsid w:val="00A450F7"/>
    <w:rsid w:val="00A4519B"/>
    <w:rsid w:val="00A4552D"/>
    <w:rsid w:val="00A45840"/>
    <w:rsid w:val="00A45D6E"/>
    <w:rsid w:val="00A45F30"/>
    <w:rsid w:val="00A462AC"/>
    <w:rsid w:val="00A463FE"/>
    <w:rsid w:val="00A465EF"/>
    <w:rsid w:val="00A46A0A"/>
    <w:rsid w:val="00A46D71"/>
    <w:rsid w:val="00A46E47"/>
    <w:rsid w:val="00A46E6F"/>
    <w:rsid w:val="00A470D3"/>
    <w:rsid w:val="00A4727E"/>
    <w:rsid w:val="00A47332"/>
    <w:rsid w:val="00A473CF"/>
    <w:rsid w:val="00A47645"/>
    <w:rsid w:val="00A47BEF"/>
    <w:rsid w:val="00A47DE2"/>
    <w:rsid w:val="00A47E69"/>
    <w:rsid w:val="00A50148"/>
    <w:rsid w:val="00A50453"/>
    <w:rsid w:val="00A5076C"/>
    <w:rsid w:val="00A507BF"/>
    <w:rsid w:val="00A50F88"/>
    <w:rsid w:val="00A511F4"/>
    <w:rsid w:val="00A51496"/>
    <w:rsid w:val="00A51554"/>
    <w:rsid w:val="00A51687"/>
    <w:rsid w:val="00A5181B"/>
    <w:rsid w:val="00A51F70"/>
    <w:rsid w:val="00A52033"/>
    <w:rsid w:val="00A52164"/>
    <w:rsid w:val="00A52267"/>
    <w:rsid w:val="00A5230E"/>
    <w:rsid w:val="00A526D8"/>
    <w:rsid w:val="00A529F8"/>
    <w:rsid w:val="00A5309D"/>
    <w:rsid w:val="00A5312F"/>
    <w:rsid w:val="00A53248"/>
    <w:rsid w:val="00A5339A"/>
    <w:rsid w:val="00A53787"/>
    <w:rsid w:val="00A53C4F"/>
    <w:rsid w:val="00A53F7B"/>
    <w:rsid w:val="00A541D5"/>
    <w:rsid w:val="00A54219"/>
    <w:rsid w:val="00A544FD"/>
    <w:rsid w:val="00A547F5"/>
    <w:rsid w:val="00A54998"/>
    <w:rsid w:val="00A54C65"/>
    <w:rsid w:val="00A54F40"/>
    <w:rsid w:val="00A553F5"/>
    <w:rsid w:val="00A5573F"/>
    <w:rsid w:val="00A55805"/>
    <w:rsid w:val="00A558A9"/>
    <w:rsid w:val="00A55CF5"/>
    <w:rsid w:val="00A56065"/>
    <w:rsid w:val="00A56380"/>
    <w:rsid w:val="00A56606"/>
    <w:rsid w:val="00A56711"/>
    <w:rsid w:val="00A570FA"/>
    <w:rsid w:val="00A5733E"/>
    <w:rsid w:val="00A576A6"/>
    <w:rsid w:val="00A577B4"/>
    <w:rsid w:val="00A57883"/>
    <w:rsid w:val="00A57E45"/>
    <w:rsid w:val="00A57EB5"/>
    <w:rsid w:val="00A6007E"/>
    <w:rsid w:val="00A602BF"/>
    <w:rsid w:val="00A60649"/>
    <w:rsid w:val="00A606D9"/>
    <w:rsid w:val="00A609C3"/>
    <w:rsid w:val="00A60B6B"/>
    <w:rsid w:val="00A60BCE"/>
    <w:rsid w:val="00A60C4A"/>
    <w:rsid w:val="00A60CD1"/>
    <w:rsid w:val="00A60F0E"/>
    <w:rsid w:val="00A61533"/>
    <w:rsid w:val="00A6175E"/>
    <w:rsid w:val="00A6196E"/>
    <w:rsid w:val="00A62139"/>
    <w:rsid w:val="00A62376"/>
    <w:rsid w:val="00A624A2"/>
    <w:rsid w:val="00A635E7"/>
    <w:rsid w:val="00A636E1"/>
    <w:rsid w:val="00A637DA"/>
    <w:rsid w:val="00A638C7"/>
    <w:rsid w:val="00A63982"/>
    <w:rsid w:val="00A63BD5"/>
    <w:rsid w:val="00A63CB0"/>
    <w:rsid w:val="00A63CB3"/>
    <w:rsid w:val="00A63CD7"/>
    <w:rsid w:val="00A63DA4"/>
    <w:rsid w:val="00A6401E"/>
    <w:rsid w:val="00A64399"/>
    <w:rsid w:val="00A64544"/>
    <w:rsid w:val="00A6487C"/>
    <w:rsid w:val="00A64E68"/>
    <w:rsid w:val="00A6537E"/>
    <w:rsid w:val="00A65562"/>
    <w:rsid w:val="00A65567"/>
    <w:rsid w:val="00A656CA"/>
    <w:rsid w:val="00A659E3"/>
    <w:rsid w:val="00A65A28"/>
    <w:rsid w:val="00A65A9B"/>
    <w:rsid w:val="00A65E77"/>
    <w:rsid w:val="00A66067"/>
    <w:rsid w:val="00A66307"/>
    <w:rsid w:val="00A66A18"/>
    <w:rsid w:val="00A66A4A"/>
    <w:rsid w:val="00A66B4B"/>
    <w:rsid w:val="00A66F1D"/>
    <w:rsid w:val="00A66F2D"/>
    <w:rsid w:val="00A67020"/>
    <w:rsid w:val="00A67024"/>
    <w:rsid w:val="00A67230"/>
    <w:rsid w:val="00A67565"/>
    <w:rsid w:val="00A675A5"/>
    <w:rsid w:val="00A676A2"/>
    <w:rsid w:val="00A67762"/>
    <w:rsid w:val="00A67A9D"/>
    <w:rsid w:val="00A67ACC"/>
    <w:rsid w:val="00A67B78"/>
    <w:rsid w:val="00A67FB0"/>
    <w:rsid w:val="00A700BB"/>
    <w:rsid w:val="00A7032C"/>
    <w:rsid w:val="00A703DA"/>
    <w:rsid w:val="00A706A6"/>
    <w:rsid w:val="00A70802"/>
    <w:rsid w:val="00A70878"/>
    <w:rsid w:val="00A70CE5"/>
    <w:rsid w:val="00A70F30"/>
    <w:rsid w:val="00A711D7"/>
    <w:rsid w:val="00A71284"/>
    <w:rsid w:val="00A7145A"/>
    <w:rsid w:val="00A7189D"/>
    <w:rsid w:val="00A71959"/>
    <w:rsid w:val="00A71A81"/>
    <w:rsid w:val="00A71BF7"/>
    <w:rsid w:val="00A71FA3"/>
    <w:rsid w:val="00A7210E"/>
    <w:rsid w:val="00A72187"/>
    <w:rsid w:val="00A72267"/>
    <w:rsid w:val="00A7270F"/>
    <w:rsid w:val="00A7274A"/>
    <w:rsid w:val="00A72A84"/>
    <w:rsid w:val="00A72B31"/>
    <w:rsid w:val="00A72D88"/>
    <w:rsid w:val="00A72F4F"/>
    <w:rsid w:val="00A730F3"/>
    <w:rsid w:val="00A73370"/>
    <w:rsid w:val="00A733D0"/>
    <w:rsid w:val="00A734D1"/>
    <w:rsid w:val="00A7363B"/>
    <w:rsid w:val="00A73BBE"/>
    <w:rsid w:val="00A73E5B"/>
    <w:rsid w:val="00A73E9A"/>
    <w:rsid w:val="00A73EBF"/>
    <w:rsid w:val="00A743CE"/>
    <w:rsid w:val="00A7440C"/>
    <w:rsid w:val="00A7462C"/>
    <w:rsid w:val="00A748AE"/>
    <w:rsid w:val="00A74A14"/>
    <w:rsid w:val="00A74A73"/>
    <w:rsid w:val="00A74EC6"/>
    <w:rsid w:val="00A74ED4"/>
    <w:rsid w:val="00A756CB"/>
    <w:rsid w:val="00A762BC"/>
    <w:rsid w:val="00A76424"/>
    <w:rsid w:val="00A76958"/>
    <w:rsid w:val="00A76AA4"/>
    <w:rsid w:val="00A77305"/>
    <w:rsid w:val="00A7751B"/>
    <w:rsid w:val="00A777C0"/>
    <w:rsid w:val="00A778D0"/>
    <w:rsid w:val="00A77A86"/>
    <w:rsid w:val="00A77AC6"/>
    <w:rsid w:val="00A77BF3"/>
    <w:rsid w:val="00A77C06"/>
    <w:rsid w:val="00A801B3"/>
    <w:rsid w:val="00A80334"/>
    <w:rsid w:val="00A80475"/>
    <w:rsid w:val="00A8047C"/>
    <w:rsid w:val="00A807CF"/>
    <w:rsid w:val="00A80B73"/>
    <w:rsid w:val="00A80C5D"/>
    <w:rsid w:val="00A80DB4"/>
    <w:rsid w:val="00A80DFC"/>
    <w:rsid w:val="00A80E20"/>
    <w:rsid w:val="00A80FCF"/>
    <w:rsid w:val="00A80FEC"/>
    <w:rsid w:val="00A8119D"/>
    <w:rsid w:val="00A81627"/>
    <w:rsid w:val="00A81F03"/>
    <w:rsid w:val="00A81F50"/>
    <w:rsid w:val="00A82601"/>
    <w:rsid w:val="00A82ADF"/>
    <w:rsid w:val="00A82BC5"/>
    <w:rsid w:val="00A82D7C"/>
    <w:rsid w:val="00A82E71"/>
    <w:rsid w:val="00A833A2"/>
    <w:rsid w:val="00A83B43"/>
    <w:rsid w:val="00A83E67"/>
    <w:rsid w:val="00A83F37"/>
    <w:rsid w:val="00A8401E"/>
    <w:rsid w:val="00A84231"/>
    <w:rsid w:val="00A843A2"/>
    <w:rsid w:val="00A843BC"/>
    <w:rsid w:val="00A84431"/>
    <w:rsid w:val="00A8446A"/>
    <w:rsid w:val="00A8457F"/>
    <w:rsid w:val="00A8460C"/>
    <w:rsid w:val="00A84A3E"/>
    <w:rsid w:val="00A84B67"/>
    <w:rsid w:val="00A84CD0"/>
    <w:rsid w:val="00A84EC5"/>
    <w:rsid w:val="00A84F37"/>
    <w:rsid w:val="00A85076"/>
    <w:rsid w:val="00A85D8C"/>
    <w:rsid w:val="00A862E0"/>
    <w:rsid w:val="00A8652E"/>
    <w:rsid w:val="00A86913"/>
    <w:rsid w:val="00A86944"/>
    <w:rsid w:val="00A86ACD"/>
    <w:rsid w:val="00A86C25"/>
    <w:rsid w:val="00A86D80"/>
    <w:rsid w:val="00A86EF3"/>
    <w:rsid w:val="00A878C0"/>
    <w:rsid w:val="00A878C4"/>
    <w:rsid w:val="00A87A52"/>
    <w:rsid w:val="00A87C3B"/>
    <w:rsid w:val="00A87C58"/>
    <w:rsid w:val="00A9024A"/>
    <w:rsid w:val="00A90290"/>
    <w:rsid w:val="00A90674"/>
    <w:rsid w:val="00A90C45"/>
    <w:rsid w:val="00A90D37"/>
    <w:rsid w:val="00A912C8"/>
    <w:rsid w:val="00A912F6"/>
    <w:rsid w:val="00A91438"/>
    <w:rsid w:val="00A914FF"/>
    <w:rsid w:val="00A9181E"/>
    <w:rsid w:val="00A91CA9"/>
    <w:rsid w:val="00A91E96"/>
    <w:rsid w:val="00A91EDD"/>
    <w:rsid w:val="00A9226C"/>
    <w:rsid w:val="00A9251E"/>
    <w:rsid w:val="00A92844"/>
    <w:rsid w:val="00A92CA4"/>
    <w:rsid w:val="00A92F16"/>
    <w:rsid w:val="00A9300D"/>
    <w:rsid w:val="00A93193"/>
    <w:rsid w:val="00A93319"/>
    <w:rsid w:val="00A933E0"/>
    <w:rsid w:val="00A9386B"/>
    <w:rsid w:val="00A93DF0"/>
    <w:rsid w:val="00A93DFB"/>
    <w:rsid w:val="00A93E03"/>
    <w:rsid w:val="00A94107"/>
    <w:rsid w:val="00A94201"/>
    <w:rsid w:val="00A94582"/>
    <w:rsid w:val="00A94662"/>
    <w:rsid w:val="00A9477E"/>
    <w:rsid w:val="00A94BC1"/>
    <w:rsid w:val="00A94F27"/>
    <w:rsid w:val="00A94FD6"/>
    <w:rsid w:val="00A95120"/>
    <w:rsid w:val="00A951C0"/>
    <w:rsid w:val="00A9531C"/>
    <w:rsid w:val="00A95470"/>
    <w:rsid w:val="00A955B3"/>
    <w:rsid w:val="00A957F7"/>
    <w:rsid w:val="00A95A24"/>
    <w:rsid w:val="00A95B46"/>
    <w:rsid w:val="00A95C12"/>
    <w:rsid w:val="00A95D15"/>
    <w:rsid w:val="00A960D6"/>
    <w:rsid w:val="00A96219"/>
    <w:rsid w:val="00A96498"/>
    <w:rsid w:val="00A96568"/>
    <w:rsid w:val="00A9675D"/>
    <w:rsid w:val="00A96E1F"/>
    <w:rsid w:val="00A9748A"/>
    <w:rsid w:val="00A97559"/>
    <w:rsid w:val="00A97902"/>
    <w:rsid w:val="00A97A64"/>
    <w:rsid w:val="00A97AC1"/>
    <w:rsid w:val="00A97C65"/>
    <w:rsid w:val="00A97D7C"/>
    <w:rsid w:val="00AA008F"/>
    <w:rsid w:val="00AA08D9"/>
    <w:rsid w:val="00AA0A60"/>
    <w:rsid w:val="00AA0B16"/>
    <w:rsid w:val="00AA0C6C"/>
    <w:rsid w:val="00AA0F2C"/>
    <w:rsid w:val="00AA1482"/>
    <w:rsid w:val="00AA1838"/>
    <w:rsid w:val="00AA1A41"/>
    <w:rsid w:val="00AA1B47"/>
    <w:rsid w:val="00AA2081"/>
    <w:rsid w:val="00AA20CE"/>
    <w:rsid w:val="00AA20F9"/>
    <w:rsid w:val="00AA22A5"/>
    <w:rsid w:val="00AA24A1"/>
    <w:rsid w:val="00AA2629"/>
    <w:rsid w:val="00AA2772"/>
    <w:rsid w:val="00AA2E17"/>
    <w:rsid w:val="00AA2E7B"/>
    <w:rsid w:val="00AA30BA"/>
    <w:rsid w:val="00AA3B55"/>
    <w:rsid w:val="00AA3E39"/>
    <w:rsid w:val="00AA3E78"/>
    <w:rsid w:val="00AA3F18"/>
    <w:rsid w:val="00AA43B5"/>
    <w:rsid w:val="00AA4C24"/>
    <w:rsid w:val="00AA4C43"/>
    <w:rsid w:val="00AA53BE"/>
    <w:rsid w:val="00AA55FC"/>
    <w:rsid w:val="00AA5672"/>
    <w:rsid w:val="00AA583F"/>
    <w:rsid w:val="00AA5956"/>
    <w:rsid w:val="00AA5D3E"/>
    <w:rsid w:val="00AA627D"/>
    <w:rsid w:val="00AA6696"/>
    <w:rsid w:val="00AA675F"/>
    <w:rsid w:val="00AA682D"/>
    <w:rsid w:val="00AA6B5D"/>
    <w:rsid w:val="00AA6BA4"/>
    <w:rsid w:val="00AA7067"/>
    <w:rsid w:val="00AA7184"/>
    <w:rsid w:val="00AA7210"/>
    <w:rsid w:val="00AA732D"/>
    <w:rsid w:val="00AA73D6"/>
    <w:rsid w:val="00AA7592"/>
    <w:rsid w:val="00AA7715"/>
    <w:rsid w:val="00AA7E83"/>
    <w:rsid w:val="00AB016A"/>
    <w:rsid w:val="00AB0499"/>
    <w:rsid w:val="00AB0824"/>
    <w:rsid w:val="00AB0B59"/>
    <w:rsid w:val="00AB0CA0"/>
    <w:rsid w:val="00AB0EFB"/>
    <w:rsid w:val="00AB0F2B"/>
    <w:rsid w:val="00AB0F88"/>
    <w:rsid w:val="00AB1059"/>
    <w:rsid w:val="00AB119B"/>
    <w:rsid w:val="00AB17C8"/>
    <w:rsid w:val="00AB1F48"/>
    <w:rsid w:val="00AB206F"/>
    <w:rsid w:val="00AB2968"/>
    <w:rsid w:val="00AB2B00"/>
    <w:rsid w:val="00AB2B9F"/>
    <w:rsid w:val="00AB2EE7"/>
    <w:rsid w:val="00AB3077"/>
    <w:rsid w:val="00AB31EA"/>
    <w:rsid w:val="00AB39FE"/>
    <w:rsid w:val="00AB3BF3"/>
    <w:rsid w:val="00AB419C"/>
    <w:rsid w:val="00AB41E1"/>
    <w:rsid w:val="00AB4370"/>
    <w:rsid w:val="00AB46D4"/>
    <w:rsid w:val="00AB4A47"/>
    <w:rsid w:val="00AB4B27"/>
    <w:rsid w:val="00AB5182"/>
    <w:rsid w:val="00AB5395"/>
    <w:rsid w:val="00AB5946"/>
    <w:rsid w:val="00AB5BD8"/>
    <w:rsid w:val="00AB615C"/>
    <w:rsid w:val="00AB6851"/>
    <w:rsid w:val="00AB69D6"/>
    <w:rsid w:val="00AB6B58"/>
    <w:rsid w:val="00AB7511"/>
    <w:rsid w:val="00AB7A34"/>
    <w:rsid w:val="00AB7AE1"/>
    <w:rsid w:val="00AB7B5C"/>
    <w:rsid w:val="00AB7CD5"/>
    <w:rsid w:val="00AB7FB1"/>
    <w:rsid w:val="00AC001C"/>
    <w:rsid w:val="00AC035B"/>
    <w:rsid w:val="00AC08D8"/>
    <w:rsid w:val="00AC146D"/>
    <w:rsid w:val="00AC1472"/>
    <w:rsid w:val="00AC1857"/>
    <w:rsid w:val="00AC1EB2"/>
    <w:rsid w:val="00AC2497"/>
    <w:rsid w:val="00AC26CE"/>
    <w:rsid w:val="00AC2AB2"/>
    <w:rsid w:val="00AC2C7B"/>
    <w:rsid w:val="00AC2D56"/>
    <w:rsid w:val="00AC2E28"/>
    <w:rsid w:val="00AC2F14"/>
    <w:rsid w:val="00AC31CE"/>
    <w:rsid w:val="00AC3297"/>
    <w:rsid w:val="00AC34BB"/>
    <w:rsid w:val="00AC3563"/>
    <w:rsid w:val="00AC374A"/>
    <w:rsid w:val="00AC374F"/>
    <w:rsid w:val="00AC3834"/>
    <w:rsid w:val="00AC39C4"/>
    <w:rsid w:val="00AC39D1"/>
    <w:rsid w:val="00AC3B30"/>
    <w:rsid w:val="00AC3EA1"/>
    <w:rsid w:val="00AC41AF"/>
    <w:rsid w:val="00AC442B"/>
    <w:rsid w:val="00AC4804"/>
    <w:rsid w:val="00AC481B"/>
    <w:rsid w:val="00AC50C0"/>
    <w:rsid w:val="00AC50F3"/>
    <w:rsid w:val="00AC56D8"/>
    <w:rsid w:val="00AC591E"/>
    <w:rsid w:val="00AC5AE0"/>
    <w:rsid w:val="00AC5B27"/>
    <w:rsid w:val="00AC5EA8"/>
    <w:rsid w:val="00AC614D"/>
    <w:rsid w:val="00AC63A7"/>
    <w:rsid w:val="00AC6604"/>
    <w:rsid w:val="00AC6838"/>
    <w:rsid w:val="00AC6A3E"/>
    <w:rsid w:val="00AC6A59"/>
    <w:rsid w:val="00AC6C5A"/>
    <w:rsid w:val="00AC6DE7"/>
    <w:rsid w:val="00AC70C7"/>
    <w:rsid w:val="00AC7773"/>
    <w:rsid w:val="00AC79F7"/>
    <w:rsid w:val="00AC7A36"/>
    <w:rsid w:val="00AC7D16"/>
    <w:rsid w:val="00AC7FE8"/>
    <w:rsid w:val="00AD0171"/>
    <w:rsid w:val="00AD0B62"/>
    <w:rsid w:val="00AD103B"/>
    <w:rsid w:val="00AD116A"/>
    <w:rsid w:val="00AD13BC"/>
    <w:rsid w:val="00AD163B"/>
    <w:rsid w:val="00AD1652"/>
    <w:rsid w:val="00AD16B8"/>
    <w:rsid w:val="00AD18C6"/>
    <w:rsid w:val="00AD1C36"/>
    <w:rsid w:val="00AD1DB3"/>
    <w:rsid w:val="00AD1DBB"/>
    <w:rsid w:val="00AD1F45"/>
    <w:rsid w:val="00AD2391"/>
    <w:rsid w:val="00AD23FA"/>
    <w:rsid w:val="00AD2506"/>
    <w:rsid w:val="00AD250F"/>
    <w:rsid w:val="00AD26E1"/>
    <w:rsid w:val="00AD28AC"/>
    <w:rsid w:val="00AD2A49"/>
    <w:rsid w:val="00AD2ADA"/>
    <w:rsid w:val="00AD2E57"/>
    <w:rsid w:val="00AD2FAD"/>
    <w:rsid w:val="00AD3090"/>
    <w:rsid w:val="00AD3157"/>
    <w:rsid w:val="00AD3770"/>
    <w:rsid w:val="00AD38AE"/>
    <w:rsid w:val="00AD3AD8"/>
    <w:rsid w:val="00AD3B16"/>
    <w:rsid w:val="00AD3C25"/>
    <w:rsid w:val="00AD3DDF"/>
    <w:rsid w:val="00AD44C6"/>
    <w:rsid w:val="00AD4A62"/>
    <w:rsid w:val="00AD4A7D"/>
    <w:rsid w:val="00AD4B1E"/>
    <w:rsid w:val="00AD4D34"/>
    <w:rsid w:val="00AD514C"/>
    <w:rsid w:val="00AD5854"/>
    <w:rsid w:val="00AD5A22"/>
    <w:rsid w:val="00AD5D56"/>
    <w:rsid w:val="00AD5EEF"/>
    <w:rsid w:val="00AD67D8"/>
    <w:rsid w:val="00AD6B67"/>
    <w:rsid w:val="00AD6E63"/>
    <w:rsid w:val="00AD72DD"/>
    <w:rsid w:val="00AD754D"/>
    <w:rsid w:val="00AD7617"/>
    <w:rsid w:val="00AD769A"/>
    <w:rsid w:val="00AD7A23"/>
    <w:rsid w:val="00AD7ACB"/>
    <w:rsid w:val="00AD7AD5"/>
    <w:rsid w:val="00AD7B2F"/>
    <w:rsid w:val="00AD7CA9"/>
    <w:rsid w:val="00AE02EA"/>
    <w:rsid w:val="00AE052C"/>
    <w:rsid w:val="00AE0622"/>
    <w:rsid w:val="00AE078E"/>
    <w:rsid w:val="00AE0B5B"/>
    <w:rsid w:val="00AE0D86"/>
    <w:rsid w:val="00AE10C3"/>
    <w:rsid w:val="00AE139A"/>
    <w:rsid w:val="00AE1C9D"/>
    <w:rsid w:val="00AE1E37"/>
    <w:rsid w:val="00AE2013"/>
    <w:rsid w:val="00AE241B"/>
    <w:rsid w:val="00AE24F7"/>
    <w:rsid w:val="00AE2DFF"/>
    <w:rsid w:val="00AE301B"/>
    <w:rsid w:val="00AE303C"/>
    <w:rsid w:val="00AE30D7"/>
    <w:rsid w:val="00AE311F"/>
    <w:rsid w:val="00AE334C"/>
    <w:rsid w:val="00AE3359"/>
    <w:rsid w:val="00AE3449"/>
    <w:rsid w:val="00AE3757"/>
    <w:rsid w:val="00AE38EA"/>
    <w:rsid w:val="00AE3BAC"/>
    <w:rsid w:val="00AE410E"/>
    <w:rsid w:val="00AE41E3"/>
    <w:rsid w:val="00AE4277"/>
    <w:rsid w:val="00AE43AF"/>
    <w:rsid w:val="00AE450E"/>
    <w:rsid w:val="00AE45D7"/>
    <w:rsid w:val="00AE4F47"/>
    <w:rsid w:val="00AE4F77"/>
    <w:rsid w:val="00AE509C"/>
    <w:rsid w:val="00AE518D"/>
    <w:rsid w:val="00AE5254"/>
    <w:rsid w:val="00AE5634"/>
    <w:rsid w:val="00AE5834"/>
    <w:rsid w:val="00AE5964"/>
    <w:rsid w:val="00AE5982"/>
    <w:rsid w:val="00AE5AE8"/>
    <w:rsid w:val="00AE5B18"/>
    <w:rsid w:val="00AE5BFC"/>
    <w:rsid w:val="00AE6037"/>
    <w:rsid w:val="00AE60BD"/>
    <w:rsid w:val="00AE610A"/>
    <w:rsid w:val="00AE6501"/>
    <w:rsid w:val="00AE67A5"/>
    <w:rsid w:val="00AE67E8"/>
    <w:rsid w:val="00AE6AF1"/>
    <w:rsid w:val="00AE6C51"/>
    <w:rsid w:val="00AE6FDB"/>
    <w:rsid w:val="00AE7233"/>
    <w:rsid w:val="00AE76F0"/>
    <w:rsid w:val="00AE76FE"/>
    <w:rsid w:val="00AE79B4"/>
    <w:rsid w:val="00AE7EFA"/>
    <w:rsid w:val="00AF00C2"/>
    <w:rsid w:val="00AF014C"/>
    <w:rsid w:val="00AF0388"/>
    <w:rsid w:val="00AF0704"/>
    <w:rsid w:val="00AF0BA3"/>
    <w:rsid w:val="00AF120B"/>
    <w:rsid w:val="00AF12A5"/>
    <w:rsid w:val="00AF1808"/>
    <w:rsid w:val="00AF1D69"/>
    <w:rsid w:val="00AF24DD"/>
    <w:rsid w:val="00AF24FA"/>
    <w:rsid w:val="00AF2722"/>
    <w:rsid w:val="00AF2ACD"/>
    <w:rsid w:val="00AF2C47"/>
    <w:rsid w:val="00AF2C9F"/>
    <w:rsid w:val="00AF3026"/>
    <w:rsid w:val="00AF3146"/>
    <w:rsid w:val="00AF3153"/>
    <w:rsid w:val="00AF33B6"/>
    <w:rsid w:val="00AF3AA9"/>
    <w:rsid w:val="00AF3C6E"/>
    <w:rsid w:val="00AF40BC"/>
    <w:rsid w:val="00AF457B"/>
    <w:rsid w:val="00AF45DB"/>
    <w:rsid w:val="00AF480B"/>
    <w:rsid w:val="00AF4AD0"/>
    <w:rsid w:val="00AF4B62"/>
    <w:rsid w:val="00AF5DCB"/>
    <w:rsid w:val="00AF5F1E"/>
    <w:rsid w:val="00AF60A4"/>
    <w:rsid w:val="00AF639F"/>
    <w:rsid w:val="00AF6A4A"/>
    <w:rsid w:val="00AF75EF"/>
    <w:rsid w:val="00AF7856"/>
    <w:rsid w:val="00AF79B9"/>
    <w:rsid w:val="00AF7D82"/>
    <w:rsid w:val="00AF7F50"/>
    <w:rsid w:val="00B0014C"/>
    <w:rsid w:val="00B001DF"/>
    <w:rsid w:val="00B003E8"/>
    <w:rsid w:val="00B004DD"/>
    <w:rsid w:val="00B005A2"/>
    <w:rsid w:val="00B00B5C"/>
    <w:rsid w:val="00B00C2E"/>
    <w:rsid w:val="00B00CB6"/>
    <w:rsid w:val="00B010B3"/>
    <w:rsid w:val="00B0112F"/>
    <w:rsid w:val="00B014EA"/>
    <w:rsid w:val="00B01862"/>
    <w:rsid w:val="00B01A7C"/>
    <w:rsid w:val="00B02323"/>
    <w:rsid w:val="00B025D3"/>
    <w:rsid w:val="00B02609"/>
    <w:rsid w:val="00B02CF0"/>
    <w:rsid w:val="00B02F7D"/>
    <w:rsid w:val="00B03735"/>
    <w:rsid w:val="00B03EF0"/>
    <w:rsid w:val="00B04176"/>
    <w:rsid w:val="00B041DC"/>
    <w:rsid w:val="00B04389"/>
    <w:rsid w:val="00B043DE"/>
    <w:rsid w:val="00B04563"/>
    <w:rsid w:val="00B04864"/>
    <w:rsid w:val="00B04CB0"/>
    <w:rsid w:val="00B04DCB"/>
    <w:rsid w:val="00B04EFC"/>
    <w:rsid w:val="00B05118"/>
    <w:rsid w:val="00B05665"/>
    <w:rsid w:val="00B05859"/>
    <w:rsid w:val="00B05FDB"/>
    <w:rsid w:val="00B06056"/>
    <w:rsid w:val="00B06144"/>
    <w:rsid w:val="00B063DD"/>
    <w:rsid w:val="00B06448"/>
    <w:rsid w:val="00B06669"/>
    <w:rsid w:val="00B0674A"/>
    <w:rsid w:val="00B067FF"/>
    <w:rsid w:val="00B06BCB"/>
    <w:rsid w:val="00B06C9D"/>
    <w:rsid w:val="00B06DB5"/>
    <w:rsid w:val="00B06F10"/>
    <w:rsid w:val="00B0749C"/>
    <w:rsid w:val="00B07614"/>
    <w:rsid w:val="00B076CD"/>
    <w:rsid w:val="00B07777"/>
    <w:rsid w:val="00B07829"/>
    <w:rsid w:val="00B07AB2"/>
    <w:rsid w:val="00B07BD4"/>
    <w:rsid w:val="00B07BFD"/>
    <w:rsid w:val="00B07CAF"/>
    <w:rsid w:val="00B07E83"/>
    <w:rsid w:val="00B100E1"/>
    <w:rsid w:val="00B10302"/>
    <w:rsid w:val="00B10A64"/>
    <w:rsid w:val="00B10B3B"/>
    <w:rsid w:val="00B10B7E"/>
    <w:rsid w:val="00B10BE0"/>
    <w:rsid w:val="00B10C4F"/>
    <w:rsid w:val="00B10CC3"/>
    <w:rsid w:val="00B11105"/>
    <w:rsid w:val="00B11593"/>
    <w:rsid w:val="00B119E0"/>
    <w:rsid w:val="00B119F9"/>
    <w:rsid w:val="00B12046"/>
    <w:rsid w:val="00B12176"/>
    <w:rsid w:val="00B12486"/>
    <w:rsid w:val="00B1264C"/>
    <w:rsid w:val="00B12884"/>
    <w:rsid w:val="00B12953"/>
    <w:rsid w:val="00B12A43"/>
    <w:rsid w:val="00B1371B"/>
    <w:rsid w:val="00B13DF1"/>
    <w:rsid w:val="00B14268"/>
    <w:rsid w:val="00B1428C"/>
    <w:rsid w:val="00B1436F"/>
    <w:rsid w:val="00B14377"/>
    <w:rsid w:val="00B1440D"/>
    <w:rsid w:val="00B1443E"/>
    <w:rsid w:val="00B144B0"/>
    <w:rsid w:val="00B1472B"/>
    <w:rsid w:val="00B14A24"/>
    <w:rsid w:val="00B14E6B"/>
    <w:rsid w:val="00B14E92"/>
    <w:rsid w:val="00B15072"/>
    <w:rsid w:val="00B150B9"/>
    <w:rsid w:val="00B152C5"/>
    <w:rsid w:val="00B15376"/>
    <w:rsid w:val="00B153BA"/>
    <w:rsid w:val="00B153F4"/>
    <w:rsid w:val="00B154AF"/>
    <w:rsid w:val="00B1579A"/>
    <w:rsid w:val="00B157E8"/>
    <w:rsid w:val="00B158F7"/>
    <w:rsid w:val="00B15D89"/>
    <w:rsid w:val="00B16131"/>
    <w:rsid w:val="00B162B8"/>
    <w:rsid w:val="00B166ED"/>
    <w:rsid w:val="00B166F1"/>
    <w:rsid w:val="00B16A6D"/>
    <w:rsid w:val="00B16B19"/>
    <w:rsid w:val="00B16EB7"/>
    <w:rsid w:val="00B16F2A"/>
    <w:rsid w:val="00B16F45"/>
    <w:rsid w:val="00B16FF3"/>
    <w:rsid w:val="00B173B0"/>
    <w:rsid w:val="00B17476"/>
    <w:rsid w:val="00B174D1"/>
    <w:rsid w:val="00B178BA"/>
    <w:rsid w:val="00B178D5"/>
    <w:rsid w:val="00B201B7"/>
    <w:rsid w:val="00B20864"/>
    <w:rsid w:val="00B20C31"/>
    <w:rsid w:val="00B20C36"/>
    <w:rsid w:val="00B20D6A"/>
    <w:rsid w:val="00B20F85"/>
    <w:rsid w:val="00B21062"/>
    <w:rsid w:val="00B212F3"/>
    <w:rsid w:val="00B213F9"/>
    <w:rsid w:val="00B21405"/>
    <w:rsid w:val="00B21C8D"/>
    <w:rsid w:val="00B21CBA"/>
    <w:rsid w:val="00B21F17"/>
    <w:rsid w:val="00B21FDC"/>
    <w:rsid w:val="00B2225B"/>
    <w:rsid w:val="00B222A2"/>
    <w:rsid w:val="00B22340"/>
    <w:rsid w:val="00B226F6"/>
    <w:rsid w:val="00B22C8F"/>
    <w:rsid w:val="00B23033"/>
    <w:rsid w:val="00B23B0B"/>
    <w:rsid w:val="00B24318"/>
    <w:rsid w:val="00B24431"/>
    <w:rsid w:val="00B24615"/>
    <w:rsid w:val="00B24F94"/>
    <w:rsid w:val="00B253DE"/>
    <w:rsid w:val="00B258DA"/>
    <w:rsid w:val="00B25961"/>
    <w:rsid w:val="00B25B24"/>
    <w:rsid w:val="00B25C19"/>
    <w:rsid w:val="00B25C61"/>
    <w:rsid w:val="00B25DD9"/>
    <w:rsid w:val="00B25F7E"/>
    <w:rsid w:val="00B2602A"/>
    <w:rsid w:val="00B26203"/>
    <w:rsid w:val="00B26250"/>
    <w:rsid w:val="00B26541"/>
    <w:rsid w:val="00B26666"/>
    <w:rsid w:val="00B26A11"/>
    <w:rsid w:val="00B26BAA"/>
    <w:rsid w:val="00B26C18"/>
    <w:rsid w:val="00B26E79"/>
    <w:rsid w:val="00B27214"/>
    <w:rsid w:val="00B27E2F"/>
    <w:rsid w:val="00B27F19"/>
    <w:rsid w:val="00B27FCB"/>
    <w:rsid w:val="00B30666"/>
    <w:rsid w:val="00B3072E"/>
    <w:rsid w:val="00B30F99"/>
    <w:rsid w:val="00B31088"/>
    <w:rsid w:val="00B314EF"/>
    <w:rsid w:val="00B31843"/>
    <w:rsid w:val="00B31A54"/>
    <w:rsid w:val="00B31BC0"/>
    <w:rsid w:val="00B31CC4"/>
    <w:rsid w:val="00B31DF5"/>
    <w:rsid w:val="00B31F92"/>
    <w:rsid w:val="00B3214B"/>
    <w:rsid w:val="00B32F31"/>
    <w:rsid w:val="00B33120"/>
    <w:rsid w:val="00B33241"/>
    <w:rsid w:val="00B3325D"/>
    <w:rsid w:val="00B332FC"/>
    <w:rsid w:val="00B33D54"/>
    <w:rsid w:val="00B33E34"/>
    <w:rsid w:val="00B33EC6"/>
    <w:rsid w:val="00B33EED"/>
    <w:rsid w:val="00B34386"/>
    <w:rsid w:val="00B34545"/>
    <w:rsid w:val="00B3465D"/>
    <w:rsid w:val="00B34CFD"/>
    <w:rsid w:val="00B35090"/>
    <w:rsid w:val="00B350A1"/>
    <w:rsid w:val="00B35100"/>
    <w:rsid w:val="00B35325"/>
    <w:rsid w:val="00B353C7"/>
    <w:rsid w:val="00B3588E"/>
    <w:rsid w:val="00B361BA"/>
    <w:rsid w:val="00B36386"/>
    <w:rsid w:val="00B36430"/>
    <w:rsid w:val="00B374C3"/>
    <w:rsid w:val="00B37638"/>
    <w:rsid w:val="00B4043F"/>
    <w:rsid w:val="00B405A6"/>
    <w:rsid w:val="00B405EA"/>
    <w:rsid w:val="00B406BE"/>
    <w:rsid w:val="00B408FE"/>
    <w:rsid w:val="00B409E9"/>
    <w:rsid w:val="00B40B62"/>
    <w:rsid w:val="00B40CE3"/>
    <w:rsid w:val="00B40D13"/>
    <w:rsid w:val="00B40ECD"/>
    <w:rsid w:val="00B41013"/>
    <w:rsid w:val="00B414A7"/>
    <w:rsid w:val="00B41819"/>
    <w:rsid w:val="00B4199D"/>
    <w:rsid w:val="00B41DB2"/>
    <w:rsid w:val="00B41FDC"/>
    <w:rsid w:val="00B4211B"/>
    <w:rsid w:val="00B4252D"/>
    <w:rsid w:val="00B42615"/>
    <w:rsid w:val="00B43037"/>
    <w:rsid w:val="00B432E1"/>
    <w:rsid w:val="00B43307"/>
    <w:rsid w:val="00B43B79"/>
    <w:rsid w:val="00B43D01"/>
    <w:rsid w:val="00B43D42"/>
    <w:rsid w:val="00B43D4B"/>
    <w:rsid w:val="00B43FAD"/>
    <w:rsid w:val="00B442B2"/>
    <w:rsid w:val="00B44463"/>
    <w:rsid w:val="00B447D4"/>
    <w:rsid w:val="00B448F8"/>
    <w:rsid w:val="00B44A1A"/>
    <w:rsid w:val="00B44B27"/>
    <w:rsid w:val="00B44BB7"/>
    <w:rsid w:val="00B44D47"/>
    <w:rsid w:val="00B44F22"/>
    <w:rsid w:val="00B45303"/>
    <w:rsid w:val="00B45EDD"/>
    <w:rsid w:val="00B45F7B"/>
    <w:rsid w:val="00B46010"/>
    <w:rsid w:val="00B46319"/>
    <w:rsid w:val="00B47526"/>
    <w:rsid w:val="00B47824"/>
    <w:rsid w:val="00B47935"/>
    <w:rsid w:val="00B50237"/>
    <w:rsid w:val="00B5025C"/>
    <w:rsid w:val="00B507E6"/>
    <w:rsid w:val="00B50994"/>
    <w:rsid w:val="00B50BA7"/>
    <w:rsid w:val="00B50C23"/>
    <w:rsid w:val="00B50C72"/>
    <w:rsid w:val="00B50D87"/>
    <w:rsid w:val="00B50E63"/>
    <w:rsid w:val="00B50F98"/>
    <w:rsid w:val="00B51240"/>
    <w:rsid w:val="00B513F9"/>
    <w:rsid w:val="00B513FC"/>
    <w:rsid w:val="00B51669"/>
    <w:rsid w:val="00B5190D"/>
    <w:rsid w:val="00B51A1C"/>
    <w:rsid w:val="00B51AE2"/>
    <w:rsid w:val="00B51C88"/>
    <w:rsid w:val="00B51D97"/>
    <w:rsid w:val="00B520EC"/>
    <w:rsid w:val="00B52176"/>
    <w:rsid w:val="00B521D3"/>
    <w:rsid w:val="00B5251B"/>
    <w:rsid w:val="00B525A6"/>
    <w:rsid w:val="00B52C2D"/>
    <w:rsid w:val="00B5304A"/>
    <w:rsid w:val="00B53257"/>
    <w:rsid w:val="00B53857"/>
    <w:rsid w:val="00B538F2"/>
    <w:rsid w:val="00B53BCC"/>
    <w:rsid w:val="00B53E60"/>
    <w:rsid w:val="00B542BB"/>
    <w:rsid w:val="00B5490C"/>
    <w:rsid w:val="00B54DD5"/>
    <w:rsid w:val="00B55101"/>
    <w:rsid w:val="00B552C2"/>
    <w:rsid w:val="00B558ED"/>
    <w:rsid w:val="00B55A4A"/>
    <w:rsid w:val="00B55D8D"/>
    <w:rsid w:val="00B55DF5"/>
    <w:rsid w:val="00B55DFC"/>
    <w:rsid w:val="00B5625D"/>
    <w:rsid w:val="00B56565"/>
    <w:rsid w:val="00B56640"/>
    <w:rsid w:val="00B566E8"/>
    <w:rsid w:val="00B5670D"/>
    <w:rsid w:val="00B56716"/>
    <w:rsid w:val="00B56808"/>
    <w:rsid w:val="00B56B55"/>
    <w:rsid w:val="00B56FB7"/>
    <w:rsid w:val="00B570E1"/>
    <w:rsid w:val="00B57105"/>
    <w:rsid w:val="00B57B36"/>
    <w:rsid w:val="00B57EF4"/>
    <w:rsid w:val="00B6017E"/>
    <w:rsid w:val="00B60A79"/>
    <w:rsid w:val="00B60E0A"/>
    <w:rsid w:val="00B60FF0"/>
    <w:rsid w:val="00B61348"/>
    <w:rsid w:val="00B61356"/>
    <w:rsid w:val="00B613D8"/>
    <w:rsid w:val="00B6195F"/>
    <w:rsid w:val="00B62471"/>
    <w:rsid w:val="00B6260B"/>
    <w:rsid w:val="00B6280B"/>
    <w:rsid w:val="00B629EA"/>
    <w:rsid w:val="00B62A72"/>
    <w:rsid w:val="00B62CBA"/>
    <w:rsid w:val="00B62F43"/>
    <w:rsid w:val="00B6308B"/>
    <w:rsid w:val="00B63515"/>
    <w:rsid w:val="00B63574"/>
    <w:rsid w:val="00B63B2B"/>
    <w:rsid w:val="00B64C82"/>
    <w:rsid w:val="00B64D22"/>
    <w:rsid w:val="00B64FF2"/>
    <w:rsid w:val="00B653CD"/>
    <w:rsid w:val="00B65543"/>
    <w:rsid w:val="00B658B8"/>
    <w:rsid w:val="00B663FA"/>
    <w:rsid w:val="00B6641E"/>
    <w:rsid w:val="00B666A5"/>
    <w:rsid w:val="00B66775"/>
    <w:rsid w:val="00B66791"/>
    <w:rsid w:val="00B667C2"/>
    <w:rsid w:val="00B66C7E"/>
    <w:rsid w:val="00B66D55"/>
    <w:rsid w:val="00B66DCB"/>
    <w:rsid w:val="00B66E6F"/>
    <w:rsid w:val="00B66E77"/>
    <w:rsid w:val="00B6713D"/>
    <w:rsid w:val="00B67220"/>
    <w:rsid w:val="00B676DB"/>
    <w:rsid w:val="00B677ED"/>
    <w:rsid w:val="00B67A33"/>
    <w:rsid w:val="00B67CFF"/>
    <w:rsid w:val="00B67EA0"/>
    <w:rsid w:val="00B70317"/>
    <w:rsid w:val="00B7048D"/>
    <w:rsid w:val="00B70623"/>
    <w:rsid w:val="00B7064A"/>
    <w:rsid w:val="00B7073E"/>
    <w:rsid w:val="00B70889"/>
    <w:rsid w:val="00B70DB1"/>
    <w:rsid w:val="00B713FF"/>
    <w:rsid w:val="00B71844"/>
    <w:rsid w:val="00B7197D"/>
    <w:rsid w:val="00B71B9F"/>
    <w:rsid w:val="00B71E84"/>
    <w:rsid w:val="00B72251"/>
    <w:rsid w:val="00B722A6"/>
    <w:rsid w:val="00B728BE"/>
    <w:rsid w:val="00B728E3"/>
    <w:rsid w:val="00B72DD4"/>
    <w:rsid w:val="00B72E8A"/>
    <w:rsid w:val="00B731EE"/>
    <w:rsid w:val="00B733AA"/>
    <w:rsid w:val="00B7343B"/>
    <w:rsid w:val="00B7364B"/>
    <w:rsid w:val="00B7392D"/>
    <w:rsid w:val="00B73DBD"/>
    <w:rsid w:val="00B73ED0"/>
    <w:rsid w:val="00B73EFE"/>
    <w:rsid w:val="00B74056"/>
    <w:rsid w:val="00B741B8"/>
    <w:rsid w:val="00B74DFE"/>
    <w:rsid w:val="00B74E4E"/>
    <w:rsid w:val="00B750AB"/>
    <w:rsid w:val="00B752CF"/>
    <w:rsid w:val="00B754F2"/>
    <w:rsid w:val="00B75544"/>
    <w:rsid w:val="00B75698"/>
    <w:rsid w:val="00B7575B"/>
    <w:rsid w:val="00B75D79"/>
    <w:rsid w:val="00B75D9E"/>
    <w:rsid w:val="00B75F27"/>
    <w:rsid w:val="00B760D9"/>
    <w:rsid w:val="00B76133"/>
    <w:rsid w:val="00B76587"/>
    <w:rsid w:val="00B765C1"/>
    <w:rsid w:val="00B76882"/>
    <w:rsid w:val="00B76D70"/>
    <w:rsid w:val="00B77193"/>
    <w:rsid w:val="00B7727D"/>
    <w:rsid w:val="00B7750A"/>
    <w:rsid w:val="00B779F2"/>
    <w:rsid w:val="00B77E36"/>
    <w:rsid w:val="00B80025"/>
    <w:rsid w:val="00B801AB"/>
    <w:rsid w:val="00B80269"/>
    <w:rsid w:val="00B80538"/>
    <w:rsid w:val="00B8055C"/>
    <w:rsid w:val="00B80AB6"/>
    <w:rsid w:val="00B80B88"/>
    <w:rsid w:val="00B80D8D"/>
    <w:rsid w:val="00B80E21"/>
    <w:rsid w:val="00B80FEE"/>
    <w:rsid w:val="00B810E5"/>
    <w:rsid w:val="00B810EF"/>
    <w:rsid w:val="00B81838"/>
    <w:rsid w:val="00B818F5"/>
    <w:rsid w:val="00B81D24"/>
    <w:rsid w:val="00B81DD7"/>
    <w:rsid w:val="00B81DF6"/>
    <w:rsid w:val="00B823C0"/>
    <w:rsid w:val="00B82733"/>
    <w:rsid w:val="00B82C85"/>
    <w:rsid w:val="00B82F65"/>
    <w:rsid w:val="00B82FBD"/>
    <w:rsid w:val="00B83145"/>
    <w:rsid w:val="00B83703"/>
    <w:rsid w:val="00B83920"/>
    <w:rsid w:val="00B83CAE"/>
    <w:rsid w:val="00B83CEE"/>
    <w:rsid w:val="00B83D29"/>
    <w:rsid w:val="00B83E5B"/>
    <w:rsid w:val="00B8436B"/>
    <w:rsid w:val="00B8462B"/>
    <w:rsid w:val="00B84AC9"/>
    <w:rsid w:val="00B84F48"/>
    <w:rsid w:val="00B8513A"/>
    <w:rsid w:val="00B858E9"/>
    <w:rsid w:val="00B85A77"/>
    <w:rsid w:val="00B85D83"/>
    <w:rsid w:val="00B85EAD"/>
    <w:rsid w:val="00B867F1"/>
    <w:rsid w:val="00B86EBE"/>
    <w:rsid w:val="00B86FC3"/>
    <w:rsid w:val="00B8722D"/>
    <w:rsid w:val="00B8726E"/>
    <w:rsid w:val="00B8750D"/>
    <w:rsid w:val="00B87555"/>
    <w:rsid w:val="00B87AC5"/>
    <w:rsid w:val="00B87B6F"/>
    <w:rsid w:val="00B87C29"/>
    <w:rsid w:val="00B87D69"/>
    <w:rsid w:val="00B87D86"/>
    <w:rsid w:val="00B87F39"/>
    <w:rsid w:val="00B90038"/>
    <w:rsid w:val="00B90232"/>
    <w:rsid w:val="00B90529"/>
    <w:rsid w:val="00B9056D"/>
    <w:rsid w:val="00B90639"/>
    <w:rsid w:val="00B9074A"/>
    <w:rsid w:val="00B90865"/>
    <w:rsid w:val="00B908DB"/>
    <w:rsid w:val="00B908F2"/>
    <w:rsid w:val="00B90B7A"/>
    <w:rsid w:val="00B91159"/>
    <w:rsid w:val="00B91203"/>
    <w:rsid w:val="00B91B15"/>
    <w:rsid w:val="00B91D6B"/>
    <w:rsid w:val="00B91EC5"/>
    <w:rsid w:val="00B91F09"/>
    <w:rsid w:val="00B920F0"/>
    <w:rsid w:val="00B92146"/>
    <w:rsid w:val="00B9251A"/>
    <w:rsid w:val="00B9256D"/>
    <w:rsid w:val="00B9270E"/>
    <w:rsid w:val="00B927BD"/>
    <w:rsid w:val="00B928A6"/>
    <w:rsid w:val="00B928AA"/>
    <w:rsid w:val="00B9290C"/>
    <w:rsid w:val="00B92DA7"/>
    <w:rsid w:val="00B92EA1"/>
    <w:rsid w:val="00B92FE2"/>
    <w:rsid w:val="00B930DF"/>
    <w:rsid w:val="00B93127"/>
    <w:rsid w:val="00B93264"/>
    <w:rsid w:val="00B934E2"/>
    <w:rsid w:val="00B9350D"/>
    <w:rsid w:val="00B9378B"/>
    <w:rsid w:val="00B93CA2"/>
    <w:rsid w:val="00B93D01"/>
    <w:rsid w:val="00B93F51"/>
    <w:rsid w:val="00B94314"/>
    <w:rsid w:val="00B94594"/>
    <w:rsid w:val="00B9474C"/>
    <w:rsid w:val="00B94E88"/>
    <w:rsid w:val="00B951CF"/>
    <w:rsid w:val="00B9547E"/>
    <w:rsid w:val="00B95C26"/>
    <w:rsid w:val="00B9616A"/>
    <w:rsid w:val="00B962F6"/>
    <w:rsid w:val="00B9638D"/>
    <w:rsid w:val="00B969D5"/>
    <w:rsid w:val="00B96AF2"/>
    <w:rsid w:val="00B96B3F"/>
    <w:rsid w:val="00B96B7A"/>
    <w:rsid w:val="00B96E6D"/>
    <w:rsid w:val="00B96FD6"/>
    <w:rsid w:val="00B97014"/>
    <w:rsid w:val="00B97280"/>
    <w:rsid w:val="00B972F1"/>
    <w:rsid w:val="00B97363"/>
    <w:rsid w:val="00B97C07"/>
    <w:rsid w:val="00B97D84"/>
    <w:rsid w:val="00B97FF1"/>
    <w:rsid w:val="00BA0073"/>
    <w:rsid w:val="00BA0156"/>
    <w:rsid w:val="00BA016F"/>
    <w:rsid w:val="00BA074C"/>
    <w:rsid w:val="00BA0861"/>
    <w:rsid w:val="00BA0ADD"/>
    <w:rsid w:val="00BA0BAD"/>
    <w:rsid w:val="00BA0C2D"/>
    <w:rsid w:val="00BA11D5"/>
    <w:rsid w:val="00BA11DC"/>
    <w:rsid w:val="00BA12FC"/>
    <w:rsid w:val="00BA1DBA"/>
    <w:rsid w:val="00BA2213"/>
    <w:rsid w:val="00BA22FE"/>
    <w:rsid w:val="00BA2763"/>
    <w:rsid w:val="00BA2C31"/>
    <w:rsid w:val="00BA2CE4"/>
    <w:rsid w:val="00BA328D"/>
    <w:rsid w:val="00BA3461"/>
    <w:rsid w:val="00BA3578"/>
    <w:rsid w:val="00BA3748"/>
    <w:rsid w:val="00BA3774"/>
    <w:rsid w:val="00BA3B6D"/>
    <w:rsid w:val="00BA3D44"/>
    <w:rsid w:val="00BA417F"/>
    <w:rsid w:val="00BA4A5B"/>
    <w:rsid w:val="00BA4CDE"/>
    <w:rsid w:val="00BA4D4D"/>
    <w:rsid w:val="00BA5561"/>
    <w:rsid w:val="00BA55EB"/>
    <w:rsid w:val="00BA582F"/>
    <w:rsid w:val="00BA58ED"/>
    <w:rsid w:val="00BA6482"/>
    <w:rsid w:val="00BA678A"/>
    <w:rsid w:val="00BA68E8"/>
    <w:rsid w:val="00BA6B94"/>
    <w:rsid w:val="00BA6D43"/>
    <w:rsid w:val="00BA6E58"/>
    <w:rsid w:val="00BA7228"/>
    <w:rsid w:val="00BA74AD"/>
    <w:rsid w:val="00BA7656"/>
    <w:rsid w:val="00BA7700"/>
    <w:rsid w:val="00BB037C"/>
    <w:rsid w:val="00BB0A34"/>
    <w:rsid w:val="00BB0B4F"/>
    <w:rsid w:val="00BB0CD2"/>
    <w:rsid w:val="00BB1013"/>
    <w:rsid w:val="00BB11B0"/>
    <w:rsid w:val="00BB11E0"/>
    <w:rsid w:val="00BB12FB"/>
    <w:rsid w:val="00BB1359"/>
    <w:rsid w:val="00BB1E5A"/>
    <w:rsid w:val="00BB25DA"/>
    <w:rsid w:val="00BB29CC"/>
    <w:rsid w:val="00BB2B09"/>
    <w:rsid w:val="00BB2B0E"/>
    <w:rsid w:val="00BB2CE3"/>
    <w:rsid w:val="00BB3112"/>
    <w:rsid w:val="00BB3215"/>
    <w:rsid w:val="00BB3405"/>
    <w:rsid w:val="00BB36CF"/>
    <w:rsid w:val="00BB3828"/>
    <w:rsid w:val="00BB3B0F"/>
    <w:rsid w:val="00BB3FB3"/>
    <w:rsid w:val="00BB4029"/>
    <w:rsid w:val="00BB4075"/>
    <w:rsid w:val="00BB411E"/>
    <w:rsid w:val="00BB4524"/>
    <w:rsid w:val="00BB46EE"/>
    <w:rsid w:val="00BB47FF"/>
    <w:rsid w:val="00BB4908"/>
    <w:rsid w:val="00BB4E03"/>
    <w:rsid w:val="00BB4F14"/>
    <w:rsid w:val="00BB50A3"/>
    <w:rsid w:val="00BB5108"/>
    <w:rsid w:val="00BB51A8"/>
    <w:rsid w:val="00BB53B4"/>
    <w:rsid w:val="00BB53F8"/>
    <w:rsid w:val="00BB5420"/>
    <w:rsid w:val="00BB54B0"/>
    <w:rsid w:val="00BB56A4"/>
    <w:rsid w:val="00BB5934"/>
    <w:rsid w:val="00BB5A43"/>
    <w:rsid w:val="00BB5A5B"/>
    <w:rsid w:val="00BB5E45"/>
    <w:rsid w:val="00BB5F09"/>
    <w:rsid w:val="00BB648A"/>
    <w:rsid w:val="00BB64C6"/>
    <w:rsid w:val="00BB66A5"/>
    <w:rsid w:val="00BB671F"/>
    <w:rsid w:val="00BB6789"/>
    <w:rsid w:val="00BB6920"/>
    <w:rsid w:val="00BB71B8"/>
    <w:rsid w:val="00BB7B40"/>
    <w:rsid w:val="00BB7BF8"/>
    <w:rsid w:val="00BB7FCE"/>
    <w:rsid w:val="00BC0120"/>
    <w:rsid w:val="00BC02DC"/>
    <w:rsid w:val="00BC04C2"/>
    <w:rsid w:val="00BC05EE"/>
    <w:rsid w:val="00BC0637"/>
    <w:rsid w:val="00BC0D03"/>
    <w:rsid w:val="00BC0E70"/>
    <w:rsid w:val="00BC0F5E"/>
    <w:rsid w:val="00BC10BD"/>
    <w:rsid w:val="00BC131A"/>
    <w:rsid w:val="00BC1584"/>
    <w:rsid w:val="00BC1632"/>
    <w:rsid w:val="00BC18EF"/>
    <w:rsid w:val="00BC1D0F"/>
    <w:rsid w:val="00BC1E8D"/>
    <w:rsid w:val="00BC24F2"/>
    <w:rsid w:val="00BC2AE3"/>
    <w:rsid w:val="00BC2B92"/>
    <w:rsid w:val="00BC2D4B"/>
    <w:rsid w:val="00BC3900"/>
    <w:rsid w:val="00BC39B4"/>
    <w:rsid w:val="00BC39D9"/>
    <w:rsid w:val="00BC39DF"/>
    <w:rsid w:val="00BC3C76"/>
    <w:rsid w:val="00BC3C89"/>
    <w:rsid w:val="00BC3E75"/>
    <w:rsid w:val="00BC3FD9"/>
    <w:rsid w:val="00BC4732"/>
    <w:rsid w:val="00BC4829"/>
    <w:rsid w:val="00BC491D"/>
    <w:rsid w:val="00BC495B"/>
    <w:rsid w:val="00BC4C03"/>
    <w:rsid w:val="00BC4E82"/>
    <w:rsid w:val="00BC4F5A"/>
    <w:rsid w:val="00BC4F8B"/>
    <w:rsid w:val="00BC4FEA"/>
    <w:rsid w:val="00BC508B"/>
    <w:rsid w:val="00BC5115"/>
    <w:rsid w:val="00BC52D2"/>
    <w:rsid w:val="00BC59A6"/>
    <w:rsid w:val="00BC5BC2"/>
    <w:rsid w:val="00BC5C30"/>
    <w:rsid w:val="00BC5C82"/>
    <w:rsid w:val="00BC6019"/>
    <w:rsid w:val="00BC61E1"/>
    <w:rsid w:val="00BC62DC"/>
    <w:rsid w:val="00BC638E"/>
    <w:rsid w:val="00BC662E"/>
    <w:rsid w:val="00BC6AEF"/>
    <w:rsid w:val="00BC7527"/>
    <w:rsid w:val="00BC7930"/>
    <w:rsid w:val="00BC79F3"/>
    <w:rsid w:val="00BC7CAF"/>
    <w:rsid w:val="00BC7D87"/>
    <w:rsid w:val="00BC7F3F"/>
    <w:rsid w:val="00BD02F6"/>
    <w:rsid w:val="00BD0B75"/>
    <w:rsid w:val="00BD0D2C"/>
    <w:rsid w:val="00BD0E90"/>
    <w:rsid w:val="00BD101B"/>
    <w:rsid w:val="00BD11A6"/>
    <w:rsid w:val="00BD11DC"/>
    <w:rsid w:val="00BD13C7"/>
    <w:rsid w:val="00BD179C"/>
    <w:rsid w:val="00BD17E7"/>
    <w:rsid w:val="00BD1924"/>
    <w:rsid w:val="00BD199E"/>
    <w:rsid w:val="00BD1C56"/>
    <w:rsid w:val="00BD1EA1"/>
    <w:rsid w:val="00BD2011"/>
    <w:rsid w:val="00BD2117"/>
    <w:rsid w:val="00BD23F9"/>
    <w:rsid w:val="00BD291E"/>
    <w:rsid w:val="00BD2A36"/>
    <w:rsid w:val="00BD2AA1"/>
    <w:rsid w:val="00BD2D83"/>
    <w:rsid w:val="00BD2DDE"/>
    <w:rsid w:val="00BD31C4"/>
    <w:rsid w:val="00BD31DB"/>
    <w:rsid w:val="00BD31EF"/>
    <w:rsid w:val="00BD3214"/>
    <w:rsid w:val="00BD372C"/>
    <w:rsid w:val="00BD37AF"/>
    <w:rsid w:val="00BD39F7"/>
    <w:rsid w:val="00BD3EDC"/>
    <w:rsid w:val="00BD4A34"/>
    <w:rsid w:val="00BD4D75"/>
    <w:rsid w:val="00BD4DC4"/>
    <w:rsid w:val="00BD51A7"/>
    <w:rsid w:val="00BD5350"/>
    <w:rsid w:val="00BD59BA"/>
    <w:rsid w:val="00BD5CA8"/>
    <w:rsid w:val="00BD5E53"/>
    <w:rsid w:val="00BD5F2A"/>
    <w:rsid w:val="00BD6452"/>
    <w:rsid w:val="00BD6577"/>
    <w:rsid w:val="00BD65F1"/>
    <w:rsid w:val="00BD6606"/>
    <w:rsid w:val="00BD6D9E"/>
    <w:rsid w:val="00BD6F8B"/>
    <w:rsid w:val="00BD7482"/>
    <w:rsid w:val="00BD7567"/>
    <w:rsid w:val="00BD76BF"/>
    <w:rsid w:val="00BD7A0D"/>
    <w:rsid w:val="00BD7AAC"/>
    <w:rsid w:val="00BD7BFB"/>
    <w:rsid w:val="00BE005D"/>
    <w:rsid w:val="00BE023D"/>
    <w:rsid w:val="00BE05F2"/>
    <w:rsid w:val="00BE09B0"/>
    <w:rsid w:val="00BE0B52"/>
    <w:rsid w:val="00BE0E5A"/>
    <w:rsid w:val="00BE1306"/>
    <w:rsid w:val="00BE13D3"/>
    <w:rsid w:val="00BE1426"/>
    <w:rsid w:val="00BE1DCF"/>
    <w:rsid w:val="00BE26FD"/>
    <w:rsid w:val="00BE29CA"/>
    <w:rsid w:val="00BE2B7D"/>
    <w:rsid w:val="00BE2B83"/>
    <w:rsid w:val="00BE2F8A"/>
    <w:rsid w:val="00BE2FD9"/>
    <w:rsid w:val="00BE3093"/>
    <w:rsid w:val="00BE3098"/>
    <w:rsid w:val="00BE30E4"/>
    <w:rsid w:val="00BE36CC"/>
    <w:rsid w:val="00BE36CD"/>
    <w:rsid w:val="00BE36ED"/>
    <w:rsid w:val="00BE3780"/>
    <w:rsid w:val="00BE37C8"/>
    <w:rsid w:val="00BE3995"/>
    <w:rsid w:val="00BE3A51"/>
    <w:rsid w:val="00BE3AD7"/>
    <w:rsid w:val="00BE3BC7"/>
    <w:rsid w:val="00BE3CAE"/>
    <w:rsid w:val="00BE3FED"/>
    <w:rsid w:val="00BE4418"/>
    <w:rsid w:val="00BE44D6"/>
    <w:rsid w:val="00BE4675"/>
    <w:rsid w:val="00BE46F7"/>
    <w:rsid w:val="00BE4786"/>
    <w:rsid w:val="00BE48CB"/>
    <w:rsid w:val="00BE505D"/>
    <w:rsid w:val="00BE5763"/>
    <w:rsid w:val="00BE5937"/>
    <w:rsid w:val="00BE5C3A"/>
    <w:rsid w:val="00BE5C5B"/>
    <w:rsid w:val="00BE5D44"/>
    <w:rsid w:val="00BE5F5C"/>
    <w:rsid w:val="00BE621C"/>
    <w:rsid w:val="00BE625B"/>
    <w:rsid w:val="00BE661B"/>
    <w:rsid w:val="00BE66F7"/>
    <w:rsid w:val="00BE680E"/>
    <w:rsid w:val="00BE68B2"/>
    <w:rsid w:val="00BE68EC"/>
    <w:rsid w:val="00BE6D24"/>
    <w:rsid w:val="00BE6F2E"/>
    <w:rsid w:val="00BE6F5A"/>
    <w:rsid w:val="00BE7151"/>
    <w:rsid w:val="00BE755F"/>
    <w:rsid w:val="00BE798A"/>
    <w:rsid w:val="00BE7FF6"/>
    <w:rsid w:val="00BF0969"/>
    <w:rsid w:val="00BF0C22"/>
    <w:rsid w:val="00BF0CF0"/>
    <w:rsid w:val="00BF0E38"/>
    <w:rsid w:val="00BF1060"/>
    <w:rsid w:val="00BF17CD"/>
    <w:rsid w:val="00BF1E50"/>
    <w:rsid w:val="00BF2312"/>
    <w:rsid w:val="00BF2336"/>
    <w:rsid w:val="00BF23C2"/>
    <w:rsid w:val="00BF241F"/>
    <w:rsid w:val="00BF2538"/>
    <w:rsid w:val="00BF2541"/>
    <w:rsid w:val="00BF2606"/>
    <w:rsid w:val="00BF299F"/>
    <w:rsid w:val="00BF2B4B"/>
    <w:rsid w:val="00BF2E4F"/>
    <w:rsid w:val="00BF3114"/>
    <w:rsid w:val="00BF334B"/>
    <w:rsid w:val="00BF34D8"/>
    <w:rsid w:val="00BF3819"/>
    <w:rsid w:val="00BF38BC"/>
    <w:rsid w:val="00BF392A"/>
    <w:rsid w:val="00BF3C4D"/>
    <w:rsid w:val="00BF3F85"/>
    <w:rsid w:val="00BF3FC7"/>
    <w:rsid w:val="00BF3FE2"/>
    <w:rsid w:val="00BF4016"/>
    <w:rsid w:val="00BF408F"/>
    <w:rsid w:val="00BF4211"/>
    <w:rsid w:val="00BF426C"/>
    <w:rsid w:val="00BF4397"/>
    <w:rsid w:val="00BF4956"/>
    <w:rsid w:val="00BF4F49"/>
    <w:rsid w:val="00BF5012"/>
    <w:rsid w:val="00BF514F"/>
    <w:rsid w:val="00BF525A"/>
    <w:rsid w:val="00BF54D9"/>
    <w:rsid w:val="00BF5708"/>
    <w:rsid w:val="00BF58C5"/>
    <w:rsid w:val="00BF5BED"/>
    <w:rsid w:val="00BF5EF3"/>
    <w:rsid w:val="00BF5F63"/>
    <w:rsid w:val="00BF60CE"/>
    <w:rsid w:val="00BF628D"/>
    <w:rsid w:val="00BF62C5"/>
    <w:rsid w:val="00BF6313"/>
    <w:rsid w:val="00BF63C3"/>
    <w:rsid w:val="00BF673E"/>
    <w:rsid w:val="00BF6B5D"/>
    <w:rsid w:val="00BF6DCA"/>
    <w:rsid w:val="00BF6DE0"/>
    <w:rsid w:val="00BF71E6"/>
    <w:rsid w:val="00BF75AB"/>
    <w:rsid w:val="00BF76F0"/>
    <w:rsid w:val="00BF77F6"/>
    <w:rsid w:val="00BF7B43"/>
    <w:rsid w:val="00BF7BA1"/>
    <w:rsid w:val="00BF7C01"/>
    <w:rsid w:val="00BF7F09"/>
    <w:rsid w:val="00C00286"/>
    <w:rsid w:val="00C00308"/>
    <w:rsid w:val="00C005B7"/>
    <w:rsid w:val="00C00698"/>
    <w:rsid w:val="00C007B9"/>
    <w:rsid w:val="00C0080B"/>
    <w:rsid w:val="00C00E69"/>
    <w:rsid w:val="00C011E5"/>
    <w:rsid w:val="00C015DC"/>
    <w:rsid w:val="00C01A07"/>
    <w:rsid w:val="00C02066"/>
    <w:rsid w:val="00C02141"/>
    <w:rsid w:val="00C0247F"/>
    <w:rsid w:val="00C02574"/>
    <w:rsid w:val="00C028E9"/>
    <w:rsid w:val="00C02EDD"/>
    <w:rsid w:val="00C03112"/>
    <w:rsid w:val="00C03183"/>
    <w:rsid w:val="00C03392"/>
    <w:rsid w:val="00C036DA"/>
    <w:rsid w:val="00C03797"/>
    <w:rsid w:val="00C03921"/>
    <w:rsid w:val="00C03B97"/>
    <w:rsid w:val="00C03C2F"/>
    <w:rsid w:val="00C04076"/>
    <w:rsid w:val="00C0439E"/>
    <w:rsid w:val="00C04432"/>
    <w:rsid w:val="00C045DA"/>
    <w:rsid w:val="00C04735"/>
    <w:rsid w:val="00C048B3"/>
    <w:rsid w:val="00C049C5"/>
    <w:rsid w:val="00C04A8D"/>
    <w:rsid w:val="00C04AF1"/>
    <w:rsid w:val="00C050B1"/>
    <w:rsid w:val="00C050B2"/>
    <w:rsid w:val="00C054F1"/>
    <w:rsid w:val="00C0561B"/>
    <w:rsid w:val="00C05D86"/>
    <w:rsid w:val="00C05E2E"/>
    <w:rsid w:val="00C06264"/>
    <w:rsid w:val="00C06391"/>
    <w:rsid w:val="00C063C0"/>
    <w:rsid w:val="00C0650F"/>
    <w:rsid w:val="00C06579"/>
    <w:rsid w:val="00C068CC"/>
    <w:rsid w:val="00C06A42"/>
    <w:rsid w:val="00C06AEA"/>
    <w:rsid w:val="00C06E33"/>
    <w:rsid w:val="00C07025"/>
    <w:rsid w:val="00C07A7C"/>
    <w:rsid w:val="00C07FDD"/>
    <w:rsid w:val="00C10330"/>
    <w:rsid w:val="00C105F1"/>
    <w:rsid w:val="00C106FB"/>
    <w:rsid w:val="00C1087B"/>
    <w:rsid w:val="00C10956"/>
    <w:rsid w:val="00C10CA6"/>
    <w:rsid w:val="00C10E38"/>
    <w:rsid w:val="00C11119"/>
    <w:rsid w:val="00C11AAC"/>
    <w:rsid w:val="00C11B18"/>
    <w:rsid w:val="00C11C65"/>
    <w:rsid w:val="00C11E2B"/>
    <w:rsid w:val="00C11FA9"/>
    <w:rsid w:val="00C1235E"/>
    <w:rsid w:val="00C1242C"/>
    <w:rsid w:val="00C12762"/>
    <w:rsid w:val="00C128DC"/>
    <w:rsid w:val="00C12B0A"/>
    <w:rsid w:val="00C12DF2"/>
    <w:rsid w:val="00C12ED0"/>
    <w:rsid w:val="00C12FF7"/>
    <w:rsid w:val="00C13039"/>
    <w:rsid w:val="00C130A1"/>
    <w:rsid w:val="00C1366E"/>
    <w:rsid w:val="00C13B10"/>
    <w:rsid w:val="00C13B2B"/>
    <w:rsid w:val="00C13F15"/>
    <w:rsid w:val="00C14172"/>
    <w:rsid w:val="00C1427F"/>
    <w:rsid w:val="00C14879"/>
    <w:rsid w:val="00C14ED2"/>
    <w:rsid w:val="00C14F43"/>
    <w:rsid w:val="00C15118"/>
    <w:rsid w:val="00C151DF"/>
    <w:rsid w:val="00C153E7"/>
    <w:rsid w:val="00C156ED"/>
    <w:rsid w:val="00C15944"/>
    <w:rsid w:val="00C164BC"/>
    <w:rsid w:val="00C167E5"/>
    <w:rsid w:val="00C16D53"/>
    <w:rsid w:val="00C16DB3"/>
    <w:rsid w:val="00C16E35"/>
    <w:rsid w:val="00C171E4"/>
    <w:rsid w:val="00C174DF"/>
    <w:rsid w:val="00C1750B"/>
    <w:rsid w:val="00C17633"/>
    <w:rsid w:val="00C177BA"/>
    <w:rsid w:val="00C177DA"/>
    <w:rsid w:val="00C201B3"/>
    <w:rsid w:val="00C2026A"/>
    <w:rsid w:val="00C20590"/>
    <w:rsid w:val="00C2063C"/>
    <w:rsid w:val="00C20815"/>
    <w:rsid w:val="00C20C8B"/>
    <w:rsid w:val="00C20D18"/>
    <w:rsid w:val="00C20EAD"/>
    <w:rsid w:val="00C20F78"/>
    <w:rsid w:val="00C21099"/>
    <w:rsid w:val="00C215F7"/>
    <w:rsid w:val="00C2167F"/>
    <w:rsid w:val="00C21BD1"/>
    <w:rsid w:val="00C21D33"/>
    <w:rsid w:val="00C21D85"/>
    <w:rsid w:val="00C22024"/>
    <w:rsid w:val="00C220BD"/>
    <w:rsid w:val="00C221F1"/>
    <w:rsid w:val="00C2234E"/>
    <w:rsid w:val="00C22640"/>
    <w:rsid w:val="00C22649"/>
    <w:rsid w:val="00C22F4A"/>
    <w:rsid w:val="00C232C1"/>
    <w:rsid w:val="00C23309"/>
    <w:rsid w:val="00C23647"/>
    <w:rsid w:val="00C23BBD"/>
    <w:rsid w:val="00C23CFF"/>
    <w:rsid w:val="00C23D07"/>
    <w:rsid w:val="00C23E2B"/>
    <w:rsid w:val="00C23E67"/>
    <w:rsid w:val="00C24215"/>
    <w:rsid w:val="00C2430D"/>
    <w:rsid w:val="00C246A3"/>
    <w:rsid w:val="00C246AD"/>
    <w:rsid w:val="00C249C8"/>
    <w:rsid w:val="00C24E53"/>
    <w:rsid w:val="00C25243"/>
    <w:rsid w:val="00C25408"/>
    <w:rsid w:val="00C2556C"/>
    <w:rsid w:val="00C257CE"/>
    <w:rsid w:val="00C2592D"/>
    <w:rsid w:val="00C259D5"/>
    <w:rsid w:val="00C25F8D"/>
    <w:rsid w:val="00C25FD7"/>
    <w:rsid w:val="00C2613F"/>
    <w:rsid w:val="00C26450"/>
    <w:rsid w:val="00C26492"/>
    <w:rsid w:val="00C268A7"/>
    <w:rsid w:val="00C26C4A"/>
    <w:rsid w:val="00C26DAF"/>
    <w:rsid w:val="00C26DDA"/>
    <w:rsid w:val="00C27098"/>
    <w:rsid w:val="00C2720E"/>
    <w:rsid w:val="00C27224"/>
    <w:rsid w:val="00C2723B"/>
    <w:rsid w:val="00C27474"/>
    <w:rsid w:val="00C274CC"/>
    <w:rsid w:val="00C275C2"/>
    <w:rsid w:val="00C27719"/>
    <w:rsid w:val="00C2787B"/>
    <w:rsid w:val="00C27E10"/>
    <w:rsid w:val="00C3007F"/>
    <w:rsid w:val="00C30109"/>
    <w:rsid w:val="00C3092D"/>
    <w:rsid w:val="00C31380"/>
    <w:rsid w:val="00C3159E"/>
    <w:rsid w:val="00C31691"/>
    <w:rsid w:val="00C31892"/>
    <w:rsid w:val="00C31BCB"/>
    <w:rsid w:val="00C31D62"/>
    <w:rsid w:val="00C31DA1"/>
    <w:rsid w:val="00C31FA8"/>
    <w:rsid w:val="00C32298"/>
    <w:rsid w:val="00C32E0C"/>
    <w:rsid w:val="00C33728"/>
    <w:rsid w:val="00C33788"/>
    <w:rsid w:val="00C3379E"/>
    <w:rsid w:val="00C337EB"/>
    <w:rsid w:val="00C340AF"/>
    <w:rsid w:val="00C34123"/>
    <w:rsid w:val="00C343E4"/>
    <w:rsid w:val="00C34624"/>
    <w:rsid w:val="00C346FF"/>
    <w:rsid w:val="00C3479C"/>
    <w:rsid w:val="00C348CF"/>
    <w:rsid w:val="00C34D50"/>
    <w:rsid w:val="00C34DAB"/>
    <w:rsid w:val="00C34EC4"/>
    <w:rsid w:val="00C356DC"/>
    <w:rsid w:val="00C35834"/>
    <w:rsid w:val="00C3585A"/>
    <w:rsid w:val="00C35ABC"/>
    <w:rsid w:val="00C35AD0"/>
    <w:rsid w:val="00C35B58"/>
    <w:rsid w:val="00C35E6A"/>
    <w:rsid w:val="00C35F7C"/>
    <w:rsid w:val="00C36622"/>
    <w:rsid w:val="00C36663"/>
    <w:rsid w:val="00C3696E"/>
    <w:rsid w:val="00C36A9E"/>
    <w:rsid w:val="00C36E2E"/>
    <w:rsid w:val="00C36EBB"/>
    <w:rsid w:val="00C37385"/>
    <w:rsid w:val="00C377A2"/>
    <w:rsid w:val="00C379E1"/>
    <w:rsid w:val="00C37B19"/>
    <w:rsid w:val="00C37DCA"/>
    <w:rsid w:val="00C40AAD"/>
    <w:rsid w:val="00C4144F"/>
    <w:rsid w:val="00C41512"/>
    <w:rsid w:val="00C41563"/>
    <w:rsid w:val="00C41809"/>
    <w:rsid w:val="00C41947"/>
    <w:rsid w:val="00C41FCA"/>
    <w:rsid w:val="00C422BC"/>
    <w:rsid w:val="00C42CCA"/>
    <w:rsid w:val="00C431BD"/>
    <w:rsid w:val="00C432CC"/>
    <w:rsid w:val="00C435CE"/>
    <w:rsid w:val="00C438C1"/>
    <w:rsid w:val="00C43A79"/>
    <w:rsid w:val="00C43BBF"/>
    <w:rsid w:val="00C43C1E"/>
    <w:rsid w:val="00C43E12"/>
    <w:rsid w:val="00C43E52"/>
    <w:rsid w:val="00C43E53"/>
    <w:rsid w:val="00C44262"/>
    <w:rsid w:val="00C44959"/>
    <w:rsid w:val="00C449EE"/>
    <w:rsid w:val="00C44A53"/>
    <w:rsid w:val="00C44A7F"/>
    <w:rsid w:val="00C44E1C"/>
    <w:rsid w:val="00C44E7D"/>
    <w:rsid w:val="00C44F8E"/>
    <w:rsid w:val="00C44FC1"/>
    <w:rsid w:val="00C4503C"/>
    <w:rsid w:val="00C45168"/>
    <w:rsid w:val="00C451AC"/>
    <w:rsid w:val="00C45232"/>
    <w:rsid w:val="00C45945"/>
    <w:rsid w:val="00C4596B"/>
    <w:rsid w:val="00C45A19"/>
    <w:rsid w:val="00C45DEF"/>
    <w:rsid w:val="00C46217"/>
    <w:rsid w:val="00C462FF"/>
    <w:rsid w:val="00C4632B"/>
    <w:rsid w:val="00C46357"/>
    <w:rsid w:val="00C46562"/>
    <w:rsid w:val="00C46B97"/>
    <w:rsid w:val="00C46DFD"/>
    <w:rsid w:val="00C46E18"/>
    <w:rsid w:val="00C47072"/>
    <w:rsid w:val="00C47187"/>
    <w:rsid w:val="00C472F7"/>
    <w:rsid w:val="00C4733D"/>
    <w:rsid w:val="00C47427"/>
    <w:rsid w:val="00C477A5"/>
    <w:rsid w:val="00C47B5A"/>
    <w:rsid w:val="00C47CEF"/>
    <w:rsid w:val="00C47F2B"/>
    <w:rsid w:val="00C5002E"/>
    <w:rsid w:val="00C504BA"/>
    <w:rsid w:val="00C504F2"/>
    <w:rsid w:val="00C505C6"/>
    <w:rsid w:val="00C50790"/>
    <w:rsid w:val="00C508DA"/>
    <w:rsid w:val="00C50B88"/>
    <w:rsid w:val="00C50DC0"/>
    <w:rsid w:val="00C50DC7"/>
    <w:rsid w:val="00C50DD5"/>
    <w:rsid w:val="00C5113C"/>
    <w:rsid w:val="00C512AD"/>
    <w:rsid w:val="00C51326"/>
    <w:rsid w:val="00C51622"/>
    <w:rsid w:val="00C51670"/>
    <w:rsid w:val="00C51C27"/>
    <w:rsid w:val="00C51D7E"/>
    <w:rsid w:val="00C52095"/>
    <w:rsid w:val="00C52A98"/>
    <w:rsid w:val="00C52C24"/>
    <w:rsid w:val="00C52F45"/>
    <w:rsid w:val="00C5359B"/>
    <w:rsid w:val="00C535A6"/>
    <w:rsid w:val="00C538E2"/>
    <w:rsid w:val="00C538EA"/>
    <w:rsid w:val="00C53AB6"/>
    <w:rsid w:val="00C53B14"/>
    <w:rsid w:val="00C53B52"/>
    <w:rsid w:val="00C53B83"/>
    <w:rsid w:val="00C53D72"/>
    <w:rsid w:val="00C53DE2"/>
    <w:rsid w:val="00C5430F"/>
    <w:rsid w:val="00C54785"/>
    <w:rsid w:val="00C549DE"/>
    <w:rsid w:val="00C54AF8"/>
    <w:rsid w:val="00C54D03"/>
    <w:rsid w:val="00C54DFD"/>
    <w:rsid w:val="00C54F16"/>
    <w:rsid w:val="00C55C03"/>
    <w:rsid w:val="00C55F83"/>
    <w:rsid w:val="00C55F92"/>
    <w:rsid w:val="00C56010"/>
    <w:rsid w:val="00C56011"/>
    <w:rsid w:val="00C5648E"/>
    <w:rsid w:val="00C56506"/>
    <w:rsid w:val="00C56635"/>
    <w:rsid w:val="00C56A21"/>
    <w:rsid w:val="00C56C35"/>
    <w:rsid w:val="00C56D11"/>
    <w:rsid w:val="00C56D1A"/>
    <w:rsid w:val="00C56DD5"/>
    <w:rsid w:val="00C5711A"/>
    <w:rsid w:val="00C57184"/>
    <w:rsid w:val="00C5757D"/>
    <w:rsid w:val="00C575C1"/>
    <w:rsid w:val="00C57674"/>
    <w:rsid w:val="00C576D1"/>
    <w:rsid w:val="00C576EC"/>
    <w:rsid w:val="00C57A05"/>
    <w:rsid w:val="00C57AE9"/>
    <w:rsid w:val="00C6037E"/>
    <w:rsid w:val="00C60836"/>
    <w:rsid w:val="00C60C9F"/>
    <w:rsid w:val="00C60F18"/>
    <w:rsid w:val="00C6130F"/>
    <w:rsid w:val="00C614EC"/>
    <w:rsid w:val="00C61509"/>
    <w:rsid w:val="00C6162C"/>
    <w:rsid w:val="00C61813"/>
    <w:rsid w:val="00C61820"/>
    <w:rsid w:val="00C62018"/>
    <w:rsid w:val="00C62AE2"/>
    <w:rsid w:val="00C62B01"/>
    <w:rsid w:val="00C62B66"/>
    <w:rsid w:val="00C62BF5"/>
    <w:rsid w:val="00C62D97"/>
    <w:rsid w:val="00C62EF1"/>
    <w:rsid w:val="00C62F8B"/>
    <w:rsid w:val="00C633BD"/>
    <w:rsid w:val="00C635F2"/>
    <w:rsid w:val="00C63853"/>
    <w:rsid w:val="00C63892"/>
    <w:rsid w:val="00C638D6"/>
    <w:rsid w:val="00C63C75"/>
    <w:rsid w:val="00C64092"/>
    <w:rsid w:val="00C6441A"/>
    <w:rsid w:val="00C644E9"/>
    <w:rsid w:val="00C646FD"/>
    <w:rsid w:val="00C64777"/>
    <w:rsid w:val="00C64B4D"/>
    <w:rsid w:val="00C64CC6"/>
    <w:rsid w:val="00C64F3B"/>
    <w:rsid w:val="00C65105"/>
    <w:rsid w:val="00C65791"/>
    <w:rsid w:val="00C65936"/>
    <w:rsid w:val="00C65E60"/>
    <w:rsid w:val="00C6607C"/>
    <w:rsid w:val="00C6615D"/>
    <w:rsid w:val="00C664F6"/>
    <w:rsid w:val="00C668D4"/>
    <w:rsid w:val="00C6699B"/>
    <w:rsid w:val="00C66A9D"/>
    <w:rsid w:val="00C66C79"/>
    <w:rsid w:val="00C66D4D"/>
    <w:rsid w:val="00C66E0F"/>
    <w:rsid w:val="00C66F6D"/>
    <w:rsid w:val="00C67138"/>
    <w:rsid w:val="00C6737F"/>
    <w:rsid w:val="00C674CC"/>
    <w:rsid w:val="00C67963"/>
    <w:rsid w:val="00C67C4C"/>
    <w:rsid w:val="00C67EA3"/>
    <w:rsid w:val="00C70326"/>
    <w:rsid w:val="00C7055E"/>
    <w:rsid w:val="00C705F3"/>
    <w:rsid w:val="00C705F4"/>
    <w:rsid w:val="00C706C2"/>
    <w:rsid w:val="00C70730"/>
    <w:rsid w:val="00C70B61"/>
    <w:rsid w:val="00C70C4B"/>
    <w:rsid w:val="00C70D4F"/>
    <w:rsid w:val="00C70DDE"/>
    <w:rsid w:val="00C71283"/>
    <w:rsid w:val="00C713A0"/>
    <w:rsid w:val="00C71CB5"/>
    <w:rsid w:val="00C71CFB"/>
    <w:rsid w:val="00C72765"/>
    <w:rsid w:val="00C72985"/>
    <w:rsid w:val="00C72A3C"/>
    <w:rsid w:val="00C72AF7"/>
    <w:rsid w:val="00C72BD1"/>
    <w:rsid w:val="00C72D11"/>
    <w:rsid w:val="00C72D40"/>
    <w:rsid w:val="00C73253"/>
    <w:rsid w:val="00C733A1"/>
    <w:rsid w:val="00C737E4"/>
    <w:rsid w:val="00C73CFF"/>
    <w:rsid w:val="00C73E55"/>
    <w:rsid w:val="00C74279"/>
    <w:rsid w:val="00C7431E"/>
    <w:rsid w:val="00C748C2"/>
    <w:rsid w:val="00C74951"/>
    <w:rsid w:val="00C75044"/>
    <w:rsid w:val="00C755C6"/>
    <w:rsid w:val="00C7560A"/>
    <w:rsid w:val="00C75658"/>
    <w:rsid w:val="00C75AEF"/>
    <w:rsid w:val="00C75C52"/>
    <w:rsid w:val="00C75D8D"/>
    <w:rsid w:val="00C75DDA"/>
    <w:rsid w:val="00C75F43"/>
    <w:rsid w:val="00C7600A"/>
    <w:rsid w:val="00C76125"/>
    <w:rsid w:val="00C762C9"/>
    <w:rsid w:val="00C76E6E"/>
    <w:rsid w:val="00C7703E"/>
    <w:rsid w:val="00C774E7"/>
    <w:rsid w:val="00C775D0"/>
    <w:rsid w:val="00C7760F"/>
    <w:rsid w:val="00C776D4"/>
    <w:rsid w:val="00C77709"/>
    <w:rsid w:val="00C77B48"/>
    <w:rsid w:val="00C77BD9"/>
    <w:rsid w:val="00C800AB"/>
    <w:rsid w:val="00C8028D"/>
    <w:rsid w:val="00C80FFE"/>
    <w:rsid w:val="00C81D15"/>
    <w:rsid w:val="00C81F25"/>
    <w:rsid w:val="00C81F91"/>
    <w:rsid w:val="00C82205"/>
    <w:rsid w:val="00C8247F"/>
    <w:rsid w:val="00C827C5"/>
    <w:rsid w:val="00C82CF1"/>
    <w:rsid w:val="00C8314D"/>
    <w:rsid w:val="00C83265"/>
    <w:rsid w:val="00C83293"/>
    <w:rsid w:val="00C832B6"/>
    <w:rsid w:val="00C83EFE"/>
    <w:rsid w:val="00C83F05"/>
    <w:rsid w:val="00C83FAA"/>
    <w:rsid w:val="00C84032"/>
    <w:rsid w:val="00C845B7"/>
    <w:rsid w:val="00C8475F"/>
    <w:rsid w:val="00C8483A"/>
    <w:rsid w:val="00C84BC7"/>
    <w:rsid w:val="00C84C00"/>
    <w:rsid w:val="00C84CA0"/>
    <w:rsid w:val="00C84E8F"/>
    <w:rsid w:val="00C85639"/>
    <w:rsid w:val="00C85C53"/>
    <w:rsid w:val="00C85F36"/>
    <w:rsid w:val="00C86111"/>
    <w:rsid w:val="00C8619F"/>
    <w:rsid w:val="00C8627A"/>
    <w:rsid w:val="00C862EE"/>
    <w:rsid w:val="00C863DF"/>
    <w:rsid w:val="00C86410"/>
    <w:rsid w:val="00C86894"/>
    <w:rsid w:val="00C86A58"/>
    <w:rsid w:val="00C86A75"/>
    <w:rsid w:val="00C86BD5"/>
    <w:rsid w:val="00C86C23"/>
    <w:rsid w:val="00C86E84"/>
    <w:rsid w:val="00C8701A"/>
    <w:rsid w:val="00C87197"/>
    <w:rsid w:val="00C871AA"/>
    <w:rsid w:val="00C87B3F"/>
    <w:rsid w:val="00C87C26"/>
    <w:rsid w:val="00C87C33"/>
    <w:rsid w:val="00C87C44"/>
    <w:rsid w:val="00C904D8"/>
    <w:rsid w:val="00C9056A"/>
    <w:rsid w:val="00C905D8"/>
    <w:rsid w:val="00C90D18"/>
    <w:rsid w:val="00C90DA8"/>
    <w:rsid w:val="00C90EA3"/>
    <w:rsid w:val="00C911A5"/>
    <w:rsid w:val="00C913B5"/>
    <w:rsid w:val="00C9150E"/>
    <w:rsid w:val="00C9167C"/>
    <w:rsid w:val="00C916A7"/>
    <w:rsid w:val="00C9186A"/>
    <w:rsid w:val="00C92172"/>
    <w:rsid w:val="00C92245"/>
    <w:rsid w:val="00C928A7"/>
    <w:rsid w:val="00C929B5"/>
    <w:rsid w:val="00C92A07"/>
    <w:rsid w:val="00C931FB"/>
    <w:rsid w:val="00C93539"/>
    <w:rsid w:val="00C936D4"/>
    <w:rsid w:val="00C937F1"/>
    <w:rsid w:val="00C93B3A"/>
    <w:rsid w:val="00C93C4C"/>
    <w:rsid w:val="00C93DDF"/>
    <w:rsid w:val="00C941F4"/>
    <w:rsid w:val="00C94294"/>
    <w:rsid w:val="00C945DF"/>
    <w:rsid w:val="00C94AB8"/>
    <w:rsid w:val="00C94F19"/>
    <w:rsid w:val="00C95212"/>
    <w:rsid w:val="00C952E9"/>
    <w:rsid w:val="00C95478"/>
    <w:rsid w:val="00C95778"/>
    <w:rsid w:val="00C95EA9"/>
    <w:rsid w:val="00C9605F"/>
    <w:rsid w:val="00C96755"/>
    <w:rsid w:val="00C9675B"/>
    <w:rsid w:val="00C9750A"/>
    <w:rsid w:val="00C97579"/>
    <w:rsid w:val="00C9790C"/>
    <w:rsid w:val="00C97990"/>
    <w:rsid w:val="00C97C2B"/>
    <w:rsid w:val="00C97FBB"/>
    <w:rsid w:val="00CA07DC"/>
    <w:rsid w:val="00CA0958"/>
    <w:rsid w:val="00CA0DDC"/>
    <w:rsid w:val="00CA1AAF"/>
    <w:rsid w:val="00CA1D5F"/>
    <w:rsid w:val="00CA2313"/>
    <w:rsid w:val="00CA247E"/>
    <w:rsid w:val="00CA2773"/>
    <w:rsid w:val="00CA27D3"/>
    <w:rsid w:val="00CA2B26"/>
    <w:rsid w:val="00CA2FFF"/>
    <w:rsid w:val="00CA3939"/>
    <w:rsid w:val="00CA3943"/>
    <w:rsid w:val="00CA3AA7"/>
    <w:rsid w:val="00CA3E03"/>
    <w:rsid w:val="00CA47D4"/>
    <w:rsid w:val="00CA483D"/>
    <w:rsid w:val="00CA4F91"/>
    <w:rsid w:val="00CA50F2"/>
    <w:rsid w:val="00CA522E"/>
    <w:rsid w:val="00CA5375"/>
    <w:rsid w:val="00CA5A66"/>
    <w:rsid w:val="00CA5B92"/>
    <w:rsid w:val="00CA5C8F"/>
    <w:rsid w:val="00CA5D04"/>
    <w:rsid w:val="00CA6149"/>
    <w:rsid w:val="00CA6160"/>
    <w:rsid w:val="00CA67C7"/>
    <w:rsid w:val="00CA689C"/>
    <w:rsid w:val="00CA6A11"/>
    <w:rsid w:val="00CA6A4A"/>
    <w:rsid w:val="00CA6F99"/>
    <w:rsid w:val="00CA72DC"/>
    <w:rsid w:val="00CA7AAE"/>
    <w:rsid w:val="00CA7BE1"/>
    <w:rsid w:val="00CB001A"/>
    <w:rsid w:val="00CB00FE"/>
    <w:rsid w:val="00CB0584"/>
    <w:rsid w:val="00CB05B0"/>
    <w:rsid w:val="00CB0683"/>
    <w:rsid w:val="00CB0C00"/>
    <w:rsid w:val="00CB0C09"/>
    <w:rsid w:val="00CB0DE3"/>
    <w:rsid w:val="00CB1193"/>
    <w:rsid w:val="00CB119B"/>
    <w:rsid w:val="00CB11A3"/>
    <w:rsid w:val="00CB11B4"/>
    <w:rsid w:val="00CB133E"/>
    <w:rsid w:val="00CB1600"/>
    <w:rsid w:val="00CB17C4"/>
    <w:rsid w:val="00CB1CDF"/>
    <w:rsid w:val="00CB1DD2"/>
    <w:rsid w:val="00CB1E2D"/>
    <w:rsid w:val="00CB1EBC"/>
    <w:rsid w:val="00CB209A"/>
    <w:rsid w:val="00CB20C7"/>
    <w:rsid w:val="00CB2463"/>
    <w:rsid w:val="00CB246E"/>
    <w:rsid w:val="00CB2976"/>
    <w:rsid w:val="00CB2A22"/>
    <w:rsid w:val="00CB2F34"/>
    <w:rsid w:val="00CB3011"/>
    <w:rsid w:val="00CB3095"/>
    <w:rsid w:val="00CB3156"/>
    <w:rsid w:val="00CB3435"/>
    <w:rsid w:val="00CB349B"/>
    <w:rsid w:val="00CB3913"/>
    <w:rsid w:val="00CB3B1F"/>
    <w:rsid w:val="00CB3DB1"/>
    <w:rsid w:val="00CB3DCF"/>
    <w:rsid w:val="00CB40D9"/>
    <w:rsid w:val="00CB4711"/>
    <w:rsid w:val="00CB4B99"/>
    <w:rsid w:val="00CB4C22"/>
    <w:rsid w:val="00CB4D7E"/>
    <w:rsid w:val="00CB4E3A"/>
    <w:rsid w:val="00CB4F2D"/>
    <w:rsid w:val="00CB53D6"/>
    <w:rsid w:val="00CB5438"/>
    <w:rsid w:val="00CB55DC"/>
    <w:rsid w:val="00CB58E2"/>
    <w:rsid w:val="00CB58EE"/>
    <w:rsid w:val="00CB5CA6"/>
    <w:rsid w:val="00CB5F40"/>
    <w:rsid w:val="00CB5FAD"/>
    <w:rsid w:val="00CB648C"/>
    <w:rsid w:val="00CB6891"/>
    <w:rsid w:val="00CB69B8"/>
    <w:rsid w:val="00CB6AA6"/>
    <w:rsid w:val="00CB6EE5"/>
    <w:rsid w:val="00CB7460"/>
    <w:rsid w:val="00CB7625"/>
    <w:rsid w:val="00CB7793"/>
    <w:rsid w:val="00CB7985"/>
    <w:rsid w:val="00CC007A"/>
    <w:rsid w:val="00CC02AD"/>
    <w:rsid w:val="00CC0695"/>
    <w:rsid w:val="00CC0831"/>
    <w:rsid w:val="00CC0977"/>
    <w:rsid w:val="00CC0E27"/>
    <w:rsid w:val="00CC10B6"/>
    <w:rsid w:val="00CC119A"/>
    <w:rsid w:val="00CC1B8B"/>
    <w:rsid w:val="00CC1C22"/>
    <w:rsid w:val="00CC20F9"/>
    <w:rsid w:val="00CC21A0"/>
    <w:rsid w:val="00CC223F"/>
    <w:rsid w:val="00CC22A0"/>
    <w:rsid w:val="00CC22CD"/>
    <w:rsid w:val="00CC2672"/>
    <w:rsid w:val="00CC26F8"/>
    <w:rsid w:val="00CC2DCE"/>
    <w:rsid w:val="00CC3015"/>
    <w:rsid w:val="00CC30EB"/>
    <w:rsid w:val="00CC3222"/>
    <w:rsid w:val="00CC32F3"/>
    <w:rsid w:val="00CC36D4"/>
    <w:rsid w:val="00CC3712"/>
    <w:rsid w:val="00CC3A7D"/>
    <w:rsid w:val="00CC3F9A"/>
    <w:rsid w:val="00CC4127"/>
    <w:rsid w:val="00CC4361"/>
    <w:rsid w:val="00CC4457"/>
    <w:rsid w:val="00CC454C"/>
    <w:rsid w:val="00CC4560"/>
    <w:rsid w:val="00CC4A3A"/>
    <w:rsid w:val="00CC5932"/>
    <w:rsid w:val="00CC5AB0"/>
    <w:rsid w:val="00CC5AB4"/>
    <w:rsid w:val="00CC5C3A"/>
    <w:rsid w:val="00CC5DA1"/>
    <w:rsid w:val="00CC5FED"/>
    <w:rsid w:val="00CC63D0"/>
    <w:rsid w:val="00CC6AE2"/>
    <w:rsid w:val="00CC6D09"/>
    <w:rsid w:val="00CC6E28"/>
    <w:rsid w:val="00CC74D9"/>
    <w:rsid w:val="00CC7937"/>
    <w:rsid w:val="00CC7B1E"/>
    <w:rsid w:val="00CC7E37"/>
    <w:rsid w:val="00CD002D"/>
    <w:rsid w:val="00CD022A"/>
    <w:rsid w:val="00CD0628"/>
    <w:rsid w:val="00CD0931"/>
    <w:rsid w:val="00CD0F51"/>
    <w:rsid w:val="00CD0FE7"/>
    <w:rsid w:val="00CD1340"/>
    <w:rsid w:val="00CD1520"/>
    <w:rsid w:val="00CD1893"/>
    <w:rsid w:val="00CD20A0"/>
    <w:rsid w:val="00CD2AB4"/>
    <w:rsid w:val="00CD2C30"/>
    <w:rsid w:val="00CD2E4A"/>
    <w:rsid w:val="00CD2F56"/>
    <w:rsid w:val="00CD2FC2"/>
    <w:rsid w:val="00CD2FE4"/>
    <w:rsid w:val="00CD34F2"/>
    <w:rsid w:val="00CD359B"/>
    <w:rsid w:val="00CD38EE"/>
    <w:rsid w:val="00CD3B95"/>
    <w:rsid w:val="00CD3C0F"/>
    <w:rsid w:val="00CD3F6B"/>
    <w:rsid w:val="00CD445A"/>
    <w:rsid w:val="00CD4800"/>
    <w:rsid w:val="00CD48EE"/>
    <w:rsid w:val="00CD490A"/>
    <w:rsid w:val="00CD4D71"/>
    <w:rsid w:val="00CD4F30"/>
    <w:rsid w:val="00CD4F8E"/>
    <w:rsid w:val="00CD5065"/>
    <w:rsid w:val="00CD50E1"/>
    <w:rsid w:val="00CD529B"/>
    <w:rsid w:val="00CD548B"/>
    <w:rsid w:val="00CD5549"/>
    <w:rsid w:val="00CD5565"/>
    <w:rsid w:val="00CD5783"/>
    <w:rsid w:val="00CD5912"/>
    <w:rsid w:val="00CD5ACA"/>
    <w:rsid w:val="00CD5BAA"/>
    <w:rsid w:val="00CD5BDC"/>
    <w:rsid w:val="00CD5C39"/>
    <w:rsid w:val="00CD5C5D"/>
    <w:rsid w:val="00CD6314"/>
    <w:rsid w:val="00CD691D"/>
    <w:rsid w:val="00CD6BC3"/>
    <w:rsid w:val="00CD6BF3"/>
    <w:rsid w:val="00CD6D76"/>
    <w:rsid w:val="00CD6DC4"/>
    <w:rsid w:val="00CD6F64"/>
    <w:rsid w:val="00CD7370"/>
    <w:rsid w:val="00CD760E"/>
    <w:rsid w:val="00CD7BB1"/>
    <w:rsid w:val="00CD7C30"/>
    <w:rsid w:val="00CD7C3F"/>
    <w:rsid w:val="00CE00CA"/>
    <w:rsid w:val="00CE0133"/>
    <w:rsid w:val="00CE0176"/>
    <w:rsid w:val="00CE07CF"/>
    <w:rsid w:val="00CE07FC"/>
    <w:rsid w:val="00CE0A8F"/>
    <w:rsid w:val="00CE0F31"/>
    <w:rsid w:val="00CE133D"/>
    <w:rsid w:val="00CE13D1"/>
    <w:rsid w:val="00CE1400"/>
    <w:rsid w:val="00CE1412"/>
    <w:rsid w:val="00CE1540"/>
    <w:rsid w:val="00CE17C4"/>
    <w:rsid w:val="00CE1846"/>
    <w:rsid w:val="00CE194C"/>
    <w:rsid w:val="00CE1A4F"/>
    <w:rsid w:val="00CE1CE5"/>
    <w:rsid w:val="00CE1E89"/>
    <w:rsid w:val="00CE1EDF"/>
    <w:rsid w:val="00CE2407"/>
    <w:rsid w:val="00CE25D7"/>
    <w:rsid w:val="00CE2793"/>
    <w:rsid w:val="00CE28A7"/>
    <w:rsid w:val="00CE2954"/>
    <w:rsid w:val="00CE2A75"/>
    <w:rsid w:val="00CE2C00"/>
    <w:rsid w:val="00CE3502"/>
    <w:rsid w:val="00CE376A"/>
    <w:rsid w:val="00CE3A6A"/>
    <w:rsid w:val="00CE3C65"/>
    <w:rsid w:val="00CE3D77"/>
    <w:rsid w:val="00CE4572"/>
    <w:rsid w:val="00CE460C"/>
    <w:rsid w:val="00CE473A"/>
    <w:rsid w:val="00CE4993"/>
    <w:rsid w:val="00CE4A03"/>
    <w:rsid w:val="00CE4ABE"/>
    <w:rsid w:val="00CE5330"/>
    <w:rsid w:val="00CE543B"/>
    <w:rsid w:val="00CE54F5"/>
    <w:rsid w:val="00CE556C"/>
    <w:rsid w:val="00CE56A9"/>
    <w:rsid w:val="00CE5865"/>
    <w:rsid w:val="00CE5971"/>
    <w:rsid w:val="00CE597A"/>
    <w:rsid w:val="00CE5A5F"/>
    <w:rsid w:val="00CE5DAA"/>
    <w:rsid w:val="00CE5E97"/>
    <w:rsid w:val="00CE5F89"/>
    <w:rsid w:val="00CE6156"/>
    <w:rsid w:val="00CE61A0"/>
    <w:rsid w:val="00CE61F1"/>
    <w:rsid w:val="00CE678D"/>
    <w:rsid w:val="00CE6A4F"/>
    <w:rsid w:val="00CE6D03"/>
    <w:rsid w:val="00CE6D78"/>
    <w:rsid w:val="00CE6EC1"/>
    <w:rsid w:val="00CE7595"/>
    <w:rsid w:val="00CE7910"/>
    <w:rsid w:val="00CE79BD"/>
    <w:rsid w:val="00CE7BCE"/>
    <w:rsid w:val="00CE7CDC"/>
    <w:rsid w:val="00CE7F63"/>
    <w:rsid w:val="00CF0574"/>
    <w:rsid w:val="00CF05CA"/>
    <w:rsid w:val="00CF0644"/>
    <w:rsid w:val="00CF07D3"/>
    <w:rsid w:val="00CF08FB"/>
    <w:rsid w:val="00CF0BAC"/>
    <w:rsid w:val="00CF0E4B"/>
    <w:rsid w:val="00CF0F8D"/>
    <w:rsid w:val="00CF167D"/>
    <w:rsid w:val="00CF182A"/>
    <w:rsid w:val="00CF184C"/>
    <w:rsid w:val="00CF197F"/>
    <w:rsid w:val="00CF1B33"/>
    <w:rsid w:val="00CF2026"/>
    <w:rsid w:val="00CF22CC"/>
    <w:rsid w:val="00CF237E"/>
    <w:rsid w:val="00CF23C3"/>
    <w:rsid w:val="00CF2425"/>
    <w:rsid w:val="00CF249B"/>
    <w:rsid w:val="00CF29AE"/>
    <w:rsid w:val="00CF2B6A"/>
    <w:rsid w:val="00CF2CB5"/>
    <w:rsid w:val="00CF2E65"/>
    <w:rsid w:val="00CF2FAA"/>
    <w:rsid w:val="00CF34D1"/>
    <w:rsid w:val="00CF3BAD"/>
    <w:rsid w:val="00CF3C56"/>
    <w:rsid w:val="00CF4375"/>
    <w:rsid w:val="00CF4567"/>
    <w:rsid w:val="00CF4CC9"/>
    <w:rsid w:val="00CF4CD8"/>
    <w:rsid w:val="00CF51B2"/>
    <w:rsid w:val="00CF5208"/>
    <w:rsid w:val="00CF54BA"/>
    <w:rsid w:val="00CF54D1"/>
    <w:rsid w:val="00CF564E"/>
    <w:rsid w:val="00CF5B13"/>
    <w:rsid w:val="00CF5B4E"/>
    <w:rsid w:val="00CF5C7D"/>
    <w:rsid w:val="00CF5ECA"/>
    <w:rsid w:val="00CF607B"/>
    <w:rsid w:val="00CF6168"/>
    <w:rsid w:val="00CF61DB"/>
    <w:rsid w:val="00CF642B"/>
    <w:rsid w:val="00CF66E3"/>
    <w:rsid w:val="00CF6C2E"/>
    <w:rsid w:val="00CF6EC8"/>
    <w:rsid w:val="00CF702D"/>
    <w:rsid w:val="00CF7078"/>
    <w:rsid w:val="00CF71E2"/>
    <w:rsid w:val="00CF747C"/>
    <w:rsid w:val="00CF7565"/>
    <w:rsid w:val="00CF7AC8"/>
    <w:rsid w:val="00CF7E9A"/>
    <w:rsid w:val="00CF7FAD"/>
    <w:rsid w:val="00D00018"/>
    <w:rsid w:val="00D00300"/>
    <w:rsid w:val="00D004F2"/>
    <w:rsid w:val="00D007F4"/>
    <w:rsid w:val="00D0084A"/>
    <w:rsid w:val="00D00D76"/>
    <w:rsid w:val="00D01109"/>
    <w:rsid w:val="00D01339"/>
    <w:rsid w:val="00D019B2"/>
    <w:rsid w:val="00D01B5C"/>
    <w:rsid w:val="00D01FC0"/>
    <w:rsid w:val="00D01FD8"/>
    <w:rsid w:val="00D0235B"/>
    <w:rsid w:val="00D026E3"/>
    <w:rsid w:val="00D02A96"/>
    <w:rsid w:val="00D02D61"/>
    <w:rsid w:val="00D033AC"/>
    <w:rsid w:val="00D03416"/>
    <w:rsid w:val="00D03965"/>
    <w:rsid w:val="00D039AD"/>
    <w:rsid w:val="00D03CB8"/>
    <w:rsid w:val="00D03D61"/>
    <w:rsid w:val="00D03D9E"/>
    <w:rsid w:val="00D04312"/>
    <w:rsid w:val="00D0482E"/>
    <w:rsid w:val="00D04DB7"/>
    <w:rsid w:val="00D050CB"/>
    <w:rsid w:val="00D051FA"/>
    <w:rsid w:val="00D0533D"/>
    <w:rsid w:val="00D05C88"/>
    <w:rsid w:val="00D05E54"/>
    <w:rsid w:val="00D05F01"/>
    <w:rsid w:val="00D060D4"/>
    <w:rsid w:val="00D061FE"/>
    <w:rsid w:val="00D06791"/>
    <w:rsid w:val="00D06CC7"/>
    <w:rsid w:val="00D06E98"/>
    <w:rsid w:val="00D06EF0"/>
    <w:rsid w:val="00D06EF6"/>
    <w:rsid w:val="00D070D1"/>
    <w:rsid w:val="00D070D4"/>
    <w:rsid w:val="00D071BD"/>
    <w:rsid w:val="00D074A1"/>
    <w:rsid w:val="00D07708"/>
    <w:rsid w:val="00D07746"/>
    <w:rsid w:val="00D077B9"/>
    <w:rsid w:val="00D079A3"/>
    <w:rsid w:val="00D07A82"/>
    <w:rsid w:val="00D103EC"/>
    <w:rsid w:val="00D1046C"/>
    <w:rsid w:val="00D10ACF"/>
    <w:rsid w:val="00D10AE5"/>
    <w:rsid w:val="00D10B25"/>
    <w:rsid w:val="00D11004"/>
    <w:rsid w:val="00D11432"/>
    <w:rsid w:val="00D114F8"/>
    <w:rsid w:val="00D115FE"/>
    <w:rsid w:val="00D116BD"/>
    <w:rsid w:val="00D117B9"/>
    <w:rsid w:val="00D119CB"/>
    <w:rsid w:val="00D11EA0"/>
    <w:rsid w:val="00D12087"/>
    <w:rsid w:val="00D122E3"/>
    <w:rsid w:val="00D123E0"/>
    <w:rsid w:val="00D127A4"/>
    <w:rsid w:val="00D12812"/>
    <w:rsid w:val="00D12DCF"/>
    <w:rsid w:val="00D13262"/>
    <w:rsid w:val="00D13377"/>
    <w:rsid w:val="00D13645"/>
    <w:rsid w:val="00D13683"/>
    <w:rsid w:val="00D136B0"/>
    <w:rsid w:val="00D13943"/>
    <w:rsid w:val="00D13B10"/>
    <w:rsid w:val="00D13D99"/>
    <w:rsid w:val="00D14131"/>
    <w:rsid w:val="00D143F4"/>
    <w:rsid w:val="00D1451E"/>
    <w:rsid w:val="00D1463C"/>
    <w:rsid w:val="00D14661"/>
    <w:rsid w:val="00D1490B"/>
    <w:rsid w:val="00D149E5"/>
    <w:rsid w:val="00D14D82"/>
    <w:rsid w:val="00D14DE0"/>
    <w:rsid w:val="00D14EA3"/>
    <w:rsid w:val="00D15349"/>
    <w:rsid w:val="00D153D7"/>
    <w:rsid w:val="00D1562A"/>
    <w:rsid w:val="00D15951"/>
    <w:rsid w:val="00D15988"/>
    <w:rsid w:val="00D15992"/>
    <w:rsid w:val="00D15AD5"/>
    <w:rsid w:val="00D15DDA"/>
    <w:rsid w:val="00D1619E"/>
    <w:rsid w:val="00D161A9"/>
    <w:rsid w:val="00D16469"/>
    <w:rsid w:val="00D166BE"/>
    <w:rsid w:val="00D1676E"/>
    <w:rsid w:val="00D17102"/>
    <w:rsid w:val="00D171C3"/>
    <w:rsid w:val="00D174A0"/>
    <w:rsid w:val="00D179DD"/>
    <w:rsid w:val="00D17EDA"/>
    <w:rsid w:val="00D20394"/>
    <w:rsid w:val="00D2052F"/>
    <w:rsid w:val="00D20E3E"/>
    <w:rsid w:val="00D20F70"/>
    <w:rsid w:val="00D20FB5"/>
    <w:rsid w:val="00D21498"/>
    <w:rsid w:val="00D21893"/>
    <w:rsid w:val="00D21964"/>
    <w:rsid w:val="00D21B8D"/>
    <w:rsid w:val="00D2219D"/>
    <w:rsid w:val="00D22232"/>
    <w:rsid w:val="00D2255F"/>
    <w:rsid w:val="00D227CA"/>
    <w:rsid w:val="00D228DD"/>
    <w:rsid w:val="00D23589"/>
    <w:rsid w:val="00D23636"/>
    <w:rsid w:val="00D2366B"/>
    <w:rsid w:val="00D23EB3"/>
    <w:rsid w:val="00D2410F"/>
    <w:rsid w:val="00D24230"/>
    <w:rsid w:val="00D2437E"/>
    <w:rsid w:val="00D244D8"/>
    <w:rsid w:val="00D24A91"/>
    <w:rsid w:val="00D24B8E"/>
    <w:rsid w:val="00D24ECE"/>
    <w:rsid w:val="00D2544F"/>
    <w:rsid w:val="00D25660"/>
    <w:rsid w:val="00D25C9B"/>
    <w:rsid w:val="00D261F3"/>
    <w:rsid w:val="00D263B1"/>
    <w:rsid w:val="00D2647D"/>
    <w:rsid w:val="00D2665F"/>
    <w:rsid w:val="00D2690C"/>
    <w:rsid w:val="00D26DCD"/>
    <w:rsid w:val="00D26E76"/>
    <w:rsid w:val="00D27095"/>
    <w:rsid w:val="00D2719D"/>
    <w:rsid w:val="00D277A0"/>
    <w:rsid w:val="00D30145"/>
    <w:rsid w:val="00D303E7"/>
    <w:rsid w:val="00D30B85"/>
    <w:rsid w:val="00D30E56"/>
    <w:rsid w:val="00D30E77"/>
    <w:rsid w:val="00D30F33"/>
    <w:rsid w:val="00D310B7"/>
    <w:rsid w:val="00D31116"/>
    <w:rsid w:val="00D312B8"/>
    <w:rsid w:val="00D31557"/>
    <w:rsid w:val="00D3191A"/>
    <w:rsid w:val="00D319ED"/>
    <w:rsid w:val="00D31F17"/>
    <w:rsid w:val="00D32061"/>
    <w:rsid w:val="00D32240"/>
    <w:rsid w:val="00D32559"/>
    <w:rsid w:val="00D3267D"/>
    <w:rsid w:val="00D326AD"/>
    <w:rsid w:val="00D32E42"/>
    <w:rsid w:val="00D32E89"/>
    <w:rsid w:val="00D331FA"/>
    <w:rsid w:val="00D33567"/>
    <w:rsid w:val="00D338D3"/>
    <w:rsid w:val="00D3396C"/>
    <w:rsid w:val="00D33C9A"/>
    <w:rsid w:val="00D3412B"/>
    <w:rsid w:val="00D34288"/>
    <w:rsid w:val="00D342A3"/>
    <w:rsid w:val="00D345D9"/>
    <w:rsid w:val="00D346D6"/>
    <w:rsid w:val="00D347A0"/>
    <w:rsid w:val="00D34852"/>
    <w:rsid w:val="00D3497D"/>
    <w:rsid w:val="00D34A85"/>
    <w:rsid w:val="00D34F11"/>
    <w:rsid w:val="00D35184"/>
    <w:rsid w:val="00D353A2"/>
    <w:rsid w:val="00D353AF"/>
    <w:rsid w:val="00D356B6"/>
    <w:rsid w:val="00D35943"/>
    <w:rsid w:val="00D35B00"/>
    <w:rsid w:val="00D35BA8"/>
    <w:rsid w:val="00D35BEE"/>
    <w:rsid w:val="00D35FED"/>
    <w:rsid w:val="00D36323"/>
    <w:rsid w:val="00D36340"/>
    <w:rsid w:val="00D363BC"/>
    <w:rsid w:val="00D3650A"/>
    <w:rsid w:val="00D36996"/>
    <w:rsid w:val="00D36D18"/>
    <w:rsid w:val="00D372F2"/>
    <w:rsid w:val="00D3731D"/>
    <w:rsid w:val="00D376FC"/>
    <w:rsid w:val="00D37CB8"/>
    <w:rsid w:val="00D37D34"/>
    <w:rsid w:val="00D37D76"/>
    <w:rsid w:val="00D37F02"/>
    <w:rsid w:val="00D40AB8"/>
    <w:rsid w:val="00D40AD2"/>
    <w:rsid w:val="00D40C39"/>
    <w:rsid w:val="00D40D3E"/>
    <w:rsid w:val="00D40EC6"/>
    <w:rsid w:val="00D413E4"/>
    <w:rsid w:val="00D413F1"/>
    <w:rsid w:val="00D4161A"/>
    <w:rsid w:val="00D41AE2"/>
    <w:rsid w:val="00D41B56"/>
    <w:rsid w:val="00D41E9A"/>
    <w:rsid w:val="00D41F3F"/>
    <w:rsid w:val="00D421D4"/>
    <w:rsid w:val="00D42454"/>
    <w:rsid w:val="00D428DD"/>
    <w:rsid w:val="00D429AF"/>
    <w:rsid w:val="00D42A2D"/>
    <w:rsid w:val="00D42F1F"/>
    <w:rsid w:val="00D4305E"/>
    <w:rsid w:val="00D430A4"/>
    <w:rsid w:val="00D430AE"/>
    <w:rsid w:val="00D43302"/>
    <w:rsid w:val="00D435AF"/>
    <w:rsid w:val="00D437C7"/>
    <w:rsid w:val="00D437E3"/>
    <w:rsid w:val="00D43914"/>
    <w:rsid w:val="00D43C9A"/>
    <w:rsid w:val="00D43F50"/>
    <w:rsid w:val="00D43FE7"/>
    <w:rsid w:val="00D44560"/>
    <w:rsid w:val="00D446F2"/>
    <w:rsid w:val="00D44C27"/>
    <w:rsid w:val="00D45289"/>
    <w:rsid w:val="00D4565F"/>
    <w:rsid w:val="00D457FE"/>
    <w:rsid w:val="00D458C8"/>
    <w:rsid w:val="00D4597A"/>
    <w:rsid w:val="00D45B72"/>
    <w:rsid w:val="00D45BA9"/>
    <w:rsid w:val="00D4606F"/>
    <w:rsid w:val="00D46165"/>
    <w:rsid w:val="00D463C1"/>
    <w:rsid w:val="00D46B83"/>
    <w:rsid w:val="00D46CB1"/>
    <w:rsid w:val="00D46D87"/>
    <w:rsid w:val="00D472F6"/>
    <w:rsid w:val="00D4734A"/>
    <w:rsid w:val="00D474BE"/>
    <w:rsid w:val="00D47568"/>
    <w:rsid w:val="00D475C1"/>
    <w:rsid w:val="00D47B70"/>
    <w:rsid w:val="00D47C18"/>
    <w:rsid w:val="00D50067"/>
    <w:rsid w:val="00D502B6"/>
    <w:rsid w:val="00D50316"/>
    <w:rsid w:val="00D50ACE"/>
    <w:rsid w:val="00D50FA4"/>
    <w:rsid w:val="00D51117"/>
    <w:rsid w:val="00D512F2"/>
    <w:rsid w:val="00D5168B"/>
    <w:rsid w:val="00D5188D"/>
    <w:rsid w:val="00D519BD"/>
    <w:rsid w:val="00D51BA7"/>
    <w:rsid w:val="00D51CB5"/>
    <w:rsid w:val="00D51E0C"/>
    <w:rsid w:val="00D52960"/>
    <w:rsid w:val="00D52EFC"/>
    <w:rsid w:val="00D530BE"/>
    <w:rsid w:val="00D5311E"/>
    <w:rsid w:val="00D53223"/>
    <w:rsid w:val="00D53A18"/>
    <w:rsid w:val="00D5406A"/>
    <w:rsid w:val="00D541E4"/>
    <w:rsid w:val="00D543EE"/>
    <w:rsid w:val="00D54783"/>
    <w:rsid w:val="00D54B44"/>
    <w:rsid w:val="00D54C91"/>
    <w:rsid w:val="00D54DDD"/>
    <w:rsid w:val="00D54EC7"/>
    <w:rsid w:val="00D550C4"/>
    <w:rsid w:val="00D553C3"/>
    <w:rsid w:val="00D553F3"/>
    <w:rsid w:val="00D559EE"/>
    <w:rsid w:val="00D55AA7"/>
    <w:rsid w:val="00D55BC5"/>
    <w:rsid w:val="00D55BF4"/>
    <w:rsid w:val="00D55D21"/>
    <w:rsid w:val="00D563EE"/>
    <w:rsid w:val="00D5649A"/>
    <w:rsid w:val="00D564CF"/>
    <w:rsid w:val="00D56614"/>
    <w:rsid w:val="00D56650"/>
    <w:rsid w:val="00D5667A"/>
    <w:rsid w:val="00D567FE"/>
    <w:rsid w:val="00D56CA3"/>
    <w:rsid w:val="00D574F9"/>
    <w:rsid w:val="00D5778E"/>
    <w:rsid w:val="00D578D2"/>
    <w:rsid w:val="00D578F3"/>
    <w:rsid w:val="00D5799D"/>
    <w:rsid w:val="00D57A7A"/>
    <w:rsid w:val="00D57B73"/>
    <w:rsid w:val="00D57E2C"/>
    <w:rsid w:val="00D57FE8"/>
    <w:rsid w:val="00D6001D"/>
    <w:rsid w:val="00D601BC"/>
    <w:rsid w:val="00D604EE"/>
    <w:rsid w:val="00D607A7"/>
    <w:rsid w:val="00D610F7"/>
    <w:rsid w:val="00D61424"/>
    <w:rsid w:val="00D61792"/>
    <w:rsid w:val="00D61B2C"/>
    <w:rsid w:val="00D61B47"/>
    <w:rsid w:val="00D621B9"/>
    <w:rsid w:val="00D622C6"/>
    <w:rsid w:val="00D62522"/>
    <w:rsid w:val="00D62711"/>
    <w:rsid w:val="00D62885"/>
    <w:rsid w:val="00D629D0"/>
    <w:rsid w:val="00D62AEF"/>
    <w:rsid w:val="00D62B45"/>
    <w:rsid w:val="00D62DF9"/>
    <w:rsid w:val="00D6307C"/>
    <w:rsid w:val="00D63154"/>
    <w:rsid w:val="00D6317A"/>
    <w:rsid w:val="00D6319C"/>
    <w:rsid w:val="00D631CF"/>
    <w:rsid w:val="00D6329E"/>
    <w:rsid w:val="00D632D8"/>
    <w:rsid w:val="00D632EA"/>
    <w:rsid w:val="00D63499"/>
    <w:rsid w:val="00D63DC8"/>
    <w:rsid w:val="00D63F60"/>
    <w:rsid w:val="00D64AE3"/>
    <w:rsid w:val="00D64C3D"/>
    <w:rsid w:val="00D64F01"/>
    <w:rsid w:val="00D651B0"/>
    <w:rsid w:val="00D6524B"/>
    <w:rsid w:val="00D657E7"/>
    <w:rsid w:val="00D657EB"/>
    <w:rsid w:val="00D65D42"/>
    <w:rsid w:val="00D66432"/>
    <w:rsid w:val="00D6665F"/>
    <w:rsid w:val="00D66E10"/>
    <w:rsid w:val="00D66E88"/>
    <w:rsid w:val="00D66F84"/>
    <w:rsid w:val="00D67128"/>
    <w:rsid w:val="00D6713B"/>
    <w:rsid w:val="00D6727F"/>
    <w:rsid w:val="00D674C8"/>
    <w:rsid w:val="00D67606"/>
    <w:rsid w:val="00D6782F"/>
    <w:rsid w:val="00D67ECE"/>
    <w:rsid w:val="00D7012B"/>
    <w:rsid w:val="00D701CD"/>
    <w:rsid w:val="00D703C0"/>
    <w:rsid w:val="00D705FE"/>
    <w:rsid w:val="00D70748"/>
    <w:rsid w:val="00D711E5"/>
    <w:rsid w:val="00D712CB"/>
    <w:rsid w:val="00D71AD8"/>
    <w:rsid w:val="00D71C9C"/>
    <w:rsid w:val="00D71CEC"/>
    <w:rsid w:val="00D72377"/>
    <w:rsid w:val="00D725F7"/>
    <w:rsid w:val="00D72668"/>
    <w:rsid w:val="00D72BAD"/>
    <w:rsid w:val="00D72D71"/>
    <w:rsid w:val="00D72DB5"/>
    <w:rsid w:val="00D72F89"/>
    <w:rsid w:val="00D72F8F"/>
    <w:rsid w:val="00D7312C"/>
    <w:rsid w:val="00D73244"/>
    <w:rsid w:val="00D7326A"/>
    <w:rsid w:val="00D73315"/>
    <w:rsid w:val="00D73324"/>
    <w:rsid w:val="00D73651"/>
    <w:rsid w:val="00D736FE"/>
    <w:rsid w:val="00D738A6"/>
    <w:rsid w:val="00D73B6B"/>
    <w:rsid w:val="00D73BDC"/>
    <w:rsid w:val="00D73EF3"/>
    <w:rsid w:val="00D74376"/>
    <w:rsid w:val="00D744D7"/>
    <w:rsid w:val="00D749FE"/>
    <w:rsid w:val="00D74A01"/>
    <w:rsid w:val="00D74B63"/>
    <w:rsid w:val="00D74F6A"/>
    <w:rsid w:val="00D75118"/>
    <w:rsid w:val="00D7515C"/>
    <w:rsid w:val="00D753AD"/>
    <w:rsid w:val="00D75756"/>
    <w:rsid w:val="00D75DD3"/>
    <w:rsid w:val="00D75FCD"/>
    <w:rsid w:val="00D76052"/>
    <w:rsid w:val="00D76116"/>
    <w:rsid w:val="00D765AB"/>
    <w:rsid w:val="00D766B5"/>
    <w:rsid w:val="00D76940"/>
    <w:rsid w:val="00D76AB2"/>
    <w:rsid w:val="00D76ACD"/>
    <w:rsid w:val="00D76E00"/>
    <w:rsid w:val="00D76EF4"/>
    <w:rsid w:val="00D77750"/>
    <w:rsid w:val="00D778C7"/>
    <w:rsid w:val="00D778FA"/>
    <w:rsid w:val="00D779AE"/>
    <w:rsid w:val="00D77EDC"/>
    <w:rsid w:val="00D802C6"/>
    <w:rsid w:val="00D807EF"/>
    <w:rsid w:val="00D80B85"/>
    <w:rsid w:val="00D80D6A"/>
    <w:rsid w:val="00D8175B"/>
    <w:rsid w:val="00D81884"/>
    <w:rsid w:val="00D81A04"/>
    <w:rsid w:val="00D81B3B"/>
    <w:rsid w:val="00D81BDC"/>
    <w:rsid w:val="00D82199"/>
    <w:rsid w:val="00D82240"/>
    <w:rsid w:val="00D82285"/>
    <w:rsid w:val="00D825B0"/>
    <w:rsid w:val="00D8291E"/>
    <w:rsid w:val="00D82A3A"/>
    <w:rsid w:val="00D82A6C"/>
    <w:rsid w:val="00D82C95"/>
    <w:rsid w:val="00D8326D"/>
    <w:rsid w:val="00D832B7"/>
    <w:rsid w:val="00D8333A"/>
    <w:rsid w:val="00D834A7"/>
    <w:rsid w:val="00D83857"/>
    <w:rsid w:val="00D83A96"/>
    <w:rsid w:val="00D83B8B"/>
    <w:rsid w:val="00D83C39"/>
    <w:rsid w:val="00D84812"/>
    <w:rsid w:val="00D84822"/>
    <w:rsid w:val="00D849CA"/>
    <w:rsid w:val="00D856DF"/>
    <w:rsid w:val="00D857D2"/>
    <w:rsid w:val="00D85988"/>
    <w:rsid w:val="00D85B46"/>
    <w:rsid w:val="00D85C43"/>
    <w:rsid w:val="00D85C56"/>
    <w:rsid w:val="00D85DB8"/>
    <w:rsid w:val="00D86221"/>
    <w:rsid w:val="00D86421"/>
    <w:rsid w:val="00D86429"/>
    <w:rsid w:val="00D864F9"/>
    <w:rsid w:val="00D86889"/>
    <w:rsid w:val="00D86B47"/>
    <w:rsid w:val="00D86E1C"/>
    <w:rsid w:val="00D86E6B"/>
    <w:rsid w:val="00D87108"/>
    <w:rsid w:val="00D8713A"/>
    <w:rsid w:val="00D87493"/>
    <w:rsid w:val="00D87C9E"/>
    <w:rsid w:val="00D9016E"/>
    <w:rsid w:val="00D90270"/>
    <w:rsid w:val="00D90298"/>
    <w:rsid w:val="00D90421"/>
    <w:rsid w:val="00D90932"/>
    <w:rsid w:val="00D90B24"/>
    <w:rsid w:val="00D91062"/>
    <w:rsid w:val="00D915D3"/>
    <w:rsid w:val="00D91636"/>
    <w:rsid w:val="00D917C0"/>
    <w:rsid w:val="00D91CC1"/>
    <w:rsid w:val="00D91D52"/>
    <w:rsid w:val="00D91F58"/>
    <w:rsid w:val="00D92219"/>
    <w:rsid w:val="00D92B52"/>
    <w:rsid w:val="00D92E49"/>
    <w:rsid w:val="00D92EDF"/>
    <w:rsid w:val="00D92F37"/>
    <w:rsid w:val="00D93232"/>
    <w:rsid w:val="00D93476"/>
    <w:rsid w:val="00D93CD4"/>
    <w:rsid w:val="00D93FBB"/>
    <w:rsid w:val="00D9406D"/>
    <w:rsid w:val="00D94130"/>
    <w:rsid w:val="00D94BFC"/>
    <w:rsid w:val="00D94EDC"/>
    <w:rsid w:val="00D94FC6"/>
    <w:rsid w:val="00D95185"/>
    <w:rsid w:val="00D95245"/>
    <w:rsid w:val="00D955F2"/>
    <w:rsid w:val="00D95634"/>
    <w:rsid w:val="00D958CC"/>
    <w:rsid w:val="00D95945"/>
    <w:rsid w:val="00D95AFA"/>
    <w:rsid w:val="00D95E65"/>
    <w:rsid w:val="00D95F9F"/>
    <w:rsid w:val="00D96439"/>
    <w:rsid w:val="00D965ED"/>
    <w:rsid w:val="00D96799"/>
    <w:rsid w:val="00D96813"/>
    <w:rsid w:val="00D96DBD"/>
    <w:rsid w:val="00D97499"/>
    <w:rsid w:val="00DA0096"/>
    <w:rsid w:val="00DA0188"/>
    <w:rsid w:val="00DA0406"/>
    <w:rsid w:val="00DA0574"/>
    <w:rsid w:val="00DA0CEE"/>
    <w:rsid w:val="00DA0FAE"/>
    <w:rsid w:val="00DA115F"/>
    <w:rsid w:val="00DA12B4"/>
    <w:rsid w:val="00DA149C"/>
    <w:rsid w:val="00DA18EC"/>
    <w:rsid w:val="00DA1D81"/>
    <w:rsid w:val="00DA1F33"/>
    <w:rsid w:val="00DA2D8D"/>
    <w:rsid w:val="00DA2F23"/>
    <w:rsid w:val="00DA331D"/>
    <w:rsid w:val="00DA38A4"/>
    <w:rsid w:val="00DA3985"/>
    <w:rsid w:val="00DA3A68"/>
    <w:rsid w:val="00DA3C33"/>
    <w:rsid w:val="00DA3D43"/>
    <w:rsid w:val="00DA431D"/>
    <w:rsid w:val="00DA4371"/>
    <w:rsid w:val="00DA4A98"/>
    <w:rsid w:val="00DA4CCB"/>
    <w:rsid w:val="00DA5310"/>
    <w:rsid w:val="00DA58D0"/>
    <w:rsid w:val="00DA5A54"/>
    <w:rsid w:val="00DA5BE5"/>
    <w:rsid w:val="00DA5C75"/>
    <w:rsid w:val="00DA5DC4"/>
    <w:rsid w:val="00DA6232"/>
    <w:rsid w:val="00DA6830"/>
    <w:rsid w:val="00DA6C36"/>
    <w:rsid w:val="00DA6CE8"/>
    <w:rsid w:val="00DA70B1"/>
    <w:rsid w:val="00DA72C2"/>
    <w:rsid w:val="00DA785F"/>
    <w:rsid w:val="00DA7D19"/>
    <w:rsid w:val="00DB0326"/>
    <w:rsid w:val="00DB04DC"/>
    <w:rsid w:val="00DB05C1"/>
    <w:rsid w:val="00DB06EE"/>
    <w:rsid w:val="00DB0FD1"/>
    <w:rsid w:val="00DB10B3"/>
    <w:rsid w:val="00DB1130"/>
    <w:rsid w:val="00DB12E9"/>
    <w:rsid w:val="00DB140E"/>
    <w:rsid w:val="00DB15B4"/>
    <w:rsid w:val="00DB1721"/>
    <w:rsid w:val="00DB17F9"/>
    <w:rsid w:val="00DB1DE6"/>
    <w:rsid w:val="00DB1F0E"/>
    <w:rsid w:val="00DB224F"/>
    <w:rsid w:val="00DB26C9"/>
    <w:rsid w:val="00DB26E3"/>
    <w:rsid w:val="00DB27BF"/>
    <w:rsid w:val="00DB2A3D"/>
    <w:rsid w:val="00DB2C1D"/>
    <w:rsid w:val="00DB31EC"/>
    <w:rsid w:val="00DB3350"/>
    <w:rsid w:val="00DB347A"/>
    <w:rsid w:val="00DB34CE"/>
    <w:rsid w:val="00DB38C8"/>
    <w:rsid w:val="00DB3CDC"/>
    <w:rsid w:val="00DB3D35"/>
    <w:rsid w:val="00DB3FF5"/>
    <w:rsid w:val="00DB4085"/>
    <w:rsid w:val="00DB41F2"/>
    <w:rsid w:val="00DB4799"/>
    <w:rsid w:val="00DB481B"/>
    <w:rsid w:val="00DB4C06"/>
    <w:rsid w:val="00DB5023"/>
    <w:rsid w:val="00DB5038"/>
    <w:rsid w:val="00DB54AB"/>
    <w:rsid w:val="00DB57F4"/>
    <w:rsid w:val="00DB5DD3"/>
    <w:rsid w:val="00DB5E4A"/>
    <w:rsid w:val="00DB5EEA"/>
    <w:rsid w:val="00DB61FB"/>
    <w:rsid w:val="00DB62BB"/>
    <w:rsid w:val="00DB6BE3"/>
    <w:rsid w:val="00DB7115"/>
    <w:rsid w:val="00DB728A"/>
    <w:rsid w:val="00DB74E9"/>
    <w:rsid w:val="00DB7563"/>
    <w:rsid w:val="00DB7755"/>
    <w:rsid w:val="00DC0020"/>
    <w:rsid w:val="00DC0629"/>
    <w:rsid w:val="00DC080F"/>
    <w:rsid w:val="00DC08E2"/>
    <w:rsid w:val="00DC0A60"/>
    <w:rsid w:val="00DC0B0F"/>
    <w:rsid w:val="00DC0B16"/>
    <w:rsid w:val="00DC0BAC"/>
    <w:rsid w:val="00DC0D36"/>
    <w:rsid w:val="00DC114F"/>
    <w:rsid w:val="00DC137D"/>
    <w:rsid w:val="00DC14C5"/>
    <w:rsid w:val="00DC15A7"/>
    <w:rsid w:val="00DC1624"/>
    <w:rsid w:val="00DC17B2"/>
    <w:rsid w:val="00DC1A1E"/>
    <w:rsid w:val="00DC1A6E"/>
    <w:rsid w:val="00DC1AF0"/>
    <w:rsid w:val="00DC1BBE"/>
    <w:rsid w:val="00DC1CAC"/>
    <w:rsid w:val="00DC1E36"/>
    <w:rsid w:val="00DC1E9A"/>
    <w:rsid w:val="00DC1FFB"/>
    <w:rsid w:val="00DC20E4"/>
    <w:rsid w:val="00DC23F4"/>
    <w:rsid w:val="00DC25ED"/>
    <w:rsid w:val="00DC25F7"/>
    <w:rsid w:val="00DC26F4"/>
    <w:rsid w:val="00DC295A"/>
    <w:rsid w:val="00DC31CD"/>
    <w:rsid w:val="00DC34CD"/>
    <w:rsid w:val="00DC35A0"/>
    <w:rsid w:val="00DC383D"/>
    <w:rsid w:val="00DC39F0"/>
    <w:rsid w:val="00DC3CDD"/>
    <w:rsid w:val="00DC42D4"/>
    <w:rsid w:val="00DC4482"/>
    <w:rsid w:val="00DC46B4"/>
    <w:rsid w:val="00DC470A"/>
    <w:rsid w:val="00DC4BFB"/>
    <w:rsid w:val="00DC4C9C"/>
    <w:rsid w:val="00DC4F7F"/>
    <w:rsid w:val="00DC5270"/>
    <w:rsid w:val="00DC52DE"/>
    <w:rsid w:val="00DC559C"/>
    <w:rsid w:val="00DC57D8"/>
    <w:rsid w:val="00DC5A7C"/>
    <w:rsid w:val="00DC650E"/>
    <w:rsid w:val="00DC6943"/>
    <w:rsid w:val="00DC6A0A"/>
    <w:rsid w:val="00DC6D77"/>
    <w:rsid w:val="00DC7260"/>
    <w:rsid w:val="00DC7696"/>
    <w:rsid w:val="00DC784F"/>
    <w:rsid w:val="00DD0344"/>
    <w:rsid w:val="00DD0CBA"/>
    <w:rsid w:val="00DD0F32"/>
    <w:rsid w:val="00DD1009"/>
    <w:rsid w:val="00DD118E"/>
    <w:rsid w:val="00DD12C5"/>
    <w:rsid w:val="00DD142D"/>
    <w:rsid w:val="00DD15C2"/>
    <w:rsid w:val="00DD16BA"/>
    <w:rsid w:val="00DD17A9"/>
    <w:rsid w:val="00DD1B53"/>
    <w:rsid w:val="00DD1EE5"/>
    <w:rsid w:val="00DD1FD2"/>
    <w:rsid w:val="00DD2167"/>
    <w:rsid w:val="00DD21D3"/>
    <w:rsid w:val="00DD24D9"/>
    <w:rsid w:val="00DD2577"/>
    <w:rsid w:val="00DD2EF4"/>
    <w:rsid w:val="00DD2FCB"/>
    <w:rsid w:val="00DD386D"/>
    <w:rsid w:val="00DD3A11"/>
    <w:rsid w:val="00DD3C9B"/>
    <w:rsid w:val="00DD4180"/>
    <w:rsid w:val="00DD4192"/>
    <w:rsid w:val="00DD4499"/>
    <w:rsid w:val="00DD4B0B"/>
    <w:rsid w:val="00DD4B89"/>
    <w:rsid w:val="00DD4BB8"/>
    <w:rsid w:val="00DD518A"/>
    <w:rsid w:val="00DD5376"/>
    <w:rsid w:val="00DD5479"/>
    <w:rsid w:val="00DD548A"/>
    <w:rsid w:val="00DD54C1"/>
    <w:rsid w:val="00DD5505"/>
    <w:rsid w:val="00DD58DC"/>
    <w:rsid w:val="00DD5A96"/>
    <w:rsid w:val="00DD5B21"/>
    <w:rsid w:val="00DD5F52"/>
    <w:rsid w:val="00DD6306"/>
    <w:rsid w:val="00DD66B4"/>
    <w:rsid w:val="00DD6B27"/>
    <w:rsid w:val="00DD6DF9"/>
    <w:rsid w:val="00DD7217"/>
    <w:rsid w:val="00DD743F"/>
    <w:rsid w:val="00DD7534"/>
    <w:rsid w:val="00DD7692"/>
    <w:rsid w:val="00DD773C"/>
    <w:rsid w:val="00DD7950"/>
    <w:rsid w:val="00DD7E0D"/>
    <w:rsid w:val="00DD7E32"/>
    <w:rsid w:val="00DE01EF"/>
    <w:rsid w:val="00DE0A13"/>
    <w:rsid w:val="00DE10FB"/>
    <w:rsid w:val="00DE17DC"/>
    <w:rsid w:val="00DE1E06"/>
    <w:rsid w:val="00DE2085"/>
    <w:rsid w:val="00DE20B5"/>
    <w:rsid w:val="00DE2192"/>
    <w:rsid w:val="00DE21DC"/>
    <w:rsid w:val="00DE231D"/>
    <w:rsid w:val="00DE2988"/>
    <w:rsid w:val="00DE2F9F"/>
    <w:rsid w:val="00DE30C6"/>
    <w:rsid w:val="00DE31D2"/>
    <w:rsid w:val="00DE3485"/>
    <w:rsid w:val="00DE3A02"/>
    <w:rsid w:val="00DE3A2A"/>
    <w:rsid w:val="00DE3DB5"/>
    <w:rsid w:val="00DE4060"/>
    <w:rsid w:val="00DE40CD"/>
    <w:rsid w:val="00DE424A"/>
    <w:rsid w:val="00DE427B"/>
    <w:rsid w:val="00DE42DB"/>
    <w:rsid w:val="00DE494D"/>
    <w:rsid w:val="00DE4A4E"/>
    <w:rsid w:val="00DE4A6C"/>
    <w:rsid w:val="00DE4AE8"/>
    <w:rsid w:val="00DE4F44"/>
    <w:rsid w:val="00DE5040"/>
    <w:rsid w:val="00DE50D9"/>
    <w:rsid w:val="00DE53C8"/>
    <w:rsid w:val="00DE53ED"/>
    <w:rsid w:val="00DE55E7"/>
    <w:rsid w:val="00DE5C71"/>
    <w:rsid w:val="00DE60F4"/>
    <w:rsid w:val="00DE629D"/>
    <w:rsid w:val="00DE6318"/>
    <w:rsid w:val="00DE67BE"/>
    <w:rsid w:val="00DE6A8F"/>
    <w:rsid w:val="00DE6D97"/>
    <w:rsid w:val="00DE70F1"/>
    <w:rsid w:val="00DE73DA"/>
    <w:rsid w:val="00DE73E3"/>
    <w:rsid w:val="00DE7781"/>
    <w:rsid w:val="00DE7C5E"/>
    <w:rsid w:val="00DE7FEC"/>
    <w:rsid w:val="00DF0072"/>
    <w:rsid w:val="00DF00BD"/>
    <w:rsid w:val="00DF04C0"/>
    <w:rsid w:val="00DF04F1"/>
    <w:rsid w:val="00DF08DA"/>
    <w:rsid w:val="00DF0998"/>
    <w:rsid w:val="00DF09E8"/>
    <w:rsid w:val="00DF0DD6"/>
    <w:rsid w:val="00DF0EA0"/>
    <w:rsid w:val="00DF114B"/>
    <w:rsid w:val="00DF1331"/>
    <w:rsid w:val="00DF148C"/>
    <w:rsid w:val="00DF19C6"/>
    <w:rsid w:val="00DF1AE5"/>
    <w:rsid w:val="00DF1C1A"/>
    <w:rsid w:val="00DF23E1"/>
    <w:rsid w:val="00DF2FC1"/>
    <w:rsid w:val="00DF3905"/>
    <w:rsid w:val="00DF3A57"/>
    <w:rsid w:val="00DF3B59"/>
    <w:rsid w:val="00DF3C28"/>
    <w:rsid w:val="00DF3D0F"/>
    <w:rsid w:val="00DF3D88"/>
    <w:rsid w:val="00DF3EFF"/>
    <w:rsid w:val="00DF413E"/>
    <w:rsid w:val="00DF456A"/>
    <w:rsid w:val="00DF4671"/>
    <w:rsid w:val="00DF486C"/>
    <w:rsid w:val="00DF4BED"/>
    <w:rsid w:val="00DF4DCD"/>
    <w:rsid w:val="00DF4F63"/>
    <w:rsid w:val="00DF5158"/>
    <w:rsid w:val="00DF52BA"/>
    <w:rsid w:val="00DF561B"/>
    <w:rsid w:val="00DF5AAD"/>
    <w:rsid w:val="00DF5C83"/>
    <w:rsid w:val="00DF5EFF"/>
    <w:rsid w:val="00DF5F6C"/>
    <w:rsid w:val="00DF60CE"/>
    <w:rsid w:val="00DF6104"/>
    <w:rsid w:val="00DF6193"/>
    <w:rsid w:val="00DF621B"/>
    <w:rsid w:val="00DF6382"/>
    <w:rsid w:val="00DF65BB"/>
    <w:rsid w:val="00DF664A"/>
    <w:rsid w:val="00DF6D1C"/>
    <w:rsid w:val="00DF6D99"/>
    <w:rsid w:val="00DF6E9C"/>
    <w:rsid w:val="00DF719B"/>
    <w:rsid w:val="00DF71F1"/>
    <w:rsid w:val="00DF7268"/>
    <w:rsid w:val="00DF730A"/>
    <w:rsid w:val="00DF7558"/>
    <w:rsid w:val="00DF764E"/>
    <w:rsid w:val="00DF76E8"/>
    <w:rsid w:val="00DF7AAA"/>
    <w:rsid w:val="00DF7CAD"/>
    <w:rsid w:val="00DF7D7E"/>
    <w:rsid w:val="00E00217"/>
    <w:rsid w:val="00E008DF"/>
    <w:rsid w:val="00E00980"/>
    <w:rsid w:val="00E00992"/>
    <w:rsid w:val="00E009E7"/>
    <w:rsid w:val="00E00B45"/>
    <w:rsid w:val="00E00C36"/>
    <w:rsid w:val="00E00F23"/>
    <w:rsid w:val="00E011B3"/>
    <w:rsid w:val="00E015E4"/>
    <w:rsid w:val="00E016FC"/>
    <w:rsid w:val="00E018A8"/>
    <w:rsid w:val="00E01926"/>
    <w:rsid w:val="00E01FC3"/>
    <w:rsid w:val="00E022DF"/>
    <w:rsid w:val="00E02754"/>
    <w:rsid w:val="00E02B56"/>
    <w:rsid w:val="00E02C46"/>
    <w:rsid w:val="00E02E0A"/>
    <w:rsid w:val="00E0373E"/>
    <w:rsid w:val="00E039B3"/>
    <w:rsid w:val="00E03E00"/>
    <w:rsid w:val="00E04101"/>
    <w:rsid w:val="00E0416F"/>
    <w:rsid w:val="00E04346"/>
    <w:rsid w:val="00E046CD"/>
    <w:rsid w:val="00E04A77"/>
    <w:rsid w:val="00E04B69"/>
    <w:rsid w:val="00E04CBE"/>
    <w:rsid w:val="00E04D4F"/>
    <w:rsid w:val="00E04E6B"/>
    <w:rsid w:val="00E05100"/>
    <w:rsid w:val="00E0530C"/>
    <w:rsid w:val="00E05875"/>
    <w:rsid w:val="00E058DD"/>
    <w:rsid w:val="00E05CBF"/>
    <w:rsid w:val="00E05D78"/>
    <w:rsid w:val="00E05E60"/>
    <w:rsid w:val="00E06688"/>
    <w:rsid w:val="00E06946"/>
    <w:rsid w:val="00E069E2"/>
    <w:rsid w:val="00E06BCC"/>
    <w:rsid w:val="00E06EA8"/>
    <w:rsid w:val="00E06EDB"/>
    <w:rsid w:val="00E06F61"/>
    <w:rsid w:val="00E071EB"/>
    <w:rsid w:val="00E07361"/>
    <w:rsid w:val="00E0754A"/>
    <w:rsid w:val="00E07593"/>
    <w:rsid w:val="00E076CD"/>
    <w:rsid w:val="00E0783F"/>
    <w:rsid w:val="00E0789D"/>
    <w:rsid w:val="00E07AD7"/>
    <w:rsid w:val="00E1035B"/>
    <w:rsid w:val="00E10568"/>
    <w:rsid w:val="00E10A37"/>
    <w:rsid w:val="00E10B67"/>
    <w:rsid w:val="00E10CAB"/>
    <w:rsid w:val="00E110FB"/>
    <w:rsid w:val="00E112B9"/>
    <w:rsid w:val="00E113DE"/>
    <w:rsid w:val="00E1149E"/>
    <w:rsid w:val="00E11AF5"/>
    <w:rsid w:val="00E11E2D"/>
    <w:rsid w:val="00E12024"/>
    <w:rsid w:val="00E120FB"/>
    <w:rsid w:val="00E121FC"/>
    <w:rsid w:val="00E12319"/>
    <w:rsid w:val="00E124A8"/>
    <w:rsid w:val="00E12874"/>
    <w:rsid w:val="00E12888"/>
    <w:rsid w:val="00E128F2"/>
    <w:rsid w:val="00E12E5B"/>
    <w:rsid w:val="00E12F4B"/>
    <w:rsid w:val="00E130FA"/>
    <w:rsid w:val="00E1339A"/>
    <w:rsid w:val="00E13575"/>
    <w:rsid w:val="00E1365B"/>
    <w:rsid w:val="00E13A96"/>
    <w:rsid w:val="00E13C8C"/>
    <w:rsid w:val="00E14239"/>
    <w:rsid w:val="00E1446C"/>
    <w:rsid w:val="00E14AB0"/>
    <w:rsid w:val="00E14CE4"/>
    <w:rsid w:val="00E14E87"/>
    <w:rsid w:val="00E151DD"/>
    <w:rsid w:val="00E1535F"/>
    <w:rsid w:val="00E153A2"/>
    <w:rsid w:val="00E15637"/>
    <w:rsid w:val="00E157DE"/>
    <w:rsid w:val="00E1623D"/>
    <w:rsid w:val="00E17331"/>
    <w:rsid w:val="00E1748E"/>
    <w:rsid w:val="00E1769D"/>
    <w:rsid w:val="00E17D24"/>
    <w:rsid w:val="00E2015E"/>
    <w:rsid w:val="00E201D0"/>
    <w:rsid w:val="00E20393"/>
    <w:rsid w:val="00E204D8"/>
    <w:rsid w:val="00E2064F"/>
    <w:rsid w:val="00E20998"/>
    <w:rsid w:val="00E2099A"/>
    <w:rsid w:val="00E20A69"/>
    <w:rsid w:val="00E20FDF"/>
    <w:rsid w:val="00E21303"/>
    <w:rsid w:val="00E216A7"/>
    <w:rsid w:val="00E21A71"/>
    <w:rsid w:val="00E21A86"/>
    <w:rsid w:val="00E21EB7"/>
    <w:rsid w:val="00E22170"/>
    <w:rsid w:val="00E22373"/>
    <w:rsid w:val="00E2242D"/>
    <w:rsid w:val="00E22463"/>
    <w:rsid w:val="00E22B76"/>
    <w:rsid w:val="00E22C0B"/>
    <w:rsid w:val="00E233BA"/>
    <w:rsid w:val="00E236B9"/>
    <w:rsid w:val="00E236E5"/>
    <w:rsid w:val="00E2371B"/>
    <w:rsid w:val="00E239E2"/>
    <w:rsid w:val="00E23B0B"/>
    <w:rsid w:val="00E23D10"/>
    <w:rsid w:val="00E23E66"/>
    <w:rsid w:val="00E23E81"/>
    <w:rsid w:val="00E240AA"/>
    <w:rsid w:val="00E24333"/>
    <w:rsid w:val="00E2440B"/>
    <w:rsid w:val="00E244B4"/>
    <w:rsid w:val="00E247D4"/>
    <w:rsid w:val="00E24911"/>
    <w:rsid w:val="00E25216"/>
    <w:rsid w:val="00E25228"/>
    <w:rsid w:val="00E25604"/>
    <w:rsid w:val="00E25956"/>
    <w:rsid w:val="00E25AC3"/>
    <w:rsid w:val="00E25D42"/>
    <w:rsid w:val="00E2611D"/>
    <w:rsid w:val="00E262AC"/>
    <w:rsid w:val="00E26392"/>
    <w:rsid w:val="00E26818"/>
    <w:rsid w:val="00E26D00"/>
    <w:rsid w:val="00E26EA1"/>
    <w:rsid w:val="00E26F35"/>
    <w:rsid w:val="00E26F36"/>
    <w:rsid w:val="00E27753"/>
    <w:rsid w:val="00E2798D"/>
    <w:rsid w:val="00E27A1A"/>
    <w:rsid w:val="00E27CA6"/>
    <w:rsid w:val="00E27D14"/>
    <w:rsid w:val="00E27DC2"/>
    <w:rsid w:val="00E27F80"/>
    <w:rsid w:val="00E30125"/>
    <w:rsid w:val="00E302CB"/>
    <w:rsid w:val="00E30A64"/>
    <w:rsid w:val="00E30A75"/>
    <w:rsid w:val="00E30C47"/>
    <w:rsid w:val="00E313B8"/>
    <w:rsid w:val="00E314B4"/>
    <w:rsid w:val="00E317FE"/>
    <w:rsid w:val="00E319F3"/>
    <w:rsid w:val="00E31B67"/>
    <w:rsid w:val="00E31F6F"/>
    <w:rsid w:val="00E320A3"/>
    <w:rsid w:val="00E321D2"/>
    <w:rsid w:val="00E3262E"/>
    <w:rsid w:val="00E32796"/>
    <w:rsid w:val="00E328AB"/>
    <w:rsid w:val="00E32DD5"/>
    <w:rsid w:val="00E32DF3"/>
    <w:rsid w:val="00E32FC9"/>
    <w:rsid w:val="00E330E5"/>
    <w:rsid w:val="00E33511"/>
    <w:rsid w:val="00E33514"/>
    <w:rsid w:val="00E3376B"/>
    <w:rsid w:val="00E338A4"/>
    <w:rsid w:val="00E33A46"/>
    <w:rsid w:val="00E33A74"/>
    <w:rsid w:val="00E33C36"/>
    <w:rsid w:val="00E33CBA"/>
    <w:rsid w:val="00E33FDB"/>
    <w:rsid w:val="00E34923"/>
    <w:rsid w:val="00E34C60"/>
    <w:rsid w:val="00E34CD7"/>
    <w:rsid w:val="00E350CA"/>
    <w:rsid w:val="00E35167"/>
    <w:rsid w:val="00E35212"/>
    <w:rsid w:val="00E35773"/>
    <w:rsid w:val="00E35779"/>
    <w:rsid w:val="00E357BD"/>
    <w:rsid w:val="00E35B8F"/>
    <w:rsid w:val="00E35FED"/>
    <w:rsid w:val="00E36241"/>
    <w:rsid w:val="00E362C5"/>
    <w:rsid w:val="00E36C4B"/>
    <w:rsid w:val="00E36D73"/>
    <w:rsid w:val="00E36FCE"/>
    <w:rsid w:val="00E37471"/>
    <w:rsid w:val="00E37537"/>
    <w:rsid w:val="00E375BA"/>
    <w:rsid w:val="00E3795E"/>
    <w:rsid w:val="00E37AD5"/>
    <w:rsid w:val="00E406B1"/>
    <w:rsid w:val="00E40A1C"/>
    <w:rsid w:val="00E40F5D"/>
    <w:rsid w:val="00E4130C"/>
    <w:rsid w:val="00E415A4"/>
    <w:rsid w:val="00E415C9"/>
    <w:rsid w:val="00E415F4"/>
    <w:rsid w:val="00E41AB8"/>
    <w:rsid w:val="00E41ADD"/>
    <w:rsid w:val="00E42073"/>
    <w:rsid w:val="00E4209B"/>
    <w:rsid w:val="00E420C8"/>
    <w:rsid w:val="00E421C5"/>
    <w:rsid w:val="00E42529"/>
    <w:rsid w:val="00E42619"/>
    <w:rsid w:val="00E42C23"/>
    <w:rsid w:val="00E42CF3"/>
    <w:rsid w:val="00E42E7A"/>
    <w:rsid w:val="00E42FF2"/>
    <w:rsid w:val="00E43324"/>
    <w:rsid w:val="00E434D7"/>
    <w:rsid w:val="00E43775"/>
    <w:rsid w:val="00E43849"/>
    <w:rsid w:val="00E43AEB"/>
    <w:rsid w:val="00E43BD1"/>
    <w:rsid w:val="00E43C6E"/>
    <w:rsid w:val="00E43CBD"/>
    <w:rsid w:val="00E43CC0"/>
    <w:rsid w:val="00E43DBF"/>
    <w:rsid w:val="00E4414C"/>
    <w:rsid w:val="00E44489"/>
    <w:rsid w:val="00E447D2"/>
    <w:rsid w:val="00E449FC"/>
    <w:rsid w:val="00E45023"/>
    <w:rsid w:val="00E450B9"/>
    <w:rsid w:val="00E453F9"/>
    <w:rsid w:val="00E454F8"/>
    <w:rsid w:val="00E45F6D"/>
    <w:rsid w:val="00E45FD0"/>
    <w:rsid w:val="00E461D6"/>
    <w:rsid w:val="00E463C4"/>
    <w:rsid w:val="00E465E0"/>
    <w:rsid w:val="00E4673E"/>
    <w:rsid w:val="00E467EF"/>
    <w:rsid w:val="00E468F1"/>
    <w:rsid w:val="00E46DA0"/>
    <w:rsid w:val="00E46EB7"/>
    <w:rsid w:val="00E4753D"/>
    <w:rsid w:val="00E47672"/>
    <w:rsid w:val="00E47746"/>
    <w:rsid w:val="00E47D82"/>
    <w:rsid w:val="00E47DB5"/>
    <w:rsid w:val="00E47E9C"/>
    <w:rsid w:val="00E5014F"/>
    <w:rsid w:val="00E50837"/>
    <w:rsid w:val="00E50CB2"/>
    <w:rsid w:val="00E50FD4"/>
    <w:rsid w:val="00E51058"/>
    <w:rsid w:val="00E514E5"/>
    <w:rsid w:val="00E51502"/>
    <w:rsid w:val="00E51590"/>
    <w:rsid w:val="00E51B8C"/>
    <w:rsid w:val="00E51FB9"/>
    <w:rsid w:val="00E5208A"/>
    <w:rsid w:val="00E520DB"/>
    <w:rsid w:val="00E52119"/>
    <w:rsid w:val="00E5276C"/>
    <w:rsid w:val="00E52AFD"/>
    <w:rsid w:val="00E52B72"/>
    <w:rsid w:val="00E52C44"/>
    <w:rsid w:val="00E52C66"/>
    <w:rsid w:val="00E52D04"/>
    <w:rsid w:val="00E52DAC"/>
    <w:rsid w:val="00E52DAD"/>
    <w:rsid w:val="00E52DE5"/>
    <w:rsid w:val="00E52EE0"/>
    <w:rsid w:val="00E52F16"/>
    <w:rsid w:val="00E52F90"/>
    <w:rsid w:val="00E52FEA"/>
    <w:rsid w:val="00E53778"/>
    <w:rsid w:val="00E537FD"/>
    <w:rsid w:val="00E53D99"/>
    <w:rsid w:val="00E53F63"/>
    <w:rsid w:val="00E540C9"/>
    <w:rsid w:val="00E545E5"/>
    <w:rsid w:val="00E54AD0"/>
    <w:rsid w:val="00E54CCF"/>
    <w:rsid w:val="00E54F2A"/>
    <w:rsid w:val="00E55786"/>
    <w:rsid w:val="00E55972"/>
    <w:rsid w:val="00E563C2"/>
    <w:rsid w:val="00E5662A"/>
    <w:rsid w:val="00E56A5C"/>
    <w:rsid w:val="00E5714C"/>
    <w:rsid w:val="00E57792"/>
    <w:rsid w:val="00E57E23"/>
    <w:rsid w:val="00E57F27"/>
    <w:rsid w:val="00E60072"/>
    <w:rsid w:val="00E6026A"/>
    <w:rsid w:val="00E606E9"/>
    <w:rsid w:val="00E6084F"/>
    <w:rsid w:val="00E60EC1"/>
    <w:rsid w:val="00E60F2C"/>
    <w:rsid w:val="00E610EF"/>
    <w:rsid w:val="00E6127D"/>
    <w:rsid w:val="00E61410"/>
    <w:rsid w:val="00E6160D"/>
    <w:rsid w:val="00E617D4"/>
    <w:rsid w:val="00E618BA"/>
    <w:rsid w:val="00E61B07"/>
    <w:rsid w:val="00E61BE4"/>
    <w:rsid w:val="00E61F69"/>
    <w:rsid w:val="00E62090"/>
    <w:rsid w:val="00E621B3"/>
    <w:rsid w:val="00E62751"/>
    <w:rsid w:val="00E62AB5"/>
    <w:rsid w:val="00E62C6D"/>
    <w:rsid w:val="00E62D3F"/>
    <w:rsid w:val="00E62DF4"/>
    <w:rsid w:val="00E62EA3"/>
    <w:rsid w:val="00E62EFD"/>
    <w:rsid w:val="00E63425"/>
    <w:rsid w:val="00E6350B"/>
    <w:rsid w:val="00E63779"/>
    <w:rsid w:val="00E638F0"/>
    <w:rsid w:val="00E639C1"/>
    <w:rsid w:val="00E63F3E"/>
    <w:rsid w:val="00E64390"/>
    <w:rsid w:val="00E6471E"/>
    <w:rsid w:val="00E651CF"/>
    <w:rsid w:val="00E652D0"/>
    <w:rsid w:val="00E6558B"/>
    <w:rsid w:val="00E65AC6"/>
    <w:rsid w:val="00E65BBF"/>
    <w:rsid w:val="00E65C6F"/>
    <w:rsid w:val="00E65D96"/>
    <w:rsid w:val="00E65F41"/>
    <w:rsid w:val="00E65FDF"/>
    <w:rsid w:val="00E66231"/>
    <w:rsid w:val="00E66346"/>
    <w:rsid w:val="00E667B1"/>
    <w:rsid w:val="00E66A57"/>
    <w:rsid w:val="00E66AA2"/>
    <w:rsid w:val="00E66AF3"/>
    <w:rsid w:val="00E66F7F"/>
    <w:rsid w:val="00E67223"/>
    <w:rsid w:val="00E675A2"/>
    <w:rsid w:val="00E679F5"/>
    <w:rsid w:val="00E67A5D"/>
    <w:rsid w:val="00E67B3C"/>
    <w:rsid w:val="00E7027B"/>
    <w:rsid w:val="00E707FD"/>
    <w:rsid w:val="00E70907"/>
    <w:rsid w:val="00E70AD6"/>
    <w:rsid w:val="00E70CAB"/>
    <w:rsid w:val="00E70E59"/>
    <w:rsid w:val="00E70EE9"/>
    <w:rsid w:val="00E70F9B"/>
    <w:rsid w:val="00E7106B"/>
    <w:rsid w:val="00E7179D"/>
    <w:rsid w:val="00E718EA"/>
    <w:rsid w:val="00E71B3D"/>
    <w:rsid w:val="00E71B8D"/>
    <w:rsid w:val="00E71C73"/>
    <w:rsid w:val="00E71EF1"/>
    <w:rsid w:val="00E71EF2"/>
    <w:rsid w:val="00E720AC"/>
    <w:rsid w:val="00E72222"/>
    <w:rsid w:val="00E7231A"/>
    <w:rsid w:val="00E72349"/>
    <w:rsid w:val="00E7234C"/>
    <w:rsid w:val="00E72613"/>
    <w:rsid w:val="00E72A9C"/>
    <w:rsid w:val="00E72B2B"/>
    <w:rsid w:val="00E72DC5"/>
    <w:rsid w:val="00E72F82"/>
    <w:rsid w:val="00E7309E"/>
    <w:rsid w:val="00E7318D"/>
    <w:rsid w:val="00E73846"/>
    <w:rsid w:val="00E7394B"/>
    <w:rsid w:val="00E73CC3"/>
    <w:rsid w:val="00E73CFC"/>
    <w:rsid w:val="00E73EAB"/>
    <w:rsid w:val="00E73F69"/>
    <w:rsid w:val="00E74011"/>
    <w:rsid w:val="00E743BD"/>
    <w:rsid w:val="00E74931"/>
    <w:rsid w:val="00E74E7D"/>
    <w:rsid w:val="00E7516D"/>
    <w:rsid w:val="00E7533C"/>
    <w:rsid w:val="00E753D2"/>
    <w:rsid w:val="00E75501"/>
    <w:rsid w:val="00E7596C"/>
    <w:rsid w:val="00E75ACA"/>
    <w:rsid w:val="00E75BB0"/>
    <w:rsid w:val="00E75F29"/>
    <w:rsid w:val="00E76560"/>
    <w:rsid w:val="00E76A36"/>
    <w:rsid w:val="00E76AE0"/>
    <w:rsid w:val="00E76D76"/>
    <w:rsid w:val="00E76F37"/>
    <w:rsid w:val="00E76FE6"/>
    <w:rsid w:val="00E7729B"/>
    <w:rsid w:val="00E77664"/>
    <w:rsid w:val="00E776F8"/>
    <w:rsid w:val="00E77AEF"/>
    <w:rsid w:val="00E77C81"/>
    <w:rsid w:val="00E802B0"/>
    <w:rsid w:val="00E80350"/>
    <w:rsid w:val="00E8056A"/>
    <w:rsid w:val="00E80B30"/>
    <w:rsid w:val="00E80FE8"/>
    <w:rsid w:val="00E811D0"/>
    <w:rsid w:val="00E813A0"/>
    <w:rsid w:val="00E81DB1"/>
    <w:rsid w:val="00E81ED9"/>
    <w:rsid w:val="00E81FF5"/>
    <w:rsid w:val="00E8203B"/>
    <w:rsid w:val="00E82076"/>
    <w:rsid w:val="00E822CF"/>
    <w:rsid w:val="00E824AF"/>
    <w:rsid w:val="00E824E7"/>
    <w:rsid w:val="00E82688"/>
    <w:rsid w:val="00E8269C"/>
    <w:rsid w:val="00E827D6"/>
    <w:rsid w:val="00E829CC"/>
    <w:rsid w:val="00E82AFD"/>
    <w:rsid w:val="00E82B12"/>
    <w:rsid w:val="00E82BAD"/>
    <w:rsid w:val="00E82BE3"/>
    <w:rsid w:val="00E82D2A"/>
    <w:rsid w:val="00E82F59"/>
    <w:rsid w:val="00E83004"/>
    <w:rsid w:val="00E832B9"/>
    <w:rsid w:val="00E8348F"/>
    <w:rsid w:val="00E8356B"/>
    <w:rsid w:val="00E837B2"/>
    <w:rsid w:val="00E839AB"/>
    <w:rsid w:val="00E83A5B"/>
    <w:rsid w:val="00E83F49"/>
    <w:rsid w:val="00E84197"/>
    <w:rsid w:val="00E8434B"/>
    <w:rsid w:val="00E847A5"/>
    <w:rsid w:val="00E84C6F"/>
    <w:rsid w:val="00E84CB1"/>
    <w:rsid w:val="00E84D5C"/>
    <w:rsid w:val="00E84FBA"/>
    <w:rsid w:val="00E84FC9"/>
    <w:rsid w:val="00E8562F"/>
    <w:rsid w:val="00E859C2"/>
    <w:rsid w:val="00E85B9F"/>
    <w:rsid w:val="00E862BF"/>
    <w:rsid w:val="00E863AB"/>
    <w:rsid w:val="00E86435"/>
    <w:rsid w:val="00E86B68"/>
    <w:rsid w:val="00E86DB0"/>
    <w:rsid w:val="00E86FB0"/>
    <w:rsid w:val="00E8718A"/>
    <w:rsid w:val="00E878B3"/>
    <w:rsid w:val="00E878CF"/>
    <w:rsid w:val="00E87A4A"/>
    <w:rsid w:val="00E901FC"/>
    <w:rsid w:val="00E9035D"/>
    <w:rsid w:val="00E9089C"/>
    <w:rsid w:val="00E90C9C"/>
    <w:rsid w:val="00E90EB2"/>
    <w:rsid w:val="00E90FF7"/>
    <w:rsid w:val="00E9100F"/>
    <w:rsid w:val="00E91085"/>
    <w:rsid w:val="00E91286"/>
    <w:rsid w:val="00E912BF"/>
    <w:rsid w:val="00E9163E"/>
    <w:rsid w:val="00E9199F"/>
    <w:rsid w:val="00E91E33"/>
    <w:rsid w:val="00E91F13"/>
    <w:rsid w:val="00E9230B"/>
    <w:rsid w:val="00E92AC2"/>
    <w:rsid w:val="00E92AEE"/>
    <w:rsid w:val="00E92B16"/>
    <w:rsid w:val="00E92C5E"/>
    <w:rsid w:val="00E92FA8"/>
    <w:rsid w:val="00E93332"/>
    <w:rsid w:val="00E933B5"/>
    <w:rsid w:val="00E934B7"/>
    <w:rsid w:val="00E93695"/>
    <w:rsid w:val="00E937C7"/>
    <w:rsid w:val="00E93A8A"/>
    <w:rsid w:val="00E9405C"/>
    <w:rsid w:val="00E9433E"/>
    <w:rsid w:val="00E943A3"/>
    <w:rsid w:val="00E9457C"/>
    <w:rsid w:val="00E9459C"/>
    <w:rsid w:val="00E94934"/>
    <w:rsid w:val="00E94A17"/>
    <w:rsid w:val="00E94DFE"/>
    <w:rsid w:val="00E94F62"/>
    <w:rsid w:val="00E950D7"/>
    <w:rsid w:val="00E95221"/>
    <w:rsid w:val="00E953F5"/>
    <w:rsid w:val="00E95684"/>
    <w:rsid w:val="00E956DC"/>
    <w:rsid w:val="00E95709"/>
    <w:rsid w:val="00E95752"/>
    <w:rsid w:val="00E95773"/>
    <w:rsid w:val="00E959F3"/>
    <w:rsid w:val="00E95A9F"/>
    <w:rsid w:val="00E95BF1"/>
    <w:rsid w:val="00E95F47"/>
    <w:rsid w:val="00E96093"/>
    <w:rsid w:val="00E96329"/>
    <w:rsid w:val="00E96B7A"/>
    <w:rsid w:val="00E96BCC"/>
    <w:rsid w:val="00E96F27"/>
    <w:rsid w:val="00E97AD0"/>
    <w:rsid w:val="00E97ECC"/>
    <w:rsid w:val="00E97FB5"/>
    <w:rsid w:val="00EA0046"/>
    <w:rsid w:val="00EA0303"/>
    <w:rsid w:val="00EA0566"/>
    <w:rsid w:val="00EA058C"/>
    <w:rsid w:val="00EA059D"/>
    <w:rsid w:val="00EA064B"/>
    <w:rsid w:val="00EA11EA"/>
    <w:rsid w:val="00EA189C"/>
    <w:rsid w:val="00EA1933"/>
    <w:rsid w:val="00EA1BC0"/>
    <w:rsid w:val="00EA1DB8"/>
    <w:rsid w:val="00EA1ECD"/>
    <w:rsid w:val="00EA2184"/>
    <w:rsid w:val="00EA21E4"/>
    <w:rsid w:val="00EA226E"/>
    <w:rsid w:val="00EA227F"/>
    <w:rsid w:val="00EA24F2"/>
    <w:rsid w:val="00EA286B"/>
    <w:rsid w:val="00EA2B68"/>
    <w:rsid w:val="00EA2D40"/>
    <w:rsid w:val="00EA2F59"/>
    <w:rsid w:val="00EA2F95"/>
    <w:rsid w:val="00EA3319"/>
    <w:rsid w:val="00EA3910"/>
    <w:rsid w:val="00EA3A2E"/>
    <w:rsid w:val="00EA3E65"/>
    <w:rsid w:val="00EA43AC"/>
    <w:rsid w:val="00EA45C2"/>
    <w:rsid w:val="00EA493A"/>
    <w:rsid w:val="00EA4B54"/>
    <w:rsid w:val="00EA4C6B"/>
    <w:rsid w:val="00EA5065"/>
    <w:rsid w:val="00EA50A9"/>
    <w:rsid w:val="00EA50B8"/>
    <w:rsid w:val="00EA5318"/>
    <w:rsid w:val="00EA534A"/>
    <w:rsid w:val="00EA53E2"/>
    <w:rsid w:val="00EA5B8C"/>
    <w:rsid w:val="00EA61DE"/>
    <w:rsid w:val="00EA6559"/>
    <w:rsid w:val="00EA6575"/>
    <w:rsid w:val="00EA6672"/>
    <w:rsid w:val="00EA6685"/>
    <w:rsid w:val="00EA67D0"/>
    <w:rsid w:val="00EA6A84"/>
    <w:rsid w:val="00EA6B2F"/>
    <w:rsid w:val="00EA6C63"/>
    <w:rsid w:val="00EA6F6E"/>
    <w:rsid w:val="00EA717F"/>
    <w:rsid w:val="00EA72D6"/>
    <w:rsid w:val="00EA7350"/>
    <w:rsid w:val="00EA7590"/>
    <w:rsid w:val="00EA75B5"/>
    <w:rsid w:val="00EA76D8"/>
    <w:rsid w:val="00EA7B4E"/>
    <w:rsid w:val="00EA7BBC"/>
    <w:rsid w:val="00EA7BEA"/>
    <w:rsid w:val="00EA7C77"/>
    <w:rsid w:val="00EA7CF8"/>
    <w:rsid w:val="00EA7F1F"/>
    <w:rsid w:val="00EB0203"/>
    <w:rsid w:val="00EB05F0"/>
    <w:rsid w:val="00EB07AA"/>
    <w:rsid w:val="00EB0C8E"/>
    <w:rsid w:val="00EB1034"/>
    <w:rsid w:val="00EB1337"/>
    <w:rsid w:val="00EB1364"/>
    <w:rsid w:val="00EB144B"/>
    <w:rsid w:val="00EB1838"/>
    <w:rsid w:val="00EB2022"/>
    <w:rsid w:val="00EB2060"/>
    <w:rsid w:val="00EB214F"/>
    <w:rsid w:val="00EB23F2"/>
    <w:rsid w:val="00EB2400"/>
    <w:rsid w:val="00EB26ED"/>
    <w:rsid w:val="00EB281D"/>
    <w:rsid w:val="00EB2861"/>
    <w:rsid w:val="00EB2C43"/>
    <w:rsid w:val="00EB2CAF"/>
    <w:rsid w:val="00EB2D31"/>
    <w:rsid w:val="00EB369A"/>
    <w:rsid w:val="00EB3716"/>
    <w:rsid w:val="00EB379E"/>
    <w:rsid w:val="00EB3812"/>
    <w:rsid w:val="00EB3892"/>
    <w:rsid w:val="00EB3A5C"/>
    <w:rsid w:val="00EB3FC3"/>
    <w:rsid w:val="00EB4094"/>
    <w:rsid w:val="00EB4097"/>
    <w:rsid w:val="00EB41FC"/>
    <w:rsid w:val="00EB4443"/>
    <w:rsid w:val="00EB46E9"/>
    <w:rsid w:val="00EB51F1"/>
    <w:rsid w:val="00EB5415"/>
    <w:rsid w:val="00EB569C"/>
    <w:rsid w:val="00EB652C"/>
    <w:rsid w:val="00EB6655"/>
    <w:rsid w:val="00EB6A17"/>
    <w:rsid w:val="00EB6CBD"/>
    <w:rsid w:val="00EB709C"/>
    <w:rsid w:val="00EB75AA"/>
    <w:rsid w:val="00EB7676"/>
    <w:rsid w:val="00EB7B36"/>
    <w:rsid w:val="00EC0154"/>
    <w:rsid w:val="00EC02F7"/>
    <w:rsid w:val="00EC058F"/>
    <w:rsid w:val="00EC0638"/>
    <w:rsid w:val="00EC077E"/>
    <w:rsid w:val="00EC0F38"/>
    <w:rsid w:val="00EC1104"/>
    <w:rsid w:val="00EC1B36"/>
    <w:rsid w:val="00EC231A"/>
    <w:rsid w:val="00EC26E8"/>
    <w:rsid w:val="00EC27F9"/>
    <w:rsid w:val="00EC294B"/>
    <w:rsid w:val="00EC2F4B"/>
    <w:rsid w:val="00EC309A"/>
    <w:rsid w:val="00EC3227"/>
    <w:rsid w:val="00EC3250"/>
    <w:rsid w:val="00EC3FCE"/>
    <w:rsid w:val="00EC40D0"/>
    <w:rsid w:val="00EC411D"/>
    <w:rsid w:val="00EC41BA"/>
    <w:rsid w:val="00EC423E"/>
    <w:rsid w:val="00EC47FD"/>
    <w:rsid w:val="00EC4A21"/>
    <w:rsid w:val="00EC4AF4"/>
    <w:rsid w:val="00EC4D9F"/>
    <w:rsid w:val="00EC51C7"/>
    <w:rsid w:val="00EC57AA"/>
    <w:rsid w:val="00EC58A4"/>
    <w:rsid w:val="00EC5CA9"/>
    <w:rsid w:val="00EC5D2E"/>
    <w:rsid w:val="00EC5F0C"/>
    <w:rsid w:val="00EC6053"/>
    <w:rsid w:val="00EC6141"/>
    <w:rsid w:val="00EC6457"/>
    <w:rsid w:val="00EC6632"/>
    <w:rsid w:val="00EC6A14"/>
    <w:rsid w:val="00EC6F33"/>
    <w:rsid w:val="00EC6F76"/>
    <w:rsid w:val="00EC70AE"/>
    <w:rsid w:val="00EC7305"/>
    <w:rsid w:val="00EC7A02"/>
    <w:rsid w:val="00EC7D57"/>
    <w:rsid w:val="00ED029E"/>
    <w:rsid w:val="00ED0376"/>
    <w:rsid w:val="00ED03E9"/>
    <w:rsid w:val="00ED06B6"/>
    <w:rsid w:val="00ED07C0"/>
    <w:rsid w:val="00ED08E8"/>
    <w:rsid w:val="00ED0C9D"/>
    <w:rsid w:val="00ED0CC2"/>
    <w:rsid w:val="00ED0CE7"/>
    <w:rsid w:val="00ED0DE3"/>
    <w:rsid w:val="00ED1138"/>
    <w:rsid w:val="00ED1380"/>
    <w:rsid w:val="00ED13B3"/>
    <w:rsid w:val="00ED169D"/>
    <w:rsid w:val="00ED179F"/>
    <w:rsid w:val="00ED1817"/>
    <w:rsid w:val="00ED18A6"/>
    <w:rsid w:val="00ED1B7E"/>
    <w:rsid w:val="00ED1DFC"/>
    <w:rsid w:val="00ED1F90"/>
    <w:rsid w:val="00ED261E"/>
    <w:rsid w:val="00ED2702"/>
    <w:rsid w:val="00ED288A"/>
    <w:rsid w:val="00ED2981"/>
    <w:rsid w:val="00ED2C7A"/>
    <w:rsid w:val="00ED2E65"/>
    <w:rsid w:val="00ED2F84"/>
    <w:rsid w:val="00ED36BB"/>
    <w:rsid w:val="00ED3AC6"/>
    <w:rsid w:val="00ED3E16"/>
    <w:rsid w:val="00ED428C"/>
    <w:rsid w:val="00ED44D2"/>
    <w:rsid w:val="00ED44DF"/>
    <w:rsid w:val="00ED4A4C"/>
    <w:rsid w:val="00ED4BE1"/>
    <w:rsid w:val="00ED4CAE"/>
    <w:rsid w:val="00ED4FF5"/>
    <w:rsid w:val="00ED523F"/>
    <w:rsid w:val="00ED532E"/>
    <w:rsid w:val="00ED53C1"/>
    <w:rsid w:val="00ED55E0"/>
    <w:rsid w:val="00ED5AB1"/>
    <w:rsid w:val="00ED5CD0"/>
    <w:rsid w:val="00ED613E"/>
    <w:rsid w:val="00ED63F7"/>
    <w:rsid w:val="00ED641D"/>
    <w:rsid w:val="00ED68BF"/>
    <w:rsid w:val="00ED68EE"/>
    <w:rsid w:val="00ED6B54"/>
    <w:rsid w:val="00ED6BD0"/>
    <w:rsid w:val="00ED6C1D"/>
    <w:rsid w:val="00ED6C73"/>
    <w:rsid w:val="00ED6DF9"/>
    <w:rsid w:val="00ED7DA4"/>
    <w:rsid w:val="00EE0465"/>
    <w:rsid w:val="00EE0824"/>
    <w:rsid w:val="00EE0B61"/>
    <w:rsid w:val="00EE0BB9"/>
    <w:rsid w:val="00EE10DE"/>
    <w:rsid w:val="00EE1126"/>
    <w:rsid w:val="00EE12B4"/>
    <w:rsid w:val="00EE132E"/>
    <w:rsid w:val="00EE13E2"/>
    <w:rsid w:val="00EE1747"/>
    <w:rsid w:val="00EE1924"/>
    <w:rsid w:val="00EE1985"/>
    <w:rsid w:val="00EE19C5"/>
    <w:rsid w:val="00EE1BED"/>
    <w:rsid w:val="00EE1C1E"/>
    <w:rsid w:val="00EE1C9E"/>
    <w:rsid w:val="00EE1CEF"/>
    <w:rsid w:val="00EE2585"/>
    <w:rsid w:val="00EE25A8"/>
    <w:rsid w:val="00EE295C"/>
    <w:rsid w:val="00EE2B03"/>
    <w:rsid w:val="00EE2BAB"/>
    <w:rsid w:val="00EE2D18"/>
    <w:rsid w:val="00EE2F30"/>
    <w:rsid w:val="00EE32BA"/>
    <w:rsid w:val="00EE33AF"/>
    <w:rsid w:val="00EE3564"/>
    <w:rsid w:val="00EE3B07"/>
    <w:rsid w:val="00EE3BB7"/>
    <w:rsid w:val="00EE3D98"/>
    <w:rsid w:val="00EE4002"/>
    <w:rsid w:val="00EE4299"/>
    <w:rsid w:val="00EE4311"/>
    <w:rsid w:val="00EE4E22"/>
    <w:rsid w:val="00EE5313"/>
    <w:rsid w:val="00EE53E8"/>
    <w:rsid w:val="00EE58D1"/>
    <w:rsid w:val="00EE5F8C"/>
    <w:rsid w:val="00EE66D1"/>
    <w:rsid w:val="00EE704B"/>
    <w:rsid w:val="00EE7915"/>
    <w:rsid w:val="00EE7B65"/>
    <w:rsid w:val="00EE7C2E"/>
    <w:rsid w:val="00EE7F05"/>
    <w:rsid w:val="00EF0277"/>
    <w:rsid w:val="00EF032D"/>
    <w:rsid w:val="00EF04AC"/>
    <w:rsid w:val="00EF0D73"/>
    <w:rsid w:val="00EF0E96"/>
    <w:rsid w:val="00EF0F5B"/>
    <w:rsid w:val="00EF1100"/>
    <w:rsid w:val="00EF1250"/>
    <w:rsid w:val="00EF12FF"/>
    <w:rsid w:val="00EF1470"/>
    <w:rsid w:val="00EF15B6"/>
    <w:rsid w:val="00EF15E2"/>
    <w:rsid w:val="00EF1722"/>
    <w:rsid w:val="00EF1763"/>
    <w:rsid w:val="00EF1810"/>
    <w:rsid w:val="00EF1CC7"/>
    <w:rsid w:val="00EF1DEC"/>
    <w:rsid w:val="00EF1E77"/>
    <w:rsid w:val="00EF2085"/>
    <w:rsid w:val="00EF2321"/>
    <w:rsid w:val="00EF2504"/>
    <w:rsid w:val="00EF27B3"/>
    <w:rsid w:val="00EF2BF8"/>
    <w:rsid w:val="00EF30B6"/>
    <w:rsid w:val="00EF30CB"/>
    <w:rsid w:val="00EF30DB"/>
    <w:rsid w:val="00EF3312"/>
    <w:rsid w:val="00EF3401"/>
    <w:rsid w:val="00EF3786"/>
    <w:rsid w:val="00EF38DF"/>
    <w:rsid w:val="00EF3C51"/>
    <w:rsid w:val="00EF3CD2"/>
    <w:rsid w:val="00EF3D4F"/>
    <w:rsid w:val="00EF3F21"/>
    <w:rsid w:val="00EF4061"/>
    <w:rsid w:val="00EF4178"/>
    <w:rsid w:val="00EF43C6"/>
    <w:rsid w:val="00EF448B"/>
    <w:rsid w:val="00EF4765"/>
    <w:rsid w:val="00EF4891"/>
    <w:rsid w:val="00EF4A86"/>
    <w:rsid w:val="00EF4CA7"/>
    <w:rsid w:val="00EF4D9E"/>
    <w:rsid w:val="00EF4EC1"/>
    <w:rsid w:val="00EF5250"/>
    <w:rsid w:val="00EF5456"/>
    <w:rsid w:val="00EF546F"/>
    <w:rsid w:val="00EF547E"/>
    <w:rsid w:val="00EF56A0"/>
    <w:rsid w:val="00EF5B0C"/>
    <w:rsid w:val="00EF5E49"/>
    <w:rsid w:val="00EF60DE"/>
    <w:rsid w:val="00EF63F3"/>
    <w:rsid w:val="00EF646E"/>
    <w:rsid w:val="00EF6532"/>
    <w:rsid w:val="00EF698C"/>
    <w:rsid w:val="00EF6A2F"/>
    <w:rsid w:val="00EF6F0A"/>
    <w:rsid w:val="00EF7053"/>
    <w:rsid w:val="00EF705D"/>
    <w:rsid w:val="00EF7372"/>
    <w:rsid w:val="00EF75B9"/>
    <w:rsid w:val="00EF7A9E"/>
    <w:rsid w:val="00EF7D01"/>
    <w:rsid w:val="00F00022"/>
    <w:rsid w:val="00F00285"/>
    <w:rsid w:val="00F009AD"/>
    <w:rsid w:val="00F00A26"/>
    <w:rsid w:val="00F0147E"/>
    <w:rsid w:val="00F01628"/>
    <w:rsid w:val="00F018F9"/>
    <w:rsid w:val="00F01B56"/>
    <w:rsid w:val="00F01C93"/>
    <w:rsid w:val="00F01D91"/>
    <w:rsid w:val="00F01D9E"/>
    <w:rsid w:val="00F01ECA"/>
    <w:rsid w:val="00F02061"/>
    <w:rsid w:val="00F021EA"/>
    <w:rsid w:val="00F024ED"/>
    <w:rsid w:val="00F02A42"/>
    <w:rsid w:val="00F02B16"/>
    <w:rsid w:val="00F02D90"/>
    <w:rsid w:val="00F02D9B"/>
    <w:rsid w:val="00F02FF5"/>
    <w:rsid w:val="00F03299"/>
    <w:rsid w:val="00F037ED"/>
    <w:rsid w:val="00F039D3"/>
    <w:rsid w:val="00F03B76"/>
    <w:rsid w:val="00F03BF1"/>
    <w:rsid w:val="00F03D04"/>
    <w:rsid w:val="00F03D0C"/>
    <w:rsid w:val="00F03FF3"/>
    <w:rsid w:val="00F041D2"/>
    <w:rsid w:val="00F044E7"/>
    <w:rsid w:val="00F044FC"/>
    <w:rsid w:val="00F0461D"/>
    <w:rsid w:val="00F04790"/>
    <w:rsid w:val="00F04B3E"/>
    <w:rsid w:val="00F04F68"/>
    <w:rsid w:val="00F04FA1"/>
    <w:rsid w:val="00F05025"/>
    <w:rsid w:val="00F05053"/>
    <w:rsid w:val="00F05DC8"/>
    <w:rsid w:val="00F060C9"/>
    <w:rsid w:val="00F0649B"/>
    <w:rsid w:val="00F0659E"/>
    <w:rsid w:val="00F06A9D"/>
    <w:rsid w:val="00F07B91"/>
    <w:rsid w:val="00F07C98"/>
    <w:rsid w:val="00F100FB"/>
    <w:rsid w:val="00F103DA"/>
    <w:rsid w:val="00F105AD"/>
    <w:rsid w:val="00F108F3"/>
    <w:rsid w:val="00F1128B"/>
    <w:rsid w:val="00F112CE"/>
    <w:rsid w:val="00F11304"/>
    <w:rsid w:val="00F11337"/>
    <w:rsid w:val="00F1170E"/>
    <w:rsid w:val="00F118B2"/>
    <w:rsid w:val="00F119D8"/>
    <w:rsid w:val="00F11BB6"/>
    <w:rsid w:val="00F11D3A"/>
    <w:rsid w:val="00F1255E"/>
    <w:rsid w:val="00F125AA"/>
    <w:rsid w:val="00F129C9"/>
    <w:rsid w:val="00F12C5F"/>
    <w:rsid w:val="00F13064"/>
    <w:rsid w:val="00F13AAE"/>
    <w:rsid w:val="00F13FB2"/>
    <w:rsid w:val="00F14090"/>
    <w:rsid w:val="00F1428D"/>
    <w:rsid w:val="00F1431D"/>
    <w:rsid w:val="00F14581"/>
    <w:rsid w:val="00F14A9A"/>
    <w:rsid w:val="00F14CE6"/>
    <w:rsid w:val="00F15115"/>
    <w:rsid w:val="00F15872"/>
    <w:rsid w:val="00F15A5F"/>
    <w:rsid w:val="00F15AE1"/>
    <w:rsid w:val="00F15C62"/>
    <w:rsid w:val="00F16937"/>
    <w:rsid w:val="00F16955"/>
    <w:rsid w:val="00F16CC9"/>
    <w:rsid w:val="00F171A9"/>
    <w:rsid w:val="00F17607"/>
    <w:rsid w:val="00F204A3"/>
    <w:rsid w:val="00F20BB7"/>
    <w:rsid w:val="00F20D2F"/>
    <w:rsid w:val="00F20E45"/>
    <w:rsid w:val="00F20EBD"/>
    <w:rsid w:val="00F20ECF"/>
    <w:rsid w:val="00F2116C"/>
    <w:rsid w:val="00F2247B"/>
    <w:rsid w:val="00F22800"/>
    <w:rsid w:val="00F22C2F"/>
    <w:rsid w:val="00F22F27"/>
    <w:rsid w:val="00F232CC"/>
    <w:rsid w:val="00F2338F"/>
    <w:rsid w:val="00F23A17"/>
    <w:rsid w:val="00F23B15"/>
    <w:rsid w:val="00F23B1F"/>
    <w:rsid w:val="00F23BE5"/>
    <w:rsid w:val="00F23C02"/>
    <w:rsid w:val="00F23CA9"/>
    <w:rsid w:val="00F23D29"/>
    <w:rsid w:val="00F24026"/>
    <w:rsid w:val="00F240B7"/>
    <w:rsid w:val="00F24106"/>
    <w:rsid w:val="00F24176"/>
    <w:rsid w:val="00F2420E"/>
    <w:rsid w:val="00F242EC"/>
    <w:rsid w:val="00F2499B"/>
    <w:rsid w:val="00F24A6E"/>
    <w:rsid w:val="00F24B22"/>
    <w:rsid w:val="00F24B7A"/>
    <w:rsid w:val="00F24C30"/>
    <w:rsid w:val="00F24D07"/>
    <w:rsid w:val="00F24E1F"/>
    <w:rsid w:val="00F25065"/>
    <w:rsid w:val="00F252F0"/>
    <w:rsid w:val="00F25A4E"/>
    <w:rsid w:val="00F25AEB"/>
    <w:rsid w:val="00F26117"/>
    <w:rsid w:val="00F2649D"/>
    <w:rsid w:val="00F264FA"/>
    <w:rsid w:val="00F265F4"/>
    <w:rsid w:val="00F266E2"/>
    <w:rsid w:val="00F26ACF"/>
    <w:rsid w:val="00F26CE2"/>
    <w:rsid w:val="00F26F27"/>
    <w:rsid w:val="00F27168"/>
    <w:rsid w:val="00F271B3"/>
    <w:rsid w:val="00F27642"/>
    <w:rsid w:val="00F279DA"/>
    <w:rsid w:val="00F27A9D"/>
    <w:rsid w:val="00F27B34"/>
    <w:rsid w:val="00F27C88"/>
    <w:rsid w:val="00F27FB3"/>
    <w:rsid w:val="00F3002A"/>
    <w:rsid w:val="00F3022C"/>
    <w:rsid w:val="00F30996"/>
    <w:rsid w:val="00F30D82"/>
    <w:rsid w:val="00F30F13"/>
    <w:rsid w:val="00F311CE"/>
    <w:rsid w:val="00F31222"/>
    <w:rsid w:val="00F3190B"/>
    <w:rsid w:val="00F3197D"/>
    <w:rsid w:val="00F31ADE"/>
    <w:rsid w:val="00F31B73"/>
    <w:rsid w:val="00F31C33"/>
    <w:rsid w:val="00F31DEE"/>
    <w:rsid w:val="00F31DF2"/>
    <w:rsid w:val="00F321E1"/>
    <w:rsid w:val="00F3259C"/>
    <w:rsid w:val="00F3285F"/>
    <w:rsid w:val="00F3301F"/>
    <w:rsid w:val="00F331DE"/>
    <w:rsid w:val="00F33933"/>
    <w:rsid w:val="00F339C5"/>
    <w:rsid w:val="00F33A24"/>
    <w:rsid w:val="00F33AE1"/>
    <w:rsid w:val="00F33DB7"/>
    <w:rsid w:val="00F33E3A"/>
    <w:rsid w:val="00F34112"/>
    <w:rsid w:val="00F34136"/>
    <w:rsid w:val="00F344A9"/>
    <w:rsid w:val="00F34795"/>
    <w:rsid w:val="00F34A99"/>
    <w:rsid w:val="00F34B6C"/>
    <w:rsid w:val="00F350D6"/>
    <w:rsid w:val="00F350E8"/>
    <w:rsid w:val="00F35377"/>
    <w:rsid w:val="00F355ED"/>
    <w:rsid w:val="00F35837"/>
    <w:rsid w:val="00F35A3B"/>
    <w:rsid w:val="00F35F5F"/>
    <w:rsid w:val="00F36485"/>
    <w:rsid w:val="00F365FF"/>
    <w:rsid w:val="00F36731"/>
    <w:rsid w:val="00F36B27"/>
    <w:rsid w:val="00F36ED1"/>
    <w:rsid w:val="00F371BE"/>
    <w:rsid w:val="00F3753C"/>
    <w:rsid w:val="00F37AD1"/>
    <w:rsid w:val="00F37B6B"/>
    <w:rsid w:val="00F37C25"/>
    <w:rsid w:val="00F37C76"/>
    <w:rsid w:val="00F37EBB"/>
    <w:rsid w:val="00F40720"/>
    <w:rsid w:val="00F408CF"/>
    <w:rsid w:val="00F40914"/>
    <w:rsid w:val="00F409DC"/>
    <w:rsid w:val="00F40C0A"/>
    <w:rsid w:val="00F40E1A"/>
    <w:rsid w:val="00F40E72"/>
    <w:rsid w:val="00F410D6"/>
    <w:rsid w:val="00F41286"/>
    <w:rsid w:val="00F412D6"/>
    <w:rsid w:val="00F413E3"/>
    <w:rsid w:val="00F41642"/>
    <w:rsid w:val="00F41AF9"/>
    <w:rsid w:val="00F41B33"/>
    <w:rsid w:val="00F41BDB"/>
    <w:rsid w:val="00F41BFD"/>
    <w:rsid w:val="00F41D77"/>
    <w:rsid w:val="00F42233"/>
    <w:rsid w:val="00F42A5C"/>
    <w:rsid w:val="00F43003"/>
    <w:rsid w:val="00F435DA"/>
    <w:rsid w:val="00F435FB"/>
    <w:rsid w:val="00F43A25"/>
    <w:rsid w:val="00F43ABE"/>
    <w:rsid w:val="00F43CFD"/>
    <w:rsid w:val="00F43DB0"/>
    <w:rsid w:val="00F43F5C"/>
    <w:rsid w:val="00F44478"/>
    <w:rsid w:val="00F444F8"/>
    <w:rsid w:val="00F44851"/>
    <w:rsid w:val="00F448F9"/>
    <w:rsid w:val="00F44A4C"/>
    <w:rsid w:val="00F44C33"/>
    <w:rsid w:val="00F44C34"/>
    <w:rsid w:val="00F44D81"/>
    <w:rsid w:val="00F44DD6"/>
    <w:rsid w:val="00F44FB4"/>
    <w:rsid w:val="00F451B1"/>
    <w:rsid w:val="00F45523"/>
    <w:rsid w:val="00F4577D"/>
    <w:rsid w:val="00F45848"/>
    <w:rsid w:val="00F4591A"/>
    <w:rsid w:val="00F459A1"/>
    <w:rsid w:val="00F45B21"/>
    <w:rsid w:val="00F45F2B"/>
    <w:rsid w:val="00F45F6D"/>
    <w:rsid w:val="00F45FAB"/>
    <w:rsid w:val="00F4643D"/>
    <w:rsid w:val="00F467DC"/>
    <w:rsid w:val="00F46875"/>
    <w:rsid w:val="00F46908"/>
    <w:rsid w:val="00F46B53"/>
    <w:rsid w:val="00F46FBF"/>
    <w:rsid w:val="00F470EF"/>
    <w:rsid w:val="00F473F3"/>
    <w:rsid w:val="00F47465"/>
    <w:rsid w:val="00F475BA"/>
    <w:rsid w:val="00F47653"/>
    <w:rsid w:val="00F47771"/>
    <w:rsid w:val="00F477D7"/>
    <w:rsid w:val="00F47C91"/>
    <w:rsid w:val="00F47E12"/>
    <w:rsid w:val="00F50278"/>
    <w:rsid w:val="00F50DD4"/>
    <w:rsid w:val="00F50F03"/>
    <w:rsid w:val="00F510A5"/>
    <w:rsid w:val="00F5119E"/>
    <w:rsid w:val="00F5157D"/>
    <w:rsid w:val="00F51C59"/>
    <w:rsid w:val="00F51CAC"/>
    <w:rsid w:val="00F521B2"/>
    <w:rsid w:val="00F5250A"/>
    <w:rsid w:val="00F52573"/>
    <w:rsid w:val="00F52D73"/>
    <w:rsid w:val="00F52D79"/>
    <w:rsid w:val="00F52E80"/>
    <w:rsid w:val="00F53154"/>
    <w:rsid w:val="00F5324D"/>
    <w:rsid w:val="00F53503"/>
    <w:rsid w:val="00F537BA"/>
    <w:rsid w:val="00F53801"/>
    <w:rsid w:val="00F53CC0"/>
    <w:rsid w:val="00F53D21"/>
    <w:rsid w:val="00F53D6A"/>
    <w:rsid w:val="00F541C4"/>
    <w:rsid w:val="00F54647"/>
    <w:rsid w:val="00F54D81"/>
    <w:rsid w:val="00F54FD5"/>
    <w:rsid w:val="00F5504D"/>
    <w:rsid w:val="00F55324"/>
    <w:rsid w:val="00F55738"/>
    <w:rsid w:val="00F5583C"/>
    <w:rsid w:val="00F55B0B"/>
    <w:rsid w:val="00F56036"/>
    <w:rsid w:val="00F563CA"/>
    <w:rsid w:val="00F56450"/>
    <w:rsid w:val="00F56516"/>
    <w:rsid w:val="00F56640"/>
    <w:rsid w:val="00F56691"/>
    <w:rsid w:val="00F57011"/>
    <w:rsid w:val="00F5757B"/>
    <w:rsid w:val="00F576ED"/>
    <w:rsid w:val="00F57C75"/>
    <w:rsid w:val="00F601E7"/>
    <w:rsid w:val="00F6040B"/>
    <w:rsid w:val="00F60426"/>
    <w:rsid w:val="00F604AF"/>
    <w:rsid w:val="00F60710"/>
    <w:rsid w:val="00F607EA"/>
    <w:rsid w:val="00F6094B"/>
    <w:rsid w:val="00F60A17"/>
    <w:rsid w:val="00F60ADB"/>
    <w:rsid w:val="00F60B2A"/>
    <w:rsid w:val="00F60B48"/>
    <w:rsid w:val="00F60CFB"/>
    <w:rsid w:val="00F61809"/>
    <w:rsid w:val="00F6181D"/>
    <w:rsid w:val="00F61D45"/>
    <w:rsid w:val="00F61DC6"/>
    <w:rsid w:val="00F61F64"/>
    <w:rsid w:val="00F61F76"/>
    <w:rsid w:val="00F61FFF"/>
    <w:rsid w:val="00F620F1"/>
    <w:rsid w:val="00F627BD"/>
    <w:rsid w:val="00F6289D"/>
    <w:rsid w:val="00F6323E"/>
    <w:rsid w:val="00F634D0"/>
    <w:rsid w:val="00F6370F"/>
    <w:rsid w:val="00F63ADF"/>
    <w:rsid w:val="00F63C1E"/>
    <w:rsid w:val="00F63C4A"/>
    <w:rsid w:val="00F63C8F"/>
    <w:rsid w:val="00F63CB9"/>
    <w:rsid w:val="00F6421D"/>
    <w:rsid w:val="00F64842"/>
    <w:rsid w:val="00F64B12"/>
    <w:rsid w:val="00F65246"/>
    <w:rsid w:val="00F655AE"/>
    <w:rsid w:val="00F656F1"/>
    <w:rsid w:val="00F65B23"/>
    <w:rsid w:val="00F6606D"/>
    <w:rsid w:val="00F661C9"/>
    <w:rsid w:val="00F663BE"/>
    <w:rsid w:val="00F665B4"/>
    <w:rsid w:val="00F666C5"/>
    <w:rsid w:val="00F66851"/>
    <w:rsid w:val="00F66C64"/>
    <w:rsid w:val="00F66CAA"/>
    <w:rsid w:val="00F67417"/>
    <w:rsid w:val="00F6750F"/>
    <w:rsid w:val="00F6764B"/>
    <w:rsid w:val="00F67A1A"/>
    <w:rsid w:val="00F67ABD"/>
    <w:rsid w:val="00F67D53"/>
    <w:rsid w:val="00F70137"/>
    <w:rsid w:val="00F7036C"/>
    <w:rsid w:val="00F7077F"/>
    <w:rsid w:val="00F70D06"/>
    <w:rsid w:val="00F70F74"/>
    <w:rsid w:val="00F71070"/>
    <w:rsid w:val="00F71137"/>
    <w:rsid w:val="00F712C1"/>
    <w:rsid w:val="00F713DC"/>
    <w:rsid w:val="00F7161F"/>
    <w:rsid w:val="00F71660"/>
    <w:rsid w:val="00F7167E"/>
    <w:rsid w:val="00F71A56"/>
    <w:rsid w:val="00F71AB7"/>
    <w:rsid w:val="00F71BF6"/>
    <w:rsid w:val="00F71DEC"/>
    <w:rsid w:val="00F720C7"/>
    <w:rsid w:val="00F721D9"/>
    <w:rsid w:val="00F7267E"/>
    <w:rsid w:val="00F72711"/>
    <w:rsid w:val="00F72A19"/>
    <w:rsid w:val="00F72BAE"/>
    <w:rsid w:val="00F7315B"/>
    <w:rsid w:val="00F73355"/>
    <w:rsid w:val="00F7367C"/>
    <w:rsid w:val="00F73E20"/>
    <w:rsid w:val="00F73E91"/>
    <w:rsid w:val="00F74280"/>
    <w:rsid w:val="00F744AC"/>
    <w:rsid w:val="00F74C25"/>
    <w:rsid w:val="00F74D66"/>
    <w:rsid w:val="00F74EE3"/>
    <w:rsid w:val="00F74FBA"/>
    <w:rsid w:val="00F750AC"/>
    <w:rsid w:val="00F7548E"/>
    <w:rsid w:val="00F7557E"/>
    <w:rsid w:val="00F755CE"/>
    <w:rsid w:val="00F7597E"/>
    <w:rsid w:val="00F75E85"/>
    <w:rsid w:val="00F76384"/>
    <w:rsid w:val="00F767AC"/>
    <w:rsid w:val="00F76C8D"/>
    <w:rsid w:val="00F76CAA"/>
    <w:rsid w:val="00F76F1E"/>
    <w:rsid w:val="00F76FD9"/>
    <w:rsid w:val="00F771EB"/>
    <w:rsid w:val="00F77477"/>
    <w:rsid w:val="00F77569"/>
    <w:rsid w:val="00F7776D"/>
    <w:rsid w:val="00F77830"/>
    <w:rsid w:val="00F779E4"/>
    <w:rsid w:val="00F77A99"/>
    <w:rsid w:val="00F801A1"/>
    <w:rsid w:val="00F80383"/>
    <w:rsid w:val="00F803EA"/>
    <w:rsid w:val="00F804FB"/>
    <w:rsid w:val="00F8058E"/>
    <w:rsid w:val="00F80816"/>
    <w:rsid w:val="00F80A22"/>
    <w:rsid w:val="00F80AFD"/>
    <w:rsid w:val="00F80E70"/>
    <w:rsid w:val="00F8134E"/>
    <w:rsid w:val="00F81B67"/>
    <w:rsid w:val="00F81D5A"/>
    <w:rsid w:val="00F81E07"/>
    <w:rsid w:val="00F8270B"/>
    <w:rsid w:val="00F82729"/>
    <w:rsid w:val="00F82B57"/>
    <w:rsid w:val="00F832DB"/>
    <w:rsid w:val="00F83365"/>
    <w:rsid w:val="00F833ED"/>
    <w:rsid w:val="00F837F7"/>
    <w:rsid w:val="00F83C4A"/>
    <w:rsid w:val="00F83F84"/>
    <w:rsid w:val="00F8474B"/>
    <w:rsid w:val="00F847A1"/>
    <w:rsid w:val="00F84871"/>
    <w:rsid w:val="00F84E93"/>
    <w:rsid w:val="00F84E9F"/>
    <w:rsid w:val="00F84ED7"/>
    <w:rsid w:val="00F84FC9"/>
    <w:rsid w:val="00F85408"/>
    <w:rsid w:val="00F8561B"/>
    <w:rsid w:val="00F85994"/>
    <w:rsid w:val="00F85AF1"/>
    <w:rsid w:val="00F85CF7"/>
    <w:rsid w:val="00F85E8D"/>
    <w:rsid w:val="00F85EDB"/>
    <w:rsid w:val="00F8612D"/>
    <w:rsid w:val="00F861A7"/>
    <w:rsid w:val="00F86319"/>
    <w:rsid w:val="00F863EA"/>
    <w:rsid w:val="00F86550"/>
    <w:rsid w:val="00F86BC3"/>
    <w:rsid w:val="00F8700A"/>
    <w:rsid w:val="00F87266"/>
    <w:rsid w:val="00F87282"/>
    <w:rsid w:val="00F87711"/>
    <w:rsid w:val="00F87AF2"/>
    <w:rsid w:val="00F87B65"/>
    <w:rsid w:val="00F87BBA"/>
    <w:rsid w:val="00F906A2"/>
    <w:rsid w:val="00F907AC"/>
    <w:rsid w:val="00F90A15"/>
    <w:rsid w:val="00F90AB8"/>
    <w:rsid w:val="00F90ACC"/>
    <w:rsid w:val="00F90DD1"/>
    <w:rsid w:val="00F90E2F"/>
    <w:rsid w:val="00F910B5"/>
    <w:rsid w:val="00F91367"/>
    <w:rsid w:val="00F9148B"/>
    <w:rsid w:val="00F914B0"/>
    <w:rsid w:val="00F91702"/>
    <w:rsid w:val="00F917B7"/>
    <w:rsid w:val="00F918D8"/>
    <w:rsid w:val="00F91C7D"/>
    <w:rsid w:val="00F91F95"/>
    <w:rsid w:val="00F920A3"/>
    <w:rsid w:val="00F920B8"/>
    <w:rsid w:val="00F920E3"/>
    <w:rsid w:val="00F923EB"/>
    <w:rsid w:val="00F9242C"/>
    <w:rsid w:val="00F92498"/>
    <w:rsid w:val="00F92540"/>
    <w:rsid w:val="00F925E2"/>
    <w:rsid w:val="00F9268C"/>
    <w:rsid w:val="00F92728"/>
    <w:rsid w:val="00F92DE8"/>
    <w:rsid w:val="00F92EDE"/>
    <w:rsid w:val="00F93301"/>
    <w:rsid w:val="00F9348E"/>
    <w:rsid w:val="00F939BE"/>
    <w:rsid w:val="00F93B06"/>
    <w:rsid w:val="00F93C38"/>
    <w:rsid w:val="00F93D4D"/>
    <w:rsid w:val="00F93DF4"/>
    <w:rsid w:val="00F93E2D"/>
    <w:rsid w:val="00F942F7"/>
    <w:rsid w:val="00F9452C"/>
    <w:rsid w:val="00F945D6"/>
    <w:rsid w:val="00F94F3B"/>
    <w:rsid w:val="00F9567F"/>
    <w:rsid w:val="00F95699"/>
    <w:rsid w:val="00F95B6F"/>
    <w:rsid w:val="00F95E55"/>
    <w:rsid w:val="00F961FC"/>
    <w:rsid w:val="00F9666F"/>
    <w:rsid w:val="00F96878"/>
    <w:rsid w:val="00F96C88"/>
    <w:rsid w:val="00F96CAE"/>
    <w:rsid w:val="00F96E51"/>
    <w:rsid w:val="00F96EA4"/>
    <w:rsid w:val="00F96EA9"/>
    <w:rsid w:val="00F96FE7"/>
    <w:rsid w:val="00F971B5"/>
    <w:rsid w:val="00F971F5"/>
    <w:rsid w:val="00F9755C"/>
    <w:rsid w:val="00F975C9"/>
    <w:rsid w:val="00F97633"/>
    <w:rsid w:val="00F977EB"/>
    <w:rsid w:val="00F97CED"/>
    <w:rsid w:val="00FA00D8"/>
    <w:rsid w:val="00FA0449"/>
    <w:rsid w:val="00FA08B4"/>
    <w:rsid w:val="00FA0C15"/>
    <w:rsid w:val="00FA0EBC"/>
    <w:rsid w:val="00FA13C4"/>
    <w:rsid w:val="00FA1411"/>
    <w:rsid w:val="00FA18A7"/>
    <w:rsid w:val="00FA19EF"/>
    <w:rsid w:val="00FA1EA4"/>
    <w:rsid w:val="00FA1F3A"/>
    <w:rsid w:val="00FA1F76"/>
    <w:rsid w:val="00FA2607"/>
    <w:rsid w:val="00FA26DA"/>
    <w:rsid w:val="00FA27AF"/>
    <w:rsid w:val="00FA28F2"/>
    <w:rsid w:val="00FA2A11"/>
    <w:rsid w:val="00FA2C22"/>
    <w:rsid w:val="00FA2E6A"/>
    <w:rsid w:val="00FA2F21"/>
    <w:rsid w:val="00FA31B5"/>
    <w:rsid w:val="00FA3208"/>
    <w:rsid w:val="00FA3244"/>
    <w:rsid w:val="00FA33E7"/>
    <w:rsid w:val="00FA3662"/>
    <w:rsid w:val="00FA3771"/>
    <w:rsid w:val="00FA3976"/>
    <w:rsid w:val="00FA3A7A"/>
    <w:rsid w:val="00FA3ABE"/>
    <w:rsid w:val="00FA3E21"/>
    <w:rsid w:val="00FA3F43"/>
    <w:rsid w:val="00FA48E8"/>
    <w:rsid w:val="00FA4924"/>
    <w:rsid w:val="00FA4CE2"/>
    <w:rsid w:val="00FA504A"/>
    <w:rsid w:val="00FA5462"/>
    <w:rsid w:val="00FA5509"/>
    <w:rsid w:val="00FA584F"/>
    <w:rsid w:val="00FA5C78"/>
    <w:rsid w:val="00FA5CC2"/>
    <w:rsid w:val="00FA5D82"/>
    <w:rsid w:val="00FA5E4B"/>
    <w:rsid w:val="00FA62B5"/>
    <w:rsid w:val="00FA66A6"/>
    <w:rsid w:val="00FA6BBF"/>
    <w:rsid w:val="00FA6E16"/>
    <w:rsid w:val="00FA6E84"/>
    <w:rsid w:val="00FA711D"/>
    <w:rsid w:val="00FA7674"/>
    <w:rsid w:val="00FA792B"/>
    <w:rsid w:val="00FA7AA2"/>
    <w:rsid w:val="00FA7CF6"/>
    <w:rsid w:val="00FA7EF8"/>
    <w:rsid w:val="00FA7F88"/>
    <w:rsid w:val="00FA7FB0"/>
    <w:rsid w:val="00FB0072"/>
    <w:rsid w:val="00FB02AB"/>
    <w:rsid w:val="00FB035D"/>
    <w:rsid w:val="00FB0750"/>
    <w:rsid w:val="00FB0753"/>
    <w:rsid w:val="00FB0792"/>
    <w:rsid w:val="00FB0CBC"/>
    <w:rsid w:val="00FB0CC8"/>
    <w:rsid w:val="00FB0D86"/>
    <w:rsid w:val="00FB0E59"/>
    <w:rsid w:val="00FB125C"/>
    <w:rsid w:val="00FB1921"/>
    <w:rsid w:val="00FB1BCC"/>
    <w:rsid w:val="00FB1F35"/>
    <w:rsid w:val="00FB1FE4"/>
    <w:rsid w:val="00FB202C"/>
    <w:rsid w:val="00FB2162"/>
    <w:rsid w:val="00FB2361"/>
    <w:rsid w:val="00FB23C9"/>
    <w:rsid w:val="00FB2967"/>
    <w:rsid w:val="00FB2F3C"/>
    <w:rsid w:val="00FB335F"/>
    <w:rsid w:val="00FB33EA"/>
    <w:rsid w:val="00FB3490"/>
    <w:rsid w:val="00FB38BF"/>
    <w:rsid w:val="00FB3B68"/>
    <w:rsid w:val="00FB3D9C"/>
    <w:rsid w:val="00FB3DE8"/>
    <w:rsid w:val="00FB3E01"/>
    <w:rsid w:val="00FB4684"/>
    <w:rsid w:val="00FB46ED"/>
    <w:rsid w:val="00FB4A57"/>
    <w:rsid w:val="00FB4A5A"/>
    <w:rsid w:val="00FB4D12"/>
    <w:rsid w:val="00FB4D2B"/>
    <w:rsid w:val="00FB4EFD"/>
    <w:rsid w:val="00FB514F"/>
    <w:rsid w:val="00FB5752"/>
    <w:rsid w:val="00FB5835"/>
    <w:rsid w:val="00FB58C5"/>
    <w:rsid w:val="00FB58EF"/>
    <w:rsid w:val="00FB5C4C"/>
    <w:rsid w:val="00FB5EC3"/>
    <w:rsid w:val="00FB6444"/>
    <w:rsid w:val="00FB699A"/>
    <w:rsid w:val="00FB6A14"/>
    <w:rsid w:val="00FB6D6B"/>
    <w:rsid w:val="00FB6DE0"/>
    <w:rsid w:val="00FB6E71"/>
    <w:rsid w:val="00FB6F69"/>
    <w:rsid w:val="00FB75D8"/>
    <w:rsid w:val="00FB7765"/>
    <w:rsid w:val="00FB7B95"/>
    <w:rsid w:val="00FB7E14"/>
    <w:rsid w:val="00FB7E72"/>
    <w:rsid w:val="00FB7F09"/>
    <w:rsid w:val="00FC0111"/>
    <w:rsid w:val="00FC0566"/>
    <w:rsid w:val="00FC0A84"/>
    <w:rsid w:val="00FC0BF7"/>
    <w:rsid w:val="00FC0BFF"/>
    <w:rsid w:val="00FC0E5C"/>
    <w:rsid w:val="00FC1028"/>
    <w:rsid w:val="00FC1727"/>
    <w:rsid w:val="00FC1887"/>
    <w:rsid w:val="00FC1999"/>
    <w:rsid w:val="00FC1C1C"/>
    <w:rsid w:val="00FC1D6E"/>
    <w:rsid w:val="00FC1F45"/>
    <w:rsid w:val="00FC1F66"/>
    <w:rsid w:val="00FC203C"/>
    <w:rsid w:val="00FC2263"/>
    <w:rsid w:val="00FC2896"/>
    <w:rsid w:val="00FC2917"/>
    <w:rsid w:val="00FC2AF1"/>
    <w:rsid w:val="00FC2BEE"/>
    <w:rsid w:val="00FC2C07"/>
    <w:rsid w:val="00FC2E4C"/>
    <w:rsid w:val="00FC326F"/>
    <w:rsid w:val="00FC3311"/>
    <w:rsid w:val="00FC366D"/>
    <w:rsid w:val="00FC37A4"/>
    <w:rsid w:val="00FC3AC3"/>
    <w:rsid w:val="00FC3AFC"/>
    <w:rsid w:val="00FC3B62"/>
    <w:rsid w:val="00FC3D1F"/>
    <w:rsid w:val="00FC3EB3"/>
    <w:rsid w:val="00FC4071"/>
    <w:rsid w:val="00FC45D4"/>
    <w:rsid w:val="00FC4735"/>
    <w:rsid w:val="00FC49D9"/>
    <w:rsid w:val="00FC4B8F"/>
    <w:rsid w:val="00FC4EA1"/>
    <w:rsid w:val="00FC4EB2"/>
    <w:rsid w:val="00FC541A"/>
    <w:rsid w:val="00FC55C9"/>
    <w:rsid w:val="00FC5BF4"/>
    <w:rsid w:val="00FC6480"/>
    <w:rsid w:val="00FC654A"/>
    <w:rsid w:val="00FC6A5B"/>
    <w:rsid w:val="00FC6DC1"/>
    <w:rsid w:val="00FC7019"/>
    <w:rsid w:val="00FC7536"/>
    <w:rsid w:val="00FC7678"/>
    <w:rsid w:val="00FC77F0"/>
    <w:rsid w:val="00FC7B45"/>
    <w:rsid w:val="00FC7D8C"/>
    <w:rsid w:val="00FC7FA2"/>
    <w:rsid w:val="00FD00C3"/>
    <w:rsid w:val="00FD024D"/>
    <w:rsid w:val="00FD02E8"/>
    <w:rsid w:val="00FD045A"/>
    <w:rsid w:val="00FD0976"/>
    <w:rsid w:val="00FD15A4"/>
    <w:rsid w:val="00FD21E6"/>
    <w:rsid w:val="00FD2308"/>
    <w:rsid w:val="00FD2822"/>
    <w:rsid w:val="00FD2889"/>
    <w:rsid w:val="00FD3147"/>
    <w:rsid w:val="00FD33BC"/>
    <w:rsid w:val="00FD40D1"/>
    <w:rsid w:val="00FD432A"/>
    <w:rsid w:val="00FD434D"/>
    <w:rsid w:val="00FD436A"/>
    <w:rsid w:val="00FD47E9"/>
    <w:rsid w:val="00FD4813"/>
    <w:rsid w:val="00FD4B14"/>
    <w:rsid w:val="00FD4E74"/>
    <w:rsid w:val="00FD5046"/>
    <w:rsid w:val="00FD53CD"/>
    <w:rsid w:val="00FD582F"/>
    <w:rsid w:val="00FD5A3D"/>
    <w:rsid w:val="00FD5F8F"/>
    <w:rsid w:val="00FD6582"/>
    <w:rsid w:val="00FD6766"/>
    <w:rsid w:val="00FD6AD4"/>
    <w:rsid w:val="00FD72D1"/>
    <w:rsid w:val="00FD794B"/>
    <w:rsid w:val="00FD7E2D"/>
    <w:rsid w:val="00FE008F"/>
    <w:rsid w:val="00FE01AD"/>
    <w:rsid w:val="00FE048D"/>
    <w:rsid w:val="00FE05A6"/>
    <w:rsid w:val="00FE0863"/>
    <w:rsid w:val="00FE09EC"/>
    <w:rsid w:val="00FE0AEF"/>
    <w:rsid w:val="00FE0C1F"/>
    <w:rsid w:val="00FE0E71"/>
    <w:rsid w:val="00FE1470"/>
    <w:rsid w:val="00FE1926"/>
    <w:rsid w:val="00FE197B"/>
    <w:rsid w:val="00FE1AF7"/>
    <w:rsid w:val="00FE1E44"/>
    <w:rsid w:val="00FE2044"/>
    <w:rsid w:val="00FE21E4"/>
    <w:rsid w:val="00FE25D7"/>
    <w:rsid w:val="00FE25F5"/>
    <w:rsid w:val="00FE2730"/>
    <w:rsid w:val="00FE29C4"/>
    <w:rsid w:val="00FE2D00"/>
    <w:rsid w:val="00FE2FB3"/>
    <w:rsid w:val="00FE38AA"/>
    <w:rsid w:val="00FE3E8D"/>
    <w:rsid w:val="00FE3EE7"/>
    <w:rsid w:val="00FE4247"/>
    <w:rsid w:val="00FE427D"/>
    <w:rsid w:val="00FE48ED"/>
    <w:rsid w:val="00FE4923"/>
    <w:rsid w:val="00FE4957"/>
    <w:rsid w:val="00FE4D34"/>
    <w:rsid w:val="00FE4F70"/>
    <w:rsid w:val="00FE5112"/>
    <w:rsid w:val="00FE5419"/>
    <w:rsid w:val="00FE5A01"/>
    <w:rsid w:val="00FE5A26"/>
    <w:rsid w:val="00FE5CF1"/>
    <w:rsid w:val="00FE5D0C"/>
    <w:rsid w:val="00FE6425"/>
    <w:rsid w:val="00FE6452"/>
    <w:rsid w:val="00FE65E1"/>
    <w:rsid w:val="00FE67F2"/>
    <w:rsid w:val="00FE6A77"/>
    <w:rsid w:val="00FE6ACE"/>
    <w:rsid w:val="00FE6D88"/>
    <w:rsid w:val="00FE6E7F"/>
    <w:rsid w:val="00FE711A"/>
    <w:rsid w:val="00FE748A"/>
    <w:rsid w:val="00FE7A52"/>
    <w:rsid w:val="00FE7B21"/>
    <w:rsid w:val="00FE7E06"/>
    <w:rsid w:val="00FE7F9E"/>
    <w:rsid w:val="00FF00C5"/>
    <w:rsid w:val="00FF0724"/>
    <w:rsid w:val="00FF07E1"/>
    <w:rsid w:val="00FF0A0E"/>
    <w:rsid w:val="00FF0B95"/>
    <w:rsid w:val="00FF0F29"/>
    <w:rsid w:val="00FF1072"/>
    <w:rsid w:val="00FF110C"/>
    <w:rsid w:val="00FF117D"/>
    <w:rsid w:val="00FF14BF"/>
    <w:rsid w:val="00FF16CD"/>
    <w:rsid w:val="00FF1B97"/>
    <w:rsid w:val="00FF1E53"/>
    <w:rsid w:val="00FF221B"/>
    <w:rsid w:val="00FF25DC"/>
    <w:rsid w:val="00FF2793"/>
    <w:rsid w:val="00FF2889"/>
    <w:rsid w:val="00FF29E9"/>
    <w:rsid w:val="00FF2A59"/>
    <w:rsid w:val="00FF2B0C"/>
    <w:rsid w:val="00FF2C7A"/>
    <w:rsid w:val="00FF309B"/>
    <w:rsid w:val="00FF3526"/>
    <w:rsid w:val="00FF3838"/>
    <w:rsid w:val="00FF3C5E"/>
    <w:rsid w:val="00FF468E"/>
    <w:rsid w:val="00FF47FA"/>
    <w:rsid w:val="00FF480D"/>
    <w:rsid w:val="00FF4C06"/>
    <w:rsid w:val="00FF4D2A"/>
    <w:rsid w:val="00FF4D39"/>
    <w:rsid w:val="00FF5347"/>
    <w:rsid w:val="00FF5497"/>
    <w:rsid w:val="00FF56F4"/>
    <w:rsid w:val="00FF59AF"/>
    <w:rsid w:val="00FF59CE"/>
    <w:rsid w:val="00FF5E88"/>
    <w:rsid w:val="00FF6197"/>
    <w:rsid w:val="00FF62CA"/>
    <w:rsid w:val="00FF6534"/>
    <w:rsid w:val="00FF7034"/>
    <w:rsid w:val="00FF7217"/>
    <w:rsid w:val="00FF73B0"/>
    <w:rsid w:val="00FF750A"/>
    <w:rsid w:val="00FF78B8"/>
    <w:rsid w:val="00FF7B2A"/>
    <w:rsid w:val="00FF7BB6"/>
    <w:rsid w:val="00FF7BBC"/>
    <w:rsid w:val="00FF7BC0"/>
    <w:rsid w:val="00FF7DF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090EEBAD"/>
  <w15:chartTrackingRefBased/>
  <w15:docId w15:val="{80D9D173-7BE9-42FA-B43F-5CD2CFEE85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ja-JP" w:bidi="ar-SA"/>
      </w:rPr>
    </w:rPrDefault>
    <w:pPrDefault/>
  </w:docDefaults>
  <w:latentStyles w:defLockedState="0" w:defUIPriority="0" w:defSemiHidden="0" w:defUnhideWhenUsed="0" w:defQFormat="0" w:count="376">
    <w:lsdException w:name="Normal" w:locked="1" w:qFormat="1"/>
    <w:lsdException w:name="heading 1" w:locked="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Normal Indent" w:locked="1"/>
    <w:lsdException w:name="footnote text" w:locked="1"/>
    <w:lsdException w:name="annotation text" w:locked="1"/>
    <w:lsdException w:name="header" w:locked="1"/>
    <w:lsdException w:name="footer" w:locked="1"/>
    <w:lsdException w:name="index heading" w:locked="1"/>
    <w:lsdException w:name="caption" w:locked="1" w:semiHidden="1" w:unhideWhenUsed="1" w:qFormat="1"/>
    <w:lsdException w:name="table of figures" w:locked="1"/>
    <w:lsdException w:name="envelope address" w:locked="1"/>
    <w:lsdException w:name="envelope return" w:locked="1"/>
    <w:lsdException w:name="footnote reference" w:locked="1"/>
    <w:lsdException w:name="annotation reference" w:locked="1"/>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locked="1" w:qFormat="1"/>
    <w:lsdException w:name="Closing" w:locked="1"/>
    <w:lsdException w:name="Signature" w:locked="1"/>
    <w:lsdException w:name="Default Paragraph Font" w:locked="1"/>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locked="1"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lsdException w:name="FollowedHyperlink" w:locked="1"/>
    <w:lsdException w:name="Strong" w:locked="1" w:qFormat="1"/>
    <w:lsdException w:name="Emphasis" w:locked="1" w:qFormat="1"/>
    <w:lsdException w:name="Document Map" w:locked="1"/>
    <w:lsdException w:name="Plain Text" w:locked="1"/>
    <w:lsdException w:name="E-mail Signature" w:locked="1"/>
    <w:lsdException w:name="HTML Top of Form" w:locked="1"/>
    <w:lsdException w:name="HTML Bottom of Form" w:locked="1"/>
    <w:lsdException w:name="Normal (Web)" w:locked="1" w:uiPriority="99"/>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semiHidden="1" w:unhideWhenUsed="1"/>
    <w:lsdException w:name="HTML Variable" w:locked="1" w:semiHidden="1" w:unhideWhenUsed="1"/>
    <w:lsdException w:name="Normal Table" w:locked="1" w:semiHidden="1" w:unhideWhenUsed="1"/>
    <w:lsdException w:name="annotation subject" w:locked="1"/>
    <w:lsdException w:name="No List" w:locked="1"/>
    <w:lsdException w:name="Outline List 1" w:lock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lsdException w:name="Table Theme" w:locked="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Smart Link" w:semiHidden="1" w:uiPriority="99" w:unhideWhenUsed="1"/>
  </w:latentStyles>
  <w:style w:type="paragraph" w:default="1" w:styleId="Normal">
    <w:name w:val="Normal"/>
    <w:qFormat/>
    <w:rsid w:val="00EE66D1"/>
    <w:rPr>
      <w:sz w:val="24"/>
      <w:szCs w:val="24"/>
      <w:lang w:eastAsia="en-US"/>
    </w:rPr>
  </w:style>
  <w:style w:type="paragraph" w:styleId="Heading1">
    <w:name w:val="heading 1"/>
    <w:basedOn w:val="Normal"/>
    <w:next w:val="Normal"/>
    <w:link w:val="Heading1Char"/>
    <w:locked/>
    <w:rsid w:val="006B27B2"/>
    <w:pPr>
      <w:keepNext/>
      <w:keepLines/>
      <w:spacing w:before="240" w:after="120"/>
      <w:outlineLvl w:val="0"/>
    </w:pPr>
    <w:rPr>
      <w:rFonts w:eastAsiaTheme="majorEastAsia" w:cstheme="majorBidi"/>
      <w:b/>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FreeForm"/>
    <w:next w:val="Body"/>
    <w:qFormat/>
    <w:rsid w:val="00897F62"/>
    <w:pPr>
      <w:spacing w:line="360" w:lineRule="auto"/>
      <w:jc w:val="both"/>
    </w:pPr>
    <w:rPr>
      <w:rFonts w:ascii="Times New Roman" w:hAnsi="Times New Roman"/>
      <w:b/>
      <w:lang w:val="en-GB"/>
    </w:rPr>
  </w:style>
  <w:style w:type="paragraph" w:customStyle="1" w:styleId="FreeForm">
    <w:name w:val="Free Form"/>
    <w:link w:val="FreeFormChar"/>
    <w:rPr>
      <w:rFonts w:ascii="Helvetica" w:eastAsia="ヒラギノ角ゴ Pro W3" w:hAnsi="Helvetica"/>
      <w:color w:val="000000"/>
      <w:sz w:val="24"/>
    </w:rPr>
  </w:style>
  <w:style w:type="paragraph" w:customStyle="1" w:styleId="FootnoteText1">
    <w:name w:val="Footnote Text1"/>
    <w:pPr>
      <w:spacing w:after="200"/>
    </w:pPr>
    <w:rPr>
      <w:rFonts w:ascii="Helvetica" w:eastAsia="ヒラギノ角ゴ Pro W3" w:hAnsi="Helvetica"/>
      <w:color w:val="000000"/>
    </w:rPr>
  </w:style>
  <w:style w:type="paragraph" w:customStyle="1" w:styleId="Body">
    <w:name w:val="Body"/>
    <w:pPr>
      <w:spacing w:after="240"/>
    </w:pPr>
    <w:rPr>
      <w:rFonts w:ascii="Helvetica" w:eastAsia="ヒラギノ角ゴ Pro W3" w:hAnsi="Helvetica"/>
      <w:color w:val="000000"/>
      <w:sz w:val="24"/>
    </w:rPr>
  </w:style>
  <w:style w:type="paragraph" w:styleId="Bibliography">
    <w:name w:val="Bibliography"/>
    <w:pPr>
      <w:spacing w:after="240"/>
      <w:ind w:left="720" w:hanging="720"/>
    </w:pPr>
    <w:rPr>
      <w:rFonts w:ascii="Helvetica" w:eastAsia="ヒラギノ角ゴ Pro W3" w:hAnsi="Helvetica"/>
      <w:color w:val="000000"/>
      <w:sz w:val="24"/>
    </w:rPr>
  </w:style>
  <w:style w:type="paragraph" w:styleId="Header">
    <w:name w:val="header"/>
    <w:basedOn w:val="Normal"/>
    <w:link w:val="HeaderChar"/>
    <w:locked/>
    <w:rsid w:val="004B24C2"/>
    <w:pPr>
      <w:tabs>
        <w:tab w:val="center" w:pos="4680"/>
        <w:tab w:val="right" w:pos="9360"/>
      </w:tabs>
    </w:pPr>
  </w:style>
  <w:style w:type="character" w:customStyle="1" w:styleId="HeaderChar">
    <w:name w:val="Header Char"/>
    <w:link w:val="Header"/>
    <w:rsid w:val="004B24C2"/>
    <w:rPr>
      <w:sz w:val="24"/>
      <w:szCs w:val="24"/>
      <w:lang w:eastAsia="en-US"/>
    </w:rPr>
  </w:style>
  <w:style w:type="paragraph" w:styleId="Footer">
    <w:name w:val="footer"/>
    <w:basedOn w:val="Normal"/>
    <w:link w:val="FooterChar"/>
    <w:locked/>
    <w:rsid w:val="004B24C2"/>
    <w:pPr>
      <w:tabs>
        <w:tab w:val="center" w:pos="4680"/>
        <w:tab w:val="right" w:pos="9360"/>
      </w:tabs>
    </w:pPr>
  </w:style>
  <w:style w:type="character" w:customStyle="1" w:styleId="FooterChar">
    <w:name w:val="Footer Char"/>
    <w:link w:val="Footer"/>
    <w:rsid w:val="004B24C2"/>
    <w:rPr>
      <w:sz w:val="24"/>
      <w:szCs w:val="24"/>
      <w:lang w:eastAsia="en-US"/>
    </w:rPr>
  </w:style>
  <w:style w:type="paragraph" w:customStyle="1" w:styleId="EndNoteBibliographyTitle">
    <w:name w:val="EndNote Bibliography Title"/>
    <w:basedOn w:val="Normal"/>
    <w:rsid w:val="003B62DC"/>
    <w:pPr>
      <w:jc w:val="center"/>
    </w:pPr>
    <w:rPr>
      <w:rFonts w:ascii="Helvetica" w:hAnsi="Helvetica" w:cs="Helvetica"/>
    </w:rPr>
  </w:style>
  <w:style w:type="paragraph" w:customStyle="1" w:styleId="EndNoteBibliography">
    <w:name w:val="EndNote Bibliography"/>
    <w:basedOn w:val="Normal"/>
    <w:rsid w:val="003B62DC"/>
    <w:pPr>
      <w:jc w:val="both"/>
    </w:pPr>
    <w:rPr>
      <w:rFonts w:ascii="Helvetica" w:hAnsi="Helvetica" w:cs="Helvetica"/>
    </w:rPr>
  </w:style>
  <w:style w:type="paragraph" w:styleId="FootnoteText">
    <w:name w:val="footnote text"/>
    <w:basedOn w:val="Normal"/>
    <w:link w:val="FootnoteTextChar"/>
    <w:locked/>
    <w:rsid w:val="00A74ED4"/>
  </w:style>
  <w:style w:type="character" w:customStyle="1" w:styleId="FootnoteTextChar">
    <w:name w:val="Footnote Text Char"/>
    <w:basedOn w:val="DefaultParagraphFont"/>
    <w:link w:val="FootnoteText"/>
    <w:rsid w:val="00A74ED4"/>
    <w:rPr>
      <w:sz w:val="24"/>
      <w:szCs w:val="24"/>
      <w:lang w:eastAsia="en-US"/>
    </w:rPr>
  </w:style>
  <w:style w:type="character" w:styleId="FootnoteReference">
    <w:name w:val="footnote reference"/>
    <w:basedOn w:val="DefaultParagraphFont"/>
    <w:locked/>
    <w:rsid w:val="00A74ED4"/>
    <w:rPr>
      <w:vertAlign w:val="superscript"/>
    </w:rPr>
  </w:style>
  <w:style w:type="character" w:styleId="CommentReference">
    <w:name w:val="annotation reference"/>
    <w:basedOn w:val="DefaultParagraphFont"/>
    <w:locked/>
    <w:rsid w:val="00897DFA"/>
    <w:rPr>
      <w:sz w:val="18"/>
      <w:szCs w:val="18"/>
    </w:rPr>
  </w:style>
  <w:style w:type="paragraph" w:styleId="CommentText">
    <w:name w:val="annotation text"/>
    <w:basedOn w:val="Normal"/>
    <w:link w:val="CommentTextChar"/>
    <w:locked/>
    <w:rsid w:val="00897DFA"/>
  </w:style>
  <w:style w:type="character" w:customStyle="1" w:styleId="CommentTextChar">
    <w:name w:val="Comment Text Char"/>
    <w:basedOn w:val="DefaultParagraphFont"/>
    <w:link w:val="CommentText"/>
    <w:rsid w:val="00897DFA"/>
    <w:rPr>
      <w:sz w:val="24"/>
      <w:szCs w:val="24"/>
      <w:lang w:eastAsia="en-US"/>
    </w:rPr>
  </w:style>
  <w:style w:type="paragraph" w:styleId="CommentSubject">
    <w:name w:val="annotation subject"/>
    <w:basedOn w:val="CommentText"/>
    <w:next w:val="CommentText"/>
    <w:link w:val="CommentSubjectChar"/>
    <w:locked/>
    <w:rsid w:val="00897DFA"/>
    <w:rPr>
      <w:b/>
      <w:bCs/>
      <w:sz w:val="20"/>
      <w:szCs w:val="20"/>
    </w:rPr>
  </w:style>
  <w:style w:type="character" w:customStyle="1" w:styleId="CommentSubjectChar">
    <w:name w:val="Comment Subject Char"/>
    <w:basedOn w:val="CommentTextChar"/>
    <w:link w:val="CommentSubject"/>
    <w:rsid w:val="00897DFA"/>
    <w:rPr>
      <w:b/>
      <w:bCs/>
      <w:sz w:val="24"/>
      <w:szCs w:val="24"/>
      <w:lang w:eastAsia="en-US"/>
    </w:rPr>
  </w:style>
  <w:style w:type="paragraph" w:styleId="BalloonText">
    <w:name w:val="Balloon Text"/>
    <w:basedOn w:val="Normal"/>
    <w:link w:val="BalloonTextChar"/>
    <w:locked/>
    <w:rsid w:val="00897DFA"/>
    <w:rPr>
      <w:sz w:val="18"/>
      <w:szCs w:val="18"/>
    </w:rPr>
  </w:style>
  <w:style w:type="character" w:customStyle="1" w:styleId="BalloonTextChar">
    <w:name w:val="Balloon Text Char"/>
    <w:basedOn w:val="DefaultParagraphFont"/>
    <w:link w:val="BalloonText"/>
    <w:rsid w:val="00897DFA"/>
    <w:rPr>
      <w:sz w:val="18"/>
      <w:szCs w:val="18"/>
      <w:lang w:eastAsia="en-US"/>
    </w:rPr>
  </w:style>
  <w:style w:type="character" w:customStyle="1" w:styleId="s1">
    <w:name w:val="s1"/>
    <w:basedOn w:val="DefaultParagraphFont"/>
    <w:rsid w:val="000A695F"/>
  </w:style>
  <w:style w:type="character" w:styleId="Hyperlink">
    <w:name w:val="Hyperlink"/>
    <w:basedOn w:val="DefaultParagraphFont"/>
    <w:locked/>
    <w:rsid w:val="00682828"/>
    <w:rPr>
      <w:color w:val="0563C1" w:themeColor="hyperlink"/>
      <w:u w:val="single"/>
    </w:rPr>
  </w:style>
  <w:style w:type="paragraph" w:styleId="NormalWeb">
    <w:name w:val="Normal (Web)"/>
    <w:basedOn w:val="Normal"/>
    <w:uiPriority w:val="99"/>
    <w:unhideWhenUsed/>
    <w:locked/>
    <w:rsid w:val="00694A85"/>
    <w:pPr>
      <w:spacing w:before="100" w:beforeAutospacing="1" w:after="100" w:afterAutospacing="1"/>
    </w:pPr>
    <w:rPr>
      <w:lang w:eastAsia="ja-JP"/>
    </w:rPr>
  </w:style>
  <w:style w:type="character" w:styleId="UnresolvedMention">
    <w:name w:val="Unresolved Mention"/>
    <w:basedOn w:val="DefaultParagraphFont"/>
    <w:rsid w:val="00824E4B"/>
    <w:rPr>
      <w:color w:val="808080"/>
      <w:shd w:val="clear" w:color="auto" w:fill="E6E6E6"/>
    </w:rPr>
  </w:style>
  <w:style w:type="character" w:customStyle="1" w:styleId="Heading1Char">
    <w:name w:val="Heading 1 Char"/>
    <w:basedOn w:val="DefaultParagraphFont"/>
    <w:link w:val="Heading1"/>
    <w:rsid w:val="006B27B2"/>
    <w:rPr>
      <w:rFonts w:eastAsiaTheme="majorEastAsia" w:cstheme="majorBidi"/>
      <w:b/>
      <w:sz w:val="24"/>
      <w:szCs w:val="32"/>
      <w:lang w:eastAsia="en-US"/>
    </w:rPr>
  </w:style>
  <w:style w:type="character" w:customStyle="1" w:styleId="FreeFormChar">
    <w:name w:val="Free Form Char"/>
    <w:basedOn w:val="DefaultParagraphFont"/>
    <w:link w:val="FreeForm"/>
    <w:rsid w:val="00833D47"/>
    <w:rPr>
      <w:rFonts w:ascii="Helvetica" w:eastAsia="ヒラギノ角ゴ Pro W3" w:hAnsi="Helvetica"/>
      <w:color w:val="00000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190569">
      <w:bodyDiv w:val="1"/>
      <w:marLeft w:val="0"/>
      <w:marRight w:val="0"/>
      <w:marTop w:val="0"/>
      <w:marBottom w:val="0"/>
      <w:divBdr>
        <w:top w:val="none" w:sz="0" w:space="0" w:color="auto"/>
        <w:left w:val="none" w:sz="0" w:space="0" w:color="auto"/>
        <w:bottom w:val="none" w:sz="0" w:space="0" w:color="auto"/>
        <w:right w:val="none" w:sz="0" w:space="0" w:color="auto"/>
      </w:divBdr>
    </w:div>
    <w:div w:id="94641772">
      <w:bodyDiv w:val="1"/>
      <w:marLeft w:val="0"/>
      <w:marRight w:val="0"/>
      <w:marTop w:val="0"/>
      <w:marBottom w:val="0"/>
      <w:divBdr>
        <w:top w:val="none" w:sz="0" w:space="0" w:color="auto"/>
        <w:left w:val="none" w:sz="0" w:space="0" w:color="auto"/>
        <w:bottom w:val="none" w:sz="0" w:space="0" w:color="auto"/>
        <w:right w:val="none" w:sz="0" w:space="0" w:color="auto"/>
      </w:divBdr>
      <w:divsChild>
        <w:div w:id="1378041347">
          <w:marLeft w:val="0"/>
          <w:marRight w:val="0"/>
          <w:marTop w:val="0"/>
          <w:marBottom w:val="0"/>
          <w:divBdr>
            <w:top w:val="none" w:sz="0" w:space="0" w:color="auto"/>
            <w:left w:val="none" w:sz="0" w:space="0" w:color="auto"/>
            <w:bottom w:val="none" w:sz="0" w:space="0" w:color="auto"/>
            <w:right w:val="none" w:sz="0" w:space="0" w:color="auto"/>
          </w:divBdr>
          <w:divsChild>
            <w:div w:id="1766489286">
              <w:marLeft w:val="0"/>
              <w:marRight w:val="0"/>
              <w:marTop w:val="0"/>
              <w:marBottom w:val="0"/>
              <w:divBdr>
                <w:top w:val="none" w:sz="0" w:space="0" w:color="auto"/>
                <w:left w:val="none" w:sz="0" w:space="0" w:color="auto"/>
                <w:bottom w:val="none" w:sz="0" w:space="0" w:color="auto"/>
                <w:right w:val="none" w:sz="0" w:space="0" w:color="auto"/>
              </w:divBdr>
              <w:divsChild>
                <w:div w:id="504321259">
                  <w:marLeft w:val="0"/>
                  <w:marRight w:val="0"/>
                  <w:marTop w:val="0"/>
                  <w:marBottom w:val="0"/>
                  <w:divBdr>
                    <w:top w:val="none" w:sz="0" w:space="0" w:color="auto"/>
                    <w:left w:val="none" w:sz="0" w:space="0" w:color="auto"/>
                    <w:bottom w:val="none" w:sz="0" w:space="0" w:color="auto"/>
                    <w:right w:val="none" w:sz="0" w:space="0" w:color="auto"/>
                  </w:divBdr>
                  <w:divsChild>
                    <w:div w:id="120271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5232069">
      <w:bodyDiv w:val="1"/>
      <w:marLeft w:val="0"/>
      <w:marRight w:val="0"/>
      <w:marTop w:val="0"/>
      <w:marBottom w:val="0"/>
      <w:divBdr>
        <w:top w:val="none" w:sz="0" w:space="0" w:color="auto"/>
        <w:left w:val="none" w:sz="0" w:space="0" w:color="auto"/>
        <w:bottom w:val="none" w:sz="0" w:space="0" w:color="auto"/>
        <w:right w:val="none" w:sz="0" w:space="0" w:color="auto"/>
      </w:divBdr>
    </w:div>
    <w:div w:id="676929410">
      <w:bodyDiv w:val="1"/>
      <w:marLeft w:val="0"/>
      <w:marRight w:val="0"/>
      <w:marTop w:val="0"/>
      <w:marBottom w:val="0"/>
      <w:divBdr>
        <w:top w:val="none" w:sz="0" w:space="0" w:color="auto"/>
        <w:left w:val="none" w:sz="0" w:space="0" w:color="auto"/>
        <w:bottom w:val="none" w:sz="0" w:space="0" w:color="auto"/>
        <w:right w:val="none" w:sz="0" w:space="0" w:color="auto"/>
      </w:divBdr>
    </w:div>
    <w:div w:id="701437586">
      <w:bodyDiv w:val="1"/>
      <w:marLeft w:val="0"/>
      <w:marRight w:val="0"/>
      <w:marTop w:val="0"/>
      <w:marBottom w:val="0"/>
      <w:divBdr>
        <w:top w:val="none" w:sz="0" w:space="0" w:color="auto"/>
        <w:left w:val="none" w:sz="0" w:space="0" w:color="auto"/>
        <w:bottom w:val="none" w:sz="0" w:space="0" w:color="auto"/>
        <w:right w:val="none" w:sz="0" w:space="0" w:color="auto"/>
      </w:divBdr>
    </w:div>
    <w:div w:id="795835724">
      <w:bodyDiv w:val="1"/>
      <w:marLeft w:val="0"/>
      <w:marRight w:val="0"/>
      <w:marTop w:val="0"/>
      <w:marBottom w:val="0"/>
      <w:divBdr>
        <w:top w:val="none" w:sz="0" w:space="0" w:color="auto"/>
        <w:left w:val="none" w:sz="0" w:space="0" w:color="auto"/>
        <w:bottom w:val="none" w:sz="0" w:space="0" w:color="auto"/>
        <w:right w:val="none" w:sz="0" w:space="0" w:color="auto"/>
      </w:divBdr>
      <w:divsChild>
        <w:div w:id="2147236896">
          <w:marLeft w:val="0"/>
          <w:marRight w:val="0"/>
          <w:marTop w:val="0"/>
          <w:marBottom w:val="0"/>
          <w:divBdr>
            <w:top w:val="none" w:sz="0" w:space="0" w:color="auto"/>
            <w:left w:val="none" w:sz="0" w:space="0" w:color="auto"/>
            <w:bottom w:val="none" w:sz="0" w:space="0" w:color="auto"/>
            <w:right w:val="none" w:sz="0" w:space="0" w:color="auto"/>
          </w:divBdr>
          <w:divsChild>
            <w:div w:id="1635478812">
              <w:marLeft w:val="0"/>
              <w:marRight w:val="0"/>
              <w:marTop w:val="0"/>
              <w:marBottom w:val="0"/>
              <w:divBdr>
                <w:top w:val="none" w:sz="0" w:space="0" w:color="auto"/>
                <w:left w:val="none" w:sz="0" w:space="0" w:color="auto"/>
                <w:bottom w:val="none" w:sz="0" w:space="0" w:color="auto"/>
                <w:right w:val="none" w:sz="0" w:space="0" w:color="auto"/>
              </w:divBdr>
              <w:divsChild>
                <w:div w:id="40792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6405240">
      <w:bodyDiv w:val="1"/>
      <w:marLeft w:val="0"/>
      <w:marRight w:val="0"/>
      <w:marTop w:val="0"/>
      <w:marBottom w:val="0"/>
      <w:divBdr>
        <w:top w:val="none" w:sz="0" w:space="0" w:color="auto"/>
        <w:left w:val="none" w:sz="0" w:space="0" w:color="auto"/>
        <w:bottom w:val="none" w:sz="0" w:space="0" w:color="auto"/>
        <w:right w:val="none" w:sz="0" w:space="0" w:color="auto"/>
      </w:divBdr>
    </w:div>
    <w:div w:id="1060635784">
      <w:bodyDiv w:val="1"/>
      <w:marLeft w:val="0"/>
      <w:marRight w:val="0"/>
      <w:marTop w:val="0"/>
      <w:marBottom w:val="0"/>
      <w:divBdr>
        <w:top w:val="none" w:sz="0" w:space="0" w:color="auto"/>
        <w:left w:val="none" w:sz="0" w:space="0" w:color="auto"/>
        <w:bottom w:val="none" w:sz="0" w:space="0" w:color="auto"/>
        <w:right w:val="none" w:sz="0" w:space="0" w:color="auto"/>
      </w:divBdr>
    </w:div>
    <w:div w:id="1316374966">
      <w:bodyDiv w:val="1"/>
      <w:marLeft w:val="0"/>
      <w:marRight w:val="0"/>
      <w:marTop w:val="0"/>
      <w:marBottom w:val="0"/>
      <w:divBdr>
        <w:top w:val="none" w:sz="0" w:space="0" w:color="auto"/>
        <w:left w:val="none" w:sz="0" w:space="0" w:color="auto"/>
        <w:bottom w:val="none" w:sz="0" w:space="0" w:color="auto"/>
        <w:right w:val="none" w:sz="0" w:space="0" w:color="auto"/>
      </w:divBdr>
    </w:div>
    <w:div w:id="1391273637">
      <w:bodyDiv w:val="1"/>
      <w:marLeft w:val="0"/>
      <w:marRight w:val="0"/>
      <w:marTop w:val="0"/>
      <w:marBottom w:val="0"/>
      <w:divBdr>
        <w:top w:val="none" w:sz="0" w:space="0" w:color="auto"/>
        <w:left w:val="none" w:sz="0" w:space="0" w:color="auto"/>
        <w:bottom w:val="none" w:sz="0" w:space="0" w:color="auto"/>
        <w:right w:val="none" w:sz="0" w:space="0" w:color="auto"/>
      </w:divBdr>
    </w:div>
    <w:div w:id="1566913572">
      <w:bodyDiv w:val="1"/>
      <w:marLeft w:val="0"/>
      <w:marRight w:val="0"/>
      <w:marTop w:val="0"/>
      <w:marBottom w:val="0"/>
      <w:divBdr>
        <w:top w:val="none" w:sz="0" w:space="0" w:color="auto"/>
        <w:left w:val="none" w:sz="0" w:space="0" w:color="auto"/>
        <w:bottom w:val="none" w:sz="0" w:space="0" w:color="auto"/>
        <w:right w:val="none" w:sz="0" w:space="0" w:color="auto"/>
      </w:divBdr>
    </w:div>
    <w:div w:id="1749689205">
      <w:bodyDiv w:val="1"/>
      <w:marLeft w:val="0"/>
      <w:marRight w:val="0"/>
      <w:marTop w:val="0"/>
      <w:marBottom w:val="0"/>
      <w:divBdr>
        <w:top w:val="none" w:sz="0" w:space="0" w:color="auto"/>
        <w:left w:val="none" w:sz="0" w:space="0" w:color="auto"/>
        <w:bottom w:val="none" w:sz="0" w:space="0" w:color="auto"/>
        <w:right w:val="none" w:sz="0" w:space="0" w:color="auto"/>
      </w:divBdr>
    </w:div>
    <w:div w:id="19242973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B5A7940-7C9B-43A4-88B9-3F91559617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4</Pages>
  <Words>13255</Words>
  <Characters>72904</Characters>
  <Application>Microsoft Office Word</Application>
  <DocSecurity>0</DocSecurity>
  <Lines>607</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M Baetu</dc:creator>
  <cp:keywords/>
  <dc:description/>
  <cp:lastModifiedBy>Baetu, Tudor-Mihai</cp:lastModifiedBy>
  <cp:revision>7</cp:revision>
  <dcterms:created xsi:type="dcterms:W3CDTF">2020-12-03T15:20:00Z</dcterms:created>
  <dcterms:modified xsi:type="dcterms:W3CDTF">2020-12-03T15:29:00Z</dcterms:modified>
</cp:coreProperties>
</file>